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D05AB" w14:textId="77777777" w:rsidR="00FA2D74" w:rsidRPr="008D1FD3" w:rsidRDefault="00FA2D74" w:rsidP="00FA2D74">
      <w:pPr>
        <w:jc w:val="center"/>
        <w:rPr>
          <w:rFonts w:ascii="Calibri" w:hAnsi="Calibri" w:cs="Calibri"/>
          <w:sz w:val="36"/>
          <w:szCs w:val="36"/>
        </w:rPr>
      </w:pPr>
      <w:r w:rsidRPr="008D1FD3">
        <w:rPr>
          <w:rFonts w:ascii="Calibri" w:hAnsi="Calibri" w:cs="Calibri"/>
          <w:color w:val="202124"/>
          <w:sz w:val="36"/>
          <w:szCs w:val="36"/>
          <w:highlight w:val="white"/>
        </w:rPr>
        <w:t xml:space="preserve">Less Annotating, More Classifying </w:t>
      </w:r>
      <w:r w:rsidRPr="008D1FD3">
        <w:rPr>
          <w:rFonts w:ascii="Calibri" w:hAnsi="Calibri" w:cs="Calibri"/>
          <w:sz w:val="36"/>
          <w:szCs w:val="36"/>
        </w:rPr>
        <w:t>– Addressing the Data Scarcity Issue of Supervised Machine Learning with Deep Transfer Learning and BERT-NLI</w:t>
      </w:r>
    </w:p>
    <w:p w14:paraId="00000212" w14:textId="6CA03DAE" w:rsidR="00E73B86" w:rsidRPr="008D1FD3" w:rsidRDefault="00E73B86" w:rsidP="008A1C9A">
      <w:pPr>
        <w:spacing w:line="480" w:lineRule="auto"/>
        <w:jc w:val="both"/>
        <w:rPr>
          <w:rFonts w:ascii="Calibri" w:hAnsi="Calibri" w:cs="Calibri"/>
        </w:rPr>
      </w:pPr>
    </w:p>
    <w:p w14:paraId="16BC3777" w14:textId="77777777" w:rsidR="00FA2D74" w:rsidRPr="008D1FD3" w:rsidRDefault="00FA2D74" w:rsidP="008A1C9A">
      <w:pPr>
        <w:spacing w:line="480" w:lineRule="auto"/>
        <w:jc w:val="center"/>
        <w:rPr>
          <w:rFonts w:ascii="Calibri" w:hAnsi="Calibri" w:cs="Calibri"/>
        </w:rPr>
      </w:pPr>
      <w:r w:rsidRPr="008D1FD3">
        <w:rPr>
          <w:rFonts w:ascii="Calibri" w:hAnsi="Calibri" w:cs="Calibri"/>
        </w:rPr>
        <w:t>Moritz Laurer*, Wouter van Atteveldt, Andreu Casas, Kasper Welbers</w:t>
      </w:r>
    </w:p>
    <w:p w14:paraId="4DA895B0" w14:textId="77777777" w:rsidR="00FA2D74" w:rsidRPr="008D1FD3" w:rsidRDefault="00FA2D74" w:rsidP="008A1C9A">
      <w:pPr>
        <w:spacing w:line="480" w:lineRule="auto"/>
        <w:jc w:val="center"/>
        <w:rPr>
          <w:rFonts w:ascii="Calibri" w:hAnsi="Calibri" w:cs="Calibri"/>
        </w:rPr>
      </w:pPr>
      <w:r w:rsidRPr="008D1FD3">
        <w:rPr>
          <w:rFonts w:ascii="Calibri" w:hAnsi="Calibri" w:cs="Calibri"/>
        </w:rPr>
        <w:t>Department of Communication Science, Vrije Universiteit Amsterdam, Netherlands</w:t>
      </w:r>
    </w:p>
    <w:p w14:paraId="673EF4EA" w14:textId="33567DF5" w:rsidR="00FA2D74" w:rsidRPr="008D1FD3" w:rsidRDefault="00FA2D74" w:rsidP="006B43E8">
      <w:pPr>
        <w:spacing w:line="480" w:lineRule="auto"/>
        <w:jc w:val="center"/>
        <w:rPr>
          <w:rFonts w:ascii="Calibri" w:hAnsi="Calibri" w:cs="Calibri"/>
        </w:rPr>
      </w:pPr>
      <w:r w:rsidRPr="008D1FD3">
        <w:rPr>
          <w:rFonts w:ascii="Calibri" w:hAnsi="Calibri" w:cs="Calibri"/>
        </w:rPr>
        <w:t>*m.laurer@vu.nl</w:t>
      </w:r>
    </w:p>
    <w:p w14:paraId="312D521F" w14:textId="24975A96" w:rsidR="00FA2D74" w:rsidRPr="008D1FD3" w:rsidRDefault="00FA2D74">
      <w:pPr>
        <w:jc w:val="both"/>
        <w:rPr>
          <w:rFonts w:ascii="Calibri" w:hAnsi="Calibri" w:cs="Calibri"/>
        </w:rPr>
      </w:pPr>
    </w:p>
    <w:p w14:paraId="5D7AF758" w14:textId="66F71AB4" w:rsidR="00B247A7" w:rsidRPr="008D1FD3" w:rsidRDefault="00B247A7">
      <w:pPr>
        <w:jc w:val="both"/>
        <w:rPr>
          <w:rFonts w:ascii="Calibri" w:hAnsi="Calibri" w:cs="Calibri"/>
        </w:rPr>
      </w:pPr>
    </w:p>
    <w:p w14:paraId="30C86B4B" w14:textId="77777777" w:rsidR="00B247A7" w:rsidRPr="008D1FD3" w:rsidRDefault="00B247A7">
      <w:pPr>
        <w:jc w:val="both"/>
        <w:rPr>
          <w:rFonts w:ascii="Calibri" w:hAnsi="Calibri" w:cs="Calibri"/>
        </w:rPr>
      </w:pPr>
    </w:p>
    <w:p w14:paraId="67B81A02" w14:textId="1B6A3C28" w:rsidR="00FA2D74" w:rsidRPr="008D1FD3" w:rsidRDefault="00FA2D74" w:rsidP="00FA2D74">
      <w:pPr>
        <w:jc w:val="center"/>
        <w:rPr>
          <w:rFonts w:ascii="Calibri" w:hAnsi="Calibri" w:cs="Calibri"/>
          <w:sz w:val="36"/>
          <w:szCs w:val="36"/>
        </w:rPr>
      </w:pPr>
      <w:r w:rsidRPr="008D1FD3">
        <w:rPr>
          <w:rFonts w:ascii="Calibri" w:hAnsi="Calibri" w:cs="Calibri"/>
          <w:sz w:val="36"/>
          <w:szCs w:val="36"/>
        </w:rPr>
        <w:t>Online Appendix</w:t>
      </w:r>
    </w:p>
    <w:p w14:paraId="65C7841E" w14:textId="32B44C19" w:rsidR="000C2FE8" w:rsidRPr="008D1FD3" w:rsidRDefault="000C2FE8">
      <w:pPr>
        <w:jc w:val="both"/>
        <w:rPr>
          <w:rFonts w:ascii="Calibri" w:hAnsi="Calibri" w:cs="Calibri"/>
        </w:rPr>
      </w:pPr>
    </w:p>
    <w:p w14:paraId="3DCCB46E" w14:textId="77777777" w:rsidR="006B43E8" w:rsidRPr="008D1FD3" w:rsidRDefault="006B43E8">
      <w:pPr>
        <w:jc w:val="both"/>
        <w:rPr>
          <w:rFonts w:ascii="Calibri" w:hAnsi="Calibri" w:cs="Calibri"/>
        </w:rPr>
      </w:pPr>
    </w:p>
    <w:p w14:paraId="08EC8A25" w14:textId="71294DF1" w:rsidR="00950A13" w:rsidRDefault="006B43E8">
      <w:pPr>
        <w:pStyle w:val="TOC1"/>
        <w:tabs>
          <w:tab w:val="right" w:leader="dot" w:pos="9010"/>
        </w:tabs>
        <w:rPr>
          <w:rFonts w:asciiTheme="minorHAnsi" w:eastAsiaTheme="minorEastAsia" w:hAnsiTheme="minorHAnsi" w:cstheme="minorBidi"/>
          <w:noProof/>
          <w:lang w:val="en-BE"/>
        </w:rPr>
      </w:pPr>
      <w:r w:rsidRPr="008D1FD3">
        <w:fldChar w:fldCharType="begin"/>
      </w:r>
      <w:r w:rsidRPr="008D1FD3">
        <w:instrText xml:space="preserve"> TOC \o "1-3" \h \z \u </w:instrText>
      </w:r>
      <w:r w:rsidRPr="008D1FD3">
        <w:fldChar w:fldCharType="separate"/>
      </w:r>
      <w:hyperlink w:anchor="_Toc108793248" w:history="1">
        <w:r w:rsidR="00950A13" w:rsidRPr="0001290F">
          <w:rPr>
            <w:rStyle w:val="Hyperlink"/>
            <w:noProof/>
          </w:rPr>
          <w:t>Appendix A: Dataset details</w:t>
        </w:r>
        <w:r w:rsidR="00950A13">
          <w:rPr>
            <w:noProof/>
            <w:webHidden/>
          </w:rPr>
          <w:tab/>
        </w:r>
        <w:r w:rsidR="00950A13">
          <w:rPr>
            <w:noProof/>
            <w:webHidden/>
          </w:rPr>
          <w:fldChar w:fldCharType="begin"/>
        </w:r>
        <w:r w:rsidR="00950A13">
          <w:rPr>
            <w:noProof/>
            <w:webHidden/>
          </w:rPr>
          <w:instrText xml:space="preserve"> PAGEREF _Toc108793248 \h </w:instrText>
        </w:r>
        <w:r w:rsidR="00950A13">
          <w:rPr>
            <w:noProof/>
            <w:webHidden/>
          </w:rPr>
        </w:r>
        <w:r w:rsidR="00950A13">
          <w:rPr>
            <w:noProof/>
            <w:webHidden/>
          </w:rPr>
          <w:fldChar w:fldCharType="separate"/>
        </w:r>
        <w:r w:rsidR="00950A13">
          <w:rPr>
            <w:noProof/>
            <w:webHidden/>
          </w:rPr>
          <w:t>2</w:t>
        </w:r>
        <w:r w:rsidR="00950A13">
          <w:rPr>
            <w:noProof/>
            <w:webHidden/>
          </w:rPr>
          <w:fldChar w:fldCharType="end"/>
        </w:r>
      </w:hyperlink>
    </w:p>
    <w:p w14:paraId="757C68A2" w14:textId="1C5B2FDB" w:rsidR="00950A13" w:rsidRDefault="00950A13">
      <w:pPr>
        <w:pStyle w:val="TOC1"/>
        <w:tabs>
          <w:tab w:val="right" w:leader="dot" w:pos="9010"/>
        </w:tabs>
        <w:rPr>
          <w:rFonts w:asciiTheme="minorHAnsi" w:eastAsiaTheme="minorEastAsia" w:hAnsiTheme="minorHAnsi" w:cstheme="minorBidi"/>
          <w:noProof/>
          <w:lang w:val="en-BE"/>
        </w:rPr>
      </w:pPr>
      <w:hyperlink w:anchor="_Toc108793249" w:history="1">
        <w:r w:rsidRPr="0001290F">
          <w:rPr>
            <w:rStyle w:val="Hyperlink"/>
            <w:noProof/>
          </w:rPr>
          <w:t>Appendix B: Additional details on BERT and BERT-NLI</w:t>
        </w:r>
        <w:r>
          <w:rPr>
            <w:noProof/>
            <w:webHidden/>
          </w:rPr>
          <w:tab/>
        </w:r>
        <w:r>
          <w:rPr>
            <w:noProof/>
            <w:webHidden/>
          </w:rPr>
          <w:fldChar w:fldCharType="begin"/>
        </w:r>
        <w:r>
          <w:rPr>
            <w:noProof/>
            <w:webHidden/>
          </w:rPr>
          <w:instrText xml:space="preserve"> PAGEREF _Toc108793249 \h </w:instrText>
        </w:r>
        <w:r>
          <w:rPr>
            <w:noProof/>
            <w:webHidden/>
          </w:rPr>
        </w:r>
        <w:r>
          <w:rPr>
            <w:noProof/>
            <w:webHidden/>
          </w:rPr>
          <w:fldChar w:fldCharType="separate"/>
        </w:r>
        <w:r>
          <w:rPr>
            <w:noProof/>
            <w:webHidden/>
          </w:rPr>
          <w:t>10</w:t>
        </w:r>
        <w:r>
          <w:rPr>
            <w:noProof/>
            <w:webHidden/>
          </w:rPr>
          <w:fldChar w:fldCharType="end"/>
        </w:r>
      </w:hyperlink>
    </w:p>
    <w:p w14:paraId="40C6FBB9" w14:textId="03C456C8" w:rsidR="00950A13" w:rsidRDefault="00950A13">
      <w:pPr>
        <w:pStyle w:val="TOC1"/>
        <w:tabs>
          <w:tab w:val="right" w:leader="dot" w:pos="9010"/>
        </w:tabs>
        <w:rPr>
          <w:rFonts w:asciiTheme="minorHAnsi" w:eastAsiaTheme="minorEastAsia" w:hAnsiTheme="minorHAnsi" w:cstheme="minorBidi"/>
          <w:noProof/>
          <w:lang w:val="en-BE"/>
        </w:rPr>
      </w:pPr>
      <w:hyperlink w:anchor="_Toc108793250" w:history="1">
        <w:r w:rsidRPr="0001290F">
          <w:rPr>
            <w:rStyle w:val="Hyperlink"/>
            <w:noProof/>
          </w:rPr>
          <w:t>Appendix C: Analysis Pipeline</w:t>
        </w:r>
        <w:r>
          <w:rPr>
            <w:noProof/>
            <w:webHidden/>
          </w:rPr>
          <w:tab/>
        </w:r>
        <w:r>
          <w:rPr>
            <w:noProof/>
            <w:webHidden/>
          </w:rPr>
          <w:fldChar w:fldCharType="begin"/>
        </w:r>
        <w:r>
          <w:rPr>
            <w:noProof/>
            <w:webHidden/>
          </w:rPr>
          <w:instrText xml:space="preserve"> PAGEREF _Toc108793250 \h </w:instrText>
        </w:r>
        <w:r>
          <w:rPr>
            <w:noProof/>
            <w:webHidden/>
          </w:rPr>
        </w:r>
        <w:r>
          <w:rPr>
            <w:noProof/>
            <w:webHidden/>
          </w:rPr>
          <w:fldChar w:fldCharType="separate"/>
        </w:r>
        <w:r>
          <w:rPr>
            <w:noProof/>
            <w:webHidden/>
          </w:rPr>
          <w:t>21</w:t>
        </w:r>
        <w:r>
          <w:rPr>
            <w:noProof/>
            <w:webHidden/>
          </w:rPr>
          <w:fldChar w:fldCharType="end"/>
        </w:r>
      </w:hyperlink>
    </w:p>
    <w:p w14:paraId="2CB3BF33" w14:textId="52F5AC4E" w:rsidR="00950A13" w:rsidRDefault="00950A13">
      <w:pPr>
        <w:pStyle w:val="TOC1"/>
        <w:tabs>
          <w:tab w:val="right" w:leader="dot" w:pos="9010"/>
        </w:tabs>
        <w:rPr>
          <w:rFonts w:asciiTheme="minorHAnsi" w:eastAsiaTheme="minorEastAsia" w:hAnsiTheme="minorHAnsi" w:cstheme="minorBidi"/>
          <w:noProof/>
          <w:lang w:val="en-BE"/>
        </w:rPr>
      </w:pPr>
      <w:hyperlink w:anchor="_Toc108793251" w:history="1">
        <w:r w:rsidRPr="0001290F">
          <w:rPr>
            <w:rStyle w:val="Hyperlink"/>
            <w:bCs/>
            <w:noProof/>
          </w:rPr>
          <w:t>Appendix D: Metrics per algorithm per sample size</w:t>
        </w:r>
        <w:r>
          <w:rPr>
            <w:noProof/>
            <w:webHidden/>
          </w:rPr>
          <w:tab/>
        </w:r>
        <w:r>
          <w:rPr>
            <w:noProof/>
            <w:webHidden/>
          </w:rPr>
          <w:fldChar w:fldCharType="begin"/>
        </w:r>
        <w:r>
          <w:rPr>
            <w:noProof/>
            <w:webHidden/>
          </w:rPr>
          <w:instrText xml:space="preserve"> PAGEREF _Toc108793251 \h </w:instrText>
        </w:r>
        <w:r>
          <w:rPr>
            <w:noProof/>
            <w:webHidden/>
          </w:rPr>
        </w:r>
        <w:r>
          <w:rPr>
            <w:noProof/>
            <w:webHidden/>
          </w:rPr>
          <w:fldChar w:fldCharType="separate"/>
        </w:r>
        <w:r>
          <w:rPr>
            <w:noProof/>
            <w:webHidden/>
          </w:rPr>
          <w:t>22</w:t>
        </w:r>
        <w:r>
          <w:rPr>
            <w:noProof/>
            <w:webHidden/>
          </w:rPr>
          <w:fldChar w:fldCharType="end"/>
        </w:r>
      </w:hyperlink>
    </w:p>
    <w:p w14:paraId="06BADCF3" w14:textId="41769D97" w:rsidR="00950A13" w:rsidRDefault="00950A13">
      <w:pPr>
        <w:pStyle w:val="TOC1"/>
        <w:tabs>
          <w:tab w:val="right" w:leader="dot" w:pos="9010"/>
        </w:tabs>
        <w:rPr>
          <w:rFonts w:asciiTheme="minorHAnsi" w:eastAsiaTheme="minorEastAsia" w:hAnsiTheme="minorHAnsi" w:cstheme="minorBidi"/>
          <w:noProof/>
          <w:lang w:val="en-BE"/>
        </w:rPr>
      </w:pPr>
      <w:hyperlink w:anchor="_Toc108793252" w:history="1">
        <w:r w:rsidRPr="0001290F">
          <w:rPr>
            <w:rStyle w:val="Hyperlink"/>
            <w:noProof/>
          </w:rPr>
          <w:t>Appendix E: Hyperparameters and Pre-processing</w:t>
        </w:r>
        <w:r>
          <w:rPr>
            <w:noProof/>
            <w:webHidden/>
          </w:rPr>
          <w:tab/>
        </w:r>
        <w:r>
          <w:rPr>
            <w:noProof/>
            <w:webHidden/>
          </w:rPr>
          <w:fldChar w:fldCharType="begin"/>
        </w:r>
        <w:r>
          <w:rPr>
            <w:noProof/>
            <w:webHidden/>
          </w:rPr>
          <w:instrText xml:space="preserve"> PAGEREF _Toc108793252 \h </w:instrText>
        </w:r>
        <w:r>
          <w:rPr>
            <w:noProof/>
            <w:webHidden/>
          </w:rPr>
        </w:r>
        <w:r>
          <w:rPr>
            <w:noProof/>
            <w:webHidden/>
          </w:rPr>
          <w:fldChar w:fldCharType="separate"/>
        </w:r>
        <w:r>
          <w:rPr>
            <w:noProof/>
            <w:webHidden/>
          </w:rPr>
          <w:t>32</w:t>
        </w:r>
        <w:r>
          <w:rPr>
            <w:noProof/>
            <w:webHidden/>
          </w:rPr>
          <w:fldChar w:fldCharType="end"/>
        </w:r>
      </w:hyperlink>
    </w:p>
    <w:p w14:paraId="49BB0C73" w14:textId="4D6565B3" w:rsidR="00950A13" w:rsidRDefault="00950A13">
      <w:pPr>
        <w:pStyle w:val="TOC1"/>
        <w:tabs>
          <w:tab w:val="right" w:leader="dot" w:pos="9010"/>
        </w:tabs>
        <w:rPr>
          <w:rFonts w:asciiTheme="minorHAnsi" w:eastAsiaTheme="minorEastAsia" w:hAnsiTheme="minorHAnsi" w:cstheme="minorBidi"/>
          <w:noProof/>
          <w:lang w:val="en-BE"/>
        </w:rPr>
      </w:pPr>
      <w:hyperlink w:anchor="_Toc108793253" w:history="1">
        <w:r w:rsidRPr="0001290F">
          <w:rPr>
            <w:rStyle w:val="Hyperlink"/>
            <w:noProof/>
          </w:rPr>
          <w:t>Appendix F: Training time</w:t>
        </w:r>
        <w:r>
          <w:rPr>
            <w:noProof/>
            <w:webHidden/>
          </w:rPr>
          <w:tab/>
        </w:r>
        <w:r>
          <w:rPr>
            <w:noProof/>
            <w:webHidden/>
          </w:rPr>
          <w:fldChar w:fldCharType="begin"/>
        </w:r>
        <w:r>
          <w:rPr>
            <w:noProof/>
            <w:webHidden/>
          </w:rPr>
          <w:instrText xml:space="preserve"> PAGEREF _Toc108793253 \h </w:instrText>
        </w:r>
        <w:r>
          <w:rPr>
            <w:noProof/>
            <w:webHidden/>
          </w:rPr>
        </w:r>
        <w:r>
          <w:rPr>
            <w:noProof/>
            <w:webHidden/>
          </w:rPr>
          <w:fldChar w:fldCharType="separate"/>
        </w:r>
        <w:r>
          <w:rPr>
            <w:noProof/>
            <w:webHidden/>
          </w:rPr>
          <w:t>45</w:t>
        </w:r>
        <w:r>
          <w:rPr>
            <w:noProof/>
            <w:webHidden/>
          </w:rPr>
          <w:fldChar w:fldCharType="end"/>
        </w:r>
      </w:hyperlink>
    </w:p>
    <w:p w14:paraId="27D97E22" w14:textId="2D198BFB" w:rsidR="00950A13" w:rsidRDefault="00950A13">
      <w:pPr>
        <w:pStyle w:val="TOC1"/>
        <w:tabs>
          <w:tab w:val="right" w:leader="dot" w:pos="9010"/>
        </w:tabs>
        <w:rPr>
          <w:rFonts w:asciiTheme="minorHAnsi" w:eastAsiaTheme="minorEastAsia" w:hAnsiTheme="minorHAnsi" w:cstheme="minorBidi"/>
          <w:noProof/>
          <w:lang w:val="en-BE"/>
        </w:rPr>
      </w:pPr>
      <w:hyperlink w:anchor="_Toc108793254" w:history="1">
        <w:r w:rsidRPr="0001290F">
          <w:rPr>
            <w:rStyle w:val="Hyperlink"/>
            <w:bCs/>
            <w:noProof/>
          </w:rPr>
          <w:t>Bibliography</w:t>
        </w:r>
        <w:r>
          <w:rPr>
            <w:noProof/>
            <w:webHidden/>
          </w:rPr>
          <w:tab/>
        </w:r>
        <w:r>
          <w:rPr>
            <w:noProof/>
            <w:webHidden/>
          </w:rPr>
          <w:fldChar w:fldCharType="begin"/>
        </w:r>
        <w:r>
          <w:rPr>
            <w:noProof/>
            <w:webHidden/>
          </w:rPr>
          <w:instrText xml:space="preserve"> PAGEREF _Toc108793254 \h </w:instrText>
        </w:r>
        <w:r>
          <w:rPr>
            <w:noProof/>
            <w:webHidden/>
          </w:rPr>
        </w:r>
        <w:r>
          <w:rPr>
            <w:noProof/>
            <w:webHidden/>
          </w:rPr>
          <w:fldChar w:fldCharType="separate"/>
        </w:r>
        <w:r>
          <w:rPr>
            <w:noProof/>
            <w:webHidden/>
          </w:rPr>
          <w:t>48</w:t>
        </w:r>
        <w:r>
          <w:rPr>
            <w:noProof/>
            <w:webHidden/>
          </w:rPr>
          <w:fldChar w:fldCharType="end"/>
        </w:r>
      </w:hyperlink>
    </w:p>
    <w:p w14:paraId="29298138" w14:textId="5DC89679" w:rsidR="00FA2D74" w:rsidRPr="008D1FD3" w:rsidRDefault="006B43E8" w:rsidP="006B43E8">
      <w:pPr>
        <w:spacing w:line="480" w:lineRule="auto"/>
        <w:jc w:val="both"/>
        <w:rPr>
          <w:rFonts w:ascii="Calibri" w:hAnsi="Calibri" w:cs="Calibri"/>
        </w:rPr>
      </w:pPr>
      <w:r w:rsidRPr="008D1FD3">
        <w:rPr>
          <w:rFonts w:ascii="Calibri" w:hAnsi="Calibri" w:cs="Calibri"/>
        </w:rPr>
        <w:fldChar w:fldCharType="end"/>
      </w:r>
    </w:p>
    <w:p w14:paraId="3F7B5649" w14:textId="79AA0103" w:rsidR="006B43E8" w:rsidRPr="008D1FD3" w:rsidRDefault="006B43E8">
      <w:pPr>
        <w:jc w:val="both"/>
        <w:rPr>
          <w:rFonts w:ascii="Calibri" w:hAnsi="Calibri" w:cs="Calibri"/>
        </w:rPr>
      </w:pPr>
    </w:p>
    <w:p w14:paraId="09F5CFC5" w14:textId="77777777" w:rsidR="006B43E8" w:rsidRPr="008D1FD3" w:rsidRDefault="006B43E8">
      <w:pPr>
        <w:jc w:val="both"/>
        <w:rPr>
          <w:rFonts w:ascii="Calibri" w:hAnsi="Calibri" w:cs="Calibri"/>
        </w:rPr>
      </w:pPr>
    </w:p>
    <w:p w14:paraId="573248C0" w14:textId="3F1DDA52" w:rsidR="00FA2D74" w:rsidRPr="008D1FD3" w:rsidRDefault="00FA2D74">
      <w:pPr>
        <w:jc w:val="both"/>
        <w:rPr>
          <w:rFonts w:ascii="Calibri" w:hAnsi="Calibri" w:cs="Calibri"/>
        </w:rPr>
      </w:pPr>
    </w:p>
    <w:p w14:paraId="774D5D31" w14:textId="78BCB4CF" w:rsidR="00FA2D74" w:rsidRPr="008D1FD3" w:rsidRDefault="00FA2D74">
      <w:pPr>
        <w:rPr>
          <w:rFonts w:ascii="Calibri" w:hAnsi="Calibri" w:cs="Calibri"/>
        </w:rPr>
      </w:pPr>
      <w:r w:rsidRPr="008D1FD3">
        <w:rPr>
          <w:rFonts w:ascii="Calibri" w:hAnsi="Calibri" w:cs="Calibri"/>
        </w:rPr>
        <w:br w:type="page"/>
      </w:r>
    </w:p>
    <w:p w14:paraId="28E40714" w14:textId="17CA0A5F" w:rsidR="000C2FE8" w:rsidRPr="008D1FD3" w:rsidRDefault="006B43E8" w:rsidP="006106F9">
      <w:pPr>
        <w:pStyle w:val="Heading1"/>
        <w:spacing w:line="480" w:lineRule="auto"/>
        <w:rPr>
          <w:b w:val="0"/>
          <w:sz w:val="32"/>
          <w:szCs w:val="32"/>
        </w:rPr>
      </w:pPr>
      <w:bookmarkStart w:id="0" w:name="_Toc108793248"/>
      <w:r w:rsidRPr="008D1FD3">
        <w:rPr>
          <w:sz w:val="32"/>
          <w:szCs w:val="32"/>
        </w:rPr>
        <w:lastRenderedPageBreak/>
        <w:t xml:space="preserve">Appendix </w:t>
      </w:r>
      <w:r w:rsidR="008A1C9A" w:rsidRPr="008D1FD3">
        <w:rPr>
          <w:sz w:val="32"/>
          <w:szCs w:val="32"/>
        </w:rPr>
        <w:t>A</w:t>
      </w:r>
      <w:r w:rsidR="000C2FE8" w:rsidRPr="008D1FD3">
        <w:rPr>
          <w:sz w:val="32"/>
          <w:szCs w:val="32"/>
        </w:rPr>
        <w:t>: Dataset details</w:t>
      </w:r>
      <w:bookmarkEnd w:id="0"/>
    </w:p>
    <w:p w14:paraId="70F0FDE0" w14:textId="404DF7AE" w:rsidR="00980CF8" w:rsidRPr="008D1FD3" w:rsidRDefault="00D50373" w:rsidP="006106F9">
      <w:pPr>
        <w:spacing w:line="480" w:lineRule="auto"/>
        <w:jc w:val="both"/>
        <w:rPr>
          <w:rFonts w:ascii="Calibri" w:hAnsi="Calibri" w:cs="Calibri"/>
          <w:b/>
          <w:bCs/>
        </w:rPr>
      </w:pPr>
      <w:r w:rsidRPr="008D1FD3">
        <w:rPr>
          <w:rFonts w:ascii="Calibri" w:hAnsi="Calibri" w:cs="Calibri"/>
          <w:b/>
          <w:bCs/>
        </w:rPr>
        <w:t xml:space="preserve">Overarching data </w:t>
      </w:r>
      <w:r w:rsidR="00EF40E4" w:rsidRPr="008D1FD3">
        <w:rPr>
          <w:rFonts w:ascii="Calibri" w:hAnsi="Calibri" w:cs="Calibri"/>
          <w:b/>
          <w:bCs/>
        </w:rPr>
        <w:t>pre-processing</w:t>
      </w:r>
      <w:r w:rsidRPr="008D1FD3">
        <w:rPr>
          <w:rFonts w:ascii="Calibri" w:hAnsi="Calibri" w:cs="Calibri"/>
          <w:b/>
          <w:bCs/>
        </w:rPr>
        <w:t xml:space="preserve"> decisions</w:t>
      </w:r>
    </w:p>
    <w:p w14:paraId="5640B2A8" w14:textId="5FDFDB10" w:rsidR="00DB6D07" w:rsidRPr="008D1FD3" w:rsidRDefault="00DB6D07" w:rsidP="006106F9">
      <w:pPr>
        <w:pStyle w:val="ListParagraph"/>
        <w:numPr>
          <w:ilvl w:val="0"/>
          <w:numId w:val="4"/>
        </w:numPr>
        <w:spacing w:line="480" w:lineRule="auto"/>
        <w:jc w:val="both"/>
      </w:pPr>
      <w:r w:rsidRPr="008D1FD3">
        <w:t xml:space="preserve">The train-test-split for all datasets is 70% train, 30% test, except for the Sentiment Economy dataset where the split is predefined by the dataset creators. The hyperparameter search was conducted for up to 15 runs for BERT models and up to </w:t>
      </w:r>
      <w:r w:rsidR="008E2CF3" w:rsidRPr="008D1FD3">
        <w:t>6</w:t>
      </w:r>
      <w:r w:rsidRPr="008D1FD3">
        <w:t>0 runs for classical algorithms</w:t>
      </w:r>
      <w:r w:rsidR="00DA0950" w:rsidRPr="008D1FD3">
        <w:t xml:space="preserve"> on two random 40% validation splits of the train set for each run</w:t>
      </w:r>
      <w:r w:rsidRPr="008D1FD3">
        <w:t>. To ensure reproducibility and avoid seed hacking, the same random seed (42) was maintained throughout all scripts.</w:t>
      </w:r>
      <w:r w:rsidR="00DA0950" w:rsidRPr="008D1FD3">
        <w:t xml:space="preserve"> Where multiple random seeds were necessary, the seeds were generated with a random number generator initialised with the global random seed (42). </w:t>
      </w:r>
    </w:p>
    <w:p w14:paraId="65BAF5F2" w14:textId="1447914B" w:rsidR="00DB6D07" w:rsidRPr="008D1FD3" w:rsidRDefault="00DB6D07" w:rsidP="006106F9">
      <w:pPr>
        <w:pStyle w:val="ListParagraph"/>
        <w:numPr>
          <w:ilvl w:val="0"/>
          <w:numId w:val="5"/>
        </w:numPr>
        <w:spacing w:line="480" w:lineRule="auto"/>
        <w:jc w:val="both"/>
      </w:pPr>
      <w:r w:rsidRPr="008D1FD3">
        <w:t>For datasets with quasi-sentences as the unit of analysis (Manifesto, CAP-</w:t>
      </w:r>
      <w:proofErr w:type="spellStart"/>
      <w:r w:rsidRPr="008D1FD3">
        <w:t>SotU</w:t>
      </w:r>
      <w:proofErr w:type="spellEnd"/>
      <w:r w:rsidRPr="008D1FD3">
        <w:t xml:space="preserve">), we tested whether including preceding and following sentences improved performance. To avoid data leakage in these cases, we did not conduct the 70-30 train-test-split on the quasi-sentence level, but on the document level. </w:t>
      </w:r>
    </w:p>
    <w:p w14:paraId="507A311C" w14:textId="3B183039" w:rsidR="00DB6D07" w:rsidRPr="008D1FD3" w:rsidRDefault="00DB6D07" w:rsidP="006106F9">
      <w:pPr>
        <w:pStyle w:val="ListParagraph"/>
        <w:numPr>
          <w:ilvl w:val="0"/>
          <w:numId w:val="5"/>
        </w:numPr>
        <w:spacing w:line="480" w:lineRule="auto"/>
        <w:jc w:val="both"/>
      </w:pPr>
      <w:r w:rsidRPr="008D1FD3">
        <w:t xml:space="preserve">All texts are in English language. Multilingual classification is beyond the scope of his paper and will be addressed in future work. </w:t>
      </w:r>
    </w:p>
    <w:p w14:paraId="7ABAE419" w14:textId="3A400A44" w:rsidR="00DB6D07" w:rsidRPr="008D1FD3" w:rsidRDefault="00DB6D07" w:rsidP="006106F9">
      <w:pPr>
        <w:pStyle w:val="ListParagraph"/>
        <w:numPr>
          <w:ilvl w:val="0"/>
          <w:numId w:val="5"/>
        </w:numPr>
        <w:spacing w:line="480" w:lineRule="auto"/>
        <w:jc w:val="both"/>
      </w:pPr>
      <w:r w:rsidRPr="008D1FD3">
        <w:t xml:space="preserve">Smaller cleaning steps, such as removing texts shorter than 30 characters were conducted depending on the dataset. </w:t>
      </w:r>
    </w:p>
    <w:p w14:paraId="1EFAEE7D" w14:textId="1BC39EE2" w:rsidR="00DB6D07" w:rsidRPr="008D1FD3" w:rsidRDefault="00DB6D07" w:rsidP="006106F9">
      <w:pPr>
        <w:pStyle w:val="ListParagraph"/>
        <w:numPr>
          <w:ilvl w:val="0"/>
          <w:numId w:val="5"/>
        </w:numPr>
        <w:spacing w:line="480" w:lineRule="auto"/>
        <w:jc w:val="both"/>
      </w:pPr>
      <w:r w:rsidRPr="008D1FD3">
        <w:t>For details on all pre-processing decisions, see our GitHub repository.</w:t>
      </w:r>
      <w:r w:rsidRPr="008D1FD3">
        <w:rPr>
          <w:rStyle w:val="FootnoteReference"/>
        </w:rPr>
        <w:footnoteReference w:id="1"/>
      </w:r>
    </w:p>
    <w:p w14:paraId="54340433" w14:textId="77777777" w:rsidR="008F0EAC" w:rsidRPr="008D1FD3" w:rsidRDefault="008F0EAC">
      <w:pPr>
        <w:rPr>
          <w:rFonts w:ascii="Calibri" w:hAnsi="Calibri" w:cs="Calibri"/>
          <w:b/>
          <w:bCs/>
        </w:rPr>
      </w:pPr>
      <w:r w:rsidRPr="008D1FD3">
        <w:rPr>
          <w:rFonts w:ascii="Calibri" w:hAnsi="Calibri" w:cs="Calibri"/>
          <w:b/>
          <w:bCs/>
        </w:rPr>
        <w:br w:type="page"/>
      </w:r>
    </w:p>
    <w:p w14:paraId="21EBBE08" w14:textId="6F3A02E1" w:rsidR="00554702" w:rsidRPr="008D1FD3" w:rsidRDefault="00554702" w:rsidP="006106F9">
      <w:pPr>
        <w:spacing w:line="480" w:lineRule="auto"/>
        <w:jc w:val="both"/>
        <w:rPr>
          <w:rFonts w:ascii="Calibri" w:hAnsi="Calibri" w:cs="Calibri"/>
          <w:b/>
          <w:bCs/>
        </w:rPr>
      </w:pPr>
      <w:r w:rsidRPr="008D1FD3">
        <w:rPr>
          <w:rFonts w:ascii="Calibri" w:hAnsi="Calibri" w:cs="Calibri"/>
          <w:b/>
          <w:bCs/>
        </w:rPr>
        <w:lastRenderedPageBreak/>
        <w:t>Manifesto Corpus</w:t>
      </w:r>
      <w:r w:rsidR="008F0EAC" w:rsidRPr="008D1FD3">
        <w:rPr>
          <w:rFonts w:ascii="Calibri" w:hAnsi="Calibri" w:cs="Calibri"/>
          <w:b/>
          <w:bCs/>
        </w:rPr>
        <w:t xml:space="preserve"> </w:t>
      </w:r>
      <w:r w:rsidR="008F0EAC" w:rsidRPr="008D1FD3">
        <w:rPr>
          <w:rFonts w:ascii="Calibri" w:hAnsi="Calibri" w:cs="Calibri"/>
          <w:b/>
          <w:bCs/>
        </w:rPr>
        <w:fldChar w:fldCharType="begin"/>
      </w:r>
      <w:r w:rsidR="008F0EAC" w:rsidRPr="008D1FD3">
        <w:rPr>
          <w:rFonts w:ascii="Calibri" w:hAnsi="Calibri" w:cs="Calibri"/>
          <w:b/>
          <w:bCs/>
        </w:rPr>
        <w:instrText xml:space="preserve"> ADDIN ZOTERO_ITEM CSL_CITATION {"citationID":"DE4Rd35P","properties":{"formattedCitation":"(Burst et al. 2020)","plainCitation":"(Burst et al. 2020)","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schema":"https://github.com/citation-style-language/schema/raw/master/csl-citation.json"} </w:instrText>
      </w:r>
      <w:r w:rsidR="008F0EAC" w:rsidRPr="008D1FD3">
        <w:rPr>
          <w:rFonts w:ascii="Calibri" w:hAnsi="Calibri" w:cs="Calibri"/>
          <w:b/>
          <w:bCs/>
        </w:rPr>
        <w:fldChar w:fldCharType="separate"/>
      </w:r>
      <w:r w:rsidR="008F0EAC" w:rsidRPr="008D1FD3">
        <w:rPr>
          <w:rFonts w:ascii="Calibri" w:hAnsi="Calibri" w:cs="Calibri"/>
          <w:b/>
          <w:bCs/>
          <w:noProof/>
        </w:rPr>
        <w:t>(Burst et al. 2020)</w:t>
      </w:r>
      <w:r w:rsidR="008F0EAC" w:rsidRPr="008D1FD3">
        <w:rPr>
          <w:rFonts w:ascii="Calibri" w:hAnsi="Calibri" w:cs="Calibri"/>
          <w:b/>
          <w:bCs/>
        </w:rPr>
        <w:fldChar w:fldCharType="end"/>
      </w:r>
    </w:p>
    <w:p w14:paraId="6F2975C5" w14:textId="633D298D" w:rsidR="003B6865" w:rsidRPr="008D1FD3" w:rsidRDefault="007161D9" w:rsidP="006106F9">
      <w:pPr>
        <w:spacing w:line="480" w:lineRule="auto"/>
        <w:jc w:val="both"/>
        <w:rPr>
          <w:rFonts w:ascii="Calibri" w:hAnsi="Calibri" w:cs="Calibri"/>
        </w:rPr>
      </w:pPr>
      <w:r w:rsidRPr="008D1FD3">
        <w:rPr>
          <w:rFonts w:ascii="Calibri" w:hAnsi="Calibri" w:cs="Calibri"/>
        </w:rPr>
        <w:t>The Comparative Manifesto Project annotates party manifestos from political parties in over 50 countries since 1945</w:t>
      </w:r>
      <w:r w:rsidR="00CF43E6" w:rsidRPr="008D1FD3">
        <w:rPr>
          <w:rFonts w:ascii="Calibri" w:hAnsi="Calibri" w:cs="Calibri"/>
        </w:rPr>
        <w:t>.</w:t>
      </w:r>
      <w:r w:rsidR="009B72D7" w:rsidRPr="008D1FD3">
        <w:rPr>
          <w:rStyle w:val="FootnoteReference"/>
          <w:rFonts w:ascii="Calibri" w:hAnsi="Calibri" w:cs="Calibri"/>
        </w:rPr>
        <w:footnoteReference w:id="2"/>
      </w:r>
      <w:r w:rsidR="00CF43E6" w:rsidRPr="008D1FD3">
        <w:rPr>
          <w:rFonts w:ascii="Calibri" w:hAnsi="Calibri" w:cs="Calibri"/>
        </w:rPr>
        <w:t xml:space="preserve"> </w:t>
      </w:r>
      <w:r w:rsidRPr="008D1FD3">
        <w:rPr>
          <w:rFonts w:ascii="Calibri" w:hAnsi="Calibri" w:cs="Calibri"/>
        </w:rPr>
        <w:t>We use the data from the following English-speaking countries in the corpus: New Zealand, United Kingdom, Ireland, Australia, United States, South Africa. Our analysis is based on the dataset version 2021a and was shared with us by the Manifesto Project team. We use the categories from codebook version 4 for our analysis and convert all codes from version 5 to version 4 to harmonise categories across time. We use 4 different subsets of the manifesto corpus:</w:t>
      </w:r>
    </w:p>
    <w:p w14:paraId="745A4724" w14:textId="230A294D" w:rsidR="003B6865" w:rsidRPr="008D1FD3" w:rsidRDefault="003B6865" w:rsidP="006106F9">
      <w:pPr>
        <w:spacing w:line="480" w:lineRule="auto"/>
        <w:jc w:val="both"/>
        <w:rPr>
          <w:rFonts w:ascii="Calibri" w:hAnsi="Calibri" w:cs="Calibri"/>
        </w:rPr>
      </w:pPr>
      <w:r w:rsidRPr="008D1FD3">
        <w:rPr>
          <w:rFonts w:ascii="Calibri" w:hAnsi="Calibri" w:cs="Calibri"/>
        </w:rPr>
        <w:t xml:space="preserve">1. </w:t>
      </w:r>
      <w:r w:rsidRPr="008D1FD3">
        <w:rPr>
          <w:rFonts w:ascii="Calibri" w:hAnsi="Calibri" w:cs="Calibri"/>
          <w:b/>
          <w:bCs/>
        </w:rPr>
        <w:t>Manifesto-8</w:t>
      </w:r>
      <w:r w:rsidRPr="008D1FD3">
        <w:rPr>
          <w:rFonts w:ascii="Calibri" w:hAnsi="Calibri" w:cs="Calibri"/>
        </w:rPr>
        <w:t>: Uses eight high level domain categories (including the “Other” category).</w:t>
      </w:r>
    </w:p>
    <w:p w14:paraId="3AEE6973" w14:textId="1124F7A1" w:rsidR="0007778B" w:rsidRPr="008D1FD3" w:rsidRDefault="003B6865" w:rsidP="006106F9">
      <w:pPr>
        <w:spacing w:line="480" w:lineRule="auto"/>
        <w:jc w:val="both"/>
        <w:rPr>
          <w:rFonts w:ascii="Calibri" w:hAnsi="Calibri" w:cs="Calibri"/>
        </w:rPr>
      </w:pPr>
      <w:r w:rsidRPr="008D1FD3">
        <w:rPr>
          <w:rFonts w:ascii="Calibri" w:hAnsi="Calibri" w:cs="Calibri"/>
        </w:rPr>
        <w:t>This dataset constitutes a simple topical classification task</w:t>
      </w:r>
      <w:r w:rsidR="005A1DC9" w:rsidRPr="008D1FD3">
        <w:rPr>
          <w:rFonts w:ascii="Calibri" w:hAnsi="Calibri" w:cs="Calibri"/>
        </w:rPr>
        <w:t xml:space="preserve"> in the following categories: </w:t>
      </w:r>
    </w:p>
    <w:p w14:paraId="0A74575A" w14:textId="6198DE2F" w:rsidR="000C7D0B" w:rsidRPr="008D1FD3" w:rsidRDefault="000C7D0B" w:rsidP="000C7D0B">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w:t>
      </w:r>
      <w:r w:rsidRPr="008D1FD3">
        <w:rPr>
          <w:color w:val="000000" w:themeColor="text1"/>
          <w:sz w:val="24"/>
          <w:szCs w:val="24"/>
        </w:rPr>
        <w:fldChar w:fldCharType="end"/>
      </w:r>
      <w:r w:rsidRPr="008D1FD3">
        <w:rPr>
          <w:color w:val="000000" w:themeColor="text1"/>
          <w:sz w:val="24"/>
          <w:szCs w:val="24"/>
        </w:rPr>
        <w:t xml:space="preserve"> - Manifesto-8 dataset label distribution</w:t>
      </w:r>
    </w:p>
    <w:tbl>
      <w:tblPr>
        <w:tblW w:w="0" w:type="auto"/>
        <w:jc w:val="center"/>
        <w:tblCellMar>
          <w:left w:w="0" w:type="dxa"/>
          <w:right w:w="0" w:type="dxa"/>
        </w:tblCellMar>
        <w:tblLook w:val="04A0" w:firstRow="1" w:lastRow="0" w:firstColumn="1" w:lastColumn="0" w:noHBand="0" w:noVBand="1"/>
      </w:tblPr>
      <w:tblGrid>
        <w:gridCol w:w="3536"/>
        <w:gridCol w:w="851"/>
        <w:gridCol w:w="729"/>
        <w:gridCol w:w="992"/>
      </w:tblGrid>
      <w:tr w:rsidR="00370B19" w:rsidRPr="008D1FD3" w14:paraId="6DEE734A"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113A89A" w14:textId="77777777" w:rsidR="00370B19" w:rsidRPr="008D1FD3" w:rsidRDefault="00370B19" w:rsidP="00370B19">
            <w:pPr>
              <w:jc w:val="both"/>
              <w:rPr>
                <w:rFonts w:ascii="Calibri" w:hAnsi="Calibri" w:cs="Calibri"/>
              </w:rPr>
            </w:pPr>
            <w:r w:rsidRPr="008D1FD3">
              <w:rPr>
                <w:rFonts w:ascii="Calibri" w:hAnsi="Calibri" w:cs="Calibri"/>
                <w:b/>
                <w:bCs/>
              </w:rPr>
              <w:t>labels</w:t>
            </w:r>
          </w:p>
        </w:tc>
        <w:tc>
          <w:tcPr>
            <w:tcW w:w="8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A37DF28" w14:textId="77777777" w:rsidR="00370B19" w:rsidRPr="008D1FD3" w:rsidRDefault="00370B19" w:rsidP="00370B19">
            <w:pPr>
              <w:jc w:val="both"/>
              <w:rPr>
                <w:rFonts w:ascii="Calibri" w:hAnsi="Calibri" w:cs="Calibri"/>
              </w:rPr>
            </w:pPr>
            <w:r w:rsidRPr="008D1FD3">
              <w:rPr>
                <w:rFonts w:ascii="Calibri" w:hAnsi="Calibri" w:cs="Calibri"/>
                <w:b/>
                <w:bCs/>
              </w:rPr>
              <w:t>train</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78D8C0" w14:textId="77777777" w:rsidR="00370B19" w:rsidRPr="008D1FD3" w:rsidRDefault="00370B19" w:rsidP="00370B19">
            <w:pPr>
              <w:jc w:val="both"/>
              <w:rPr>
                <w:rFonts w:ascii="Calibri" w:hAnsi="Calibri" w:cs="Calibri"/>
              </w:rPr>
            </w:pPr>
            <w:r w:rsidRPr="008D1FD3">
              <w:rPr>
                <w:rFonts w:ascii="Calibri" w:hAnsi="Calibri" w:cs="Calibri"/>
                <w:b/>
                <w:bCs/>
              </w:rPr>
              <w:t>test</w:t>
            </w:r>
          </w:p>
        </w:tc>
        <w:tc>
          <w:tcPr>
            <w:tcW w:w="99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001B6" w14:textId="77777777" w:rsidR="00370B19" w:rsidRPr="008D1FD3" w:rsidRDefault="00370B19" w:rsidP="00370B19">
            <w:pPr>
              <w:jc w:val="both"/>
              <w:rPr>
                <w:rFonts w:ascii="Calibri" w:hAnsi="Calibri" w:cs="Calibri"/>
              </w:rPr>
            </w:pPr>
            <w:r w:rsidRPr="008D1FD3">
              <w:rPr>
                <w:rFonts w:ascii="Calibri" w:hAnsi="Calibri" w:cs="Calibri"/>
                <w:b/>
                <w:bCs/>
              </w:rPr>
              <w:t>all</w:t>
            </w:r>
          </w:p>
        </w:tc>
      </w:tr>
      <w:tr w:rsidR="00370B19" w:rsidRPr="008D1FD3" w14:paraId="607A92FB" w14:textId="77777777" w:rsidTr="0007778B">
        <w:trPr>
          <w:trHeight w:val="180"/>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9C55B" w14:textId="77777777" w:rsidR="00370B19" w:rsidRPr="008D1FD3" w:rsidRDefault="00370B19" w:rsidP="00370B19">
            <w:pPr>
              <w:jc w:val="both"/>
              <w:rPr>
                <w:rFonts w:ascii="Calibri" w:hAnsi="Calibri" w:cs="Calibri"/>
              </w:rPr>
            </w:pPr>
            <w:r w:rsidRPr="008D1FD3">
              <w:rPr>
                <w:rFonts w:ascii="Calibri" w:hAnsi="Calibri" w:cs="Calibri"/>
              </w:rPr>
              <w:t>Welfare and Quality of Life</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2E6B" w14:textId="77777777" w:rsidR="00370B19" w:rsidRPr="008D1FD3" w:rsidRDefault="00370B19" w:rsidP="00370B19">
            <w:pPr>
              <w:jc w:val="both"/>
              <w:rPr>
                <w:rFonts w:ascii="Calibri" w:hAnsi="Calibri" w:cs="Calibri"/>
              </w:rPr>
            </w:pPr>
            <w:r w:rsidRPr="008D1FD3">
              <w:rPr>
                <w:rFonts w:ascii="Calibri" w:hAnsi="Calibri" w:cs="Calibri"/>
              </w:rPr>
              <w:t>28421</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28A2D" w14:textId="77777777" w:rsidR="00370B19" w:rsidRPr="008D1FD3" w:rsidRDefault="00370B19" w:rsidP="00370B19">
            <w:pPr>
              <w:jc w:val="both"/>
              <w:rPr>
                <w:rFonts w:ascii="Calibri" w:hAnsi="Calibri" w:cs="Calibri"/>
              </w:rPr>
            </w:pPr>
            <w:r w:rsidRPr="008D1FD3">
              <w:rPr>
                <w:rFonts w:ascii="Calibri" w:hAnsi="Calibri" w:cs="Calibri"/>
              </w:rPr>
              <w:t>1040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BA8E0" w14:textId="77777777" w:rsidR="00370B19" w:rsidRPr="008D1FD3" w:rsidRDefault="00370B19" w:rsidP="00370B19">
            <w:pPr>
              <w:jc w:val="both"/>
              <w:rPr>
                <w:rFonts w:ascii="Calibri" w:hAnsi="Calibri" w:cs="Calibri"/>
              </w:rPr>
            </w:pPr>
            <w:r w:rsidRPr="008D1FD3">
              <w:rPr>
                <w:rFonts w:ascii="Calibri" w:hAnsi="Calibri" w:cs="Calibri"/>
              </w:rPr>
              <w:t>38828</w:t>
            </w:r>
          </w:p>
        </w:tc>
      </w:tr>
      <w:tr w:rsidR="00370B19" w:rsidRPr="008D1FD3" w14:paraId="51B6AA9F"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659FE4" w14:textId="77777777" w:rsidR="00370B19" w:rsidRPr="008D1FD3" w:rsidRDefault="00370B19" w:rsidP="00370B19">
            <w:pPr>
              <w:jc w:val="both"/>
              <w:rPr>
                <w:rFonts w:ascii="Calibri" w:hAnsi="Calibri" w:cs="Calibri"/>
              </w:rPr>
            </w:pPr>
            <w:r w:rsidRPr="008D1FD3">
              <w:rPr>
                <w:rFonts w:ascii="Calibri" w:hAnsi="Calibri" w:cs="Calibri"/>
              </w:rPr>
              <w:t>Econom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3DF92" w14:textId="77777777" w:rsidR="00370B19" w:rsidRPr="008D1FD3" w:rsidRDefault="00370B19" w:rsidP="00370B19">
            <w:pPr>
              <w:jc w:val="both"/>
              <w:rPr>
                <w:rFonts w:ascii="Calibri" w:hAnsi="Calibri" w:cs="Calibri"/>
              </w:rPr>
            </w:pPr>
            <w:r w:rsidRPr="008D1FD3">
              <w:rPr>
                <w:rFonts w:ascii="Calibri" w:hAnsi="Calibri" w:cs="Calibri"/>
              </w:rPr>
              <w:t>2287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4B38A" w14:textId="77777777" w:rsidR="00370B19" w:rsidRPr="008D1FD3" w:rsidRDefault="00370B19" w:rsidP="00370B19">
            <w:pPr>
              <w:jc w:val="both"/>
              <w:rPr>
                <w:rFonts w:ascii="Calibri" w:hAnsi="Calibri" w:cs="Calibri"/>
              </w:rPr>
            </w:pPr>
            <w:r w:rsidRPr="008D1FD3">
              <w:rPr>
                <w:rFonts w:ascii="Calibri" w:hAnsi="Calibri" w:cs="Calibri"/>
              </w:rPr>
              <w:t>818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442" w14:textId="77777777" w:rsidR="00370B19" w:rsidRPr="008D1FD3" w:rsidRDefault="00370B19" w:rsidP="00370B19">
            <w:pPr>
              <w:jc w:val="both"/>
              <w:rPr>
                <w:rFonts w:ascii="Calibri" w:hAnsi="Calibri" w:cs="Calibri"/>
              </w:rPr>
            </w:pPr>
            <w:r w:rsidRPr="008D1FD3">
              <w:rPr>
                <w:rFonts w:ascii="Calibri" w:hAnsi="Calibri" w:cs="Calibri"/>
              </w:rPr>
              <w:t>31064</w:t>
            </w:r>
          </w:p>
        </w:tc>
      </w:tr>
      <w:tr w:rsidR="00370B19" w:rsidRPr="008D1FD3" w14:paraId="74C8F879"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BC7D03" w14:textId="77777777" w:rsidR="00370B19" w:rsidRPr="008D1FD3" w:rsidRDefault="00370B19" w:rsidP="00370B19">
            <w:pPr>
              <w:jc w:val="both"/>
              <w:rPr>
                <w:rFonts w:ascii="Calibri" w:hAnsi="Calibri" w:cs="Calibri"/>
              </w:rPr>
            </w:pPr>
            <w:r w:rsidRPr="008D1FD3">
              <w:rPr>
                <w:rFonts w:ascii="Calibri" w:hAnsi="Calibri" w:cs="Calibri"/>
              </w:rPr>
              <w:t>Fabric of Societ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4C178" w14:textId="77777777" w:rsidR="00370B19" w:rsidRPr="008D1FD3" w:rsidRDefault="00370B19" w:rsidP="00370B19">
            <w:pPr>
              <w:jc w:val="both"/>
              <w:rPr>
                <w:rFonts w:ascii="Calibri" w:hAnsi="Calibri" w:cs="Calibri"/>
              </w:rPr>
            </w:pPr>
            <w:r w:rsidRPr="008D1FD3">
              <w:rPr>
                <w:rFonts w:ascii="Calibri" w:hAnsi="Calibri" w:cs="Calibri"/>
              </w:rPr>
              <w:t>9907</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EE937" w14:textId="77777777" w:rsidR="00370B19" w:rsidRPr="008D1FD3" w:rsidRDefault="00370B19" w:rsidP="00370B19">
            <w:pPr>
              <w:jc w:val="both"/>
              <w:rPr>
                <w:rFonts w:ascii="Calibri" w:hAnsi="Calibri" w:cs="Calibri"/>
              </w:rPr>
            </w:pPr>
            <w:r w:rsidRPr="008D1FD3">
              <w:rPr>
                <w:rFonts w:ascii="Calibri" w:hAnsi="Calibri" w:cs="Calibri"/>
              </w:rPr>
              <w:t>3868</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5CDE8" w14:textId="77777777" w:rsidR="00370B19" w:rsidRPr="008D1FD3" w:rsidRDefault="00370B19" w:rsidP="00370B19">
            <w:pPr>
              <w:jc w:val="both"/>
              <w:rPr>
                <w:rFonts w:ascii="Calibri" w:hAnsi="Calibri" w:cs="Calibri"/>
              </w:rPr>
            </w:pPr>
            <w:r w:rsidRPr="008D1FD3">
              <w:rPr>
                <w:rFonts w:ascii="Calibri" w:hAnsi="Calibri" w:cs="Calibri"/>
              </w:rPr>
              <w:t>13775</w:t>
            </w:r>
          </w:p>
        </w:tc>
      </w:tr>
      <w:tr w:rsidR="00370B19" w:rsidRPr="008D1FD3" w14:paraId="167E8C40"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F126D4" w14:textId="77777777" w:rsidR="00370B19" w:rsidRPr="008D1FD3" w:rsidRDefault="00370B19" w:rsidP="00370B19">
            <w:pPr>
              <w:jc w:val="both"/>
              <w:rPr>
                <w:rFonts w:ascii="Calibri" w:hAnsi="Calibri" w:cs="Calibri"/>
              </w:rPr>
            </w:pPr>
            <w:r w:rsidRPr="008D1FD3">
              <w:rPr>
                <w:rFonts w:ascii="Calibri" w:hAnsi="Calibri" w:cs="Calibri"/>
              </w:rPr>
              <w:t>Social Group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B6A02" w14:textId="77777777" w:rsidR="00370B19" w:rsidRPr="008D1FD3" w:rsidRDefault="00370B19" w:rsidP="00370B19">
            <w:pPr>
              <w:jc w:val="both"/>
              <w:rPr>
                <w:rFonts w:ascii="Calibri" w:hAnsi="Calibri" w:cs="Calibri"/>
              </w:rPr>
            </w:pPr>
            <w:r w:rsidRPr="008D1FD3">
              <w:rPr>
                <w:rFonts w:ascii="Calibri" w:hAnsi="Calibri" w:cs="Calibri"/>
              </w:rPr>
              <w:t>8416</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EA424" w14:textId="77777777" w:rsidR="00370B19" w:rsidRPr="008D1FD3" w:rsidRDefault="00370B19" w:rsidP="00370B19">
            <w:pPr>
              <w:jc w:val="both"/>
              <w:rPr>
                <w:rFonts w:ascii="Calibri" w:hAnsi="Calibri" w:cs="Calibri"/>
              </w:rPr>
            </w:pPr>
            <w:r w:rsidRPr="008D1FD3">
              <w:rPr>
                <w:rFonts w:ascii="Calibri" w:hAnsi="Calibri" w:cs="Calibri"/>
              </w:rPr>
              <w:t>325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FBFB" w14:textId="77777777" w:rsidR="00370B19" w:rsidRPr="008D1FD3" w:rsidRDefault="00370B19" w:rsidP="00370B19">
            <w:pPr>
              <w:jc w:val="both"/>
              <w:rPr>
                <w:rFonts w:ascii="Calibri" w:hAnsi="Calibri" w:cs="Calibri"/>
              </w:rPr>
            </w:pPr>
            <w:r w:rsidRPr="008D1FD3">
              <w:rPr>
                <w:rFonts w:ascii="Calibri" w:hAnsi="Calibri" w:cs="Calibri"/>
              </w:rPr>
              <w:t>11671</w:t>
            </w:r>
          </w:p>
        </w:tc>
      </w:tr>
      <w:tr w:rsidR="00370B19" w:rsidRPr="008D1FD3" w14:paraId="473228B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73258" w14:textId="77777777" w:rsidR="00370B19" w:rsidRPr="008D1FD3" w:rsidRDefault="00370B19" w:rsidP="00370B19">
            <w:pPr>
              <w:jc w:val="both"/>
              <w:rPr>
                <w:rFonts w:ascii="Calibri" w:hAnsi="Calibri" w:cs="Calibri"/>
              </w:rPr>
            </w:pPr>
            <w:r w:rsidRPr="008D1FD3">
              <w:rPr>
                <w:rFonts w:ascii="Calibri" w:hAnsi="Calibri" w:cs="Calibri"/>
              </w:rPr>
              <w:t>Political System</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30B32" w14:textId="77777777" w:rsidR="00370B19" w:rsidRPr="008D1FD3" w:rsidRDefault="00370B19" w:rsidP="00370B19">
            <w:pPr>
              <w:jc w:val="both"/>
              <w:rPr>
                <w:rFonts w:ascii="Calibri" w:hAnsi="Calibri" w:cs="Calibri"/>
              </w:rPr>
            </w:pPr>
            <w:r w:rsidRPr="008D1FD3">
              <w:rPr>
                <w:rFonts w:ascii="Calibri" w:hAnsi="Calibri" w:cs="Calibri"/>
              </w:rPr>
              <w:t>733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163F7" w14:textId="77777777" w:rsidR="00370B19" w:rsidRPr="008D1FD3" w:rsidRDefault="00370B19" w:rsidP="00370B19">
            <w:pPr>
              <w:jc w:val="both"/>
              <w:rPr>
                <w:rFonts w:ascii="Calibri" w:hAnsi="Calibri" w:cs="Calibri"/>
              </w:rPr>
            </w:pPr>
            <w:r w:rsidRPr="008D1FD3">
              <w:rPr>
                <w:rFonts w:ascii="Calibri" w:hAnsi="Calibri" w:cs="Calibri"/>
              </w:rPr>
              <w:t>344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4DCA9" w14:textId="77777777" w:rsidR="00370B19" w:rsidRPr="008D1FD3" w:rsidRDefault="00370B19" w:rsidP="00370B19">
            <w:pPr>
              <w:jc w:val="both"/>
              <w:rPr>
                <w:rFonts w:ascii="Calibri" w:hAnsi="Calibri" w:cs="Calibri"/>
              </w:rPr>
            </w:pPr>
            <w:r w:rsidRPr="008D1FD3">
              <w:rPr>
                <w:rFonts w:ascii="Calibri" w:hAnsi="Calibri" w:cs="Calibri"/>
              </w:rPr>
              <w:t>10774</w:t>
            </w:r>
          </w:p>
        </w:tc>
      </w:tr>
      <w:tr w:rsidR="00370B19" w:rsidRPr="008D1FD3" w14:paraId="7EBD7B2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51E9B2" w14:textId="77777777" w:rsidR="00370B19" w:rsidRPr="008D1FD3" w:rsidRDefault="00370B19" w:rsidP="00370B19">
            <w:pPr>
              <w:jc w:val="both"/>
              <w:rPr>
                <w:rFonts w:ascii="Calibri" w:hAnsi="Calibri" w:cs="Calibri"/>
              </w:rPr>
            </w:pPr>
            <w:r w:rsidRPr="008D1FD3">
              <w:rPr>
                <w:rFonts w:ascii="Calibri" w:hAnsi="Calibri" w:cs="Calibri"/>
              </w:rPr>
              <w:t>External Relation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F4859" w14:textId="77777777" w:rsidR="00370B19" w:rsidRPr="008D1FD3" w:rsidRDefault="00370B19" w:rsidP="00370B19">
            <w:pPr>
              <w:jc w:val="both"/>
              <w:rPr>
                <w:rFonts w:ascii="Calibri" w:hAnsi="Calibri" w:cs="Calibri"/>
              </w:rPr>
            </w:pPr>
            <w:r w:rsidRPr="008D1FD3">
              <w:rPr>
                <w:rFonts w:ascii="Calibri" w:hAnsi="Calibri" w:cs="Calibri"/>
              </w:rPr>
              <w:t>597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773BF" w14:textId="77777777" w:rsidR="00370B19" w:rsidRPr="008D1FD3" w:rsidRDefault="00370B19" w:rsidP="00370B19">
            <w:pPr>
              <w:jc w:val="both"/>
              <w:rPr>
                <w:rFonts w:ascii="Calibri" w:hAnsi="Calibri" w:cs="Calibri"/>
              </w:rPr>
            </w:pPr>
            <w:r w:rsidRPr="008D1FD3">
              <w:rPr>
                <w:rFonts w:ascii="Calibri" w:hAnsi="Calibri" w:cs="Calibri"/>
              </w:rPr>
              <w:t>2619</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03211" w14:textId="77777777" w:rsidR="00370B19" w:rsidRPr="008D1FD3" w:rsidRDefault="00370B19" w:rsidP="00370B19">
            <w:pPr>
              <w:jc w:val="both"/>
              <w:rPr>
                <w:rFonts w:ascii="Calibri" w:hAnsi="Calibri" w:cs="Calibri"/>
              </w:rPr>
            </w:pPr>
            <w:r w:rsidRPr="008D1FD3">
              <w:rPr>
                <w:rFonts w:ascii="Calibri" w:hAnsi="Calibri" w:cs="Calibri"/>
              </w:rPr>
              <w:t>8598</w:t>
            </w:r>
          </w:p>
        </w:tc>
      </w:tr>
      <w:tr w:rsidR="00370B19" w:rsidRPr="008D1FD3" w14:paraId="304890B8"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B9F14" w14:textId="77777777" w:rsidR="00370B19" w:rsidRPr="008D1FD3" w:rsidRDefault="00370B19" w:rsidP="00370B19">
            <w:pPr>
              <w:jc w:val="both"/>
              <w:rPr>
                <w:rFonts w:ascii="Calibri" w:hAnsi="Calibri" w:cs="Calibri"/>
              </w:rPr>
            </w:pPr>
            <w:r w:rsidRPr="008D1FD3">
              <w:rPr>
                <w:rFonts w:ascii="Calibri" w:hAnsi="Calibri" w:cs="Calibri"/>
              </w:rPr>
              <w:t>Freedom and Democrac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2966A" w14:textId="77777777" w:rsidR="00370B19" w:rsidRPr="008D1FD3" w:rsidRDefault="00370B19" w:rsidP="00370B19">
            <w:pPr>
              <w:jc w:val="both"/>
              <w:rPr>
                <w:rFonts w:ascii="Calibri" w:hAnsi="Calibri" w:cs="Calibri"/>
              </w:rPr>
            </w:pPr>
            <w:r w:rsidRPr="008D1FD3">
              <w:rPr>
                <w:rFonts w:ascii="Calibri" w:hAnsi="Calibri" w:cs="Calibri"/>
              </w:rPr>
              <w:t>4703</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1134F" w14:textId="77777777" w:rsidR="00370B19" w:rsidRPr="008D1FD3" w:rsidRDefault="00370B19" w:rsidP="00370B19">
            <w:pPr>
              <w:jc w:val="both"/>
              <w:rPr>
                <w:rFonts w:ascii="Calibri" w:hAnsi="Calibri" w:cs="Calibri"/>
              </w:rPr>
            </w:pPr>
            <w:r w:rsidRPr="008D1FD3">
              <w:rPr>
                <w:rFonts w:ascii="Calibri" w:hAnsi="Calibri" w:cs="Calibri"/>
              </w:rPr>
              <w:t>126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E9D63" w14:textId="77777777" w:rsidR="00370B19" w:rsidRPr="008D1FD3" w:rsidRDefault="00370B19" w:rsidP="00370B19">
            <w:pPr>
              <w:jc w:val="both"/>
              <w:rPr>
                <w:rFonts w:ascii="Calibri" w:hAnsi="Calibri" w:cs="Calibri"/>
              </w:rPr>
            </w:pPr>
            <w:r w:rsidRPr="008D1FD3">
              <w:rPr>
                <w:rFonts w:ascii="Calibri" w:hAnsi="Calibri" w:cs="Calibri"/>
              </w:rPr>
              <w:t>5963</w:t>
            </w:r>
          </w:p>
        </w:tc>
      </w:tr>
      <w:tr w:rsidR="00370B19" w:rsidRPr="008D1FD3" w14:paraId="7141548C"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E4ADB2" w14:textId="77777777" w:rsidR="00370B19" w:rsidRPr="008D1FD3" w:rsidRDefault="00370B19" w:rsidP="00370B19">
            <w:pPr>
              <w:jc w:val="both"/>
              <w:rPr>
                <w:rFonts w:ascii="Calibri" w:hAnsi="Calibri" w:cs="Calibri"/>
              </w:rPr>
            </w:pPr>
            <w:r w:rsidRPr="008D1FD3">
              <w:rPr>
                <w:rFonts w:ascii="Calibri" w:hAnsi="Calibri" w:cs="Calibri"/>
              </w:rPr>
              <w:t>No other category applie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8711C" w14:textId="77777777" w:rsidR="00370B19" w:rsidRPr="008D1FD3" w:rsidRDefault="00370B19" w:rsidP="00370B19">
            <w:pPr>
              <w:jc w:val="both"/>
              <w:rPr>
                <w:rFonts w:ascii="Calibri" w:hAnsi="Calibri" w:cs="Calibri"/>
              </w:rPr>
            </w:pPr>
            <w:r w:rsidRPr="008D1FD3">
              <w:rPr>
                <w:rFonts w:ascii="Calibri" w:hAnsi="Calibri" w:cs="Calibri"/>
              </w:rPr>
              <w:t>524</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82B4B" w14:textId="77777777" w:rsidR="00370B19" w:rsidRPr="008D1FD3" w:rsidRDefault="00370B19" w:rsidP="00370B19">
            <w:pPr>
              <w:jc w:val="both"/>
              <w:rPr>
                <w:rFonts w:ascii="Calibri" w:hAnsi="Calibri" w:cs="Calibri"/>
              </w:rPr>
            </w:pPr>
            <w:r w:rsidRPr="008D1FD3">
              <w:rPr>
                <w:rFonts w:ascii="Calibri" w:hAnsi="Calibri" w:cs="Calibri"/>
              </w:rPr>
              <w:t>37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BA35" w14:textId="77777777" w:rsidR="00370B19" w:rsidRPr="008D1FD3" w:rsidRDefault="00370B19" w:rsidP="00370B19">
            <w:pPr>
              <w:jc w:val="both"/>
              <w:rPr>
                <w:rFonts w:ascii="Calibri" w:hAnsi="Calibri" w:cs="Calibri"/>
              </w:rPr>
            </w:pPr>
            <w:r w:rsidRPr="008D1FD3">
              <w:rPr>
                <w:rFonts w:ascii="Calibri" w:hAnsi="Calibri" w:cs="Calibri"/>
              </w:rPr>
              <w:t>897</w:t>
            </w:r>
          </w:p>
        </w:tc>
      </w:tr>
    </w:tbl>
    <w:p w14:paraId="4DBE8C8D" w14:textId="77777777" w:rsidR="00884E7F" w:rsidRPr="008D1FD3" w:rsidRDefault="00884E7F" w:rsidP="006106F9">
      <w:pPr>
        <w:spacing w:line="480" w:lineRule="auto"/>
        <w:jc w:val="both"/>
        <w:rPr>
          <w:rFonts w:ascii="Calibri" w:hAnsi="Calibri" w:cs="Calibri"/>
        </w:rPr>
      </w:pPr>
    </w:p>
    <w:p w14:paraId="4B9F90BC" w14:textId="0C832F34" w:rsidR="00FB376E" w:rsidRPr="008D1FD3" w:rsidRDefault="00EF40E4" w:rsidP="006106F9">
      <w:pPr>
        <w:spacing w:line="480" w:lineRule="auto"/>
        <w:jc w:val="both"/>
        <w:rPr>
          <w:rFonts w:ascii="Calibri" w:hAnsi="Calibri" w:cs="Calibri"/>
          <w:lang w:val="en-US"/>
        </w:rPr>
      </w:pPr>
      <w:r w:rsidRPr="008D1FD3">
        <w:rPr>
          <w:rFonts w:ascii="Calibri" w:hAnsi="Calibri" w:cs="Calibri"/>
        </w:rPr>
        <w:t xml:space="preserve">2. </w:t>
      </w:r>
      <w:r w:rsidR="007161D9" w:rsidRPr="008D1FD3">
        <w:rPr>
          <w:rFonts w:ascii="Calibri" w:hAnsi="Calibri" w:cs="Calibri"/>
        </w:rPr>
        <w:t xml:space="preserve">Moreover, we create three more challenging subsets: </w:t>
      </w:r>
      <w:r w:rsidR="007161D9" w:rsidRPr="008D1FD3">
        <w:rPr>
          <w:rFonts w:ascii="Calibri" w:hAnsi="Calibri" w:cs="Calibri"/>
          <w:b/>
          <w:bCs/>
        </w:rPr>
        <w:t>manifesto-military, manifesto-protectionism, manifesto-morality.</w:t>
      </w:r>
      <w:r w:rsidR="007161D9" w:rsidRPr="008D1FD3">
        <w:rPr>
          <w:rFonts w:ascii="Calibri" w:hAnsi="Calibri" w:cs="Calibri"/>
        </w:rPr>
        <w:t xml:space="preserve"> We created these subsets with two objectives in mind. First, these subsets represent a more complex task beyond topic identification. Each dataset consists of three classes: texts that talk positively or negatively about a specific concept or do </w:t>
      </w:r>
      <w:r w:rsidR="007161D9" w:rsidRPr="008D1FD3">
        <w:rPr>
          <w:rFonts w:ascii="Calibri" w:hAnsi="Calibri" w:cs="Calibri"/>
        </w:rPr>
        <w:lastRenderedPageBreak/>
        <w:t>not talk about the concept at all. This approximates a stance detection task. For example, manifesto-military contains texts that are positive towards the military, negative towards the military, or not about the military (“Other”).</w:t>
      </w:r>
      <w:r w:rsidR="00344D4C" w:rsidRPr="008D1FD3">
        <w:rPr>
          <w:rFonts w:ascii="Calibri" w:hAnsi="Calibri" w:cs="Calibri"/>
          <w:lang w:val="en-US"/>
        </w:rPr>
        <w:t xml:space="preserve"> Moreover, we chose these </w:t>
      </w:r>
      <w:r w:rsidR="00FB376E" w:rsidRPr="008D1FD3">
        <w:rPr>
          <w:rFonts w:ascii="Calibri" w:hAnsi="Calibri" w:cs="Calibri"/>
          <w:lang w:val="en-US"/>
        </w:rPr>
        <w:t xml:space="preserve">three </w:t>
      </w:r>
      <w:r w:rsidR="00344D4C" w:rsidRPr="008D1FD3">
        <w:rPr>
          <w:rFonts w:ascii="Calibri" w:hAnsi="Calibri" w:cs="Calibri"/>
          <w:lang w:val="en-US"/>
        </w:rPr>
        <w:t>specific subsets, as ‘Military’ is a relatively simple topic, ‘Protectionism’ is a slightly more complex concept</w:t>
      </w:r>
      <w:r w:rsidR="00FB376E" w:rsidRPr="008D1FD3">
        <w:rPr>
          <w:rFonts w:ascii="Calibri" w:hAnsi="Calibri" w:cs="Calibri"/>
          <w:lang w:val="en-US"/>
        </w:rPr>
        <w:t>,</w:t>
      </w:r>
      <w:r w:rsidR="00344D4C" w:rsidRPr="008D1FD3">
        <w:rPr>
          <w:rFonts w:ascii="Calibri" w:hAnsi="Calibri" w:cs="Calibri"/>
          <w:lang w:val="en-US"/>
        </w:rPr>
        <w:t xml:space="preserve"> and ‘Traditional Morality’ is a complex concept which </w:t>
      </w:r>
      <w:r w:rsidR="00FB376E" w:rsidRPr="008D1FD3">
        <w:rPr>
          <w:rFonts w:ascii="Calibri" w:hAnsi="Calibri" w:cs="Calibri"/>
          <w:lang w:val="en-US"/>
        </w:rPr>
        <w:t>even experts would probably have a hard time defining</w:t>
      </w:r>
      <w:r w:rsidR="00344D4C" w:rsidRPr="008D1FD3">
        <w:rPr>
          <w:rFonts w:ascii="Calibri" w:hAnsi="Calibri" w:cs="Calibri"/>
          <w:lang w:val="en-US"/>
        </w:rPr>
        <w:t>.</w:t>
      </w:r>
      <w:r w:rsidR="00FB376E" w:rsidRPr="008D1FD3">
        <w:rPr>
          <w:rFonts w:ascii="Calibri" w:hAnsi="Calibri" w:cs="Calibri"/>
          <w:lang w:val="en-US"/>
        </w:rPr>
        <w:t xml:space="preserve"> The choice of concepts is intended to simulate an increase in conceptual complexity. </w:t>
      </w:r>
    </w:p>
    <w:p w14:paraId="577CA119" w14:textId="22C7C895" w:rsidR="000C7D0B" w:rsidRPr="008D1FD3" w:rsidRDefault="007161D9" w:rsidP="006106F9">
      <w:pPr>
        <w:spacing w:line="480" w:lineRule="auto"/>
        <w:jc w:val="both"/>
        <w:rPr>
          <w:rFonts w:ascii="Calibri" w:hAnsi="Calibri" w:cs="Calibri"/>
        </w:rPr>
      </w:pPr>
      <w:r w:rsidRPr="008D1FD3">
        <w:rPr>
          <w:rFonts w:ascii="Calibri" w:hAnsi="Calibri" w:cs="Calibri"/>
        </w:rPr>
        <w:t>Secondly, these datasets are particularly imbalanced. As the datasets are so imbalanced that random sampling would have resulted in essentially only “Other” class texts, these three datasets are the only artificially sampled datasets in our paper. For the test set, we sampled the “Other” class to be ten times more frequent than the two stance-related classes combined. This simulates the common situation in the social sciences where the concepts of interest are only present in a small fraction of the target dataset. For the train-set we sampled the “other” class texts to be as frequent as the two stance</w:t>
      </w:r>
      <w:r w:rsidR="00FB376E" w:rsidRPr="008D1FD3">
        <w:rPr>
          <w:rFonts w:ascii="Calibri" w:hAnsi="Calibri" w:cs="Calibri"/>
          <w:lang w:val="en-US"/>
        </w:rPr>
        <w:t>-</w:t>
      </w:r>
      <w:r w:rsidRPr="008D1FD3">
        <w:rPr>
          <w:rFonts w:ascii="Calibri" w:hAnsi="Calibri" w:cs="Calibri"/>
        </w:rPr>
        <w:t>related classes combined.</w:t>
      </w:r>
    </w:p>
    <w:p w14:paraId="7C557767" w14:textId="58924F2F" w:rsidR="000C7D0B" w:rsidRPr="008D1FD3" w:rsidRDefault="000C7D0B" w:rsidP="000C7D0B">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w:t>
      </w:r>
      <w:r w:rsidRPr="008D1FD3">
        <w:rPr>
          <w:color w:val="000000" w:themeColor="text1"/>
          <w:sz w:val="24"/>
          <w:szCs w:val="24"/>
        </w:rPr>
        <w:fldChar w:fldCharType="end"/>
      </w:r>
      <w:r w:rsidRPr="008D1FD3">
        <w:rPr>
          <w:color w:val="000000" w:themeColor="text1"/>
          <w:sz w:val="24"/>
          <w:szCs w:val="24"/>
        </w:rPr>
        <w:t xml:space="preserve"> - Manifesto-military dataset label distribution</w:t>
      </w:r>
    </w:p>
    <w:tbl>
      <w:tblPr>
        <w:tblW w:w="0" w:type="auto"/>
        <w:jc w:val="center"/>
        <w:tblCellMar>
          <w:left w:w="0" w:type="dxa"/>
          <w:right w:w="0" w:type="dxa"/>
        </w:tblCellMar>
        <w:tblLook w:val="04A0" w:firstRow="1" w:lastRow="0" w:firstColumn="1" w:lastColumn="0" w:noHBand="0" w:noVBand="1"/>
      </w:tblPr>
      <w:tblGrid>
        <w:gridCol w:w="2104"/>
        <w:gridCol w:w="607"/>
        <w:gridCol w:w="607"/>
        <w:gridCol w:w="729"/>
      </w:tblGrid>
      <w:tr w:rsidR="007F6FC8" w:rsidRPr="008D1FD3" w14:paraId="598E3B28"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ED8E59" w14:textId="77777777" w:rsidR="007F6FC8" w:rsidRPr="008D1FD3" w:rsidRDefault="007F6FC8" w:rsidP="007F6FC8">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67AA2F5" w14:textId="77777777" w:rsidR="007F6FC8" w:rsidRPr="008D1FD3" w:rsidRDefault="007F6FC8" w:rsidP="007F6FC8">
            <w:pPr>
              <w:jc w:val="both"/>
              <w:rPr>
                <w:rFonts w:ascii="Calibri" w:hAnsi="Calibri" w:cs="Calibri"/>
              </w:rPr>
            </w:pPr>
            <w:r w:rsidRPr="008D1FD3">
              <w:rPr>
                <w:rFonts w:ascii="Calibri" w:hAnsi="Calibri" w:cs="Calibri"/>
                <w:b/>
                <w:bCs/>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CA5470" w14:textId="77777777" w:rsidR="007F6FC8" w:rsidRPr="008D1FD3" w:rsidRDefault="007F6FC8" w:rsidP="007F6FC8">
            <w:pPr>
              <w:jc w:val="both"/>
              <w:rPr>
                <w:rFonts w:ascii="Calibri" w:hAnsi="Calibri" w:cs="Calibri"/>
              </w:rPr>
            </w:pPr>
            <w:r w:rsidRPr="008D1FD3">
              <w:rPr>
                <w:rFonts w:ascii="Calibri" w:hAnsi="Calibri" w:cs="Calibri"/>
                <w:b/>
                <w:bCs/>
              </w:rPr>
              <w:t>test</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638CE" w14:textId="77777777" w:rsidR="007F6FC8" w:rsidRPr="008D1FD3" w:rsidRDefault="007F6FC8" w:rsidP="007F6FC8">
            <w:pPr>
              <w:jc w:val="both"/>
              <w:rPr>
                <w:rFonts w:ascii="Calibri" w:hAnsi="Calibri" w:cs="Calibri"/>
              </w:rPr>
            </w:pPr>
            <w:r w:rsidRPr="008D1FD3">
              <w:rPr>
                <w:rFonts w:ascii="Calibri" w:hAnsi="Calibri" w:cs="Calibri"/>
                <w:b/>
                <w:bCs/>
              </w:rPr>
              <w:t>all</w:t>
            </w:r>
          </w:p>
        </w:tc>
      </w:tr>
      <w:tr w:rsidR="007F6FC8" w:rsidRPr="008D1FD3" w14:paraId="44764FDB" w14:textId="77777777" w:rsidTr="007F6FC8">
        <w:trPr>
          <w:trHeight w:val="180"/>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806558" w14:textId="77777777" w:rsidR="007F6FC8" w:rsidRPr="008D1FD3" w:rsidRDefault="007F6FC8" w:rsidP="007F6FC8">
            <w:pPr>
              <w:jc w:val="both"/>
              <w:rPr>
                <w:rFonts w:ascii="Calibri" w:hAnsi="Calibri" w:cs="Calibri"/>
              </w:rPr>
            </w:pPr>
            <w:r w:rsidRPr="008D1FD3">
              <w:rPr>
                <w:rFonts w:ascii="Calibri" w:hAnsi="Calibri" w:cs="Calibri"/>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A575" w14:textId="77777777" w:rsidR="007F6FC8" w:rsidRPr="008D1FD3" w:rsidRDefault="007F6FC8" w:rsidP="007F6FC8">
            <w:pPr>
              <w:jc w:val="both"/>
              <w:rPr>
                <w:rFonts w:ascii="Calibri" w:hAnsi="Calibri" w:cs="Calibri"/>
              </w:rPr>
            </w:pPr>
            <w:r w:rsidRPr="008D1FD3">
              <w:rPr>
                <w:rFonts w:ascii="Calibri" w:hAnsi="Calibri" w:cs="Calibri"/>
              </w:rPr>
              <w:t>198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42DBB" w14:textId="77777777" w:rsidR="007F6FC8" w:rsidRPr="008D1FD3" w:rsidRDefault="007F6FC8" w:rsidP="007F6FC8">
            <w:pPr>
              <w:jc w:val="both"/>
              <w:rPr>
                <w:rFonts w:ascii="Calibri" w:hAnsi="Calibri" w:cs="Calibri"/>
              </w:rPr>
            </w:pPr>
            <w:r w:rsidRPr="008D1FD3">
              <w:rPr>
                <w:rFonts w:ascii="Calibri" w:hAnsi="Calibri" w:cs="Calibri"/>
              </w:rPr>
              <w:t>867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B2990" w14:textId="77777777" w:rsidR="007F6FC8" w:rsidRPr="008D1FD3" w:rsidRDefault="007F6FC8" w:rsidP="007F6FC8">
            <w:pPr>
              <w:jc w:val="both"/>
              <w:rPr>
                <w:rFonts w:ascii="Calibri" w:hAnsi="Calibri" w:cs="Calibri"/>
              </w:rPr>
            </w:pPr>
            <w:r w:rsidRPr="008D1FD3">
              <w:rPr>
                <w:rFonts w:ascii="Calibri" w:hAnsi="Calibri" w:cs="Calibri"/>
              </w:rPr>
              <w:t>10655</w:t>
            </w:r>
          </w:p>
        </w:tc>
      </w:tr>
      <w:tr w:rsidR="007F6FC8" w:rsidRPr="008D1FD3" w14:paraId="1DE6143B"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25689" w14:textId="77777777" w:rsidR="007F6FC8" w:rsidRPr="008D1FD3" w:rsidRDefault="007F6FC8" w:rsidP="007F6FC8">
            <w:pPr>
              <w:jc w:val="both"/>
              <w:rPr>
                <w:rFonts w:ascii="Calibri" w:hAnsi="Calibri" w:cs="Calibri"/>
              </w:rPr>
            </w:pPr>
            <w:r w:rsidRPr="008D1FD3">
              <w:rPr>
                <w:rFonts w:ascii="Calibri" w:hAnsi="Calibri" w:cs="Calibri"/>
              </w:rPr>
              <w:t>Militar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E6E4E" w14:textId="77777777" w:rsidR="007F6FC8" w:rsidRPr="008D1FD3" w:rsidRDefault="007F6FC8" w:rsidP="007F6FC8">
            <w:pPr>
              <w:jc w:val="both"/>
              <w:rPr>
                <w:rFonts w:ascii="Calibri" w:hAnsi="Calibri" w:cs="Calibri"/>
              </w:rPr>
            </w:pPr>
            <w:r w:rsidRPr="008D1FD3">
              <w:rPr>
                <w:rFonts w:ascii="Calibri" w:hAnsi="Calibri" w:cs="Calibri"/>
              </w:rPr>
              <w:t>162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7A8A70" w14:textId="77777777" w:rsidR="007F6FC8" w:rsidRPr="008D1FD3" w:rsidRDefault="007F6FC8" w:rsidP="007F6FC8">
            <w:pPr>
              <w:jc w:val="both"/>
              <w:rPr>
                <w:rFonts w:ascii="Calibri" w:hAnsi="Calibri" w:cs="Calibri"/>
              </w:rPr>
            </w:pPr>
            <w:r w:rsidRPr="008D1FD3">
              <w:rPr>
                <w:rFonts w:ascii="Calibri" w:hAnsi="Calibri" w:cs="Calibri"/>
              </w:rPr>
              <w:t>63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DDE4E" w14:textId="77777777" w:rsidR="007F6FC8" w:rsidRPr="008D1FD3" w:rsidRDefault="007F6FC8" w:rsidP="007F6FC8">
            <w:pPr>
              <w:jc w:val="both"/>
              <w:rPr>
                <w:rFonts w:ascii="Calibri" w:hAnsi="Calibri" w:cs="Calibri"/>
              </w:rPr>
            </w:pPr>
            <w:r w:rsidRPr="008D1FD3">
              <w:rPr>
                <w:rFonts w:ascii="Calibri" w:hAnsi="Calibri" w:cs="Calibri"/>
              </w:rPr>
              <w:t>2262</w:t>
            </w:r>
          </w:p>
        </w:tc>
      </w:tr>
      <w:tr w:rsidR="007F6FC8" w:rsidRPr="008D1FD3" w14:paraId="456E1E90"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A2D043" w14:textId="77777777" w:rsidR="007F6FC8" w:rsidRPr="008D1FD3" w:rsidRDefault="007F6FC8" w:rsidP="007F6FC8">
            <w:pPr>
              <w:jc w:val="both"/>
              <w:rPr>
                <w:rFonts w:ascii="Calibri" w:hAnsi="Calibri" w:cs="Calibri"/>
              </w:rPr>
            </w:pPr>
            <w:r w:rsidRPr="008D1FD3">
              <w:rPr>
                <w:rFonts w:ascii="Calibri" w:hAnsi="Calibri" w:cs="Calibri"/>
              </w:rPr>
              <w:t>Militar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4FFD" w14:textId="77777777" w:rsidR="007F6FC8" w:rsidRPr="008D1FD3" w:rsidRDefault="007F6FC8" w:rsidP="007F6FC8">
            <w:pPr>
              <w:jc w:val="both"/>
              <w:rPr>
                <w:rFonts w:ascii="Calibri" w:hAnsi="Calibri" w:cs="Calibri"/>
              </w:rPr>
            </w:pPr>
            <w:r w:rsidRPr="008D1FD3">
              <w:rPr>
                <w:rFonts w:ascii="Calibri" w:hAnsi="Calibri" w:cs="Calibri"/>
              </w:rPr>
              <w:t>36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578D9" w14:textId="77777777" w:rsidR="007F6FC8" w:rsidRPr="008D1FD3" w:rsidRDefault="007F6FC8" w:rsidP="007F6FC8">
            <w:pPr>
              <w:jc w:val="both"/>
              <w:rPr>
                <w:rFonts w:ascii="Calibri" w:hAnsi="Calibri" w:cs="Calibri"/>
              </w:rPr>
            </w:pPr>
            <w:r w:rsidRPr="008D1FD3">
              <w:rPr>
                <w:rFonts w:ascii="Calibri" w:hAnsi="Calibri" w:cs="Calibri"/>
              </w:rPr>
              <w:t>22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F1CD" w14:textId="77777777" w:rsidR="007F6FC8" w:rsidRPr="008D1FD3" w:rsidRDefault="007F6FC8" w:rsidP="007F6FC8">
            <w:pPr>
              <w:jc w:val="both"/>
              <w:rPr>
                <w:rFonts w:ascii="Calibri" w:hAnsi="Calibri" w:cs="Calibri"/>
              </w:rPr>
            </w:pPr>
            <w:r w:rsidRPr="008D1FD3">
              <w:rPr>
                <w:rFonts w:ascii="Calibri" w:hAnsi="Calibri" w:cs="Calibri"/>
              </w:rPr>
              <w:t>590</w:t>
            </w:r>
          </w:p>
        </w:tc>
      </w:tr>
    </w:tbl>
    <w:p w14:paraId="5412EF4E" w14:textId="77777777" w:rsidR="007F6FC8" w:rsidRPr="008D1FD3" w:rsidRDefault="007F6FC8" w:rsidP="007F6FC8">
      <w:pPr>
        <w:jc w:val="both"/>
        <w:rPr>
          <w:rFonts w:ascii="Calibri" w:hAnsi="Calibri" w:cs="Calibri"/>
        </w:rPr>
      </w:pPr>
    </w:p>
    <w:p w14:paraId="19A8B853" w14:textId="4741BD88" w:rsidR="000C7D0B" w:rsidRPr="008D1FD3" w:rsidRDefault="000C7D0B" w:rsidP="000C7D0B">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w:t>
      </w:r>
      <w:r w:rsidRPr="008D1FD3">
        <w:rPr>
          <w:color w:val="000000" w:themeColor="text1"/>
          <w:sz w:val="24"/>
          <w:szCs w:val="24"/>
        </w:rPr>
        <w:fldChar w:fldCharType="end"/>
      </w:r>
      <w:r w:rsidRPr="008D1FD3">
        <w:rPr>
          <w:color w:val="000000" w:themeColor="text1"/>
          <w:sz w:val="24"/>
          <w:szCs w:val="24"/>
        </w:rPr>
        <w:t xml:space="preserve"> - Manifesto-protectionism dataset label distribution</w:t>
      </w:r>
    </w:p>
    <w:tbl>
      <w:tblPr>
        <w:tblW w:w="0" w:type="auto"/>
        <w:jc w:val="center"/>
        <w:tblCellMar>
          <w:left w:w="0" w:type="dxa"/>
          <w:right w:w="0" w:type="dxa"/>
        </w:tblCellMar>
        <w:tblLook w:val="04A0" w:firstRow="1" w:lastRow="0" w:firstColumn="1" w:lastColumn="0" w:noHBand="0" w:noVBand="1"/>
      </w:tblPr>
      <w:tblGrid>
        <w:gridCol w:w="2569"/>
        <w:gridCol w:w="607"/>
        <w:gridCol w:w="607"/>
        <w:gridCol w:w="607"/>
      </w:tblGrid>
      <w:tr w:rsidR="007F6FC8" w:rsidRPr="008D1FD3" w14:paraId="304B1669"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8A0ACCF" w14:textId="77777777" w:rsidR="007F6FC8" w:rsidRPr="008D1FD3" w:rsidRDefault="007F6FC8" w:rsidP="007F6FC8">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12836D" w14:textId="77777777" w:rsidR="007F6FC8" w:rsidRPr="008D1FD3" w:rsidRDefault="007F6FC8" w:rsidP="007F6FC8">
            <w:pPr>
              <w:jc w:val="both"/>
              <w:rPr>
                <w:rFonts w:ascii="Calibri" w:hAnsi="Calibri" w:cs="Calibri"/>
              </w:rPr>
            </w:pPr>
            <w:r w:rsidRPr="008D1FD3">
              <w:rPr>
                <w:rFonts w:ascii="Calibri" w:hAnsi="Calibri" w:cs="Calibri"/>
                <w:b/>
                <w:bCs/>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48D1AD" w14:textId="77777777" w:rsidR="007F6FC8" w:rsidRPr="008D1FD3" w:rsidRDefault="007F6FC8" w:rsidP="007F6FC8">
            <w:pPr>
              <w:jc w:val="both"/>
              <w:rPr>
                <w:rFonts w:ascii="Calibri" w:hAnsi="Calibri" w:cs="Calibri"/>
              </w:rPr>
            </w:pPr>
            <w:r w:rsidRPr="008D1FD3">
              <w:rPr>
                <w:rFonts w:ascii="Calibri" w:hAnsi="Calibri" w:cs="Calibri"/>
                <w:b/>
                <w:bCs/>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0A0B4F7" w14:textId="77777777" w:rsidR="007F6FC8" w:rsidRPr="008D1FD3" w:rsidRDefault="007F6FC8" w:rsidP="007F6FC8">
            <w:pPr>
              <w:jc w:val="both"/>
              <w:rPr>
                <w:rFonts w:ascii="Calibri" w:hAnsi="Calibri" w:cs="Calibri"/>
              </w:rPr>
            </w:pPr>
            <w:r w:rsidRPr="008D1FD3">
              <w:rPr>
                <w:rFonts w:ascii="Calibri" w:hAnsi="Calibri" w:cs="Calibri"/>
                <w:b/>
                <w:bCs/>
              </w:rPr>
              <w:t>all</w:t>
            </w:r>
          </w:p>
        </w:tc>
      </w:tr>
      <w:tr w:rsidR="007F6FC8" w:rsidRPr="008D1FD3" w14:paraId="05B9A322" w14:textId="77777777" w:rsidTr="007F6FC8">
        <w:trPr>
          <w:trHeight w:val="180"/>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A79A34" w14:textId="77777777" w:rsidR="007F6FC8" w:rsidRPr="008D1FD3" w:rsidRDefault="007F6FC8" w:rsidP="007F6FC8">
            <w:pPr>
              <w:jc w:val="both"/>
              <w:rPr>
                <w:rFonts w:ascii="Calibri" w:hAnsi="Calibri" w:cs="Calibri"/>
              </w:rPr>
            </w:pPr>
            <w:r w:rsidRPr="008D1FD3">
              <w:rPr>
                <w:rFonts w:ascii="Calibri" w:hAnsi="Calibri" w:cs="Calibri"/>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D39CFC" w14:textId="77777777" w:rsidR="007F6FC8" w:rsidRPr="008D1FD3" w:rsidRDefault="007F6FC8" w:rsidP="007F6FC8">
            <w:pPr>
              <w:jc w:val="both"/>
              <w:rPr>
                <w:rFonts w:ascii="Calibri" w:hAnsi="Calibri" w:cs="Calibri"/>
              </w:rPr>
            </w:pPr>
            <w:r w:rsidRPr="008D1FD3">
              <w:rPr>
                <w:rFonts w:ascii="Calibri" w:hAnsi="Calibri" w:cs="Calibri"/>
              </w:rPr>
              <w:t>10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A5AD9" w14:textId="77777777" w:rsidR="007F6FC8" w:rsidRPr="008D1FD3" w:rsidRDefault="007F6FC8" w:rsidP="007F6FC8">
            <w:pPr>
              <w:jc w:val="both"/>
              <w:rPr>
                <w:rFonts w:ascii="Calibri" w:hAnsi="Calibri" w:cs="Calibri"/>
              </w:rPr>
            </w:pPr>
            <w:r w:rsidRPr="008D1FD3">
              <w:rPr>
                <w:rFonts w:ascii="Calibri" w:hAnsi="Calibri" w:cs="Calibri"/>
              </w:rPr>
              <w:t>34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BEE81" w14:textId="77777777" w:rsidR="007F6FC8" w:rsidRPr="008D1FD3" w:rsidRDefault="007F6FC8" w:rsidP="007F6FC8">
            <w:pPr>
              <w:jc w:val="both"/>
              <w:rPr>
                <w:rFonts w:ascii="Calibri" w:hAnsi="Calibri" w:cs="Calibri"/>
              </w:rPr>
            </w:pPr>
            <w:r w:rsidRPr="008D1FD3">
              <w:rPr>
                <w:rFonts w:ascii="Calibri" w:hAnsi="Calibri" w:cs="Calibri"/>
              </w:rPr>
              <w:t>4478</w:t>
            </w:r>
          </w:p>
        </w:tc>
      </w:tr>
      <w:tr w:rsidR="007F6FC8" w:rsidRPr="008D1FD3" w14:paraId="3522229C"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B401C7" w14:textId="77777777" w:rsidR="007F6FC8" w:rsidRPr="008D1FD3" w:rsidRDefault="007F6FC8" w:rsidP="007F6FC8">
            <w:pPr>
              <w:jc w:val="both"/>
              <w:rPr>
                <w:rFonts w:ascii="Calibri" w:hAnsi="Calibri" w:cs="Calibri"/>
              </w:rPr>
            </w:pPr>
            <w:r w:rsidRPr="008D1FD3">
              <w:rPr>
                <w:rFonts w:ascii="Calibri" w:hAnsi="Calibri" w:cs="Calibri"/>
              </w:rPr>
              <w:t>Protectionism: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51280" w14:textId="77777777" w:rsidR="007F6FC8" w:rsidRPr="008D1FD3" w:rsidRDefault="007F6FC8" w:rsidP="007F6FC8">
            <w:pPr>
              <w:jc w:val="both"/>
              <w:rPr>
                <w:rFonts w:ascii="Calibri" w:hAnsi="Calibri" w:cs="Calibri"/>
              </w:rPr>
            </w:pPr>
            <w:r w:rsidRPr="008D1FD3">
              <w:rPr>
                <w:rFonts w:ascii="Calibri" w:hAnsi="Calibri" w:cs="Calibri"/>
              </w:rPr>
              <w:t>5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937EDB" w14:textId="77777777" w:rsidR="007F6FC8" w:rsidRPr="008D1FD3" w:rsidRDefault="007F6FC8" w:rsidP="007F6FC8">
            <w:pPr>
              <w:jc w:val="both"/>
              <w:rPr>
                <w:rFonts w:ascii="Calibri" w:hAnsi="Calibri" w:cs="Calibri"/>
              </w:rPr>
            </w:pPr>
            <w:r w:rsidRPr="008D1FD3">
              <w:rPr>
                <w:rFonts w:ascii="Calibri" w:hAnsi="Calibri" w:cs="Calibri"/>
              </w:rPr>
              <w:t>17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686E7" w14:textId="77777777" w:rsidR="007F6FC8" w:rsidRPr="008D1FD3" w:rsidRDefault="007F6FC8" w:rsidP="007F6FC8">
            <w:pPr>
              <w:jc w:val="both"/>
              <w:rPr>
                <w:rFonts w:ascii="Calibri" w:hAnsi="Calibri" w:cs="Calibri"/>
              </w:rPr>
            </w:pPr>
            <w:r w:rsidRPr="008D1FD3">
              <w:rPr>
                <w:rFonts w:ascii="Calibri" w:hAnsi="Calibri" w:cs="Calibri"/>
              </w:rPr>
              <w:t>736</w:t>
            </w:r>
          </w:p>
        </w:tc>
      </w:tr>
      <w:tr w:rsidR="007F6FC8" w:rsidRPr="008D1FD3" w14:paraId="1B0ED16E"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9969A94" w14:textId="77777777" w:rsidR="007F6FC8" w:rsidRPr="008D1FD3" w:rsidRDefault="007F6FC8" w:rsidP="007F6FC8">
            <w:pPr>
              <w:jc w:val="both"/>
              <w:rPr>
                <w:rFonts w:ascii="Calibri" w:hAnsi="Calibri" w:cs="Calibri"/>
              </w:rPr>
            </w:pPr>
            <w:r w:rsidRPr="008D1FD3">
              <w:rPr>
                <w:rFonts w:ascii="Calibri" w:hAnsi="Calibri" w:cs="Calibri"/>
              </w:rPr>
              <w:t>Protectionism: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50CCA" w14:textId="77777777" w:rsidR="007F6FC8" w:rsidRPr="008D1FD3" w:rsidRDefault="007F6FC8" w:rsidP="007F6FC8">
            <w:pPr>
              <w:jc w:val="both"/>
              <w:rPr>
                <w:rFonts w:ascii="Calibri" w:hAnsi="Calibri" w:cs="Calibri"/>
              </w:rPr>
            </w:pPr>
            <w:r w:rsidRPr="008D1FD3">
              <w:rPr>
                <w:rFonts w:ascii="Calibri" w:hAnsi="Calibri" w:cs="Calibri"/>
              </w:rPr>
              <w:t>4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85FF3" w14:textId="77777777" w:rsidR="007F6FC8" w:rsidRPr="008D1FD3" w:rsidRDefault="007F6FC8" w:rsidP="007F6FC8">
            <w:pPr>
              <w:jc w:val="both"/>
              <w:rPr>
                <w:rFonts w:ascii="Calibri" w:hAnsi="Calibri" w:cs="Calibri"/>
              </w:rPr>
            </w:pPr>
            <w:r w:rsidRPr="008D1FD3">
              <w:rPr>
                <w:rFonts w:ascii="Calibri" w:hAnsi="Calibri" w:cs="Calibri"/>
              </w:rPr>
              <w:t>17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5BA73" w14:textId="77777777" w:rsidR="007F6FC8" w:rsidRPr="008D1FD3" w:rsidRDefault="007F6FC8" w:rsidP="007F6FC8">
            <w:pPr>
              <w:jc w:val="both"/>
              <w:rPr>
                <w:rFonts w:ascii="Calibri" w:hAnsi="Calibri" w:cs="Calibri"/>
              </w:rPr>
            </w:pPr>
            <w:r w:rsidRPr="008D1FD3">
              <w:rPr>
                <w:rFonts w:ascii="Calibri" w:hAnsi="Calibri" w:cs="Calibri"/>
              </w:rPr>
              <w:t>664</w:t>
            </w:r>
          </w:p>
        </w:tc>
      </w:tr>
    </w:tbl>
    <w:p w14:paraId="0D41BDCE" w14:textId="2E1B47E7" w:rsidR="00EF40E4" w:rsidRPr="008D1FD3" w:rsidRDefault="00EF40E4" w:rsidP="007F6FC8">
      <w:pPr>
        <w:jc w:val="both"/>
        <w:rPr>
          <w:rFonts w:ascii="Calibri" w:hAnsi="Calibri" w:cs="Calibri"/>
        </w:rPr>
      </w:pPr>
    </w:p>
    <w:p w14:paraId="77D49712" w14:textId="60D7A99A" w:rsidR="000C7D0B" w:rsidRPr="008D1FD3" w:rsidRDefault="000C7D0B" w:rsidP="000C7D0B">
      <w:pPr>
        <w:pStyle w:val="Caption"/>
        <w:keepNext/>
        <w:jc w:val="center"/>
        <w:rPr>
          <w:color w:val="000000" w:themeColor="text1"/>
          <w:sz w:val="24"/>
          <w:szCs w:val="24"/>
        </w:rPr>
      </w:pPr>
      <w:r w:rsidRPr="008D1FD3">
        <w:rPr>
          <w:color w:val="000000" w:themeColor="text1"/>
          <w:sz w:val="24"/>
          <w:szCs w:val="24"/>
        </w:rPr>
        <w:lastRenderedPageBreak/>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4</w:t>
      </w:r>
      <w:r w:rsidRPr="008D1FD3">
        <w:rPr>
          <w:color w:val="000000" w:themeColor="text1"/>
          <w:sz w:val="24"/>
          <w:szCs w:val="24"/>
        </w:rPr>
        <w:fldChar w:fldCharType="end"/>
      </w:r>
      <w:r w:rsidRPr="008D1FD3">
        <w:rPr>
          <w:color w:val="000000" w:themeColor="text1"/>
          <w:sz w:val="24"/>
          <w:szCs w:val="24"/>
        </w:rPr>
        <w:t xml:space="preserve"> - Manifesto-morality dataset label distribution</w:t>
      </w:r>
    </w:p>
    <w:tbl>
      <w:tblPr>
        <w:tblW w:w="0" w:type="auto"/>
        <w:jc w:val="center"/>
        <w:tblCellMar>
          <w:left w:w="0" w:type="dxa"/>
          <w:right w:w="0" w:type="dxa"/>
        </w:tblCellMar>
        <w:tblLook w:val="04A0" w:firstRow="1" w:lastRow="0" w:firstColumn="1" w:lastColumn="0" w:noHBand="0" w:noVBand="1"/>
      </w:tblPr>
      <w:tblGrid>
        <w:gridCol w:w="3227"/>
        <w:gridCol w:w="607"/>
        <w:gridCol w:w="607"/>
        <w:gridCol w:w="607"/>
      </w:tblGrid>
      <w:tr w:rsidR="007F6FC8" w:rsidRPr="008D1FD3" w14:paraId="5E8B5815"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D4FD6A" w14:textId="77777777" w:rsidR="007F6FC8" w:rsidRPr="008D1FD3" w:rsidRDefault="007F6FC8" w:rsidP="007F6FC8">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0AB708" w14:textId="77777777" w:rsidR="007F6FC8" w:rsidRPr="008D1FD3" w:rsidRDefault="007F6FC8" w:rsidP="007F6FC8">
            <w:pPr>
              <w:jc w:val="both"/>
              <w:rPr>
                <w:rFonts w:ascii="Calibri" w:hAnsi="Calibri" w:cs="Calibri"/>
              </w:rPr>
            </w:pPr>
            <w:r w:rsidRPr="008D1FD3">
              <w:rPr>
                <w:rFonts w:ascii="Calibri" w:hAnsi="Calibri" w:cs="Calibri"/>
                <w:b/>
                <w:bCs/>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1C7A8F" w14:textId="77777777" w:rsidR="007F6FC8" w:rsidRPr="008D1FD3" w:rsidRDefault="007F6FC8" w:rsidP="007F6FC8">
            <w:pPr>
              <w:jc w:val="both"/>
              <w:rPr>
                <w:rFonts w:ascii="Calibri" w:hAnsi="Calibri" w:cs="Calibri"/>
              </w:rPr>
            </w:pPr>
            <w:r w:rsidRPr="008D1FD3">
              <w:rPr>
                <w:rFonts w:ascii="Calibri" w:hAnsi="Calibri" w:cs="Calibri"/>
                <w:b/>
                <w:bCs/>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692D2" w14:textId="77777777" w:rsidR="007F6FC8" w:rsidRPr="008D1FD3" w:rsidRDefault="007F6FC8" w:rsidP="007F6FC8">
            <w:pPr>
              <w:jc w:val="both"/>
              <w:rPr>
                <w:rFonts w:ascii="Calibri" w:hAnsi="Calibri" w:cs="Calibri"/>
              </w:rPr>
            </w:pPr>
            <w:r w:rsidRPr="008D1FD3">
              <w:rPr>
                <w:rFonts w:ascii="Calibri" w:hAnsi="Calibri" w:cs="Calibri"/>
                <w:b/>
                <w:bCs/>
              </w:rPr>
              <w:t>all</w:t>
            </w:r>
          </w:p>
        </w:tc>
      </w:tr>
      <w:tr w:rsidR="007F6FC8" w:rsidRPr="008D1FD3" w14:paraId="75E45E9B" w14:textId="77777777" w:rsidTr="007F6FC8">
        <w:trPr>
          <w:trHeight w:val="180"/>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BEF6A5" w14:textId="77777777" w:rsidR="007F6FC8" w:rsidRPr="008D1FD3" w:rsidRDefault="007F6FC8" w:rsidP="007F6FC8">
            <w:pPr>
              <w:jc w:val="both"/>
              <w:rPr>
                <w:rFonts w:ascii="Calibri" w:hAnsi="Calibri" w:cs="Calibri"/>
              </w:rPr>
            </w:pPr>
            <w:r w:rsidRPr="008D1FD3">
              <w:rPr>
                <w:rFonts w:ascii="Calibri" w:hAnsi="Calibri" w:cs="Calibri"/>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8E9B1" w14:textId="77777777" w:rsidR="007F6FC8" w:rsidRPr="008D1FD3" w:rsidRDefault="007F6FC8" w:rsidP="007F6FC8">
            <w:pPr>
              <w:jc w:val="both"/>
              <w:rPr>
                <w:rFonts w:ascii="Calibri" w:hAnsi="Calibri" w:cs="Calibri"/>
              </w:rPr>
            </w:pPr>
            <w:r w:rsidRPr="008D1FD3">
              <w:rPr>
                <w:rFonts w:ascii="Calibri" w:hAnsi="Calibri" w:cs="Calibri"/>
              </w:rPr>
              <w:t>15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F9E54B" w14:textId="77777777" w:rsidR="007F6FC8" w:rsidRPr="008D1FD3" w:rsidRDefault="007F6FC8" w:rsidP="007F6FC8">
            <w:pPr>
              <w:jc w:val="both"/>
              <w:rPr>
                <w:rFonts w:ascii="Calibri" w:hAnsi="Calibri" w:cs="Calibri"/>
              </w:rPr>
            </w:pPr>
            <w:r w:rsidRPr="008D1FD3">
              <w:rPr>
                <w:rFonts w:ascii="Calibri" w:hAnsi="Calibri" w:cs="Calibri"/>
              </w:rPr>
              <w:t>390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E5EB7" w14:textId="77777777" w:rsidR="007F6FC8" w:rsidRPr="008D1FD3" w:rsidRDefault="007F6FC8" w:rsidP="007F6FC8">
            <w:pPr>
              <w:jc w:val="both"/>
              <w:rPr>
                <w:rFonts w:ascii="Calibri" w:hAnsi="Calibri" w:cs="Calibri"/>
              </w:rPr>
            </w:pPr>
            <w:r w:rsidRPr="008D1FD3">
              <w:rPr>
                <w:rFonts w:ascii="Calibri" w:hAnsi="Calibri" w:cs="Calibri"/>
              </w:rPr>
              <w:t>5494</w:t>
            </w:r>
          </w:p>
        </w:tc>
      </w:tr>
      <w:tr w:rsidR="007F6FC8" w:rsidRPr="008D1FD3" w14:paraId="754EF13D"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50E4F20" w14:textId="77777777" w:rsidR="007F6FC8" w:rsidRPr="008D1FD3" w:rsidRDefault="007F6FC8" w:rsidP="007F6FC8">
            <w:pPr>
              <w:jc w:val="both"/>
              <w:rPr>
                <w:rFonts w:ascii="Calibri" w:hAnsi="Calibri" w:cs="Calibri"/>
              </w:rPr>
            </w:pPr>
            <w:r w:rsidRPr="008D1FD3">
              <w:rPr>
                <w:rFonts w:ascii="Calibri" w:hAnsi="Calibri" w:cs="Calibri"/>
              </w:rPr>
              <w:t>Traditional Moralit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E7158" w14:textId="77777777" w:rsidR="007F6FC8" w:rsidRPr="008D1FD3" w:rsidRDefault="007F6FC8" w:rsidP="007F6FC8">
            <w:pPr>
              <w:jc w:val="both"/>
              <w:rPr>
                <w:rFonts w:ascii="Calibri" w:hAnsi="Calibri" w:cs="Calibri"/>
              </w:rPr>
            </w:pPr>
            <w:r w:rsidRPr="008D1FD3">
              <w:rPr>
                <w:rFonts w:ascii="Calibri" w:hAnsi="Calibri" w:cs="Calibri"/>
              </w:rPr>
              <w:t>13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EF3F7" w14:textId="77777777" w:rsidR="007F6FC8" w:rsidRPr="008D1FD3" w:rsidRDefault="007F6FC8" w:rsidP="007F6FC8">
            <w:pPr>
              <w:jc w:val="both"/>
              <w:rPr>
                <w:rFonts w:ascii="Calibri" w:hAnsi="Calibri" w:cs="Calibri"/>
              </w:rPr>
            </w:pPr>
            <w:r w:rsidRPr="008D1FD3">
              <w:rPr>
                <w:rFonts w:ascii="Calibri" w:hAnsi="Calibri" w:cs="Calibri"/>
              </w:rPr>
              <w:t>31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F23102" w14:textId="77777777" w:rsidR="007F6FC8" w:rsidRPr="008D1FD3" w:rsidRDefault="007F6FC8" w:rsidP="007F6FC8">
            <w:pPr>
              <w:jc w:val="both"/>
              <w:rPr>
                <w:rFonts w:ascii="Calibri" w:hAnsi="Calibri" w:cs="Calibri"/>
              </w:rPr>
            </w:pPr>
            <w:r w:rsidRPr="008D1FD3">
              <w:rPr>
                <w:rFonts w:ascii="Calibri" w:hAnsi="Calibri" w:cs="Calibri"/>
              </w:rPr>
              <w:t>1658</w:t>
            </w:r>
          </w:p>
        </w:tc>
      </w:tr>
      <w:tr w:rsidR="007F6FC8" w:rsidRPr="008D1FD3" w14:paraId="7D136E2E"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89B75B" w14:textId="77777777" w:rsidR="007F6FC8" w:rsidRPr="008D1FD3" w:rsidRDefault="007F6FC8" w:rsidP="007F6FC8">
            <w:pPr>
              <w:jc w:val="both"/>
              <w:rPr>
                <w:rFonts w:ascii="Calibri" w:hAnsi="Calibri" w:cs="Calibri"/>
              </w:rPr>
            </w:pPr>
            <w:r w:rsidRPr="008D1FD3">
              <w:rPr>
                <w:rFonts w:ascii="Calibri" w:hAnsi="Calibri" w:cs="Calibri"/>
              </w:rPr>
              <w:t>Traditional Moralit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C042F" w14:textId="77777777" w:rsidR="007F6FC8" w:rsidRPr="008D1FD3" w:rsidRDefault="007F6FC8" w:rsidP="007F6FC8">
            <w:pPr>
              <w:jc w:val="both"/>
              <w:rPr>
                <w:rFonts w:ascii="Calibri" w:hAnsi="Calibri" w:cs="Calibri"/>
              </w:rPr>
            </w:pPr>
            <w:r w:rsidRPr="008D1FD3">
              <w:rPr>
                <w:rFonts w:ascii="Calibri" w:hAnsi="Calibri" w:cs="Calibri"/>
              </w:rPr>
              <w:t>2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96F17" w14:textId="77777777" w:rsidR="007F6FC8" w:rsidRPr="008D1FD3" w:rsidRDefault="007F6FC8" w:rsidP="007F6FC8">
            <w:pPr>
              <w:jc w:val="both"/>
              <w:rPr>
                <w:rFonts w:ascii="Calibri" w:hAnsi="Calibri" w:cs="Calibri"/>
              </w:rPr>
            </w:pPr>
            <w:r w:rsidRPr="008D1FD3">
              <w:rPr>
                <w:rFonts w:ascii="Calibri" w:hAnsi="Calibri" w:cs="Calibri"/>
              </w:rPr>
              <w:t>7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7B47A" w14:textId="77777777" w:rsidR="007F6FC8" w:rsidRPr="008D1FD3" w:rsidRDefault="007F6FC8" w:rsidP="007F6FC8">
            <w:pPr>
              <w:jc w:val="both"/>
              <w:rPr>
                <w:rFonts w:ascii="Calibri" w:hAnsi="Calibri" w:cs="Calibri"/>
              </w:rPr>
            </w:pPr>
            <w:r w:rsidRPr="008D1FD3">
              <w:rPr>
                <w:rFonts w:ascii="Calibri" w:hAnsi="Calibri" w:cs="Calibri"/>
              </w:rPr>
              <w:t>326</w:t>
            </w:r>
          </w:p>
        </w:tc>
      </w:tr>
    </w:tbl>
    <w:p w14:paraId="0E34FE71" w14:textId="77777777" w:rsidR="007F6FC8" w:rsidRPr="008D1FD3" w:rsidRDefault="007F6FC8" w:rsidP="006106F9">
      <w:pPr>
        <w:spacing w:line="480" w:lineRule="auto"/>
        <w:jc w:val="both"/>
        <w:rPr>
          <w:rFonts w:ascii="Calibri" w:hAnsi="Calibri" w:cs="Calibri"/>
        </w:rPr>
      </w:pPr>
    </w:p>
    <w:p w14:paraId="65340D71" w14:textId="7D0BC9BE" w:rsidR="000C2FE8" w:rsidRPr="008D1FD3" w:rsidRDefault="00CA05FB" w:rsidP="006106F9">
      <w:pPr>
        <w:spacing w:line="480" w:lineRule="auto"/>
        <w:jc w:val="both"/>
        <w:rPr>
          <w:rFonts w:ascii="Calibri" w:hAnsi="Calibri" w:cs="Calibri"/>
          <w:b/>
          <w:bCs/>
        </w:rPr>
      </w:pPr>
      <w:r w:rsidRPr="008D1FD3">
        <w:rPr>
          <w:rFonts w:ascii="Calibri" w:hAnsi="Calibri" w:cs="Calibri"/>
          <w:b/>
          <w:bCs/>
        </w:rPr>
        <w:t xml:space="preserve">Sentiment Economy News </w:t>
      </w:r>
      <w:r w:rsidR="005C222C" w:rsidRPr="008D1FD3">
        <w:rPr>
          <w:rFonts w:ascii="Calibri" w:hAnsi="Calibri" w:cs="Calibri"/>
          <w:b/>
          <w:bCs/>
        </w:rPr>
        <w:fldChar w:fldCharType="begin"/>
      </w:r>
      <w:r w:rsidR="005C222C" w:rsidRPr="008D1FD3">
        <w:rPr>
          <w:rFonts w:ascii="Calibri" w:hAnsi="Calibri" w:cs="Calibri"/>
          <w:b/>
          <w:bCs/>
        </w:rPr>
        <w:instrText xml:space="preserve"> ADDIN ZOTERO_ITEM CSL_CITATION {"citationID":"lcuzhw8R","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rsidRPr="008D1FD3">
        <w:rPr>
          <w:rFonts w:ascii="Calibri" w:hAnsi="Calibri" w:cs="Calibri"/>
          <w:b/>
          <w:bCs/>
        </w:rPr>
        <w:fldChar w:fldCharType="separate"/>
      </w:r>
      <w:r w:rsidR="005C222C" w:rsidRPr="008D1FD3">
        <w:rPr>
          <w:rFonts w:ascii="Calibri" w:hAnsi="Calibri" w:cs="Calibri"/>
          <w:b/>
          <w:bCs/>
        </w:rPr>
        <w:t>(Barberá et al. 2021)</w:t>
      </w:r>
      <w:r w:rsidR="005C222C" w:rsidRPr="008D1FD3">
        <w:rPr>
          <w:rFonts w:ascii="Calibri" w:hAnsi="Calibri" w:cs="Calibri"/>
          <w:b/>
          <w:bCs/>
        </w:rPr>
        <w:fldChar w:fldCharType="end"/>
      </w:r>
    </w:p>
    <w:p w14:paraId="73649D7F" w14:textId="6AE4CE69" w:rsidR="00D50373" w:rsidRPr="008D1FD3" w:rsidRDefault="00CA05FB" w:rsidP="006106F9">
      <w:pPr>
        <w:spacing w:line="480" w:lineRule="auto"/>
        <w:jc w:val="both"/>
        <w:rPr>
          <w:rFonts w:ascii="Calibri" w:hAnsi="Calibri" w:cs="Calibri"/>
        </w:rPr>
      </w:pPr>
      <w:r w:rsidRPr="008D1FD3">
        <w:rPr>
          <w:rFonts w:ascii="Calibri" w:hAnsi="Calibri" w:cs="Calibri"/>
        </w:rPr>
        <w:t>The dataset</w:t>
      </w:r>
      <w:r w:rsidR="004A4297" w:rsidRPr="008D1FD3">
        <w:rPr>
          <w:rFonts w:ascii="Calibri" w:hAnsi="Calibri" w:cs="Calibri"/>
        </w:rPr>
        <w:t xml:space="preserve"> </w:t>
      </w:r>
      <w:r w:rsidRPr="008D1FD3">
        <w:rPr>
          <w:rFonts w:ascii="Calibri" w:hAnsi="Calibri" w:cs="Calibri"/>
        </w:rPr>
        <w:t>was created by</w:t>
      </w:r>
      <w:r w:rsidR="005C222C" w:rsidRPr="008D1FD3">
        <w:rPr>
          <w:rFonts w:ascii="Calibri" w:hAnsi="Calibri" w:cs="Calibri"/>
        </w:rPr>
        <w:t xml:space="preserve"> </w:t>
      </w:r>
      <w:r w:rsidR="005C222C" w:rsidRPr="008D1FD3">
        <w:rPr>
          <w:rFonts w:ascii="Calibri" w:hAnsi="Calibri" w:cs="Calibri"/>
        </w:rPr>
        <w:fldChar w:fldCharType="begin"/>
      </w:r>
      <w:r w:rsidR="00C67C06" w:rsidRPr="008D1FD3">
        <w:rPr>
          <w:rFonts w:ascii="Calibri" w:hAnsi="Calibri" w:cs="Calibri"/>
        </w:rPr>
        <w:instrText xml:space="preserve"> ADDIN ZOTERO_ITEM CSL_CITATION {"citationID":"ZJELE9sV","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rsidRPr="008D1FD3">
        <w:rPr>
          <w:rFonts w:ascii="Calibri" w:hAnsi="Calibri" w:cs="Calibri"/>
        </w:rPr>
        <w:fldChar w:fldCharType="separate"/>
      </w:r>
      <w:r w:rsidR="005C222C" w:rsidRPr="008D1FD3">
        <w:rPr>
          <w:rFonts w:ascii="Calibri" w:hAnsi="Calibri" w:cs="Calibri"/>
        </w:rPr>
        <w:t>(Barberá et al. 2021)</w:t>
      </w:r>
      <w:r w:rsidR="005C222C" w:rsidRPr="008D1FD3">
        <w:rPr>
          <w:rFonts w:ascii="Calibri" w:hAnsi="Calibri" w:cs="Calibri"/>
        </w:rPr>
        <w:fldChar w:fldCharType="end"/>
      </w:r>
      <w:r w:rsidRPr="008D1FD3">
        <w:rPr>
          <w:rFonts w:ascii="Calibri" w:hAnsi="Calibri" w:cs="Calibri"/>
        </w:rPr>
        <w:t xml:space="preserve"> </w:t>
      </w:r>
      <w:r w:rsidR="004A4297" w:rsidRPr="008D1FD3">
        <w:rPr>
          <w:rFonts w:ascii="Calibri" w:hAnsi="Calibri" w:cs="Calibri"/>
        </w:rPr>
        <w:t>and consists of headlines and the first paragraphs of news articles.</w:t>
      </w:r>
      <w:r w:rsidR="00E54D44" w:rsidRPr="008D1FD3">
        <w:rPr>
          <w:rStyle w:val="FootnoteReference"/>
          <w:rFonts w:ascii="Calibri" w:hAnsi="Calibri" w:cs="Calibri"/>
        </w:rPr>
        <w:footnoteReference w:id="3"/>
      </w:r>
      <w:r w:rsidR="004A4297" w:rsidRPr="008D1FD3">
        <w:rPr>
          <w:rFonts w:ascii="Calibri" w:hAnsi="Calibri" w:cs="Calibri"/>
        </w:rPr>
        <w:t xml:space="preserve"> Crowd workers were asked to assess, whether the text contains </w:t>
      </w:r>
      <w:r w:rsidR="00856C91" w:rsidRPr="008D1FD3">
        <w:rPr>
          <w:rFonts w:ascii="Calibri" w:hAnsi="Calibri" w:cs="Calibri"/>
        </w:rPr>
        <w:t>indications of how the US economy is performing, and if so, if this indication is positive or negative</w:t>
      </w:r>
      <w:r w:rsidR="004A4297" w:rsidRPr="008D1FD3">
        <w:rPr>
          <w:rFonts w:ascii="Calibri" w:hAnsi="Calibri" w:cs="Calibri"/>
        </w:rPr>
        <w:t xml:space="preserve">. The same data as for figure 4 in (Barberá et al. 2021) was used, where texts without an indication of the performance of the US economy were excluded. </w:t>
      </w:r>
      <w:r w:rsidR="00856C91" w:rsidRPr="008D1FD3">
        <w:rPr>
          <w:rFonts w:ascii="Calibri" w:hAnsi="Calibri" w:cs="Calibri"/>
        </w:rPr>
        <w:t xml:space="preserve">The task is therefore a binary classification task, whether a news article contains a positive or negative indication of the performance of the US economy. </w:t>
      </w:r>
      <w:r w:rsidR="00D472CE" w:rsidRPr="008D1FD3">
        <w:rPr>
          <w:rFonts w:ascii="Calibri" w:hAnsi="Calibri" w:cs="Calibri"/>
        </w:rPr>
        <w:t xml:space="preserve">We use the </w:t>
      </w:r>
      <w:r w:rsidR="00856C91" w:rsidRPr="008D1FD3">
        <w:rPr>
          <w:rFonts w:ascii="Calibri" w:hAnsi="Calibri" w:cs="Calibri"/>
        </w:rPr>
        <w:t xml:space="preserve">train-test split predefined by the dataset. We </w:t>
      </w:r>
      <w:r w:rsidR="002E2184" w:rsidRPr="008D1FD3">
        <w:rPr>
          <w:rFonts w:ascii="Calibri" w:hAnsi="Calibri" w:cs="Calibri"/>
        </w:rPr>
        <w:t>pre-processed</w:t>
      </w:r>
      <w:r w:rsidR="00856C91" w:rsidRPr="008D1FD3">
        <w:rPr>
          <w:rFonts w:ascii="Calibri" w:hAnsi="Calibri" w:cs="Calibri"/>
        </w:rPr>
        <w:t xml:space="preserve"> the data slightly differently than (Barberá et al. 2021)</w:t>
      </w:r>
      <w:r w:rsidR="00D472CE" w:rsidRPr="008D1FD3">
        <w:rPr>
          <w:rFonts w:ascii="Calibri" w:hAnsi="Calibri" w:cs="Calibri"/>
        </w:rPr>
        <w:t>,</w:t>
      </w:r>
      <w:r w:rsidR="00856C91" w:rsidRPr="008D1FD3">
        <w:rPr>
          <w:rFonts w:ascii="Calibri" w:hAnsi="Calibri" w:cs="Calibri"/>
        </w:rPr>
        <w:t xml:space="preserve"> </w:t>
      </w:r>
      <w:r w:rsidR="004A57EA" w:rsidRPr="008D1FD3">
        <w:rPr>
          <w:rFonts w:ascii="Calibri" w:hAnsi="Calibri" w:cs="Calibri"/>
        </w:rPr>
        <w:t xml:space="preserve">for example </w:t>
      </w:r>
      <w:r w:rsidR="00856C91" w:rsidRPr="008D1FD3">
        <w:rPr>
          <w:rFonts w:ascii="Calibri" w:hAnsi="Calibri" w:cs="Calibri"/>
        </w:rPr>
        <w:t>by removing duplicates</w:t>
      </w:r>
      <w:r w:rsidR="004A57EA" w:rsidRPr="008D1FD3">
        <w:rPr>
          <w:rFonts w:ascii="Calibri" w:hAnsi="Calibri" w:cs="Calibri"/>
        </w:rPr>
        <w:t xml:space="preserve">, but </w:t>
      </w:r>
      <w:r w:rsidR="00E54D44" w:rsidRPr="008D1FD3">
        <w:rPr>
          <w:rFonts w:ascii="Calibri" w:hAnsi="Calibri" w:cs="Calibri"/>
        </w:rPr>
        <w:t>our</w:t>
      </w:r>
      <w:r w:rsidR="004A57EA" w:rsidRPr="008D1FD3">
        <w:rPr>
          <w:rFonts w:ascii="Calibri" w:hAnsi="Calibri" w:cs="Calibri"/>
        </w:rPr>
        <w:t xml:space="preserve"> results for the classical algorithms is very similar to figure 4 </w:t>
      </w:r>
      <w:r w:rsidR="00E54D44" w:rsidRPr="008D1FD3">
        <w:rPr>
          <w:rFonts w:ascii="Calibri" w:hAnsi="Calibri" w:cs="Calibri"/>
        </w:rPr>
        <w:t xml:space="preserve">in </w:t>
      </w:r>
      <w:r w:rsidR="004A57EA" w:rsidRPr="008D1FD3">
        <w:rPr>
          <w:rFonts w:ascii="Calibri" w:hAnsi="Calibri" w:cs="Calibri"/>
        </w:rPr>
        <w:t xml:space="preserve">(ibid.). </w:t>
      </w:r>
    </w:p>
    <w:p w14:paraId="23D4277B" w14:textId="60D4516A" w:rsidR="00792B1F" w:rsidRPr="008D1FD3" w:rsidRDefault="00792B1F" w:rsidP="00792B1F">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5</w:t>
      </w:r>
      <w:r w:rsidRPr="008D1FD3">
        <w:rPr>
          <w:color w:val="000000" w:themeColor="text1"/>
          <w:sz w:val="24"/>
          <w:szCs w:val="24"/>
        </w:rPr>
        <w:fldChar w:fldCharType="end"/>
      </w:r>
      <w:r w:rsidRPr="008D1FD3">
        <w:rPr>
          <w:color w:val="000000" w:themeColor="text1"/>
          <w:sz w:val="24"/>
          <w:szCs w:val="24"/>
        </w:rPr>
        <w:t xml:space="preserve"> - Sentiment-economy-news dataset label distribution</w:t>
      </w:r>
    </w:p>
    <w:tbl>
      <w:tblPr>
        <w:tblW w:w="0" w:type="auto"/>
        <w:jc w:val="center"/>
        <w:tblCellMar>
          <w:left w:w="0" w:type="dxa"/>
          <w:right w:w="0" w:type="dxa"/>
        </w:tblCellMar>
        <w:tblLook w:val="04A0" w:firstRow="1" w:lastRow="0" w:firstColumn="1" w:lastColumn="0" w:noHBand="0" w:noVBand="1"/>
      </w:tblPr>
      <w:tblGrid>
        <w:gridCol w:w="1532"/>
        <w:gridCol w:w="607"/>
        <w:gridCol w:w="503"/>
        <w:gridCol w:w="607"/>
      </w:tblGrid>
      <w:tr w:rsidR="005C222C" w:rsidRPr="008D1FD3" w14:paraId="72CDE551" w14:textId="77777777" w:rsidTr="00792B1F">
        <w:trPr>
          <w:trHeight w:val="165"/>
          <w:jc w:val="center"/>
        </w:trPr>
        <w:tc>
          <w:tcPr>
            <w:tcW w:w="153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AE16C69" w14:textId="77777777" w:rsidR="005C222C" w:rsidRPr="008D1FD3" w:rsidRDefault="005C222C" w:rsidP="00792B1F">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08D1E9" w14:textId="77777777" w:rsidR="005C222C" w:rsidRPr="008D1FD3" w:rsidRDefault="005C222C" w:rsidP="00792B1F">
            <w:pPr>
              <w:jc w:val="both"/>
              <w:rPr>
                <w:rFonts w:ascii="Calibri" w:hAnsi="Calibri" w:cs="Calibri"/>
              </w:rPr>
            </w:pPr>
            <w:r w:rsidRPr="008D1FD3">
              <w:rPr>
                <w:rFonts w:ascii="Calibri" w:hAnsi="Calibri" w:cs="Calibri"/>
                <w:b/>
                <w:bCs/>
              </w:rPr>
              <w:t>train</w:t>
            </w:r>
          </w:p>
        </w:tc>
        <w:tc>
          <w:tcPr>
            <w:tcW w:w="5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69A258" w14:textId="77777777" w:rsidR="005C222C" w:rsidRPr="008D1FD3" w:rsidRDefault="005C222C" w:rsidP="00792B1F">
            <w:pPr>
              <w:jc w:val="both"/>
              <w:rPr>
                <w:rFonts w:ascii="Calibri" w:hAnsi="Calibri" w:cs="Calibri"/>
              </w:rPr>
            </w:pPr>
            <w:r w:rsidRPr="008D1FD3">
              <w:rPr>
                <w:rFonts w:ascii="Calibri" w:hAnsi="Calibri" w:cs="Calibri"/>
                <w:b/>
                <w:bCs/>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860DD8" w14:textId="77777777" w:rsidR="005C222C" w:rsidRPr="008D1FD3" w:rsidRDefault="005C222C" w:rsidP="00792B1F">
            <w:pPr>
              <w:jc w:val="both"/>
              <w:rPr>
                <w:rFonts w:ascii="Calibri" w:hAnsi="Calibri" w:cs="Calibri"/>
              </w:rPr>
            </w:pPr>
            <w:r w:rsidRPr="008D1FD3">
              <w:rPr>
                <w:rFonts w:ascii="Calibri" w:hAnsi="Calibri" w:cs="Calibri"/>
                <w:b/>
                <w:bCs/>
              </w:rPr>
              <w:t>all</w:t>
            </w:r>
          </w:p>
        </w:tc>
      </w:tr>
      <w:tr w:rsidR="005C222C" w:rsidRPr="008D1FD3" w14:paraId="3C9B2E85" w14:textId="77777777" w:rsidTr="00792B1F">
        <w:trPr>
          <w:trHeight w:val="180"/>
          <w:jc w:val="center"/>
        </w:trPr>
        <w:tc>
          <w:tcPr>
            <w:tcW w:w="1532"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E34A10" w14:textId="77777777" w:rsidR="005C222C" w:rsidRPr="008D1FD3" w:rsidRDefault="005C222C" w:rsidP="00792B1F">
            <w:pPr>
              <w:jc w:val="both"/>
              <w:rPr>
                <w:rFonts w:ascii="Calibri" w:hAnsi="Calibri" w:cs="Calibri"/>
              </w:rPr>
            </w:pPr>
            <w:r w:rsidRPr="008D1FD3">
              <w:rPr>
                <w:rFonts w:ascii="Calibri" w:hAnsi="Calibri" w:cs="Calibri"/>
              </w:rPr>
              <w:t>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D288C" w14:textId="77777777" w:rsidR="005C222C" w:rsidRPr="008D1FD3" w:rsidRDefault="005C222C" w:rsidP="00792B1F">
            <w:pPr>
              <w:jc w:val="both"/>
              <w:rPr>
                <w:rFonts w:ascii="Calibri" w:hAnsi="Calibri" w:cs="Calibri"/>
              </w:rPr>
            </w:pPr>
            <w:r w:rsidRPr="008D1FD3">
              <w:rPr>
                <w:rFonts w:ascii="Calibri" w:hAnsi="Calibri" w:cs="Calibri"/>
              </w:rPr>
              <w:t>2016</w:t>
            </w:r>
          </w:p>
        </w:tc>
        <w:tc>
          <w:tcPr>
            <w:tcW w:w="5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94972" w14:textId="77777777" w:rsidR="005C222C" w:rsidRPr="008D1FD3" w:rsidRDefault="005C222C" w:rsidP="00792B1F">
            <w:pPr>
              <w:jc w:val="both"/>
              <w:rPr>
                <w:rFonts w:ascii="Calibri" w:hAnsi="Calibri" w:cs="Calibri"/>
              </w:rPr>
            </w:pPr>
            <w:r w:rsidRPr="008D1FD3">
              <w:rPr>
                <w:rFonts w:ascii="Calibri" w:hAnsi="Calibri" w:cs="Calibri"/>
              </w:rPr>
              <w:t>2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351F0" w14:textId="77777777" w:rsidR="005C222C" w:rsidRPr="008D1FD3" w:rsidRDefault="005C222C" w:rsidP="00792B1F">
            <w:pPr>
              <w:jc w:val="both"/>
              <w:rPr>
                <w:rFonts w:ascii="Calibri" w:hAnsi="Calibri" w:cs="Calibri"/>
              </w:rPr>
            </w:pPr>
            <w:r w:rsidRPr="008D1FD3">
              <w:rPr>
                <w:rFonts w:ascii="Calibri" w:hAnsi="Calibri" w:cs="Calibri"/>
              </w:rPr>
              <w:t>2257</w:t>
            </w:r>
          </w:p>
        </w:tc>
      </w:tr>
      <w:tr w:rsidR="005C222C" w:rsidRPr="008D1FD3" w14:paraId="1ACAB719" w14:textId="77777777" w:rsidTr="00792B1F">
        <w:trPr>
          <w:trHeight w:val="270"/>
          <w:jc w:val="center"/>
        </w:trPr>
        <w:tc>
          <w:tcPr>
            <w:tcW w:w="1532"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546A7D" w14:textId="77777777" w:rsidR="005C222C" w:rsidRPr="008D1FD3" w:rsidRDefault="005C222C" w:rsidP="00792B1F">
            <w:pPr>
              <w:jc w:val="both"/>
              <w:rPr>
                <w:rFonts w:ascii="Calibri" w:hAnsi="Calibri" w:cs="Calibri"/>
              </w:rPr>
            </w:pPr>
            <w:r w:rsidRPr="008D1FD3">
              <w:rPr>
                <w:rFonts w:ascii="Calibri" w:hAnsi="Calibri" w:cs="Calibri"/>
              </w:rPr>
              <w:t>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0830" w14:textId="77777777" w:rsidR="005C222C" w:rsidRPr="008D1FD3" w:rsidRDefault="005C222C" w:rsidP="00792B1F">
            <w:pPr>
              <w:jc w:val="both"/>
              <w:rPr>
                <w:rFonts w:ascii="Calibri" w:hAnsi="Calibri" w:cs="Calibri"/>
              </w:rPr>
            </w:pPr>
            <w:r w:rsidRPr="008D1FD3">
              <w:rPr>
                <w:rFonts w:ascii="Calibri" w:hAnsi="Calibri" w:cs="Calibri"/>
              </w:rPr>
              <w:t>984</w:t>
            </w:r>
          </w:p>
        </w:tc>
        <w:tc>
          <w:tcPr>
            <w:tcW w:w="5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4FDEB" w14:textId="77777777" w:rsidR="005C222C" w:rsidRPr="008D1FD3" w:rsidRDefault="005C222C" w:rsidP="00792B1F">
            <w:pPr>
              <w:jc w:val="both"/>
              <w:rPr>
                <w:rFonts w:ascii="Calibri" w:hAnsi="Calibri" w:cs="Calibri"/>
              </w:rPr>
            </w:pPr>
            <w:r w:rsidRPr="008D1FD3">
              <w:rPr>
                <w:rFonts w:ascii="Calibri" w:hAnsi="Calibri" w:cs="Calibri"/>
              </w:rPr>
              <w:t>1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EA1B" w14:textId="77777777" w:rsidR="005C222C" w:rsidRPr="008D1FD3" w:rsidRDefault="005C222C" w:rsidP="00792B1F">
            <w:pPr>
              <w:jc w:val="both"/>
              <w:rPr>
                <w:rFonts w:ascii="Calibri" w:hAnsi="Calibri" w:cs="Calibri"/>
              </w:rPr>
            </w:pPr>
            <w:r w:rsidRPr="008D1FD3">
              <w:rPr>
                <w:rFonts w:ascii="Calibri" w:hAnsi="Calibri" w:cs="Calibri"/>
              </w:rPr>
              <w:t>1125</w:t>
            </w:r>
          </w:p>
        </w:tc>
      </w:tr>
    </w:tbl>
    <w:p w14:paraId="78FEBBCC" w14:textId="77777777" w:rsidR="005C222C" w:rsidRPr="008D1FD3" w:rsidRDefault="005C222C" w:rsidP="006106F9">
      <w:pPr>
        <w:spacing w:line="480" w:lineRule="auto"/>
        <w:jc w:val="both"/>
        <w:rPr>
          <w:rFonts w:ascii="Calibri" w:hAnsi="Calibri" w:cs="Calibri"/>
        </w:rPr>
      </w:pPr>
    </w:p>
    <w:p w14:paraId="1E8D19D7" w14:textId="77777777" w:rsidR="00950A13" w:rsidRDefault="00950A13" w:rsidP="006106F9">
      <w:pPr>
        <w:spacing w:line="480" w:lineRule="auto"/>
        <w:jc w:val="both"/>
        <w:rPr>
          <w:rFonts w:ascii="Calibri" w:hAnsi="Calibri" w:cs="Calibri"/>
          <w:b/>
          <w:bCs/>
        </w:rPr>
      </w:pPr>
    </w:p>
    <w:p w14:paraId="75773B95" w14:textId="77777777" w:rsidR="00950A13" w:rsidRDefault="00950A13" w:rsidP="006106F9">
      <w:pPr>
        <w:spacing w:line="480" w:lineRule="auto"/>
        <w:jc w:val="both"/>
        <w:rPr>
          <w:rFonts w:ascii="Calibri" w:hAnsi="Calibri" w:cs="Calibri"/>
          <w:b/>
          <w:bCs/>
        </w:rPr>
      </w:pPr>
    </w:p>
    <w:p w14:paraId="78B66687" w14:textId="77777777" w:rsidR="00950A13" w:rsidRDefault="00950A13" w:rsidP="006106F9">
      <w:pPr>
        <w:spacing w:line="480" w:lineRule="auto"/>
        <w:jc w:val="both"/>
        <w:rPr>
          <w:rFonts w:ascii="Calibri" w:hAnsi="Calibri" w:cs="Calibri"/>
          <w:b/>
          <w:bCs/>
        </w:rPr>
      </w:pPr>
    </w:p>
    <w:p w14:paraId="0DD4BA11" w14:textId="7A35B039" w:rsidR="004A57EA" w:rsidRPr="008D1FD3" w:rsidRDefault="004A57EA" w:rsidP="006106F9">
      <w:pPr>
        <w:spacing w:line="480" w:lineRule="auto"/>
        <w:jc w:val="both"/>
        <w:rPr>
          <w:rFonts w:ascii="Calibri" w:hAnsi="Calibri" w:cs="Calibri"/>
          <w:b/>
          <w:bCs/>
        </w:rPr>
      </w:pPr>
      <w:r w:rsidRPr="008D1FD3">
        <w:rPr>
          <w:rFonts w:ascii="Calibri" w:hAnsi="Calibri" w:cs="Calibri"/>
          <w:b/>
          <w:bCs/>
        </w:rPr>
        <w:lastRenderedPageBreak/>
        <w:t xml:space="preserve">US State of the Union Speeches </w:t>
      </w:r>
      <w:r w:rsidR="00C67C06" w:rsidRPr="008D1FD3">
        <w:rPr>
          <w:rFonts w:ascii="Calibri" w:hAnsi="Calibri" w:cs="Calibri"/>
          <w:b/>
          <w:bCs/>
        </w:rPr>
        <w:fldChar w:fldCharType="begin"/>
      </w:r>
      <w:r w:rsidR="00C67C06" w:rsidRPr="008D1FD3">
        <w:rPr>
          <w:rFonts w:ascii="Calibri" w:hAnsi="Calibri" w:cs="Calibri"/>
          <w:b/>
          <w:bCs/>
        </w:rPr>
        <w:instrText xml:space="preserve"> ADDIN ZOTERO_ITEM CSL_CITATION {"citationID":"RGHeL1Wn","properties":{"formattedCitation":"(Policy Agendas Project 2015)","plainCitation":"(Policy Agendas Project 2015)","noteIndex":0},"citationItems":[{"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C67C06" w:rsidRPr="008D1FD3">
        <w:rPr>
          <w:rFonts w:ascii="Calibri" w:hAnsi="Calibri" w:cs="Calibri"/>
          <w:b/>
          <w:bCs/>
        </w:rPr>
        <w:fldChar w:fldCharType="separate"/>
      </w:r>
      <w:r w:rsidR="00C67C06" w:rsidRPr="008D1FD3">
        <w:rPr>
          <w:rFonts w:ascii="Calibri" w:hAnsi="Calibri" w:cs="Calibri"/>
          <w:b/>
          <w:bCs/>
          <w:noProof/>
        </w:rPr>
        <w:t>(Policy Agendas Project 2015)</w:t>
      </w:r>
      <w:r w:rsidR="00C67C06" w:rsidRPr="008D1FD3">
        <w:rPr>
          <w:rFonts w:ascii="Calibri" w:hAnsi="Calibri" w:cs="Calibri"/>
          <w:b/>
          <w:bCs/>
        </w:rPr>
        <w:fldChar w:fldCharType="end"/>
      </w:r>
    </w:p>
    <w:p w14:paraId="7C40BD28" w14:textId="638536F1" w:rsidR="00D50373" w:rsidRPr="008D1FD3" w:rsidRDefault="00E54D44" w:rsidP="006106F9">
      <w:pPr>
        <w:spacing w:line="480" w:lineRule="auto"/>
        <w:jc w:val="both"/>
        <w:rPr>
          <w:rFonts w:ascii="Calibri" w:hAnsi="Calibri" w:cs="Calibri"/>
        </w:rPr>
      </w:pPr>
      <w:r w:rsidRPr="008D1FD3">
        <w:rPr>
          <w:rFonts w:ascii="Calibri" w:hAnsi="Calibri" w:cs="Calibri"/>
        </w:rPr>
        <w:t>The dataset consists of quasi-sentences from all US State of the Union Speeches from 1946 to 2020.</w:t>
      </w:r>
      <w:r w:rsidRPr="008D1FD3">
        <w:rPr>
          <w:rStyle w:val="FootnoteReference"/>
          <w:rFonts w:ascii="Calibri" w:hAnsi="Calibri" w:cs="Calibri"/>
        </w:rPr>
        <w:footnoteReference w:id="4"/>
      </w:r>
      <w:r w:rsidRPr="008D1FD3">
        <w:rPr>
          <w:rFonts w:ascii="Calibri" w:hAnsi="Calibri" w:cs="Calibri"/>
        </w:rPr>
        <w:t xml:space="preserve"> The sentences are annotated based on </w:t>
      </w:r>
      <w:r w:rsidR="00073096" w:rsidRPr="008D1FD3">
        <w:rPr>
          <w:rFonts w:ascii="Calibri" w:hAnsi="Calibri" w:cs="Calibri"/>
        </w:rPr>
        <w:t xml:space="preserve">22 </w:t>
      </w:r>
      <w:r w:rsidR="00F73E33" w:rsidRPr="008D1FD3">
        <w:rPr>
          <w:rFonts w:ascii="Calibri" w:hAnsi="Calibri" w:cs="Calibri"/>
        </w:rPr>
        <w:t xml:space="preserve">topical categories of the </w:t>
      </w:r>
      <w:r w:rsidRPr="008D1FD3">
        <w:rPr>
          <w:rFonts w:ascii="Calibri" w:hAnsi="Calibri" w:cs="Calibri"/>
        </w:rPr>
        <w:t>Comparative Agendas Project</w:t>
      </w:r>
      <w:r w:rsidR="00073096" w:rsidRPr="008D1FD3">
        <w:rPr>
          <w:rFonts w:ascii="Calibri" w:hAnsi="Calibri" w:cs="Calibri"/>
        </w:rPr>
        <w:t>.</w:t>
      </w:r>
      <w:r w:rsidR="00073096" w:rsidRPr="008D1FD3">
        <w:rPr>
          <w:rStyle w:val="FootnoteReference"/>
          <w:rFonts w:ascii="Calibri" w:hAnsi="Calibri" w:cs="Calibri"/>
        </w:rPr>
        <w:footnoteReference w:id="5"/>
      </w:r>
      <w:r w:rsidR="00073096" w:rsidRPr="008D1FD3">
        <w:rPr>
          <w:rFonts w:ascii="Calibri" w:hAnsi="Calibri" w:cs="Calibri"/>
        </w:rPr>
        <w:t xml:space="preserve"> The underlying task is therefore a topic classification task across 22 political topics (including an “</w:t>
      </w:r>
      <w:r w:rsidR="00F73E33" w:rsidRPr="008D1FD3">
        <w:rPr>
          <w:rFonts w:ascii="Calibri" w:hAnsi="Calibri" w:cs="Calibri"/>
        </w:rPr>
        <w:t>O</w:t>
      </w:r>
      <w:r w:rsidR="00073096" w:rsidRPr="008D1FD3">
        <w:rPr>
          <w:rFonts w:ascii="Calibri" w:hAnsi="Calibri" w:cs="Calibri"/>
        </w:rPr>
        <w:t xml:space="preserve">ther” class). </w:t>
      </w:r>
      <w:r w:rsidR="002E2184" w:rsidRPr="008D1FD3">
        <w:rPr>
          <w:rFonts w:ascii="Calibri" w:hAnsi="Calibri" w:cs="Calibri"/>
        </w:rPr>
        <w:t xml:space="preserve">The dataset was chosen because the CAP annotation scheme is widely used in political science and political speeches are a typical text of interest for political scientists. </w:t>
      </w:r>
    </w:p>
    <w:p w14:paraId="1A6336B0" w14:textId="651D22AB" w:rsidR="00792B1F" w:rsidRPr="008D1FD3" w:rsidRDefault="00792B1F" w:rsidP="00792B1F">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6</w:t>
      </w:r>
      <w:r w:rsidRPr="008D1FD3">
        <w:rPr>
          <w:color w:val="000000" w:themeColor="text1"/>
          <w:sz w:val="24"/>
          <w:szCs w:val="24"/>
        </w:rPr>
        <w:fldChar w:fldCharType="end"/>
      </w:r>
      <w:r w:rsidRPr="008D1FD3">
        <w:rPr>
          <w:color w:val="000000" w:themeColor="text1"/>
          <w:sz w:val="24"/>
          <w:szCs w:val="24"/>
        </w:rPr>
        <w:t xml:space="preserve"> - CAP State of the Union dataset label distribution</w:t>
      </w:r>
    </w:p>
    <w:tbl>
      <w:tblPr>
        <w:tblW w:w="0" w:type="auto"/>
        <w:jc w:val="center"/>
        <w:tblCellMar>
          <w:left w:w="0" w:type="dxa"/>
          <w:right w:w="0" w:type="dxa"/>
        </w:tblCellMar>
        <w:tblLook w:val="04A0" w:firstRow="1" w:lastRow="0" w:firstColumn="1" w:lastColumn="0" w:noHBand="0" w:noVBand="1"/>
      </w:tblPr>
      <w:tblGrid>
        <w:gridCol w:w="2539"/>
        <w:gridCol w:w="607"/>
        <w:gridCol w:w="607"/>
        <w:gridCol w:w="607"/>
      </w:tblGrid>
      <w:tr w:rsidR="00C67C06" w:rsidRPr="008D1FD3" w14:paraId="2D8850EE"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1B21544" w14:textId="77777777" w:rsidR="00C67C06" w:rsidRPr="008D1FD3" w:rsidRDefault="00C67C06" w:rsidP="00C67C06">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E6A10D" w14:textId="77777777" w:rsidR="00C67C06" w:rsidRPr="008D1FD3" w:rsidRDefault="00C67C06" w:rsidP="00C67C06">
            <w:pPr>
              <w:jc w:val="both"/>
              <w:rPr>
                <w:rFonts w:ascii="Calibri" w:hAnsi="Calibri" w:cs="Calibri"/>
              </w:rPr>
            </w:pPr>
            <w:r w:rsidRPr="008D1FD3">
              <w:rPr>
                <w:rFonts w:ascii="Calibri" w:hAnsi="Calibri" w:cs="Calibri"/>
                <w:b/>
                <w:bCs/>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BD5747" w14:textId="77777777" w:rsidR="00C67C06" w:rsidRPr="008D1FD3" w:rsidRDefault="00C67C06" w:rsidP="00C67C06">
            <w:pPr>
              <w:jc w:val="both"/>
              <w:rPr>
                <w:rFonts w:ascii="Calibri" w:hAnsi="Calibri" w:cs="Calibri"/>
              </w:rPr>
            </w:pPr>
            <w:r w:rsidRPr="008D1FD3">
              <w:rPr>
                <w:rFonts w:ascii="Calibri" w:hAnsi="Calibri" w:cs="Calibri"/>
                <w:b/>
                <w:bCs/>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BC9F352" w14:textId="77777777" w:rsidR="00C67C06" w:rsidRPr="008D1FD3" w:rsidRDefault="00C67C06" w:rsidP="00C67C06">
            <w:pPr>
              <w:jc w:val="both"/>
              <w:rPr>
                <w:rFonts w:ascii="Calibri" w:hAnsi="Calibri" w:cs="Calibri"/>
              </w:rPr>
            </w:pPr>
            <w:r w:rsidRPr="008D1FD3">
              <w:rPr>
                <w:rFonts w:ascii="Calibri" w:hAnsi="Calibri" w:cs="Calibri"/>
                <w:b/>
                <w:bCs/>
              </w:rPr>
              <w:t>all</w:t>
            </w:r>
          </w:p>
        </w:tc>
      </w:tr>
      <w:tr w:rsidR="00C67C06" w:rsidRPr="008D1FD3" w14:paraId="0C5F4326"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958084" w14:textId="77777777" w:rsidR="00C67C06" w:rsidRPr="008D1FD3" w:rsidRDefault="00C67C06" w:rsidP="00C67C06">
            <w:pPr>
              <w:jc w:val="both"/>
              <w:rPr>
                <w:rFonts w:ascii="Calibri" w:hAnsi="Calibri" w:cs="Calibri"/>
              </w:rPr>
            </w:pPr>
            <w:r w:rsidRPr="008D1FD3">
              <w:rPr>
                <w:rFonts w:ascii="Calibri" w:hAnsi="Calibri" w:cs="Calibri"/>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041C9" w14:textId="77777777" w:rsidR="00C67C06" w:rsidRPr="008D1FD3" w:rsidRDefault="00C67C06" w:rsidP="00C67C06">
            <w:pPr>
              <w:jc w:val="both"/>
              <w:rPr>
                <w:rFonts w:ascii="Calibri" w:hAnsi="Calibri" w:cs="Calibri"/>
              </w:rPr>
            </w:pPr>
            <w:r w:rsidRPr="008D1FD3">
              <w:rPr>
                <w:rFonts w:ascii="Calibri" w:hAnsi="Calibri" w:cs="Calibri"/>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8A332" w14:textId="77777777" w:rsidR="00C67C06" w:rsidRPr="008D1FD3" w:rsidRDefault="00C67C06" w:rsidP="00C67C06">
            <w:pPr>
              <w:jc w:val="both"/>
              <w:rPr>
                <w:rFonts w:ascii="Calibri" w:hAnsi="Calibri" w:cs="Calibri"/>
              </w:rPr>
            </w:pPr>
            <w:r w:rsidRPr="008D1FD3">
              <w:rPr>
                <w:rFonts w:ascii="Calibri" w:hAnsi="Calibri" w:cs="Calibri"/>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99394" w14:textId="77777777" w:rsidR="00C67C06" w:rsidRPr="008D1FD3" w:rsidRDefault="00C67C06" w:rsidP="00C67C06">
            <w:pPr>
              <w:jc w:val="both"/>
              <w:rPr>
                <w:rFonts w:ascii="Calibri" w:hAnsi="Calibri" w:cs="Calibri"/>
              </w:rPr>
            </w:pPr>
            <w:r w:rsidRPr="008D1FD3">
              <w:rPr>
                <w:rFonts w:ascii="Calibri" w:hAnsi="Calibri" w:cs="Calibri"/>
              </w:rPr>
              <w:t>3600</w:t>
            </w:r>
          </w:p>
        </w:tc>
      </w:tr>
      <w:tr w:rsidR="00C67C06" w:rsidRPr="008D1FD3" w14:paraId="679998C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FCCFD" w14:textId="77777777" w:rsidR="00C67C06" w:rsidRPr="008D1FD3" w:rsidRDefault="00C67C06" w:rsidP="00C67C06">
            <w:pPr>
              <w:jc w:val="both"/>
              <w:rPr>
                <w:rFonts w:ascii="Calibri" w:hAnsi="Calibri" w:cs="Calibri"/>
              </w:rPr>
            </w:pPr>
            <w:r w:rsidRPr="008D1FD3">
              <w:rPr>
                <w:rFonts w:ascii="Calibri" w:hAnsi="Calibri" w:cs="Calibri"/>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7EAFD" w14:textId="77777777" w:rsidR="00C67C06" w:rsidRPr="008D1FD3" w:rsidRDefault="00C67C06" w:rsidP="00C67C06">
            <w:pPr>
              <w:jc w:val="both"/>
              <w:rPr>
                <w:rFonts w:ascii="Calibri" w:hAnsi="Calibri" w:cs="Calibri"/>
              </w:rPr>
            </w:pPr>
            <w:r w:rsidRPr="008D1FD3">
              <w:rPr>
                <w:rFonts w:ascii="Calibri" w:hAnsi="Calibri" w:cs="Calibri"/>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4EC707" w14:textId="77777777" w:rsidR="00C67C06" w:rsidRPr="008D1FD3" w:rsidRDefault="00C67C06" w:rsidP="00C67C06">
            <w:pPr>
              <w:jc w:val="both"/>
              <w:rPr>
                <w:rFonts w:ascii="Calibri" w:hAnsi="Calibri" w:cs="Calibri"/>
              </w:rPr>
            </w:pPr>
            <w:r w:rsidRPr="008D1FD3">
              <w:rPr>
                <w:rFonts w:ascii="Calibri" w:hAnsi="Calibri" w:cs="Calibri"/>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60639" w14:textId="77777777" w:rsidR="00C67C06" w:rsidRPr="008D1FD3" w:rsidRDefault="00C67C06" w:rsidP="00C67C06">
            <w:pPr>
              <w:jc w:val="both"/>
              <w:rPr>
                <w:rFonts w:ascii="Calibri" w:hAnsi="Calibri" w:cs="Calibri"/>
              </w:rPr>
            </w:pPr>
            <w:r w:rsidRPr="008D1FD3">
              <w:rPr>
                <w:rFonts w:ascii="Calibri" w:hAnsi="Calibri" w:cs="Calibri"/>
              </w:rPr>
              <w:t>3114</w:t>
            </w:r>
          </w:p>
        </w:tc>
      </w:tr>
      <w:tr w:rsidR="00C67C06" w:rsidRPr="008D1FD3" w14:paraId="2E7721D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A866BCD" w14:textId="77777777" w:rsidR="00C67C06" w:rsidRPr="008D1FD3" w:rsidRDefault="00C67C06" w:rsidP="00C67C06">
            <w:pPr>
              <w:jc w:val="both"/>
              <w:rPr>
                <w:rFonts w:ascii="Calibri" w:hAnsi="Calibri" w:cs="Calibri"/>
              </w:rPr>
            </w:pPr>
            <w:r w:rsidRPr="008D1FD3">
              <w:rPr>
                <w:rFonts w:ascii="Calibri" w:hAnsi="Calibri" w:cs="Calibri"/>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24DB8" w14:textId="77777777" w:rsidR="00C67C06" w:rsidRPr="008D1FD3" w:rsidRDefault="00C67C06" w:rsidP="00C67C06">
            <w:pPr>
              <w:jc w:val="both"/>
              <w:rPr>
                <w:rFonts w:ascii="Calibri" w:hAnsi="Calibri" w:cs="Calibri"/>
              </w:rPr>
            </w:pPr>
            <w:r w:rsidRPr="008D1FD3">
              <w:rPr>
                <w:rFonts w:ascii="Calibri" w:hAnsi="Calibri" w:cs="Calibri"/>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C792A" w14:textId="77777777" w:rsidR="00C67C06" w:rsidRPr="008D1FD3" w:rsidRDefault="00C67C06" w:rsidP="00C67C06">
            <w:pPr>
              <w:jc w:val="both"/>
              <w:rPr>
                <w:rFonts w:ascii="Calibri" w:hAnsi="Calibri" w:cs="Calibri"/>
              </w:rPr>
            </w:pPr>
            <w:r w:rsidRPr="008D1FD3">
              <w:rPr>
                <w:rFonts w:ascii="Calibri" w:hAnsi="Calibri" w:cs="Calibri"/>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11A9F" w14:textId="77777777" w:rsidR="00C67C06" w:rsidRPr="008D1FD3" w:rsidRDefault="00C67C06" w:rsidP="00C67C06">
            <w:pPr>
              <w:jc w:val="both"/>
              <w:rPr>
                <w:rFonts w:ascii="Calibri" w:hAnsi="Calibri" w:cs="Calibri"/>
              </w:rPr>
            </w:pPr>
            <w:r w:rsidRPr="008D1FD3">
              <w:rPr>
                <w:rFonts w:ascii="Calibri" w:hAnsi="Calibri" w:cs="Calibri"/>
              </w:rPr>
              <w:t>3067</w:t>
            </w:r>
          </w:p>
        </w:tc>
      </w:tr>
      <w:tr w:rsidR="00C67C06" w:rsidRPr="008D1FD3" w14:paraId="6D8125D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B5A64BD" w14:textId="77777777" w:rsidR="00C67C06" w:rsidRPr="008D1FD3" w:rsidRDefault="00C67C06" w:rsidP="00C67C06">
            <w:pPr>
              <w:jc w:val="both"/>
              <w:rPr>
                <w:rFonts w:ascii="Calibri" w:hAnsi="Calibri" w:cs="Calibri"/>
              </w:rPr>
            </w:pPr>
            <w:r w:rsidRPr="008D1FD3">
              <w:rPr>
                <w:rFonts w:ascii="Calibri" w:hAnsi="Calibri" w:cs="Calibri"/>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77782" w14:textId="77777777" w:rsidR="00C67C06" w:rsidRPr="008D1FD3" w:rsidRDefault="00C67C06" w:rsidP="00C67C06">
            <w:pPr>
              <w:jc w:val="both"/>
              <w:rPr>
                <w:rFonts w:ascii="Calibri" w:hAnsi="Calibri" w:cs="Calibri"/>
              </w:rPr>
            </w:pPr>
            <w:r w:rsidRPr="008D1FD3">
              <w:rPr>
                <w:rFonts w:ascii="Calibri" w:hAnsi="Calibri" w:cs="Calibri"/>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08FB0" w14:textId="77777777" w:rsidR="00C67C06" w:rsidRPr="008D1FD3" w:rsidRDefault="00C67C06" w:rsidP="00C67C06">
            <w:pPr>
              <w:jc w:val="both"/>
              <w:rPr>
                <w:rFonts w:ascii="Calibri" w:hAnsi="Calibri" w:cs="Calibri"/>
              </w:rPr>
            </w:pPr>
            <w:r w:rsidRPr="008D1FD3">
              <w:rPr>
                <w:rFonts w:ascii="Calibri" w:hAnsi="Calibri" w:cs="Calibri"/>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54E7E" w14:textId="77777777" w:rsidR="00C67C06" w:rsidRPr="008D1FD3" w:rsidRDefault="00C67C06" w:rsidP="00C67C06">
            <w:pPr>
              <w:jc w:val="both"/>
              <w:rPr>
                <w:rFonts w:ascii="Calibri" w:hAnsi="Calibri" w:cs="Calibri"/>
              </w:rPr>
            </w:pPr>
            <w:r w:rsidRPr="008D1FD3">
              <w:rPr>
                <w:rFonts w:ascii="Calibri" w:hAnsi="Calibri" w:cs="Calibri"/>
              </w:rPr>
              <w:t>2817</w:t>
            </w:r>
          </w:p>
        </w:tc>
      </w:tr>
      <w:tr w:rsidR="00C67C06" w:rsidRPr="008D1FD3" w14:paraId="424647A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95A2DE" w14:textId="77777777" w:rsidR="00C67C06" w:rsidRPr="008D1FD3" w:rsidRDefault="00C67C06" w:rsidP="00C67C06">
            <w:pPr>
              <w:jc w:val="both"/>
              <w:rPr>
                <w:rFonts w:ascii="Calibri" w:hAnsi="Calibri" w:cs="Calibri"/>
              </w:rPr>
            </w:pPr>
            <w:r w:rsidRPr="008D1FD3">
              <w:rPr>
                <w:rFonts w:ascii="Calibri" w:hAnsi="Calibri" w:cs="Calibri"/>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5D892" w14:textId="77777777" w:rsidR="00C67C06" w:rsidRPr="008D1FD3" w:rsidRDefault="00C67C06" w:rsidP="00C67C06">
            <w:pPr>
              <w:jc w:val="both"/>
              <w:rPr>
                <w:rFonts w:ascii="Calibri" w:hAnsi="Calibri" w:cs="Calibri"/>
              </w:rPr>
            </w:pPr>
            <w:r w:rsidRPr="008D1FD3">
              <w:rPr>
                <w:rFonts w:ascii="Calibri" w:hAnsi="Calibri" w:cs="Calibri"/>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A21C2D" w14:textId="77777777" w:rsidR="00C67C06" w:rsidRPr="008D1FD3" w:rsidRDefault="00C67C06" w:rsidP="00C67C06">
            <w:pPr>
              <w:jc w:val="both"/>
              <w:rPr>
                <w:rFonts w:ascii="Calibri" w:hAnsi="Calibri" w:cs="Calibri"/>
              </w:rPr>
            </w:pPr>
            <w:r w:rsidRPr="008D1FD3">
              <w:rPr>
                <w:rFonts w:ascii="Calibri" w:hAnsi="Calibri" w:cs="Calibri"/>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FBA99" w14:textId="77777777" w:rsidR="00C67C06" w:rsidRPr="008D1FD3" w:rsidRDefault="00C67C06" w:rsidP="00C67C06">
            <w:pPr>
              <w:jc w:val="both"/>
              <w:rPr>
                <w:rFonts w:ascii="Calibri" w:hAnsi="Calibri" w:cs="Calibri"/>
              </w:rPr>
            </w:pPr>
            <w:r w:rsidRPr="008D1FD3">
              <w:rPr>
                <w:rFonts w:ascii="Calibri" w:hAnsi="Calibri" w:cs="Calibri"/>
              </w:rPr>
              <w:t>1095</w:t>
            </w:r>
          </w:p>
        </w:tc>
      </w:tr>
      <w:tr w:rsidR="00C67C06" w:rsidRPr="008D1FD3" w14:paraId="0EE41D2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38148F" w14:textId="77777777" w:rsidR="00C67C06" w:rsidRPr="008D1FD3" w:rsidRDefault="00C67C06" w:rsidP="00C67C06">
            <w:pPr>
              <w:jc w:val="both"/>
              <w:rPr>
                <w:rFonts w:ascii="Calibri" w:hAnsi="Calibri" w:cs="Calibri"/>
              </w:rPr>
            </w:pPr>
            <w:r w:rsidRPr="008D1FD3">
              <w:rPr>
                <w:rFonts w:ascii="Calibri" w:hAnsi="Calibri" w:cs="Calibri"/>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97696" w14:textId="77777777" w:rsidR="00C67C06" w:rsidRPr="008D1FD3" w:rsidRDefault="00C67C06" w:rsidP="00C67C06">
            <w:pPr>
              <w:jc w:val="both"/>
              <w:rPr>
                <w:rFonts w:ascii="Calibri" w:hAnsi="Calibri" w:cs="Calibri"/>
              </w:rPr>
            </w:pPr>
            <w:r w:rsidRPr="008D1FD3">
              <w:rPr>
                <w:rFonts w:ascii="Calibri" w:hAnsi="Calibri" w:cs="Calibri"/>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71AA7" w14:textId="77777777" w:rsidR="00C67C06" w:rsidRPr="008D1FD3" w:rsidRDefault="00C67C06" w:rsidP="00C67C06">
            <w:pPr>
              <w:jc w:val="both"/>
              <w:rPr>
                <w:rFonts w:ascii="Calibri" w:hAnsi="Calibri" w:cs="Calibri"/>
              </w:rPr>
            </w:pPr>
            <w:r w:rsidRPr="008D1FD3">
              <w:rPr>
                <w:rFonts w:ascii="Calibri" w:hAnsi="Calibri" w:cs="Calibri"/>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6616A" w14:textId="77777777" w:rsidR="00C67C06" w:rsidRPr="008D1FD3" w:rsidRDefault="00C67C06" w:rsidP="00C67C06">
            <w:pPr>
              <w:jc w:val="both"/>
              <w:rPr>
                <w:rFonts w:ascii="Calibri" w:hAnsi="Calibri" w:cs="Calibri"/>
              </w:rPr>
            </w:pPr>
            <w:r w:rsidRPr="008D1FD3">
              <w:rPr>
                <w:rFonts w:ascii="Calibri" w:hAnsi="Calibri" w:cs="Calibri"/>
              </w:rPr>
              <w:t>988</w:t>
            </w:r>
          </w:p>
        </w:tc>
      </w:tr>
      <w:tr w:rsidR="00C67C06" w:rsidRPr="008D1FD3" w14:paraId="53F615A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3F9F2F" w14:textId="77777777" w:rsidR="00C67C06" w:rsidRPr="008D1FD3" w:rsidRDefault="00C67C06" w:rsidP="00C67C06">
            <w:pPr>
              <w:jc w:val="both"/>
              <w:rPr>
                <w:rFonts w:ascii="Calibri" w:hAnsi="Calibri" w:cs="Calibri"/>
              </w:rPr>
            </w:pPr>
            <w:r w:rsidRPr="008D1FD3">
              <w:rPr>
                <w:rFonts w:ascii="Calibri" w:hAnsi="Calibri" w:cs="Calibri"/>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AC07E" w14:textId="77777777" w:rsidR="00C67C06" w:rsidRPr="008D1FD3" w:rsidRDefault="00C67C06" w:rsidP="00C67C06">
            <w:pPr>
              <w:jc w:val="both"/>
              <w:rPr>
                <w:rFonts w:ascii="Calibri" w:hAnsi="Calibri" w:cs="Calibri"/>
              </w:rPr>
            </w:pPr>
            <w:r w:rsidRPr="008D1FD3">
              <w:rPr>
                <w:rFonts w:ascii="Calibri" w:hAnsi="Calibri" w:cs="Calibri"/>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76344" w14:textId="77777777" w:rsidR="00C67C06" w:rsidRPr="008D1FD3" w:rsidRDefault="00C67C06" w:rsidP="00C67C06">
            <w:pPr>
              <w:jc w:val="both"/>
              <w:rPr>
                <w:rFonts w:ascii="Calibri" w:hAnsi="Calibri" w:cs="Calibri"/>
              </w:rPr>
            </w:pPr>
            <w:r w:rsidRPr="008D1FD3">
              <w:rPr>
                <w:rFonts w:ascii="Calibri" w:hAnsi="Calibri" w:cs="Calibri"/>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7D1BE" w14:textId="77777777" w:rsidR="00C67C06" w:rsidRPr="008D1FD3" w:rsidRDefault="00C67C06" w:rsidP="00C67C06">
            <w:pPr>
              <w:jc w:val="both"/>
              <w:rPr>
                <w:rFonts w:ascii="Calibri" w:hAnsi="Calibri" w:cs="Calibri"/>
              </w:rPr>
            </w:pPr>
            <w:r w:rsidRPr="008D1FD3">
              <w:rPr>
                <w:rFonts w:ascii="Calibri" w:hAnsi="Calibri" w:cs="Calibri"/>
              </w:rPr>
              <w:t>891</w:t>
            </w:r>
          </w:p>
        </w:tc>
      </w:tr>
      <w:tr w:rsidR="00C67C06" w:rsidRPr="008D1FD3" w14:paraId="3B8C47C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AA7BC5" w14:textId="77777777" w:rsidR="00C67C06" w:rsidRPr="008D1FD3" w:rsidRDefault="00C67C06" w:rsidP="00C67C06">
            <w:pPr>
              <w:jc w:val="both"/>
              <w:rPr>
                <w:rFonts w:ascii="Calibri" w:hAnsi="Calibri" w:cs="Calibri"/>
              </w:rPr>
            </w:pPr>
            <w:r w:rsidRPr="008D1FD3">
              <w:rPr>
                <w:rFonts w:ascii="Calibri" w:hAnsi="Calibri" w:cs="Calibri"/>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AF9F4" w14:textId="77777777" w:rsidR="00C67C06" w:rsidRPr="008D1FD3" w:rsidRDefault="00C67C06" w:rsidP="00C67C06">
            <w:pPr>
              <w:jc w:val="both"/>
              <w:rPr>
                <w:rFonts w:ascii="Calibri" w:hAnsi="Calibri" w:cs="Calibri"/>
              </w:rPr>
            </w:pPr>
            <w:r w:rsidRPr="008D1FD3">
              <w:rPr>
                <w:rFonts w:ascii="Calibri" w:hAnsi="Calibri" w:cs="Calibri"/>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3C0C3" w14:textId="77777777" w:rsidR="00C67C06" w:rsidRPr="008D1FD3" w:rsidRDefault="00C67C06" w:rsidP="00C67C06">
            <w:pPr>
              <w:jc w:val="both"/>
              <w:rPr>
                <w:rFonts w:ascii="Calibri" w:hAnsi="Calibri" w:cs="Calibri"/>
              </w:rPr>
            </w:pPr>
            <w:r w:rsidRPr="008D1FD3">
              <w:rPr>
                <w:rFonts w:ascii="Calibri" w:hAnsi="Calibri" w:cs="Calibri"/>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6B861" w14:textId="77777777" w:rsidR="00C67C06" w:rsidRPr="008D1FD3" w:rsidRDefault="00C67C06" w:rsidP="00C67C06">
            <w:pPr>
              <w:jc w:val="both"/>
              <w:rPr>
                <w:rFonts w:ascii="Calibri" w:hAnsi="Calibri" w:cs="Calibri"/>
              </w:rPr>
            </w:pPr>
            <w:r w:rsidRPr="008D1FD3">
              <w:rPr>
                <w:rFonts w:ascii="Calibri" w:hAnsi="Calibri" w:cs="Calibri"/>
              </w:rPr>
              <w:t>739</w:t>
            </w:r>
          </w:p>
        </w:tc>
      </w:tr>
      <w:tr w:rsidR="00C67C06" w:rsidRPr="008D1FD3" w14:paraId="282F0ED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AA7A0F" w14:textId="77777777" w:rsidR="00C67C06" w:rsidRPr="008D1FD3" w:rsidRDefault="00C67C06" w:rsidP="00C67C06">
            <w:pPr>
              <w:jc w:val="both"/>
              <w:rPr>
                <w:rFonts w:ascii="Calibri" w:hAnsi="Calibri" w:cs="Calibri"/>
              </w:rPr>
            </w:pPr>
            <w:r w:rsidRPr="008D1FD3">
              <w:rPr>
                <w:rFonts w:ascii="Calibri" w:hAnsi="Calibri" w:cs="Calibri"/>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193FFB" w14:textId="77777777" w:rsidR="00C67C06" w:rsidRPr="008D1FD3" w:rsidRDefault="00C67C06" w:rsidP="00C67C06">
            <w:pPr>
              <w:jc w:val="both"/>
              <w:rPr>
                <w:rFonts w:ascii="Calibri" w:hAnsi="Calibri" w:cs="Calibri"/>
              </w:rPr>
            </w:pPr>
            <w:r w:rsidRPr="008D1FD3">
              <w:rPr>
                <w:rFonts w:ascii="Calibri" w:hAnsi="Calibri" w:cs="Calibri"/>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8524E" w14:textId="77777777" w:rsidR="00C67C06" w:rsidRPr="008D1FD3" w:rsidRDefault="00C67C06" w:rsidP="00C67C06">
            <w:pPr>
              <w:jc w:val="both"/>
              <w:rPr>
                <w:rFonts w:ascii="Calibri" w:hAnsi="Calibri" w:cs="Calibri"/>
              </w:rPr>
            </w:pPr>
            <w:r w:rsidRPr="008D1FD3">
              <w:rPr>
                <w:rFonts w:ascii="Calibri" w:hAnsi="Calibri" w:cs="Calibri"/>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A572D" w14:textId="77777777" w:rsidR="00C67C06" w:rsidRPr="008D1FD3" w:rsidRDefault="00C67C06" w:rsidP="00C67C06">
            <w:pPr>
              <w:jc w:val="both"/>
              <w:rPr>
                <w:rFonts w:ascii="Calibri" w:hAnsi="Calibri" w:cs="Calibri"/>
              </w:rPr>
            </w:pPr>
            <w:r w:rsidRPr="008D1FD3">
              <w:rPr>
                <w:rFonts w:ascii="Calibri" w:hAnsi="Calibri" w:cs="Calibri"/>
              </w:rPr>
              <w:t>775</w:t>
            </w:r>
          </w:p>
        </w:tc>
      </w:tr>
      <w:tr w:rsidR="00C67C06" w:rsidRPr="008D1FD3" w14:paraId="0B8BB6B1"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5968D5" w14:textId="77777777" w:rsidR="00C67C06" w:rsidRPr="008D1FD3" w:rsidRDefault="00C67C06" w:rsidP="00C67C06">
            <w:pPr>
              <w:jc w:val="both"/>
              <w:rPr>
                <w:rFonts w:ascii="Calibri" w:hAnsi="Calibri" w:cs="Calibri"/>
              </w:rPr>
            </w:pPr>
            <w:r w:rsidRPr="008D1FD3">
              <w:rPr>
                <w:rFonts w:ascii="Calibri" w:hAnsi="Calibri" w:cs="Calibri"/>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179096" w14:textId="77777777" w:rsidR="00C67C06" w:rsidRPr="008D1FD3" w:rsidRDefault="00C67C06" w:rsidP="00C67C06">
            <w:pPr>
              <w:jc w:val="both"/>
              <w:rPr>
                <w:rFonts w:ascii="Calibri" w:hAnsi="Calibri" w:cs="Calibri"/>
              </w:rPr>
            </w:pPr>
            <w:r w:rsidRPr="008D1FD3">
              <w:rPr>
                <w:rFonts w:ascii="Calibri" w:hAnsi="Calibri" w:cs="Calibri"/>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2C932" w14:textId="77777777" w:rsidR="00C67C06" w:rsidRPr="008D1FD3" w:rsidRDefault="00C67C06" w:rsidP="00C67C06">
            <w:pPr>
              <w:jc w:val="both"/>
              <w:rPr>
                <w:rFonts w:ascii="Calibri" w:hAnsi="Calibri" w:cs="Calibri"/>
              </w:rPr>
            </w:pPr>
            <w:r w:rsidRPr="008D1FD3">
              <w:rPr>
                <w:rFonts w:ascii="Calibri" w:hAnsi="Calibri" w:cs="Calibri"/>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D62FF" w14:textId="77777777" w:rsidR="00C67C06" w:rsidRPr="008D1FD3" w:rsidRDefault="00C67C06" w:rsidP="00C67C06">
            <w:pPr>
              <w:jc w:val="both"/>
              <w:rPr>
                <w:rFonts w:ascii="Calibri" w:hAnsi="Calibri" w:cs="Calibri"/>
              </w:rPr>
            </w:pPr>
            <w:r w:rsidRPr="008D1FD3">
              <w:rPr>
                <w:rFonts w:ascii="Calibri" w:hAnsi="Calibri" w:cs="Calibri"/>
              </w:rPr>
              <w:t>818</w:t>
            </w:r>
          </w:p>
        </w:tc>
      </w:tr>
      <w:tr w:rsidR="00C67C06" w:rsidRPr="008D1FD3" w14:paraId="10E2F9B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C66EA" w14:textId="77777777" w:rsidR="00C67C06" w:rsidRPr="008D1FD3" w:rsidRDefault="00C67C06" w:rsidP="00C67C06">
            <w:pPr>
              <w:jc w:val="both"/>
              <w:rPr>
                <w:rFonts w:ascii="Calibri" w:hAnsi="Calibri" w:cs="Calibri"/>
              </w:rPr>
            </w:pPr>
            <w:r w:rsidRPr="008D1FD3">
              <w:rPr>
                <w:rFonts w:ascii="Calibri" w:hAnsi="Calibri" w:cs="Calibri"/>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4E4D7" w14:textId="77777777" w:rsidR="00C67C06" w:rsidRPr="008D1FD3" w:rsidRDefault="00C67C06" w:rsidP="00C67C06">
            <w:pPr>
              <w:jc w:val="both"/>
              <w:rPr>
                <w:rFonts w:ascii="Calibri" w:hAnsi="Calibri" w:cs="Calibri"/>
              </w:rPr>
            </w:pPr>
            <w:r w:rsidRPr="008D1FD3">
              <w:rPr>
                <w:rFonts w:ascii="Calibri" w:hAnsi="Calibri" w:cs="Calibri"/>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BF10A" w14:textId="77777777" w:rsidR="00C67C06" w:rsidRPr="008D1FD3" w:rsidRDefault="00C67C06" w:rsidP="00C67C06">
            <w:pPr>
              <w:jc w:val="both"/>
              <w:rPr>
                <w:rFonts w:ascii="Calibri" w:hAnsi="Calibri" w:cs="Calibri"/>
              </w:rPr>
            </w:pPr>
            <w:r w:rsidRPr="008D1FD3">
              <w:rPr>
                <w:rFonts w:ascii="Calibri" w:hAnsi="Calibri" w:cs="Calibri"/>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B371" w14:textId="77777777" w:rsidR="00C67C06" w:rsidRPr="008D1FD3" w:rsidRDefault="00C67C06" w:rsidP="00C67C06">
            <w:pPr>
              <w:jc w:val="both"/>
              <w:rPr>
                <w:rFonts w:ascii="Calibri" w:hAnsi="Calibri" w:cs="Calibri"/>
              </w:rPr>
            </w:pPr>
            <w:r w:rsidRPr="008D1FD3">
              <w:rPr>
                <w:rFonts w:ascii="Calibri" w:hAnsi="Calibri" w:cs="Calibri"/>
              </w:rPr>
              <w:t>516</w:t>
            </w:r>
          </w:p>
        </w:tc>
      </w:tr>
      <w:tr w:rsidR="00C67C06" w:rsidRPr="008D1FD3" w14:paraId="6FD1CAB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9232F3" w14:textId="77777777" w:rsidR="00C67C06" w:rsidRPr="008D1FD3" w:rsidRDefault="00C67C06" w:rsidP="00C67C06">
            <w:pPr>
              <w:jc w:val="both"/>
              <w:rPr>
                <w:rFonts w:ascii="Calibri" w:hAnsi="Calibri" w:cs="Calibri"/>
              </w:rPr>
            </w:pPr>
            <w:r w:rsidRPr="008D1FD3">
              <w:rPr>
                <w:rFonts w:ascii="Calibri" w:hAnsi="Calibri" w:cs="Calibri"/>
              </w:rPr>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975D5" w14:textId="77777777" w:rsidR="00C67C06" w:rsidRPr="008D1FD3" w:rsidRDefault="00C67C06" w:rsidP="00C67C06">
            <w:pPr>
              <w:jc w:val="both"/>
              <w:rPr>
                <w:rFonts w:ascii="Calibri" w:hAnsi="Calibri" w:cs="Calibri"/>
              </w:rPr>
            </w:pPr>
            <w:r w:rsidRPr="008D1FD3">
              <w:rPr>
                <w:rFonts w:ascii="Calibri" w:hAnsi="Calibri" w:cs="Calibri"/>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A5966" w14:textId="77777777" w:rsidR="00C67C06" w:rsidRPr="008D1FD3" w:rsidRDefault="00C67C06" w:rsidP="00C67C06">
            <w:pPr>
              <w:jc w:val="both"/>
              <w:rPr>
                <w:rFonts w:ascii="Calibri" w:hAnsi="Calibri" w:cs="Calibri"/>
              </w:rPr>
            </w:pPr>
            <w:r w:rsidRPr="008D1FD3">
              <w:rPr>
                <w:rFonts w:ascii="Calibri" w:hAnsi="Calibri" w:cs="Calibri"/>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7482FB" w14:textId="77777777" w:rsidR="00C67C06" w:rsidRPr="008D1FD3" w:rsidRDefault="00C67C06" w:rsidP="00C67C06">
            <w:pPr>
              <w:jc w:val="both"/>
              <w:rPr>
                <w:rFonts w:ascii="Calibri" w:hAnsi="Calibri" w:cs="Calibri"/>
              </w:rPr>
            </w:pPr>
            <w:r w:rsidRPr="008D1FD3">
              <w:rPr>
                <w:rFonts w:ascii="Calibri" w:hAnsi="Calibri" w:cs="Calibri"/>
              </w:rPr>
              <w:t>526</w:t>
            </w:r>
          </w:p>
        </w:tc>
      </w:tr>
      <w:tr w:rsidR="00C67C06" w:rsidRPr="008D1FD3" w14:paraId="4A22E36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E5AF8A4" w14:textId="77777777" w:rsidR="00C67C06" w:rsidRPr="008D1FD3" w:rsidRDefault="00C67C06" w:rsidP="00C67C06">
            <w:pPr>
              <w:jc w:val="both"/>
              <w:rPr>
                <w:rFonts w:ascii="Calibri" w:hAnsi="Calibri" w:cs="Calibri"/>
              </w:rPr>
            </w:pPr>
            <w:r w:rsidRPr="008D1FD3">
              <w:rPr>
                <w:rFonts w:ascii="Calibri" w:hAnsi="Calibri" w:cs="Calibri"/>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0198E6" w14:textId="77777777" w:rsidR="00C67C06" w:rsidRPr="008D1FD3" w:rsidRDefault="00C67C06" w:rsidP="00C67C06">
            <w:pPr>
              <w:jc w:val="both"/>
              <w:rPr>
                <w:rFonts w:ascii="Calibri" w:hAnsi="Calibri" w:cs="Calibri"/>
              </w:rPr>
            </w:pPr>
            <w:r w:rsidRPr="008D1FD3">
              <w:rPr>
                <w:rFonts w:ascii="Calibri" w:hAnsi="Calibri" w:cs="Calibri"/>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389EB" w14:textId="77777777" w:rsidR="00C67C06" w:rsidRPr="008D1FD3" w:rsidRDefault="00C67C06" w:rsidP="00C67C06">
            <w:pPr>
              <w:jc w:val="both"/>
              <w:rPr>
                <w:rFonts w:ascii="Calibri" w:hAnsi="Calibri" w:cs="Calibri"/>
              </w:rPr>
            </w:pPr>
            <w:r w:rsidRPr="008D1FD3">
              <w:rPr>
                <w:rFonts w:ascii="Calibri" w:hAnsi="Calibri" w:cs="Calibri"/>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ED875" w14:textId="77777777" w:rsidR="00C67C06" w:rsidRPr="008D1FD3" w:rsidRDefault="00C67C06" w:rsidP="00C67C06">
            <w:pPr>
              <w:jc w:val="both"/>
              <w:rPr>
                <w:rFonts w:ascii="Calibri" w:hAnsi="Calibri" w:cs="Calibri"/>
              </w:rPr>
            </w:pPr>
            <w:r w:rsidRPr="008D1FD3">
              <w:rPr>
                <w:rFonts w:ascii="Calibri" w:hAnsi="Calibri" w:cs="Calibri"/>
              </w:rPr>
              <w:t>460</w:t>
            </w:r>
          </w:p>
        </w:tc>
      </w:tr>
      <w:tr w:rsidR="00C67C06" w:rsidRPr="008D1FD3" w14:paraId="101E582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7B03FE" w14:textId="77777777" w:rsidR="00C67C06" w:rsidRPr="008D1FD3" w:rsidRDefault="00C67C06" w:rsidP="00C67C06">
            <w:pPr>
              <w:jc w:val="both"/>
              <w:rPr>
                <w:rFonts w:ascii="Calibri" w:hAnsi="Calibri" w:cs="Calibri"/>
              </w:rPr>
            </w:pPr>
            <w:r w:rsidRPr="008D1FD3">
              <w:rPr>
                <w:rFonts w:ascii="Calibri" w:hAnsi="Calibri" w:cs="Calibri"/>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500BE" w14:textId="77777777" w:rsidR="00C67C06" w:rsidRPr="008D1FD3" w:rsidRDefault="00C67C06" w:rsidP="00C67C06">
            <w:pPr>
              <w:jc w:val="both"/>
              <w:rPr>
                <w:rFonts w:ascii="Calibri" w:hAnsi="Calibri" w:cs="Calibri"/>
              </w:rPr>
            </w:pPr>
            <w:r w:rsidRPr="008D1FD3">
              <w:rPr>
                <w:rFonts w:ascii="Calibri" w:hAnsi="Calibri" w:cs="Calibri"/>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27DB" w14:textId="77777777" w:rsidR="00C67C06" w:rsidRPr="008D1FD3" w:rsidRDefault="00C67C06" w:rsidP="00C67C06">
            <w:pPr>
              <w:jc w:val="both"/>
              <w:rPr>
                <w:rFonts w:ascii="Calibri" w:hAnsi="Calibri" w:cs="Calibri"/>
              </w:rPr>
            </w:pPr>
            <w:r w:rsidRPr="008D1FD3">
              <w:rPr>
                <w:rFonts w:ascii="Calibri" w:hAnsi="Calibri" w:cs="Calibri"/>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A7C432" w14:textId="77777777" w:rsidR="00C67C06" w:rsidRPr="008D1FD3" w:rsidRDefault="00C67C06" w:rsidP="00C67C06">
            <w:pPr>
              <w:jc w:val="both"/>
              <w:rPr>
                <w:rFonts w:ascii="Calibri" w:hAnsi="Calibri" w:cs="Calibri"/>
              </w:rPr>
            </w:pPr>
            <w:r w:rsidRPr="008D1FD3">
              <w:rPr>
                <w:rFonts w:ascii="Calibri" w:hAnsi="Calibri" w:cs="Calibri"/>
              </w:rPr>
              <w:t>368</w:t>
            </w:r>
          </w:p>
        </w:tc>
      </w:tr>
      <w:tr w:rsidR="00C67C06" w:rsidRPr="008D1FD3" w14:paraId="5BFEBC6F"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728AD87" w14:textId="77777777" w:rsidR="00C67C06" w:rsidRPr="008D1FD3" w:rsidRDefault="00C67C06" w:rsidP="00C67C06">
            <w:pPr>
              <w:jc w:val="both"/>
              <w:rPr>
                <w:rFonts w:ascii="Calibri" w:hAnsi="Calibri" w:cs="Calibri"/>
              </w:rPr>
            </w:pPr>
            <w:r w:rsidRPr="008D1FD3">
              <w:rPr>
                <w:rFonts w:ascii="Calibri" w:hAnsi="Calibri" w:cs="Calibri"/>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5FA51" w14:textId="77777777" w:rsidR="00C67C06" w:rsidRPr="008D1FD3" w:rsidRDefault="00C67C06" w:rsidP="00C67C06">
            <w:pPr>
              <w:jc w:val="both"/>
              <w:rPr>
                <w:rFonts w:ascii="Calibri" w:hAnsi="Calibri" w:cs="Calibri"/>
              </w:rPr>
            </w:pPr>
            <w:r w:rsidRPr="008D1FD3">
              <w:rPr>
                <w:rFonts w:ascii="Calibri" w:hAnsi="Calibri" w:cs="Calibri"/>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0F362" w14:textId="77777777" w:rsidR="00C67C06" w:rsidRPr="008D1FD3" w:rsidRDefault="00C67C06" w:rsidP="00C67C06">
            <w:pPr>
              <w:jc w:val="both"/>
              <w:rPr>
                <w:rFonts w:ascii="Calibri" w:hAnsi="Calibri" w:cs="Calibri"/>
              </w:rPr>
            </w:pPr>
            <w:r w:rsidRPr="008D1FD3">
              <w:rPr>
                <w:rFonts w:ascii="Calibri" w:hAnsi="Calibri" w:cs="Calibri"/>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5B71D" w14:textId="77777777" w:rsidR="00C67C06" w:rsidRPr="008D1FD3" w:rsidRDefault="00C67C06" w:rsidP="00C67C06">
            <w:pPr>
              <w:jc w:val="both"/>
              <w:rPr>
                <w:rFonts w:ascii="Calibri" w:hAnsi="Calibri" w:cs="Calibri"/>
              </w:rPr>
            </w:pPr>
            <w:r w:rsidRPr="008D1FD3">
              <w:rPr>
                <w:rFonts w:ascii="Calibri" w:hAnsi="Calibri" w:cs="Calibri"/>
              </w:rPr>
              <w:t>347</w:t>
            </w:r>
          </w:p>
        </w:tc>
      </w:tr>
      <w:tr w:rsidR="00C67C06" w:rsidRPr="008D1FD3" w14:paraId="1EFF7F1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8FD38D" w14:textId="77777777" w:rsidR="00C67C06" w:rsidRPr="008D1FD3" w:rsidRDefault="00C67C06" w:rsidP="00C67C06">
            <w:pPr>
              <w:jc w:val="both"/>
              <w:rPr>
                <w:rFonts w:ascii="Calibri" w:hAnsi="Calibri" w:cs="Calibri"/>
              </w:rPr>
            </w:pPr>
            <w:r w:rsidRPr="008D1FD3">
              <w:rPr>
                <w:rFonts w:ascii="Calibri" w:hAnsi="Calibri" w:cs="Calibri"/>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3B145" w14:textId="77777777" w:rsidR="00C67C06" w:rsidRPr="008D1FD3" w:rsidRDefault="00C67C06" w:rsidP="00C67C06">
            <w:pPr>
              <w:jc w:val="both"/>
              <w:rPr>
                <w:rFonts w:ascii="Calibri" w:hAnsi="Calibri" w:cs="Calibri"/>
              </w:rPr>
            </w:pPr>
            <w:r w:rsidRPr="008D1FD3">
              <w:rPr>
                <w:rFonts w:ascii="Calibri" w:hAnsi="Calibri" w:cs="Calibri"/>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4973C" w14:textId="77777777" w:rsidR="00C67C06" w:rsidRPr="008D1FD3" w:rsidRDefault="00C67C06" w:rsidP="00C67C06">
            <w:pPr>
              <w:jc w:val="both"/>
              <w:rPr>
                <w:rFonts w:ascii="Calibri" w:hAnsi="Calibri" w:cs="Calibri"/>
              </w:rPr>
            </w:pPr>
            <w:r w:rsidRPr="008D1FD3">
              <w:rPr>
                <w:rFonts w:ascii="Calibri" w:hAnsi="Calibri" w:cs="Calibri"/>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A933E" w14:textId="77777777" w:rsidR="00C67C06" w:rsidRPr="008D1FD3" w:rsidRDefault="00C67C06" w:rsidP="00C67C06">
            <w:pPr>
              <w:jc w:val="both"/>
              <w:rPr>
                <w:rFonts w:ascii="Calibri" w:hAnsi="Calibri" w:cs="Calibri"/>
              </w:rPr>
            </w:pPr>
            <w:r w:rsidRPr="008D1FD3">
              <w:rPr>
                <w:rFonts w:ascii="Calibri" w:hAnsi="Calibri" w:cs="Calibri"/>
              </w:rPr>
              <w:t>280</w:t>
            </w:r>
          </w:p>
        </w:tc>
      </w:tr>
      <w:tr w:rsidR="00C67C06" w:rsidRPr="008D1FD3" w14:paraId="2EFB697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BAD5AB" w14:textId="77777777" w:rsidR="00C67C06" w:rsidRPr="008D1FD3" w:rsidRDefault="00C67C06" w:rsidP="00C67C06">
            <w:pPr>
              <w:jc w:val="both"/>
              <w:rPr>
                <w:rFonts w:ascii="Calibri" w:hAnsi="Calibri" w:cs="Calibri"/>
              </w:rPr>
            </w:pPr>
            <w:r w:rsidRPr="008D1FD3">
              <w:rPr>
                <w:rFonts w:ascii="Calibri" w:hAnsi="Calibri" w:cs="Calibri"/>
              </w:rPr>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3CBD2" w14:textId="77777777" w:rsidR="00C67C06" w:rsidRPr="008D1FD3" w:rsidRDefault="00C67C06" w:rsidP="00C67C06">
            <w:pPr>
              <w:jc w:val="both"/>
              <w:rPr>
                <w:rFonts w:ascii="Calibri" w:hAnsi="Calibri" w:cs="Calibri"/>
              </w:rPr>
            </w:pPr>
            <w:r w:rsidRPr="008D1FD3">
              <w:rPr>
                <w:rFonts w:ascii="Calibri" w:hAnsi="Calibri" w:cs="Calibri"/>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CF3B2A" w14:textId="77777777" w:rsidR="00C67C06" w:rsidRPr="008D1FD3" w:rsidRDefault="00C67C06" w:rsidP="00C67C06">
            <w:pPr>
              <w:jc w:val="both"/>
              <w:rPr>
                <w:rFonts w:ascii="Calibri" w:hAnsi="Calibri" w:cs="Calibri"/>
              </w:rPr>
            </w:pPr>
            <w:r w:rsidRPr="008D1FD3">
              <w:rPr>
                <w:rFonts w:ascii="Calibri" w:hAnsi="Calibri" w:cs="Calibri"/>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D881C" w14:textId="77777777" w:rsidR="00C67C06" w:rsidRPr="008D1FD3" w:rsidRDefault="00C67C06" w:rsidP="00C67C06">
            <w:pPr>
              <w:jc w:val="both"/>
              <w:rPr>
                <w:rFonts w:ascii="Calibri" w:hAnsi="Calibri" w:cs="Calibri"/>
              </w:rPr>
            </w:pPr>
            <w:r w:rsidRPr="008D1FD3">
              <w:rPr>
                <w:rFonts w:ascii="Calibri" w:hAnsi="Calibri" w:cs="Calibri"/>
              </w:rPr>
              <w:t>291</w:t>
            </w:r>
          </w:p>
        </w:tc>
      </w:tr>
      <w:tr w:rsidR="00C67C06" w:rsidRPr="008D1FD3" w14:paraId="420FB5F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091AFE" w14:textId="77777777" w:rsidR="00C67C06" w:rsidRPr="008D1FD3" w:rsidRDefault="00C67C06" w:rsidP="00C67C06">
            <w:pPr>
              <w:jc w:val="both"/>
              <w:rPr>
                <w:rFonts w:ascii="Calibri" w:hAnsi="Calibri" w:cs="Calibri"/>
              </w:rPr>
            </w:pPr>
            <w:r w:rsidRPr="008D1FD3">
              <w:rPr>
                <w:rFonts w:ascii="Calibri" w:hAnsi="Calibri" w:cs="Calibri"/>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87A5" w14:textId="77777777" w:rsidR="00C67C06" w:rsidRPr="008D1FD3" w:rsidRDefault="00C67C06" w:rsidP="00C67C06">
            <w:pPr>
              <w:jc w:val="both"/>
              <w:rPr>
                <w:rFonts w:ascii="Calibri" w:hAnsi="Calibri" w:cs="Calibri"/>
              </w:rPr>
            </w:pPr>
            <w:r w:rsidRPr="008D1FD3">
              <w:rPr>
                <w:rFonts w:ascii="Calibri" w:hAnsi="Calibri" w:cs="Calibri"/>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9AB12" w14:textId="77777777" w:rsidR="00C67C06" w:rsidRPr="008D1FD3" w:rsidRDefault="00C67C06" w:rsidP="00C67C06">
            <w:pPr>
              <w:jc w:val="both"/>
              <w:rPr>
                <w:rFonts w:ascii="Calibri" w:hAnsi="Calibri" w:cs="Calibri"/>
              </w:rPr>
            </w:pPr>
            <w:r w:rsidRPr="008D1FD3">
              <w:rPr>
                <w:rFonts w:ascii="Calibri" w:hAnsi="Calibri" w:cs="Calibri"/>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949B1E" w14:textId="77777777" w:rsidR="00C67C06" w:rsidRPr="008D1FD3" w:rsidRDefault="00C67C06" w:rsidP="00C67C06">
            <w:pPr>
              <w:jc w:val="both"/>
              <w:rPr>
                <w:rFonts w:ascii="Calibri" w:hAnsi="Calibri" w:cs="Calibri"/>
              </w:rPr>
            </w:pPr>
            <w:r w:rsidRPr="008D1FD3">
              <w:rPr>
                <w:rFonts w:ascii="Calibri" w:hAnsi="Calibri" w:cs="Calibri"/>
              </w:rPr>
              <w:t>279</w:t>
            </w:r>
          </w:p>
        </w:tc>
      </w:tr>
      <w:tr w:rsidR="00C67C06" w:rsidRPr="008D1FD3" w14:paraId="2EADFD0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4F6C2" w14:textId="77777777" w:rsidR="00C67C06" w:rsidRPr="008D1FD3" w:rsidRDefault="00C67C06" w:rsidP="00C67C06">
            <w:pPr>
              <w:jc w:val="both"/>
              <w:rPr>
                <w:rFonts w:ascii="Calibri" w:hAnsi="Calibri" w:cs="Calibri"/>
              </w:rPr>
            </w:pPr>
            <w:r w:rsidRPr="008D1FD3">
              <w:rPr>
                <w:rFonts w:ascii="Calibri" w:hAnsi="Calibri" w:cs="Calibri"/>
              </w:rPr>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B607E" w14:textId="77777777" w:rsidR="00C67C06" w:rsidRPr="008D1FD3" w:rsidRDefault="00C67C06" w:rsidP="00C67C06">
            <w:pPr>
              <w:jc w:val="both"/>
              <w:rPr>
                <w:rFonts w:ascii="Calibri" w:hAnsi="Calibri" w:cs="Calibri"/>
              </w:rPr>
            </w:pPr>
            <w:r w:rsidRPr="008D1FD3">
              <w:rPr>
                <w:rFonts w:ascii="Calibri" w:hAnsi="Calibri" w:cs="Calibri"/>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1B0E4" w14:textId="77777777" w:rsidR="00C67C06" w:rsidRPr="008D1FD3" w:rsidRDefault="00C67C06" w:rsidP="00C67C06">
            <w:pPr>
              <w:jc w:val="both"/>
              <w:rPr>
                <w:rFonts w:ascii="Calibri" w:hAnsi="Calibri" w:cs="Calibri"/>
              </w:rPr>
            </w:pPr>
            <w:r w:rsidRPr="008D1FD3">
              <w:rPr>
                <w:rFonts w:ascii="Calibri" w:hAnsi="Calibri" w:cs="Calibri"/>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C030D" w14:textId="77777777" w:rsidR="00C67C06" w:rsidRPr="008D1FD3" w:rsidRDefault="00C67C06" w:rsidP="00C67C06">
            <w:pPr>
              <w:jc w:val="both"/>
              <w:rPr>
                <w:rFonts w:ascii="Calibri" w:hAnsi="Calibri" w:cs="Calibri"/>
              </w:rPr>
            </w:pPr>
            <w:r w:rsidRPr="008D1FD3">
              <w:rPr>
                <w:rFonts w:ascii="Calibri" w:hAnsi="Calibri" w:cs="Calibri"/>
              </w:rPr>
              <w:t>235</w:t>
            </w:r>
          </w:p>
        </w:tc>
      </w:tr>
      <w:tr w:rsidR="00C67C06" w:rsidRPr="008D1FD3" w14:paraId="2B263D82"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D13103" w14:textId="77777777" w:rsidR="00C67C06" w:rsidRPr="008D1FD3" w:rsidRDefault="00C67C06" w:rsidP="00C67C06">
            <w:pPr>
              <w:jc w:val="both"/>
              <w:rPr>
                <w:rFonts w:ascii="Calibri" w:hAnsi="Calibri" w:cs="Calibri"/>
              </w:rPr>
            </w:pPr>
            <w:r w:rsidRPr="008D1FD3">
              <w:rPr>
                <w:rFonts w:ascii="Calibri" w:hAnsi="Calibri" w:cs="Calibri"/>
              </w:rPr>
              <w:lastRenderedPageBreak/>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22BC2" w14:textId="77777777" w:rsidR="00C67C06" w:rsidRPr="008D1FD3" w:rsidRDefault="00C67C06" w:rsidP="00C67C06">
            <w:pPr>
              <w:jc w:val="both"/>
              <w:rPr>
                <w:rFonts w:ascii="Calibri" w:hAnsi="Calibri" w:cs="Calibri"/>
              </w:rPr>
            </w:pPr>
            <w:r w:rsidRPr="008D1FD3">
              <w:rPr>
                <w:rFonts w:ascii="Calibri" w:hAnsi="Calibri" w:cs="Calibri"/>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5B25A" w14:textId="77777777" w:rsidR="00C67C06" w:rsidRPr="008D1FD3" w:rsidRDefault="00C67C06" w:rsidP="00C67C06">
            <w:pPr>
              <w:jc w:val="both"/>
              <w:rPr>
                <w:rFonts w:ascii="Calibri" w:hAnsi="Calibri" w:cs="Calibri"/>
              </w:rPr>
            </w:pPr>
            <w:r w:rsidRPr="008D1FD3">
              <w:rPr>
                <w:rFonts w:ascii="Calibri" w:hAnsi="Calibri" w:cs="Calibri"/>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810B8" w14:textId="77777777" w:rsidR="00C67C06" w:rsidRPr="008D1FD3" w:rsidRDefault="00C67C06" w:rsidP="00C67C06">
            <w:pPr>
              <w:jc w:val="both"/>
              <w:rPr>
                <w:rFonts w:ascii="Calibri" w:hAnsi="Calibri" w:cs="Calibri"/>
              </w:rPr>
            </w:pPr>
            <w:r w:rsidRPr="008D1FD3">
              <w:rPr>
                <w:rFonts w:ascii="Calibri" w:hAnsi="Calibri" w:cs="Calibri"/>
              </w:rPr>
              <w:t>217</w:t>
            </w:r>
          </w:p>
        </w:tc>
      </w:tr>
      <w:tr w:rsidR="00C67C06" w:rsidRPr="008D1FD3" w14:paraId="2EA986F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1275D2" w14:textId="77777777" w:rsidR="00C67C06" w:rsidRPr="008D1FD3" w:rsidRDefault="00C67C06" w:rsidP="00C67C06">
            <w:pPr>
              <w:jc w:val="both"/>
              <w:rPr>
                <w:rFonts w:ascii="Calibri" w:hAnsi="Calibri" w:cs="Calibri"/>
              </w:rPr>
            </w:pPr>
            <w:r w:rsidRPr="008D1FD3">
              <w:rPr>
                <w:rFonts w:ascii="Calibri" w:hAnsi="Calibri" w:cs="Calibri"/>
              </w:rPr>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EF212" w14:textId="77777777" w:rsidR="00C67C06" w:rsidRPr="008D1FD3" w:rsidRDefault="00C67C06" w:rsidP="00C67C06">
            <w:pPr>
              <w:jc w:val="both"/>
              <w:rPr>
                <w:rFonts w:ascii="Calibri" w:hAnsi="Calibri" w:cs="Calibri"/>
              </w:rPr>
            </w:pPr>
            <w:r w:rsidRPr="008D1FD3">
              <w:rPr>
                <w:rFonts w:ascii="Calibri" w:hAnsi="Calibri" w:cs="Calibri"/>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9953F" w14:textId="77777777" w:rsidR="00C67C06" w:rsidRPr="008D1FD3" w:rsidRDefault="00C67C06" w:rsidP="00C67C06">
            <w:pPr>
              <w:jc w:val="both"/>
              <w:rPr>
                <w:rFonts w:ascii="Calibri" w:hAnsi="Calibri" w:cs="Calibri"/>
              </w:rPr>
            </w:pPr>
            <w:r w:rsidRPr="008D1FD3">
              <w:rPr>
                <w:rFonts w:ascii="Calibri" w:hAnsi="Calibri" w:cs="Calibri"/>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F83A0" w14:textId="77777777" w:rsidR="00C67C06" w:rsidRPr="008D1FD3" w:rsidRDefault="00C67C06" w:rsidP="00C67C06">
            <w:pPr>
              <w:jc w:val="both"/>
              <w:rPr>
                <w:rFonts w:ascii="Calibri" w:hAnsi="Calibri" w:cs="Calibri"/>
              </w:rPr>
            </w:pPr>
            <w:r w:rsidRPr="008D1FD3">
              <w:rPr>
                <w:rFonts w:ascii="Calibri" w:hAnsi="Calibri" w:cs="Calibri"/>
              </w:rPr>
              <w:t>202</w:t>
            </w:r>
          </w:p>
        </w:tc>
      </w:tr>
      <w:tr w:rsidR="00C67C06" w:rsidRPr="008D1FD3" w14:paraId="2B091EAF"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AC6709" w14:textId="77777777" w:rsidR="00C67C06" w:rsidRPr="008D1FD3" w:rsidRDefault="00C67C06" w:rsidP="00C67C06">
            <w:pPr>
              <w:jc w:val="both"/>
              <w:rPr>
                <w:rFonts w:ascii="Calibri" w:hAnsi="Calibri" w:cs="Calibri"/>
              </w:rPr>
            </w:pPr>
            <w:r w:rsidRPr="008D1FD3">
              <w:rPr>
                <w:rFonts w:ascii="Calibri" w:hAnsi="Calibri" w:cs="Calibri"/>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996EA" w14:textId="77777777" w:rsidR="00C67C06" w:rsidRPr="008D1FD3" w:rsidRDefault="00C67C06" w:rsidP="00C67C06">
            <w:pPr>
              <w:jc w:val="both"/>
              <w:rPr>
                <w:rFonts w:ascii="Calibri" w:hAnsi="Calibri" w:cs="Calibri"/>
              </w:rPr>
            </w:pPr>
            <w:r w:rsidRPr="008D1FD3">
              <w:rPr>
                <w:rFonts w:ascii="Calibri" w:hAnsi="Calibri" w:cs="Calibri"/>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F7643" w14:textId="77777777" w:rsidR="00C67C06" w:rsidRPr="008D1FD3" w:rsidRDefault="00C67C06" w:rsidP="00C67C06">
            <w:pPr>
              <w:jc w:val="both"/>
              <w:rPr>
                <w:rFonts w:ascii="Calibri" w:hAnsi="Calibri" w:cs="Calibri"/>
              </w:rPr>
            </w:pPr>
            <w:r w:rsidRPr="008D1FD3">
              <w:rPr>
                <w:rFonts w:ascii="Calibri" w:hAnsi="Calibri" w:cs="Calibri"/>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8A75C" w14:textId="77777777" w:rsidR="00C67C06" w:rsidRPr="008D1FD3" w:rsidRDefault="00C67C06" w:rsidP="00C67C06">
            <w:pPr>
              <w:jc w:val="both"/>
              <w:rPr>
                <w:rFonts w:ascii="Calibri" w:hAnsi="Calibri" w:cs="Calibri"/>
              </w:rPr>
            </w:pPr>
            <w:r w:rsidRPr="008D1FD3">
              <w:rPr>
                <w:rFonts w:ascii="Calibri" w:hAnsi="Calibri" w:cs="Calibri"/>
              </w:rPr>
              <w:t>16</w:t>
            </w:r>
          </w:p>
        </w:tc>
      </w:tr>
    </w:tbl>
    <w:p w14:paraId="07E07D22" w14:textId="77777777" w:rsidR="00C67C06" w:rsidRPr="008D1FD3" w:rsidRDefault="00C67C06" w:rsidP="006106F9">
      <w:pPr>
        <w:spacing w:line="480" w:lineRule="auto"/>
        <w:jc w:val="both"/>
        <w:rPr>
          <w:rFonts w:ascii="Calibri" w:hAnsi="Calibri" w:cs="Calibri"/>
        </w:rPr>
      </w:pPr>
    </w:p>
    <w:p w14:paraId="06FD23FB" w14:textId="0A375617" w:rsidR="00F73E33" w:rsidRPr="008D1FD3" w:rsidRDefault="00F73E33" w:rsidP="006106F9">
      <w:pPr>
        <w:spacing w:line="480" w:lineRule="auto"/>
        <w:jc w:val="both"/>
        <w:rPr>
          <w:rFonts w:ascii="Calibri" w:hAnsi="Calibri" w:cs="Calibri"/>
          <w:b/>
          <w:bCs/>
        </w:rPr>
      </w:pPr>
      <w:r w:rsidRPr="008D1FD3">
        <w:rPr>
          <w:rFonts w:ascii="Calibri" w:hAnsi="Calibri" w:cs="Calibri"/>
          <w:b/>
          <w:bCs/>
        </w:rPr>
        <w:t xml:space="preserve">US Supreme Court Cases </w:t>
      </w:r>
      <w:r w:rsidR="00C67C06" w:rsidRPr="008D1FD3">
        <w:rPr>
          <w:rFonts w:ascii="Calibri" w:hAnsi="Calibri" w:cs="Calibri"/>
          <w:b/>
          <w:bCs/>
        </w:rPr>
        <w:fldChar w:fldCharType="begin"/>
      </w:r>
      <w:r w:rsidR="00C67C06" w:rsidRPr="008D1FD3">
        <w:rPr>
          <w:rFonts w:ascii="Calibri" w:hAnsi="Calibri" w:cs="Calibri"/>
          <w:b/>
          <w:bCs/>
        </w:rPr>
        <w:instrText xml:space="preserve"> ADDIN ZOTERO_ITEM CSL_CITATION {"citationID":"VThXzLzW","properties":{"formattedCitation":"(Policy Agendas Project 2014)","plainCitation":"(Policy Agendas Project 2014)","noteIndex":0},"citationItems":[{"id":502,"uris":["http://zotero.org/users/9255699/items/KW6ZKZ2Y"],"itemData":{"id":502,"type":"webpage","abstract":"The Policy Agendas Project at the University of Texas at Austin.","title":"US Supreme Court Cases","title-short":"Supreme Court Cases Dataset.","URL":"https://www.comparativeagendas.net/datasets_codebooks","author":[{"family":"Policy Agendas Project","given":""}],"accessed":{"date-parts":[["2022",3,13]]},"issued":{"date-parts":[["2014"]]}}}],"schema":"https://github.com/citation-style-language/schema/raw/master/csl-citation.json"} </w:instrText>
      </w:r>
      <w:r w:rsidR="00C67C06" w:rsidRPr="008D1FD3">
        <w:rPr>
          <w:rFonts w:ascii="Calibri" w:hAnsi="Calibri" w:cs="Calibri"/>
          <w:b/>
          <w:bCs/>
        </w:rPr>
        <w:fldChar w:fldCharType="separate"/>
      </w:r>
      <w:r w:rsidR="00C67C06" w:rsidRPr="008D1FD3">
        <w:rPr>
          <w:rFonts w:ascii="Calibri" w:hAnsi="Calibri" w:cs="Calibri"/>
          <w:b/>
          <w:bCs/>
          <w:noProof/>
        </w:rPr>
        <w:t>(Policy Agendas Project 2014)</w:t>
      </w:r>
      <w:r w:rsidR="00C67C06" w:rsidRPr="008D1FD3">
        <w:rPr>
          <w:rFonts w:ascii="Calibri" w:hAnsi="Calibri" w:cs="Calibri"/>
          <w:b/>
          <w:bCs/>
        </w:rPr>
        <w:fldChar w:fldCharType="end"/>
      </w:r>
    </w:p>
    <w:p w14:paraId="5501B36D" w14:textId="2CF1D8E1" w:rsidR="00F73E33" w:rsidRPr="008D1FD3" w:rsidRDefault="00F73E33" w:rsidP="006106F9">
      <w:pPr>
        <w:spacing w:line="480" w:lineRule="auto"/>
        <w:jc w:val="both"/>
        <w:rPr>
          <w:rFonts w:ascii="Calibri" w:hAnsi="Calibri" w:cs="Calibri"/>
        </w:rPr>
      </w:pPr>
      <w:r w:rsidRPr="008D1FD3">
        <w:rPr>
          <w:rFonts w:ascii="Calibri" w:hAnsi="Calibri" w:cs="Calibri"/>
        </w:rPr>
        <w:t xml:space="preserve">The dataset consists of </w:t>
      </w:r>
      <w:r w:rsidR="00EF40E4" w:rsidRPr="008D1FD3">
        <w:rPr>
          <w:rFonts w:ascii="Calibri" w:hAnsi="Calibri" w:cs="Calibri"/>
        </w:rPr>
        <w:t xml:space="preserve">a concatenation of the </w:t>
      </w:r>
      <w:r w:rsidRPr="008D1FD3">
        <w:rPr>
          <w:rFonts w:ascii="Calibri" w:hAnsi="Calibri" w:cs="Calibri"/>
        </w:rPr>
        <w:t>summary and ru</w:t>
      </w:r>
      <w:r w:rsidR="00EF40E4" w:rsidRPr="008D1FD3">
        <w:rPr>
          <w:rFonts w:ascii="Calibri" w:hAnsi="Calibri" w:cs="Calibri"/>
        </w:rPr>
        <w:t>ling texts of US Supreme Court cases.</w:t>
      </w:r>
      <w:r w:rsidR="00EF40E4" w:rsidRPr="008D1FD3">
        <w:rPr>
          <w:rStyle w:val="FootnoteReference"/>
          <w:rFonts w:ascii="Calibri" w:hAnsi="Calibri" w:cs="Calibri"/>
        </w:rPr>
        <w:footnoteReference w:id="6"/>
      </w:r>
      <w:r w:rsidR="00EF40E4" w:rsidRPr="008D1FD3">
        <w:rPr>
          <w:rFonts w:ascii="Calibri" w:hAnsi="Calibri" w:cs="Calibri"/>
        </w:rPr>
        <w:t xml:space="preserve"> The texts were annotated based on 20 topical categories of the Comparative Agendas Project. The underlying task is therefore a topic classification task across 20 political topics (including an “Other” class).</w:t>
      </w:r>
      <w:r w:rsidR="00C67C06" w:rsidRPr="008D1FD3">
        <w:rPr>
          <w:rFonts w:ascii="Calibri" w:hAnsi="Calibri" w:cs="Calibri"/>
        </w:rPr>
        <w:t xml:space="preserve"> The dataset was chosen as it contains </w:t>
      </w:r>
      <w:r w:rsidR="00C03BBD" w:rsidRPr="008D1FD3">
        <w:rPr>
          <w:rFonts w:ascii="Calibri" w:hAnsi="Calibri" w:cs="Calibri"/>
        </w:rPr>
        <w:t xml:space="preserve">highly specialized legal </w:t>
      </w:r>
      <w:r w:rsidR="002E2184" w:rsidRPr="008D1FD3">
        <w:rPr>
          <w:rFonts w:ascii="Calibri" w:hAnsi="Calibri" w:cs="Calibri"/>
        </w:rPr>
        <w:t>language,</w:t>
      </w:r>
      <w:r w:rsidR="00C03BBD" w:rsidRPr="008D1FD3">
        <w:rPr>
          <w:rFonts w:ascii="Calibri" w:hAnsi="Calibri" w:cs="Calibri"/>
        </w:rPr>
        <w:t xml:space="preserve"> and the texts are on average much longer than the other datasets (2456 characters).</w:t>
      </w:r>
    </w:p>
    <w:p w14:paraId="483CCC72" w14:textId="60FDA3C6" w:rsidR="00792B1F" w:rsidRPr="008D1FD3" w:rsidRDefault="00792B1F" w:rsidP="00792B1F">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7</w:t>
      </w:r>
      <w:r w:rsidRPr="008D1FD3">
        <w:rPr>
          <w:color w:val="000000" w:themeColor="text1"/>
          <w:sz w:val="24"/>
          <w:szCs w:val="24"/>
        </w:rPr>
        <w:fldChar w:fldCharType="end"/>
      </w:r>
      <w:r w:rsidRPr="008D1FD3">
        <w:rPr>
          <w:color w:val="000000" w:themeColor="text1"/>
          <w:sz w:val="24"/>
          <w:szCs w:val="24"/>
        </w:rPr>
        <w:t xml:space="preserve"> - CAP US court cases dataset label distribution</w:t>
      </w:r>
    </w:p>
    <w:tbl>
      <w:tblPr>
        <w:tblW w:w="0" w:type="auto"/>
        <w:jc w:val="center"/>
        <w:tblCellMar>
          <w:left w:w="0" w:type="dxa"/>
          <w:right w:w="0" w:type="dxa"/>
        </w:tblCellMar>
        <w:tblLook w:val="04A0" w:firstRow="1" w:lastRow="0" w:firstColumn="1" w:lastColumn="0" w:noHBand="0" w:noVBand="1"/>
      </w:tblPr>
      <w:tblGrid>
        <w:gridCol w:w="2964"/>
        <w:gridCol w:w="607"/>
        <w:gridCol w:w="607"/>
        <w:gridCol w:w="607"/>
      </w:tblGrid>
      <w:tr w:rsidR="00C67C06" w:rsidRPr="008D1FD3" w14:paraId="4CD9DC1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6CD5FEB" w14:textId="77777777" w:rsidR="00C67C06" w:rsidRPr="008D1FD3" w:rsidRDefault="00C67C06" w:rsidP="00C67C06">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E5B016" w14:textId="77777777" w:rsidR="00C67C06" w:rsidRPr="008D1FD3" w:rsidRDefault="00C67C06" w:rsidP="00C67C06">
            <w:pPr>
              <w:jc w:val="both"/>
              <w:rPr>
                <w:rFonts w:ascii="Calibri" w:hAnsi="Calibri" w:cs="Calibri"/>
              </w:rPr>
            </w:pPr>
            <w:r w:rsidRPr="008D1FD3">
              <w:rPr>
                <w:rFonts w:ascii="Calibri" w:hAnsi="Calibri" w:cs="Calibri"/>
                <w:b/>
                <w:bCs/>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A0FD2E" w14:textId="77777777" w:rsidR="00C67C06" w:rsidRPr="008D1FD3" w:rsidRDefault="00C67C06" w:rsidP="00C67C06">
            <w:pPr>
              <w:jc w:val="both"/>
              <w:rPr>
                <w:rFonts w:ascii="Calibri" w:hAnsi="Calibri" w:cs="Calibri"/>
              </w:rPr>
            </w:pPr>
            <w:r w:rsidRPr="008D1FD3">
              <w:rPr>
                <w:rFonts w:ascii="Calibri" w:hAnsi="Calibri" w:cs="Calibri"/>
                <w:b/>
                <w:bCs/>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01DA899" w14:textId="77777777" w:rsidR="00C67C06" w:rsidRPr="008D1FD3" w:rsidRDefault="00C67C06" w:rsidP="00C67C06">
            <w:pPr>
              <w:jc w:val="both"/>
              <w:rPr>
                <w:rFonts w:ascii="Calibri" w:hAnsi="Calibri" w:cs="Calibri"/>
              </w:rPr>
            </w:pPr>
            <w:r w:rsidRPr="008D1FD3">
              <w:rPr>
                <w:rFonts w:ascii="Calibri" w:hAnsi="Calibri" w:cs="Calibri"/>
                <w:b/>
                <w:bCs/>
              </w:rPr>
              <w:t>all</w:t>
            </w:r>
          </w:p>
        </w:tc>
      </w:tr>
      <w:tr w:rsidR="00C67C06" w:rsidRPr="008D1FD3" w14:paraId="2A3E772E"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DCFE0C" w14:textId="77777777" w:rsidR="00C67C06" w:rsidRPr="008D1FD3" w:rsidRDefault="00C67C06" w:rsidP="00C67C06">
            <w:pPr>
              <w:jc w:val="both"/>
              <w:rPr>
                <w:rFonts w:ascii="Calibri" w:hAnsi="Calibri" w:cs="Calibri"/>
              </w:rPr>
            </w:pPr>
            <w:r w:rsidRPr="008D1FD3">
              <w:rPr>
                <w:rFonts w:ascii="Calibri" w:hAnsi="Calibri" w:cs="Calibri"/>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B0C32" w14:textId="77777777" w:rsidR="00C67C06" w:rsidRPr="008D1FD3" w:rsidRDefault="00C67C06" w:rsidP="00C67C06">
            <w:pPr>
              <w:jc w:val="both"/>
              <w:rPr>
                <w:rFonts w:ascii="Calibri" w:hAnsi="Calibri" w:cs="Calibri"/>
              </w:rPr>
            </w:pPr>
            <w:r w:rsidRPr="008D1FD3">
              <w:rPr>
                <w:rFonts w:ascii="Calibri" w:hAnsi="Calibri" w:cs="Calibri"/>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F9AFA" w14:textId="77777777" w:rsidR="00C67C06" w:rsidRPr="008D1FD3" w:rsidRDefault="00C67C06" w:rsidP="00C67C06">
            <w:pPr>
              <w:jc w:val="both"/>
              <w:rPr>
                <w:rFonts w:ascii="Calibri" w:hAnsi="Calibri" w:cs="Calibri"/>
              </w:rPr>
            </w:pPr>
            <w:r w:rsidRPr="008D1FD3">
              <w:rPr>
                <w:rFonts w:ascii="Calibri" w:hAnsi="Calibri" w:cs="Calibri"/>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9473B" w14:textId="77777777" w:rsidR="00C67C06" w:rsidRPr="008D1FD3" w:rsidRDefault="00C67C06" w:rsidP="00C67C06">
            <w:pPr>
              <w:jc w:val="both"/>
              <w:rPr>
                <w:rFonts w:ascii="Calibri" w:hAnsi="Calibri" w:cs="Calibri"/>
              </w:rPr>
            </w:pPr>
            <w:r w:rsidRPr="008D1FD3">
              <w:rPr>
                <w:rFonts w:ascii="Calibri" w:hAnsi="Calibri" w:cs="Calibri"/>
              </w:rPr>
              <w:t>3600</w:t>
            </w:r>
          </w:p>
        </w:tc>
      </w:tr>
      <w:tr w:rsidR="00C67C06" w:rsidRPr="008D1FD3" w14:paraId="5EE2A42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6EE3E5" w14:textId="77777777" w:rsidR="00C67C06" w:rsidRPr="008D1FD3" w:rsidRDefault="00C67C06" w:rsidP="00C67C06">
            <w:pPr>
              <w:jc w:val="both"/>
              <w:rPr>
                <w:rFonts w:ascii="Calibri" w:hAnsi="Calibri" w:cs="Calibri"/>
              </w:rPr>
            </w:pPr>
            <w:r w:rsidRPr="008D1FD3">
              <w:rPr>
                <w:rFonts w:ascii="Calibri" w:hAnsi="Calibri" w:cs="Calibri"/>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9AD44" w14:textId="77777777" w:rsidR="00C67C06" w:rsidRPr="008D1FD3" w:rsidRDefault="00C67C06" w:rsidP="00C67C06">
            <w:pPr>
              <w:jc w:val="both"/>
              <w:rPr>
                <w:rFonts w:ascii="Calibri" w:hAnsi="Calibri" w:cs="Calibri"/>
              </w:rPr>
            </w:pPr>
            <w:r w:rsidRPr="008D1FD3">
              <w:rPr>
                <w:rFonts w:ascii="Calibri" w:hAnsi="Calibri" w:cs="Calibri"/>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90B2E" w14:textId="77777777" w:rsidR="00C67C06" w:rsidRPr="008D1FD3" w:rsidRDefault="00C67C06" w:rsidP="00C67C06">
            <w:pPr>
              <w:jc w:val="both"/>
              <w:rPr>
                <w:rFonts w:ascii="Calibri" w:hAnsi="Calibri" w:cs="Calibri"/>
              </w:rPr>
            </w:pPr>
            <w:r w:rsidRPr="008D1FD3">
              <w:rPr>
                <w:rFonts w:ascii="Calibri" w:hAnsi="Calibri" w:cs="Calibri"/>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EB8C1" w14:textId="77777777" w:rsidR="00C67C06" w:rsidRPr="008D1FD3" w:rsidRDefault="00C67C06" w:rsidP="00C67C06">
            <w:pPr>
              <w:jc w:val="both"/>
              <w:rPr>
                <w:rFonts w:ascii="Calibri" w:hAnsi="Calibri" w:cs="Calibri"/>
              </w:rPr>
            </w:pPr>
            <w:r w:rsidRPr="008D1FD3">
              <w:rPr>
                <w:rFonts w:ascii="Calibri" w:hAnsi="Calibri" w:cs="Calibri"/>
              </w:rPr>
              <w:t>3114</w:t>
            </w:r>
          </w:p>
        </w:tc>
      </w:tr>
      <w:tr w:rsidR="00C67C06" w:rsidRPr="008D1FD3" w14:paraId="6A27283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C10094" w14:textId="77777777" w:rsidR="00C67C06" w:rsidRPr="008D1FD3" w:rsidRDefault="00C67C06" w:rsidP="00C67C06">
            <w:pPr>
              <w:jc w:val="both"/>
              <w:rPr>
                <w:rFonts w:ascii="Calibri" w:hAnsi="Calibri" w:cs="Calibri"/>
              </w:rPr>
            </w:pPr>
            <w:r w:rsidRPr="008D1FD3">
              <w:rPr>
                <w:rFonts w:ascii="Calibri" w:hAnsi="Calibri" w:cs="Calibri"/>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00A62" w14:textId="77777777" w:rsidR="00C67C06" w:rsidRPr="008D1FD3" w:rsidRDefault="00C67C06" w:rsidP="00C67C06">
            <w:pPr>
              <w:jc w:val="both"/>
              <w:rPr>
                <w:rFonts w:ascii="Calibri" w:hAnsi="Calibri" w:cs="Calibri"/>
              </w:rPr>
            </w:pPr>
            <w:r w:rsidRPr="008D1FD3">
              <w:rPr>
                <w:rFonts w:ascii="Calibri" w:hAnsi="Calibri" w:cs="Calibri"/>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DAF231" w14:textId="77777777" w:rsidR="00C67C06" w:rsidRPr="008D1FD3" w:rsidRDefault="00C67C06" w:rsidP="00C67C06">
            <w:pPr>
              <w:jc w:val="both"/>
              <w:rPr>
                <w:rFonts w:ascii="Calibri" w:hAnsi="Calibri" w:cs="Calibri"/>
              </w:rPr>
            </w:pPr>
            <w:r w:rsidRPr="008D1FD3">
              <w:rPr>
                <w:rFonts w:ascii="Calibri" w:hAnsi="Calibri" w:cs="Calibri"/>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8A4289" w14:textId="77777777" w:rsidR="00C67C06" w:rsidRPr="008D1FD3" w:rsidRDefault="00C67C06" w:rsidP="00C67C06">
            <w:pPr>
              <w:jc w:val="both"/>
              <w:rPr>
                <w:rFonts w:ascii="Calibri" w:hAnsi="Calibri" w:cs="Calibri"/>
              </w:rPr>
            </w:pPr>
            <w:r w:rsidRPr="008D1FD3">
              <w:rPr>
                <w:rFonts w:ascii="Calibri" w:hAnsi="Calibri" w:cs="Calibri"/>
              </w:rPr>
              <w:t>3067</w:t>
            </w:r>
          </w:p>
        </w:tc>
      </w:tr>
      <w:tr w:rsidR="00C67C06" w:rsidRPr="008D1FD3" w14:paraId="5759747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3E5A0F" w14:textId="77777777" w:rsidR="00C67C06" w:rsidRPr="008D1FD3" w:rsidRDefault="00C67C06" w:rsidP="00C67C06">
            <w:pPr>
              <w:jc w:val="both"/>
              <w:rPr>
                <w:rFonts w:ascii="Calibri" w:hAnsi="Calibri" w:cs="Calibri"/>
              </w:rPr>
            </w:pPr>
            <w:r w:rsidRPr="008D1FD3">
              <w:rPr>
                <w:rFonts w:ascii="Calibri" w:hAnsi="Calibri" w:cs="Calibri"/>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11E55E" w14:textId="77777777" w:rsidR="00C67C06" w:rsidRPr="008D1FD3" w:rsidRDefault="00C67C06" w:rsidP="00C67C06">
            <w:pPr>
              <w:jc w:val="both"/>
              <w:rPr>
                <w:rFonts w:ascii="Calibri" w:hAnsi="Calibri" w:cs="Calibri"/>
              </w:rPr>
            </w:pPr>
            <w:r w:rsidRPr="008D1FD3">
              <w:rPr>
                <w:rFonts w:ascii="Calibri" w:hAnsi="Calibri" w:cs="Calibri"/>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8FAA0" w14:textId="77777777" w:rsidR="00C67C06" w:rsidRPr="008D1FD3" w:rsidRDefault="00C67C06" w:rsidP="00C67C06">
            <w:pPr>
              <w:jc w:val="both"/>
              <w:rPr>
                <w:rFonts w:ascii="Calibri" w:hAnsi="Calibri" w:cs="Calibri"/>
              </w:rPr>
            </w:pPr>
            <w:r w:rsidRPr="008D1FD3">
              <w:rPr>
                <w:rFonts w:ascii="Calibri" w:hAnsi="Calibri" w:cs="Calibri"/>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D39DCC" w14:textId="77777777" w:rsidR="00C67C06" w:rsidRPr="008D1FD3" w:rsidRDefault="00C67C06" w:rsidP="00C67C06">
            <w:pPr>
              <w:jc w:val="both"/>
              <w:rPr>
                <w:rFonts w:ascii="Calibri" w:hAnsi="Calibri" w:cs="Calibri"/>
              </w:rPr>
            </w:pPr>
            <w:r w:rsidRPr="008D1FD3">
              <w:rPr>
                <w:rFonts w:ascii="Calibri" w:hAnsi="Calibri" w:cs="Calibri"/>
              </w:rPr>
              <w:t>2817</w:t>
            </w:r>
          </w:p>
        </w:tc>
      </w:tr>
      <w:tr w:rsidR="00C67C06" w:rsidRPr="008D1FD3" w14:paraId="6AD41C8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D720BA" w14:textId="77777777" w:rsidR="00C67C06" w:rsidRPr="008D1FD3" w:rsidRDefault="00C67C06" w:rsidP="00C67C06">
            <w:pPr>
              <w:jc w:val="both"/>
              <w:rPr>
                <w:rFonts w:ascii="Calibri" w:hAnsi="Calibri" w:cs="Calibri"/>
              </w:rPr>
            </w:pPr>
            <w:r w:rsidRPr="008D1FD3">
              <w:rPr>
                <w:rFonts w:ascii="Calibri" w:hAnsi="Calibri" w:cs="Calibri"/>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F4B52" w14:textId="77777777" w:rsidR="00C67C06" w:rsidRPr="008D1FD3" w:rsidRDefault="00C67C06" w:rsidP="00C67C06">
            <w:pPr>
              <w:jc w:val="both"/>
              <w:rPr>
                <w:rFonts w:ascii="Calibri" w:hAnsi="Calibri" w:cs="Calibri"/>
              </w:rPr>
            </w:pPr>
            <w:r w:rsidRPr="008D1FD3">
              <w:rPr>
                <w:rFonts w:ascii="Calibri" w:hAnsi="Calibri" w:cs="Calibri"/>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97B22" w14:textId="77777777" w:rsidR="00C67C06" w:rsidRPr="008D1FD3" w:rsidRDefault="00C67C06" w:rsidP="00C67C06">
            <w:pPr>
              <w:jc w:val="both"/>
              <w:rPr>
                <w:rFonts w:ascii="Calibri" w:hAnsi="Calibri" w:cs="Calibri"/>
              </w:rPr>
            </w:pPr>
            <w:r w:rsidRPr="008D1FD3">
              <w:rPr>
                <w:rFonts w:ascii="Calibri" w:hAnsi="Calibri" w:cs="Calibri"/>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581DF" w14:textId="77777777" w:rsidR="00C67C06" w:rsidRPr="008D1FD3" w:rsidRDefault="00C67C06" w:rsidP="00C67C06">
            <w:pPr>
              <w:jc w:val="both"/>
              <w:rPr>
                <w:rFonts w:ascii="Calibri" w:hAnsi="Calibri" w:cs="Calibri"/>
              </w:rPr>
            </w:pPr>
            <w:r w:rsidRPr="008D1FD3">
              <w:rPr>
                <w:rFonts w:ascii="Calibri" w:hAnsi="Calibri" w:cs="Calibri"/>
              </w:rPr>
              <w:t>1095</w:t>
            </w:r>
          </w:p>
        </w:tc>
      </w:tr>
      <w:tr w:rsidR="00C67C06" w:rsidRPr="008D1FD3" w14:paraId="57B725A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7630C" w14:textId="77777777" w:rsidR="00C67C06" w:rsidRPr="008D1FD3" w:rsidRDefault="00C67C06" w:rsidP="00C67C06">
            <w:pPr>
              <w:jc w:val="both"/>
              <w:rPr>
                <w:rFonts w:ascii="Calibri" w:hAnsi="Calibri" w:cs="Calibri"/>
              </w:rPr>
            </w:pPr>
            <w:r w:rsidRPr="008D1FD3">
              <w:rPr>
                <w:rFonts w:ascii="Calibri" w:hAnsi="Calibri" w:cs="Calibri"/>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FB4E0" w14:textId="77777777" w:rsidR="00C67C06" w:rsidRPr="008D1FD3" w:rsidRDefault="00C67C06" w:rsidP="00C67C06">
            <w:pPr>
              <w:jc w:val="both"/>
              <w:rPr>
                <w:rFonts w:ascii="Calibri" w:hAnsi="Calibri" w:cs="Calibri"/>
              </w:rPr>
            </w:pPr>
            <w:r w:rsidRPr="008D1FD3">
              <w:rPr>
                <w:rFonts w:ascii="Calibri" w:hAnsi="Calibri" w:cs="Calibri"/>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AD655" w14:textId="77777777" w:rsidR="00C67C06" w:rsidRPr="008D1FD3" w:rsidRDefault="00C67C06" w:rsidP="00C67C06">
            <w:pPr>
              <w:jc w:val="both"/>
              <w:rPr>
                <w:rFonts w:ascii="Calibri" w:hAnsi="Calibri" w:cs="Calibri"/>
              </w:rPr>
            </w:pPr>
            <w:r w:rsidRPr="008D1FD3">
              <w:rPr>
                <w:rFonts w:ascii="Calibri" w:hAnsi="Calibri" w:cs="Calibri"/>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D565D" w14:textId="77777777" w:rsidR="00C67C06" w:rsidRPr="008D1FD3" w:rsidRDefault="00C67C06" w:rsidP="00C67C06">
            <w:pPr>
              <w:jc w:val="both"/>
              <w:rPr>
                <w:rFonts w:ascii="Calibri" w:hAnsi="Calibri" w:cs="Calibri"/>
              </w:rPr>
            </w:pPr>
            <w:r w:rsidRPr="008D1FD3">
              <w:rPr>
                <w:rFonts w:ascii="Calibri" w:hAnsi="Calibri" w:cs="Calibri"/>
              </w:rPr>
              <w:t>988</w:t>
            </w:r>
          </w:p>
        </w:tc>
      </w:tr>
      <w:tr w:rsidR="00C67C06" w:rsidRPr="008D1FD3" w14:paraId="3256519D"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2D02F0" w14:textId="77777777" w:rsidR="00C67C06" w:rsidRPr="008D1FD3" w:rsidRDefault="00C67C06" w:rsidP="00C67C06">
            <w:pPr>
              <w:jc w:val="both"/>
              <w:rPr>
                <w:rFonts w:ascii="Calibri" w:hAnsi="Calibri" w:cs="Calibri"/>
              </w:rPr>
            </w:pPr>
            <w:r w:rsidRPr="008D1FD3">
              <w:rPr>
                <w:rFonts w:ascii="Calibri" w:hAnsi="Calibri" w:cs="Calibri"/>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687A7" w14:textId="77777777" w:rsidR="00C67C06" w:rsidRPr="008D1FD3" w:rsidRDefault="00C67C06" w:rsidP="00C67C06">
            <w:pPr>
              <w:jc w:val="both"/>
              <w:rPr>
                <w:rFonts w:ascii="Calibri" w:hAnsi="Calibri" w:cs="Calibri"/>
              </w:rPr>
            </w:pPr>
            <w:r w:rsidRPr="008D1FD3">
              <w:rPr>
                <w:rFonts w:ascii="Calibri" w:hAnsi="Calibri" w:cs="Calibri"/>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F0308" w14:textId="77777777" w:rsidR="00C67C06" w:rsidRPr="008D1FD3" w:rsidRDefault="00C67C06" w:rsidP="00C67C06">
            <w:pPr>
              <w:jc w:val="both"/>
              <w:rPr>
                <w:rFonts w:ascii="Calibri" w:hAnsi="Calibri" w:cs="Calibri"/>
              </w:rPr>
            </w:pPr>
            <w:r w:rsidRPr="008D1FD3">
              <w:rPr>
                <w:rFonts w:ascii="Calibri" w:hAnsi="Calibri" w:cs="Calibri"/>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4434B" w14:textId="77777777" w:rsidR="00C67C06" w:rsidRPr="008D1FD3" w:rsidRDefault="00C67C06" w:rsidP="00C67C06">
            <w:pPr>
              <w:jc w:val="both"/>
              <w:rPr>
                <w:rFonts w:ascii="Calibri" w:hAnsi="Calibri" w:cs="Calibri"/>
              </w:rPr>
            </w:pPr>
            <w:r w:rsidRPr="008D1FD3">
              <w:rPr>
                <w:rFonts w:ascii="Calibri" w:hAnsi="Calibri" w:cs="Calibri"/>
              </w:rPr>
              <w:t>891</w:t>
            </w:r>
          </w:p>
        </w:tc>
      </w:tr>
      <w:tr w:rsidR="00C67C06" w:rsidRPr="008D1FD3" w14:paraId="6160B6EC"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85C4CF" w14:textId="77777777" w:rsidR="00C67C06" w:rsidRPr="008D1FD3" w:rsidRDefault="00C67C06" w:rsidP="00C67C06">
            <w:pPr>
              <w:jc w:val="both"/>
              <w:rPr>
                <w:rFonts w:ascii="Calibri" w:hAnsi="Calibri" w:cs="Calibri"/>
              </w:rPr>
            </w:pPr>
            <w:r w:rsidRPr="008D1FD3">
              <w:rPr>
                <w:rFonts w:ascii="Calibri" w:hAnsi="Calibri" w:cs="Calibri"/>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C0BB3" w14:textId="77777777" w:rsidR="00C67C06" w:rsidRPr="008D1FD3" w:rsidRDefault="00C67C06" w:rsidP="00C67C06">
            <w:pPr>
              <w:jc w:val="both"/>
              <w:rPr>
                <w:rFonts w:ascii="Calibri" w:hAnsi="Calibri" w:cs="Calibri"/>
              </w:rPr>
            </w:pPr>
            <w:r w:rsidRPr="008D1FD3">
              <w:rPr>
                <w:rFonts w:ascii="Calibri" w:hAnsi="Calibri" w:cs="Calibri"/>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B984FB" w14:textId="77777777" w:rsidR="00C67C06" w:rsidRPr="008D1FD3" w:rsidRDefault="00C67C06" w:rsidP="00C67C06">
            <w:pPr>
              <w:jc w:val="both"/>
              <w:rPr>
                <w:rFonts w:ascii="Calibri" w:hAnsi="Calibri" w:cs="Calibri"/>
              </w:rPr>
            </w:pPr>
            <w:r w:rsidRPr="008D1FD3">
              <w:rPr>
                <w:rFonts w:ascii="Calibri" w:hAnsi="Calibri" w:cs="Calibri"/>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F5872" w14:textId="77777777" w:rsidR="00C67C06" w:rsidRPr="008D1FD3" w:rsidRDefault="00C67C06" w:rsidP="00C67C06">
            <w:pPr>
              <w:jc w:val="both"/>
              <w:rPr>
                <w:rFonts w:ascii="Calibri" w:hAnsi="Calibri" w:cs="Calibri"/>
              </w:rPr>
            </w:pPr>
            <w:r w:rsidRPr="008D1FD3">
              <w:rPr>
                <w:rFonts w:ascii="Calibri" w:hAnsi="Calibri" w:cs="Calibri"/>
              </w:rPr>
              <w:t>739</w:t>
            </w:r>
          </w:p>
        </w:tc>
      </w:tr>
      <w:tr w:rsidR="00C67C06" w:rsidRPr="008D1FD3" w14:paraId="736D3586"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66DB3" w14:textId="77777777" w:rsidR="00C67C06" w:rsidRPr="008D1FD3" w:rsidRDefault="00C67C06" w:rsidP="00C67C06">
            <w:pPr>
              <w:jc w:val="both"/>
              <w:rPr>
                <w:rFonts w:ascii="Calibri" w:hAnsi="Calibri" w:cs="Calibri"/>
              </w:rPr>
            </w:pPr>
            <w:r w:rsidRPr="008D1FD3">
              <w:rPr>
                <w:rFonts w:ascii="Calibri" w:hAnsi="Calibri" w:cs="Calibri"/>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B506E" w14:textId="77777777" w:rsidR="00C67C06" w:rsidRPr="008D1FD3" w:rsidRDefault="00C67C06" w:rsidP="00C67C06">
            <w:pPr>
              <w:jc w:val="both"/>
              <w:rPr>
                <w:rFonts w:ascii="Calibri" w:hAnsi="Calibri" w:cs="Calibri"/>
              </w:rPr>
            </w:pPr>
            <w:r w:rsidRPr="008D1FD3">
              <w:rPr>
                <w:rFonts w:ascii="Calibri" w:hAnsi="Calibri" w:cs="Calibri"/>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097516" w14:textId="77777777" w:rsidR="00C67C06" w:rsidRPr="008D1FD3" w:rsidRDefault="00C67C06" w:rsidP="00C67C06">
            <w:pPr>
              <w:jc w:val="both"/>
              <w:rPr>
                <w:rFonts w:ascii="Calibri" w:hAnsi="Calibri" w:cs="Calibri"/>
              </w:rPr>
            </w:pPr>
            <w:r w:rsidRPr="008D1FD3">
              <w:rPr>
                <w:rFonts w:ascii="Calibri" w:hAnsi="Calibri" w:cs="Calibri"/>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DA0C4" w14:textId="77777777" w:rsidR="00C67C06" w:rsidRPr="008D1FD3" w:rsidRDefault="00C67C06" w:rsidP="00C67C06">
            <w:pPr>
              <w:jc w:val="both"/>
              <w:rPr>
                <w:rFonts w:ascii="Calibri" w:hAnsi="Calibri" w:cs="Calibri"/>
              </w:rPr>
            </w:pPr>
            <w:r w:rsidRPr="008D1FD3">
              <w:rPr>
                <w:rFonts w:ascii="Calibri" w:hAnsi="Calibri" w:cs="Calibri"/>
              </w:rPr>
              <w:t>775</w:t>
            </w:r>
          </w:p>
        </w:tc>
      </w:tr>
      <w:tr w:rsidR="00C67C06" w:rsidRPr="008D1FD3" w14:paraId="4A1D968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AB49F8" w14:textId="77777777" w:rsidR="00C67C06" w:rsidRPr="008D1FD3" w:rsidRDefault="00C67C06" w:rsidP="00C67C06">
            <w:pPr>
              <w:jc w:val="both"/>
              <w:rPr>
                <w:rFonts w:ascii="Calibri" w:hAnsi="Calibri" w:cs="Calibri"/>
              </w:rPr>
            </w:pPr>
            <w:r w:rsidRPr="008D1FD3">
              <w:rPr>
                <w:rFonts w:ascii="Calibri" w:hAnsi="Calibri" w:cs="Calibri"/>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18557" w14:textId="77777777" w:rsidR="00C67C06" w:rsidRPr="008D1FD3" w:rsidRDefault="00C67C06" w:rsidP="00C67C06">
            <w:pPr>
              <w:jc w:val="both"/>
              <w:rPr>
                <w:rFonts w:ascii="Calibri" w:hAnsi="Calibri" w:cs="Calibri"/>
              </w:rPr>
            </w:pPr>
            <w:r w:rsidRPr="008D1FD3">
              <w:rPr>
                <w:rFonts w:ascii="Calibri" w:hAnsi="Calibri" w:cs="Calibri"/>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510B4" w14:textId="77777777" w:rsidR="00C67C06" w:rsidRPr="008D1FD3" w:rsidRDefault="00C67C06" w:rsidP="00C67C06">
            <w:pPr>
              <w:jc w:val="both"/>
              <w:rPr>
                <w:rFonts w:ascii="Calibri" w:hAnsi="Calibri" w:cs="Calibri"/>
              </w:rPr>
            </w:pPr>
            <w:r w:rsidRPr="008D1FD3">
              <w:rPr>
                <w:rFonts w:ascii="Calibri" w:hAnsi="Calibri" w:cs="Calibri"/>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EA8C6" w14:textId="77777777" w:rsidR="00C67C06" w:rsidRPr="008D1FD3" w:rsidRDefault="00C67C06" w:rsidP="00C67C06">
            <w:pPr>
              <w:jc w:val="both"/>
              <w:rPr>
                <w:rFonts w:ascii="Calibri" w:hAnsi="Calibri" w:cs="Calibri"/>
              </w:rPr>
            </w:pPr>
            <w:r w:rsidRPr="008D1FD3">
              <w:rPr>
                <w:rFonts w:ascii="Calibri" w:hAnsi="Calibri" w:cs="Calibri"/>
              </w:rPr>
              <w:t>818</w:t>
            </w:r>
          </w:p>
        </w:tc>
      </w:tr>
      <w:tr w:rsidR="00C67C06" w:rsidRPr="008D1FD3" w14:paraId="0304485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24E11B" w14:textId="77777777" w:rsidR="00C67C06" w:rsidRPr="008D1FD3" w:rsidRDefault="00C67C06" w:rsidP="00C67C06">
            <w:pPr>
              <w:jc w:val="both"/>
              <w:rPr>
                <w:rFonts w:ascii="Calibri" w:hAnsi="Calibri" w:cs="Calibri"/>
              </w:rPr>
            </w:pPr>
            <w:r w:rsidRPr="008D1FD3">
              <w:rPr>
                <w:rFonts w:ascii="Calibri" w:hAnsi="Calibri" w:cs="Calibri"/>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CB2C1" w14:textId="77777777" w:rsidR="00C67C06" w:rsidRPr="008D1FD3" w:rsidRDefault="00C67C06" w:rsidP="00C67C06">
            <w:pPr>
              <w:jc w:val="both"/>
              <w:rPr>
                <w:rFonts w:ascii="Calibri" w:hAnsi="Calibri" w:cs="Calibri"/>
              </w:rPr>
            </w:pPr>
            <w:r w:rsidRPr="008D1FD3">
              <w:rPr>
                <w:rFonts w:ascii="Calibri" w:hAnsi="Calibri" w:cs="Calibri"/>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9051" w14:textId="77777777" w:rsidR="00C67C06" w:rsidRPr="008D1FD3" w:rsidRDefault="00C67C06" w:rsidP="00C67C06">
            <w:pPr>
              <w:jc w:val="both"/>
              <w:rPr>
                <w:rFonts w:ascii="Calibri" w:hAnsi="Calibri" w:cs="Calibri"/>
              </w:rPr>
            </w:pPr>
            <w:r w:rsidRPr="008D1FD3">
              <w:rPr>
                <w:rFonts w:ascii="Calibri" w:hAnsi="Calibri" w:cs="Calibri"/>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7D72" w14:textId="77777777" w:rsidR="00C67C06" w:rsidRPr="008D1FD3" w:rsidRDefault="00C67C06" w:rsidP="00C67C06">
            <w:pPr>
              <w:jc w:val="both"/>
              <w:rPr>
                <w:rFonts w:ascii="Calibri" w:hAnsi="Calibri" w:cs="Calibri"/>
              </w:rPr>
            </w:pPr>
            <w:r w:rsidRPr="008D1FD3">
              <w:rPr>
                <w:rFonts w:ascii="Calibri" w:hAnsi="Calibri" w:cs="Calibri"/>
              </w:rPr>
              <w:t>516</w:t>
            </w:r>
          </w:p>
        </w:tc>
      </w:tr>
      <w:tr w:rsidR="00C67C06" w:rsidRPr="008D1FD3" w14:paraId="2020F973"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922B3" w14:textId="77777777" w:rsidR="00C67C06" w:rsidRPr="008D1FD3" w:rsidRDefault="00C67C06" w:rsidP="00C67C06">
            <w:pPr>
              <w:jc w:val="both"/>
              <w:rPr>
                <w:rFonts w:ascii="Calibri" w:hAnsi="Calibri" w:cs="Calibri"/>
              </w:rPr>
            </w:pPr>
            <w:r w:rsidRPr="008D1FD3">
              <w:rPr>
                <w:rFonts w:ascii="Calibri" w:hAnsi="Calibri" w:cs="Calibri"/>
              </w:rPr>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52417" w14:textId="77777777" w:rsidR="00C67C06" w:rsidRPr="008D1FD3" w:rsidRDefault="00C67C06" w:rsidP="00C67C06">
            <w:pPr>
              <w:jc w:val="both"/>
              <w:rPr>
                <w:rFonts w:ascii="Calibri" w:hAnsi="Calibri" w:cs="Calibri"/>
              </w:rPr>
            </w:pPr>
            <w:r w:rsidRPr="008D1FD3">
              <w:rPr>
                <w:rFonts w:ascii="Calibri" w:hAnsi="Calibri" w:cs="Calibri"/>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668E3" w14:textId="77777777" w:rsidR="00C67C06" w:rsidRPr="008D1FD3" w:rsidRDefault="00C67C06" w:rsidP="00C67C06">
            <w:pPr>
              <w:jc w:val="both"/>
              <w:rPr>
                <w:rFonts w:ascii="Calibri" w:hAnsi="Calibri" w:cs="Calibri"/>
              </w:rPr>
            </w:pPr>
            <w:r w:rsidRPr="008D1FD3">
              <w:rPr>
                <w:rFonts w:ascii="Calibri" w:hAnsi="Calibri" w:cs="Calibri"/>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42A0D6" w14:textId="77777777" w:rsidR="00C67C06" w:rsidRPr="008D1FD3" w:rsidRDefault="00C67C06" w:rsidP="00C67C06">
            <w:pPr>
              <w:jc w:val="both"/>
              <w:rPr>
                <w:rFonts w:ascii="Calibri" w:hAnsi="Calibri" w:cs="Calibri"/>
              </w:rPr>
            </w:pPr>
            <w:r w:rsidRPr="008D1FD3">
              <w:rPr>
                <w:rFonts w:ascii="Calibri" w:hAnsi="Calibri" w:cs="Calibri"/>
              </w:rPr>
              <w:t>526</w:t>
            </w:r>
          </w:p>
        </w:tc>
      </w:tr>
      <w:tr w:rsidR="00C67C06" w:rsidRPr="008D1FD3" w14:paraId="240FDA9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0E8419" w14:textId="77777777" w:rsidR="00C67C06" w:rsidRPr="008D1FD3" w:rsidRDefault="00C67C06" w:rsidP="00C67C06">
            <w:pPr>
              <w:jc w:val="both"/>
              <w:rPr>
                <w:rFonts w:ascii="Calibri" w:hAnsi="Calibri" w:cs="Calibri"/>
              </w:rPr>
            </w:pPr>
            <w:r w:rsidRPr="008D1FD3">
              <w:rPr>
                <w:rFonts w:ascii="Calibri" w:hAnsi="Calibri" w:cs="Calibri"/>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8C52" w14:textId="77777777" w:rsidR="00C67C06" w:rsidRPr="008D1FD3" w:rsidRDefault="00C67C06" w:rsidP="00C67C06">
            <w:pPr>
              <w:jc w:val="both"/>
              <w:rPr>
                <w:rFonts w:ascii="Calibri" w:hAnsi="Calibri" w:cs="Calibri"/>
              </w:rPr>
            </w:pPr>
            <w:r w:rsidRPr="008D1FD3">
              <w:rPr>
                <w:rFonts w:ascii="Calibri" w:hAnsi="Calibri" w:cs="Calibri"/>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0C71" w14:textId="77777777" w:rsidR="00C67C06" w:rsidRPr="008D1FD3" w:rsidRDefault="00C67C06" w:rsidP="00C67C06">
            <w:pPr>
              <w:jc w:val="both"/>
              <w:rPr>
                <w:rFonts w:ascii="Calibri" w:hAnsi="Calibri" w:cs="Calibri"/>
              </w:rPr>
            </w:pPr>
            <w:r w:rsidRPr="008D1FD3">
              <w:rPr>
                <w:rFonts w:ascii="Calibri" w:hAnsi="Calibri" w:cs="Calibri"/>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C1F0C" w14:textId="77777777" w:rsidR="00C67C06" w:rsidRPr="008D1FD3" w:rsidRDefault="00C67C06" w:rsidP="00C67C06">
            <w:pPr>
              <w:jc w:val="both"/>
              <w:rPr>
                <w:rFonts w:ascii="Calibri" w:hAnsi="Calibri" w:cs="Calibri"/>
              </w:rPr>
            </w:pPr>
            <w:r w:rsidRPr="008D1FD3">
              <w:rPr>
                <w:rFonts w:ascii="Calibri" w:hAnsi="Calibri" w:cs="Calibri"/>
              </w:rPr>
              <w:t>460</w:t>
            </w:r>
          </w:p>
        </w:tc>
      </w:tr>
      <w:tr w:rsidR="00C67C06" w:rsidRPr="008D1FD3" w14:paraId="3D1D567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41946C" w14:textId="77777777" w:rsidR="00C67C06" w:rsidRPr="008D1FD3" w:rsidRDefault="00C67C06" w:rsidP="00C67C06">
            <w:pPr>
              <w:jc w:val="both"/>
              <w:rPr>
                <w:rFonts w:ascii="Calibri" w:hAnsi="Calibri" w:cs="Calibri"/>
              </w:rPr>
            </w:pPr>
            <w:r w:rsidRPr="008D1FD3">
              <w:rPr>
                <w:rFonts w:ascii="Calibri" w:hAnsi="Calibri" w:cs="Calibri"/>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7A43C" w14:textId="77777777" w:rsidR="00C67C06" w:rsidRPr="008D1FD3" w:rsidRDefault="00C67C06" w:rsidP="00C67C06">
            <w:pPr>
              <w:jc w:val="both"/>
              <w:rPr>
                <w:rFonts w:ascii="Calibri" w:hAnsi="Calibri" w:cs="Calibri"/>
              </w:rPr>
            </w:pPr>
            <w:r w:rsidRPr="008D1FD3">
              <w:rPr>
                <w:rFonts w:ascii="Calibri" w:hAnsi="Calibri" w:cs="Calibri"/>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48A0F" w14:textId="77777777" w:rsidR="00C67C06" w:rsidRPr="008D1FD3" w:rsidRDefault="00C67C06" w:rsidP="00C67C06">
            <w:pPr>
              <w:jc w:val="both"/>
              <w:rPr>
                <w:rFonts w:ascii="Calibri" w:hAnsi="Calibri" w:cs="Calibri"/>
              </w:rPr>
            </w:pPr>
            <w:r w:rsidRPr="008D1FD3">
              <w:rPr>
                <w:rFonts w:ascii="Calibri" w:hAnsi="Calibri" w:cs="Calibri"/>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12961" w14:textId="77777777" w:rsidR="00C67C06" w:rsidRPr="008D1FD3" w:rsidRDefault="00C67C06" w:rsidP="00C67C06">
            <w:pPr>
              <w:jc w:val="both"/>
              <w:rPr>
                <w:rFonts w:ascii="Calibri" w:hAnsi="Calibri" w:cs="Calibri"/>
              </w:rPr>
            </w:pPr>
            <w:r w:rsidRPr="008D1FD3">
              <w:rPr>
                <w:rFonts w:ascii="Calibri" w:hAnsi="Calibri" w:cs="Calibri"/>
              </w:rPr>
              <w:t>368</w:t>
            </w:r>
          </w:p>
        </w:tc>
      </w:tr>
      <w:tr w:rsidR="00C67C06" w:rsidRPr="008D1FD3" w14:paraId="575164ED"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8AE02F" w14:textId="77777777" w:rsidR="00C67C06" w:rsidRPr="008D1FD3" w:rsidRDefault="00C67C06" w:rsidP="00C67C06">
            <w:pPr>
              <w:jc w:val="both"/>
              <w:rPr>
                <w:rFonts w:ascii="Calibri" w:hAnsi="Calibri" w:cs="Calibri"/>
              </w:rPr>
            </w:pPr>
            <w:r w:rsidRPr="008D1FD3">
              <w:rPr>
                <w:rFonts w:ascii="Calibri" w:hAnsi="Calibri" w:cs="Calibri"/>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73374" w14:textId="77777777" w:rsidR="00C67C06" w:rsidRPr="008D1FD3" w:rsidRDefault="00C67C06" w:rsidP="00C67C06">
            <w:pPr>
              <w:jc w:val="both"/>
              <w:rPr>
                <w:rFonts w:ascii="Calibri" w:hAnsi="Calibri" w:cs="Calibri"/>
              </w:rPr>
            </w:pPr>
            <w:r w:rsidRPr="008D1FD3">
              <w:rPr>
                <w:rFonts w:ascii="Calibri" w:hAnsi="Calibri" w:cs="Calibri"/>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0DD4D0" w14:textId="77777777" w:rsidR="00C67C06" w:rsidRPr="008D1FD3" w:rsidRDefault="00C67C06" w:rsidP="00C67C06">
            <w:pPr>
              <w:jc w:val="both"/>
              <w:rPr>
                <w:rFonts w:ascii="Calibri" w:hAnsi="Calibri" w:cs="Calibri"/>
              </w:rPr>
            </w:pPr>
            <w:r w:rsidRPr="008D1FD3">
              <w:rPr>
                <w:rFonts w:ascii="Calibri" w:hAnsi="Calibri" w:cs="Calibri"/>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A0A14" w14:textId="77777777" w:rsidR="00C67C06" w:rsidRPr="008D1FD3" w:rsidRDefault="00C67C06" w:rsidP="00C67C06">
            <w:pPr>
              <w:jc w:val="both"/>
              <w:rPr>
                <w:rFonts w:ascii="Calibri" w:hAnsi="Calibri" w:cs="Calibri"/>
              </w:rPr>
            </w:pPr>
            <w:r w:rsidRPr="008D1FD3">
              <w:rPr>
                <w:rFonts w:ascii="Calibri" w:hAnsi="Calibri" w:cs="Calibri"/>
              </w:rPr>
              <w:t>347</w:t>
            </w:r>
          </w:p>
        </w:tc>
      </w:tr>
      <w:tr w:rsidR="00C67C06" w:rsidRPr="008D1FD3" w14:paraId="5B4F64B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99B2C2" w14:textId="77777777" w:rsidR="00C67C06" w:rsidRPr="008D1FD3" w:rsidRDefault="00C67C06" w:rsidP="00C67C06">
            <w:pPr>
              <w:jc w:val="both"/>
              <w:rPr>
                <w:rFonts w:ascii="Calibri" w:hAnsi="Calibri" w:cs="Calibri"/>
              </w:rPr>
            </w:pPr>
            <w:r w:rsidRPr="008D1FD3">
              <w:rPr>
                <w:rFonts w:ascii="Calibri" w:hAnsi="Calibri" w:cs="Calibri"/>
              </w:rPr>
              <w:lastRenderedPageBreak/>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BB46F" w14:textId="77777777" w:rsidR="00C67C06" w:rsidRPr="008D1FD3" w:rsidRDefault="00C67C06" w:rsidP="00C67C06">
            <w:pPr>
              <w:jc w:val="both"/>
              <w:rPr>
                <w:rFonts w:ascii="Calibri" w:hAnsi="Calibri" w:cs="Calibri"/>
              </w:rPr>
            </w:pPr>
            <w:r w:rsidRPr="008D1FD3">
              <w:rPr>
                <w:rFonts w:ascii="Calibri" w:hAnsi="Calibri" w:cs="Calibri"/>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5FF1C" w14:textId="77777777" w:rsidR="00C67C06" w:rsidRPr="008D1FD3" w:rsidRDefault="00C67C06" w:rsidP="00C67C06">
            <w:pPr>
              <w:jc w:val="both"/>
              <w:rPr>
                <w:rFonts w:ascii="Calibri" w:hAnsi="Calibri" w:cs="Calibri"/>
              </w:rPr>
            </w:pPr>
            <w:r w:rsidRPr="008D1FD3">
              <w:rPr>
                <w:rFonts w:ascii="Calibri" w:hAnsi="Calibri" w:cs="Calibri"/>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8A786" w14:textId="77777777" w:rsidR="00C67C06" w:rsidRPr="008D1FD3" w:rsidRDefault="00C67C06" w:rsidP="00C67C06">
            <w:pPr>
              <w:jc w:val="both"/>
              <w:rPr>
                <w:rFonts w:ascii="Calibri" w:hAnsi="Calibri" w:cs="Calibri"/>
              </w:rPr>
            </w:pPr>
            <w:r w:rsidRPr="008D1FD3">
              <w:rPr>
                <w:rFonts w:ascii="Calibri" w:hAnsi="Calibri" w:cs="Calibri"/>
              </w:rPr>
              <w:t>280</w:t>
            </w:r>
          </w:p>
        </w:tc>
      </w:tr>
      <w:tr w:rsidR="00C67C06" w:rsidRPr="008D1FD3" w14:paraId="0F2E6F32"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6D02B" w14:textId="77777777" w:rsidR="00C67C06" w:rsidRPr="008D1FD3" w:rsidRDefault="00C67C06" w:rsidP="00C67C06">
            <w:pPr>
              <w:jc w:val="both"/>
              <w:rPr>
                <w:rFonts w:ascii="Calibri" w:hAnsi="Calibri" w:cs="Calibri"/>
              </w:rPr>
            </w:pPr>
            <w:r w:rsidRPr="008D1FD3">
              <w:rPr>
                <w:rFonts w:ascii="Calibri" w:hAnsi="Calibri" w:cs="Calibri"/>
              </w:rPr>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CB5D9" w14:textId="77777777" w:rsidR="00C67C06" w:rsidRPr="008D1FD3" w:rsidRDefault="00C67C06" w:rsidP="00C67C06">
            <w:pPr>
              <w:jc w:val="both"/>
              <w:rPr>
                <w:rFonts w:ascii="Calibri" w:hAnsi="Calibri" w:cs="Calibri"/>
              </w:rPr>
            </w:pPr>
            <w:r w:rsidRPr="008D1FD3">
              <w:rPr>
                <w:rFonts w:ascii="Calibri" w:hAnsi="Calibri" w:cs="Calibri"/>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91075" w14:textId="77777777" w:rsidR="00C67C06" w:rsidRPr="008D1FD3" w:rsidRDefault="00C67C06" w:rsidP="00C67C06">
            <w:pPr>
              <w:jc w:val="both"/>
              <w:rPr>
                <w:rFonts w:ascii="Calibri" w:hAnsi="Calibri" w:cs="Calibri"/>
              </w:rPr>
            </w:pPr>
            <w:r w:rsidRPr="008D1FD3">
              <w:rPr>
                <w:rFonts w:ascii="Calibri" w:hAnsi="Calibri" w:cs="Calibri"/>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95569" w14:textId="77777777" w:rsidR="00C67C06" w:rsidRPr="008D1FD3" w:rsidRDefault="00C67C06" w:rsidP="00C67C06">
            <w:pPr>
              <w:jc w:val="both"/>
              <w:rPr>
                <w:rFonts w:ascii="Calibri" w:hAnsi="Calibri" w:cs="Calibri"/>
              </w:rPr>
            </w:pPr>
            <w:r w:rsidRPr="008D1FD3">
              <w:rPr>
                <w:rFonts w:ascii="Calibri" w:hAnsi="Calibri" w:cs="Calibri"/>
              </w:rPr>
              <w:t>291</w:t>
            </w:r>
          </w:p>
        </w:tc>
      </w:tr>
      <w:tr w:rsidR="00C67C06" w:rsidRPr="008D1FD3" w14:paraId="7C7DFE1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6C80AC" w14:textId="77777777" w:rsidR="00C67C06" w:rsidRPr="008D1FD3" w:rsidRDefault="00C67C06" w:rsidP="00C67C06">
            <w:pPr>
              <w:jc w:val="both"/>
              <w:rPr>
                <w:rFonts w:ascii="Calibri" w:hAnsi="Calibri" w:cs="Calibri"/>
              </w:rPr>
            </w:pPr>
            <w:r w:rsidRPr="008D1FD3">
              <w:rPr>
                <w:rFonts w:ascii="Calibri" w:hAnsi="Calibri" w:cs="Calibri"/>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1001A" w14:textId="77777777" w:rsidR="00C67C06" w:rsidRPr="008D1FD3" w:rsidRDefault="00C67C06" w:rsidP="00C67C06">
            <w:pPr>
              <w:jc w:val="both"/>
              <w:rPr>
                <w:rFonts w:ascii="Calibri" w:hAnsi="Calibri" w:cs="Calibri"/>
              </w:rPr>
            </w:pPr>
            <w:r w:rsidRPr="008D1FD3">
              <w:rPr>
                <w:rFonts w:ascii="Calibri" w:hAnsi="Calibri" w:cs="Calibri"/>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D96E" w14:textId="77777777" w:rsidR="00C67C06" w:rsidRPr="008D1FD3" w:rsidRDefault="00C67C06" w:rsidP="00C67C06">
            <w:pPr>
              <w:jc w:val="both"/>
              <w:rPr>
                <w:rFonts w:ascii="Calibri" w:hAnsi="Calibri" w:cs="Calibri"/>
              </w:rPr>
            </w:pPr>
            <w:r w:rsidRPr="008D1FD3">
              <w:rPr>
                <w:rFonts w:ascii="Calibri" w:hAnsi="Calibri" w:cs="Calibri"/>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4B5810" w14:textId="77777777" w:rsidR="00C67C06" w:rsidRPr="008D1FD3" w:rsidRDefault="00C67C06" w:rsidP="00C67C06">
            <w:pPr>
              <w:jc w:val="both"/>
              <w:rPr>
                <w:rFonts w:ascii="Calibri" w:hAnsi="Calibri" w:cs="Calibri"/>
              </w:rPr>
            </w:pPr>
            <w:r w:rsidRPr="008D1FD3">
              <w:rPr>
                <w:rFonts w:ascii="Calibri" w:hAnsi="Calibri" w:cs="Calibri"/>
              </w:rPr>
              <w:t>279</w:t>
            </w:r>
          </w:p>
        </w:tc>
      </w:tr>
      <w:tr w:rsidR="00C67C06" w:rsidRPr="008D1FD3" w14:paraId="4E9DE4E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8A36AB" w14:textId="77777777" w:rsidR="00C67C06" w:rsidRPr="008D1FD3" w:rsidRDefault="00C67C06" w:rsidP="00C67C06">
            <w:pPr>
              <w:jc w:val="both"/>
              <w:rPr>
                <w:rFonts w:ascii="Calibri" w:hAnsi="Calibri" w:cs="Calibri"/>
              </w:rPr>
            </w:pPr>
            <w:r w:rsidRPr="008D1FD3">
              <w:rPr>
                <w:rFonts w:ascii="Calibri" w:hAnsi="Calibri" w:cs="Calibri"/>
              </w:rPr>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5FF50B" w14:textId="77777777" w:rsidR="00C67C06" w:rsidRPr="008D1FD3" w:rsidRDefault="00C67C06" w:rsidP="00C67C06">
            <w:pPr>
              <w:jc w:val="both"/>
              <w:rPr>
                <w:rFonts w:ascii="Calibri" w:hAnsi="Calibri" w:cs="Calibri"/>
              </w:rPr>
            </w:pPr>
            <w:r w:rsidRPr="008D1FD3">
              <w:rPr>
                <w:rFonts w:ascii="Calibri" w:hAnsi="Calibri" w:cs="Calibri"/>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8864E" w14:textId="77777777" w:rsidR="00C67C06" w:rsidRPr="008D1FD3" w:rsidRDefault="00C67C06" w:rsidP="00C67C06">
            <w:pPr>
              <w:jc w:val="both"/>
              <w:rPr>
                <w:rFonts w:ascii="Calibri" w:hAnsi="Calibri" w:cs="Calibri"/>
              </w:rPr>
            </w:pPr>
            <w:r w:rsidRPr="008D1FD3">
              <w:rPr>
                <w:rFonts w:ascii="Calibri" w:hAnsi="Calibri" w:cs="Calibri"/>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5539F9" w14:textId="77777777" w:rsidR="00C67C06" w:rsidRPr="008D1FD3" w:rsidRDefault="00C67C06" w:rsidP="00C67C06">
            <w:pPr>
              <w:jc w:val="both"/>
              <w:rPr>
                <w:rFonts w:ascii="Calibri" w:hAnsi="Calibri" w:cs="Calibri"/>
              </w:rPr>
            </w:pPr>
            <w:r w:rsidRPr="008D1FD3">
              <w:rPr>
                <w:rFonts w:ascii="Calibri" w:hAnsi="Calibri" w:cs="Calibri"/>
              </w:rPr>
              <w:t>235</w:t>
            </w:r>
          </w:p>
        </w:tc>
      </w:tr>
      <w:tr w:rsidR="00C67C06" w:rsidRPr="008D1FD3" w14:paraId="5D1D2F5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A63CE96" w14:textId="77777777" w:rsidR="00C67C06" w:rsidRPr="008D1FD3" w:rsidRDefault="00C67C06" w:rsidP="00C67C06">
            <w:pPr>
              <w:jc w:val="both"/>
              <w:rPr>
                <w:rFonts w:ascii="Calibri" w:hAnsi="Calibri" w:cs="Calibri"/>
              </w:rPr>
            </w:pPr>
            <w:r w:rsidRPr="008D1FD3">
              <w:rPr>
                <w:rFonts w:ascii="Calibri" w:hAnsi="Calibri" w:cs="Calibri"/>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90159" w14:textId="77777777" w:rsidR="00C67C06" w:rsidRPr="008D1FD3" w:rsidRDefault="00C67C06" w:rsidP="00C67C06">
            <w:pPr>
              <w:jc w:val="both"/>
              <w:rPr>
                <w:rFonts w:ascii="Calibri" w:hAnsi="Calibri" w:cs="Calibri"/>
              </w:rPr>
            </w:pPr>
            <w:r w:rsidRPr="008D1FD3">
              <w:rPr>
                <w:rFonts w:ascii="Calibri" w:hAnsi="Calibri" w:cs="Calibri"/>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5774B" w14:textId="77777777" w:rsidR="00C67C06" w:rsidRPr="008D1FD3" w:rsidRDefault="00C67C06" w:rsidP="00C67C06">
            <w:pPr>
              <w:jc w:val="both"/>
              <w:rPr>
                <w:rFonts w:ascii="Calibri" w:hAnsi="Calibri" w:cs="Calibri"/>
              </w:rPr>
            </w:pPr>
            <w:r w:rsidRPr="008D1FD3">
              <w:rPr>
                <w:rFonts w:ascii="Calibri" w:hAnsi="Calibri" w:cs="Calibri"/>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E486B" w14:textId="77777777" w:rsidR="00C67C06" w:rsidRPr="008D1FD3" w:rsidRDefault="00C67C06" w:rsidP="00C67C06">
            <w:pPr>
              <w:jc w:val="both"/>
              <w:rPr>
                <w:rFonts w:ascii="Calibri" w:hAnsi="Calibri" w:cs="Calibri"/>
              </w:rPr>
            </w:pPr>
            <w:r w:rsidRPr="008D1FD3">
              <w:rPr>
                <w:rFonts w:ascii="Calibri" w:hAnsi="Calibri" w:cs="Calibri"/>
              </w:rPr>
              <w:t>217</w:t>
            </w:r>
          </w:p>
        </w:tc>
      </w:tr>
      <w:tr w:rsidR="00C67C06" w:rsidRPr="008D1FD3" w14:paraId="2E2654C0"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AE5A8C" w14:textId="77777777" w:rsidR="00C67C06" w:rsidRPr="008D1FD3" w:rsidRDefault="00C67C06" w:rsidP="00C67C06">
            <w:pPr>
              <w:jc w:val="both"/>
              <w:rPr>
                <w:rFonts w:ascii="Calibri" w:hAnsi="Calibri" w:cs="Calibri"/>
              </w:rPr>
            </w:pPr>
            <w:r w:rsidRPr="008D1FD3">
              <w:rPr>
                <w:rFonts w:ascii="Calibri" w:hAnsi="Calibri" w:cs="Calibri"/>
              </w:rPr>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4984F" w14:textId="77777777" w:rsidR="00C67C06" w:rsidRPr="008D1FD3" w:rsidRDefault="00C67C06" w:rsidP="00C67C06">
            <w:pPr>
              <w:jc w:val="both"/>
              <w:rPr>
                <w:rFonts w:ascii="Calibri" w:hAnsi="Calibri" w:cs="Calibri"/>
              </w:rPr>
            </w:pPr>
            <w:r w:rsidRPr="008D1FD3">
              <w:rPr>
                <w:rFonts w:ascii="Calibri" w:hAnsi="Calibri" w:cs="Calibri"/>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E3D450" w14:textId="77777777" w:rsidR="00C67C06" w:rsidRPr="008D1FD3" w:rsidRDefault="00C67C06" w:rsidP="00C67C06">
            <w:pPr>
              <w:jc w:val="both"/>
              <w:rPr>
                <w:rFonts w:ascii="Calibri" w:hAnsi="Calibri" w:cs="Calibri"/>
              </w:rPr>
            </w:pPr>
            <w:r w:rsidRPr="008D1FD3">
              <w:rPr>
                <w:rFonts w:ascii="Calibri" w:hAnsi="Calibri" w:cs="Calibri"/>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54AAB9" w14:textId="77777777" w:rsidR="00C67C06" w:rsidRPr="008D1FD3" w:rsidRDefault="00C67C06" w:rsidP="00C67C06">
            <w:pPr>
              <w:jc w:val="both"/>
              <w:rPr>
                <w:rFonts w:ascii="Calibri" w:hAnsi="Calibri" w:cs="Calibri"/>
              </w:rPr>
            </w:pPr>
            <w:r w:rsidRPr="008D1FD3">
              <w:rPr>
                <w:rFonts w:ascii="Calibri" w:hAnsi="Calibri" w:cs="Calibri"/>
              </w:rPr>
              <w:t>202</w:t>
            </w:r>
          </w:p>
        </w:tc>
      </w:tr>
      <w:tr w:rsidR="00C67C06" w:rsidRPr="008D1FD3" w14:paraId="6BFD2CF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8E0B04" w14:textId="77777777" w:rsidR="00C67C06" w:rsidRPr="008D1FD3" w:rsidRDefault="00C67C06" w:rsidP="00C67C06">
            <w:pPr>
              <w:jc w:val="both"/>
              <w:rPr>
                <w:rFonts w:ascii="Calibri" w:hAnsi="Calibri" w:cs="Calibri"/>
              </w:rPr>
            </w:pPr>
            <w:r w:rsidRPr="008D1FD3">
              <w:rPr>
                <w:rFonts w:ascii="Calibri" w:hAnsi="Calibri" w:cs="Calibri"/>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953F2" w14:textId="77777777" w:rsidR="00C67C06" w:rsidRPr="008D1FD3" w:rsidRDefault="00C67C06" w:rsidP="00C67C06">
            <w:pPr>
              <w:jc w:val="both"/>
              <w:rPr>
                <w:rFonts w:ascii="Calibri" w:hAnsi="Calibri" w:cs="Calibri"/>
              </w:rPr>
            </w:pPr>
            <w:r w:rsidRPr="008D1FD3">
              <w:rPr>
                <w:rFonts w:ascii="Calibri" w:hAnsi="Calibri" w:cs="Calibri"/>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64D4C" w14:textId="77777777" w:rsidR="00C67C06" w:rsidRPr="008D1FD3" w:rsidRDefault="00C67C06" w:rsidP="00C67C06">
            <w:pPr>
              <w:jc w:val="both"/>
              <w:rPr>
                <w:rFonts w:ascii="Calibri" w:hAnsi="Calibri" w:cs="Calibri"/>
              </w:rPr>
            </w:pPr>
            <w:r w:rsidRPr="008D1FD3">
              <w:rPr>
                <w:rFonts w:ascii="Calibri" w:hAnsi="Calibri" w:cs="Calibri"/>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0230A" w14:textId="77777777" w:rsidR="00C67C06" w:rsidRPr="008D1FD3" w:rsidRDefault="00C67C06" w:rsidP="00C67C06">
            <w:pPr>
              <w:jc w:val="both"/>
              <w:rPr>
                <w:rFonts w:ascii="Calibri" w:hAnsi="Calibri" w:cs="Calibri"/>
              </w:rPr>
            </w:pPr>
            <w:r w:rsidRPr="008D1FD3">
              <w:rPr>
                <w:rFonts w:ascii="Calibri" w:hAnsi="Calibri" w:cs="Calibri"/>
              </w:rPr>
              <w:t>16</w:t>
            </w:r>
          </w:p>
        </w:tc>
      </w:tr>
    </w:tbl>
    <w:p w14:paraId="4255D02F" w14:textId="77777777" w:rsidR="00C03BBD" w:rsidRPr="008D1FD3" w:rsidRDefault="00C03BBD" w:rsidP="006106F9">
      <w:pPr>
        <w:spacing w:line="480" w:lineRule="auto"/>
        <w:jc w:val="both"/>
        <w:rPr>
          <w:rFonts w:ascii="Calibri" w:hAnsi="Calibri" w:cs="Calibri"/>
        </w:rPr>
      </w:pPr>
    </w:p>
    <w:p w14:paraId="60479E75" w14:textId="4D57DC82" w:rsidR="007161D9" w:rsidRPr="008D1FD3" w:rsidRDefault="007161D9" w:rsidP="006106F9">
      <w:pPr>
        <w:spacing w:line="480" w:lineRule="auto"/>
        <w:jc w:val="both"/>
        <w:rPr>
          <w:rFonts w:ascii="Calibri" w:hAnsi="Calibri" w:cs="Calibri"/>
          <w:b/>
          <w:bCs/>
        </w:rPr>
      </w:pPr>
      <w:r w:rsidRPr="008D1FD3">
        <w:rPr>
          <w:rFonts w:ascii="Calibri" w:hAnsi="Calibri" w:cs="Calibri"/>
          <w:b/>
          <w:bCs/>
        </w:rPr>
        <w:t xml:space="preserve">CoronaNet </w:t>
      </w:r>
      <w:r w:rsidR="00C03BBD" w:rsidRPr="008D1FD3">
        <w:rPr>
          <w:rFonts w:ascii="Calibri" w:hAnsi="Calibri" w:cs="Calibri"/>
          <w:b/>
          <w:bCs/>
        </w:rPr>
        <w:fldChar w:fldCharType="begin"/>
      </w:r>
      <w:r w:rsidR="00C03BBD" w:rsidRPr="008D1FD3">
        <w:rPr>
          <w:rFonts w:ascii="Calibri" w:hAnsi="Calibri" w:cs="Calibri"/>
          <w:b/>
          <w:bCs/>
        </w:rPr>
        <w:instrText xml:space="preserve"> ADDIN ZOTERO_ITEM CSL_CITATION {"citationID":"QThMjTp3","properties":{"formattedCitation":"(Cheng et al. 2020)","plainCitation":"(Cheng et al. 2020)","noteIndex":0},"citationItems":[{"id":499,"uris":["http://zotero.org/users/9255699/items/MSSWJVTB"],"itemData":{"id":499,"type":"article-journal","abstract":"Governments worldwide have implemented countless policies in response to the COVID-19 pandemic. We present an initial public release of a large hand-coded dataset of over 13,000 such policy announcements across more than 195 countries. The dataset is updated daily, with a 5-day lag for validity checking. We document policies across numerous dimensions, including the type of policy, national versus subnational enforcement, the specific human group and geographical region targeted by the policy, and the time frame within which each policy is implemented. We further analyse the dataset using a Bayesian measurement model, which shows the quick acceleration of the adoption of costly policies across countries beginning in mid-March 2020 through 24 May 2020. We believe that these data will be instrumental for helping policymakers and researchers assess, among other objectives, how effective different policies are in addressing the spread and health outcomes of COVID-19.","container-title":"Nature Human Behaviour","DOI":"10.1038/s41562-020-0909-7","ISSN":"2397-3374","issue":"7","journalAbbreviation":"Nat Hum Behav","language":"en","note":"number: 7\npublisher: Nature Publishing Group","page":"756-768","source":"www.nature.com","title":"COVID-19 Government Response Event Dataset (CoronaNet v.1.0)","volume":"4","author":[{"family":"Cheng","given":"Cindy"},{"family":"Barceló","given":"Joan"},{"family":"Hartnett","given":"Allison Spencer"},{"family":"Kubinec","given":"Robert"},{"family":"Messerschmidt","given":"Luca"}],"issued":{"date-parts":[["2020",7]]}}}],"schema":"https://github.com/citation-style-language/schema/raw/master/csl-citation.json"} </w:instrText>
      </w:r>
      <w:r w:rsidR="00C03BBD" w:rsidRPr="008D1FD3">
        <w:rPr>
          <w:rFonts w:ascii="Calibri" w:hAnsi="Calibri" w:cs="Calibri"/>
          <w:b/>
          <w:bCs/>
        </w:rPr>
        <w:fldChar w:fldCharType="separate"/>
      </w:r>
      <w:r w:rsidR="00C03BBD" w:rsidRPr="008D1FD3">
        <w:rPr>
          <w:rFonts w:ascii="Calibri" w:hAnsi="Calibri" w:cs="Calibri"/>
          <w:b/>
          <w:bCs/>
          <w:noProof/>
        </w:rPr>
        <w:t>(Cheng et al. 2020)</w:t>
      </w:r>
      <w:r w:rsidR="00C03BBD" w:rsidRPr="008D1FD3">
        <w:rPr>
          <w:rFonts w:ascii="Calibri" w:hAnsi="Calibri" w:cs="Calibri"/>
          <w:b/>
          <w:bCs/>
        </w:rPr>
        <w:fldChar w:fldCharType="end"/>
      </w:r>
    </w:p>
    <w:p w14:paraId="56FA9720" w14:textId="2B70423B" w:rsidR="007161D9" w:rsidRPr="008D1FD3" w:rsidRDefault="007161D9" w:rsidP="006106F9">
      <w:pPr>
        <w:spacing w:line="480" w:lineRule="auto"/>
        <w:jc w:val="both"/>
        <w:rPr>
          <w:rFonts w:ascii="Calibri" w:hAnsi="Calibri" w:cs="Calibri"/>
        </w:rPr>
      </w:pPr>
      <w:r w:rsidRPr="008D1FD3">
        <w:rPr>
          <w:rFonts w:ascii="Calibri" w:hAnsi="Calibri" w:cs="Calibri"/>
        </w:rPr>
        <w:t>The CoronaNet Research Project</w:t>
      </w:r>
      <w:r w:rsidRPr="008D1FD3">
        <w:rPr>
          <w:rStyle w:val="FootnoteReference"/>
          <w:rFonts w:ascii="Calibri" w:hAnsi="Calibri" w:cs="Calibri"/>
        </w:rPr>
        <w:footnoteReference w:id="7"/>
      </w:r>
      <w:r w:rsidRPr="008D1FD3">
        <w:rPr>
          <w:rFonts w:ascii="Calibri" w:hAnsi="Calibri" w:cs="Calibri"/>
        </w:rPr>
        <w:t xml:space="preserve"> compiles a database on government responses to the coronavirus for over 180 countries. Each government response against COVID-19 is annotated in one of 20 classes. In addition to the annotation, research assistants copy extracts from news and government reports or provide a brief manually written summary of the measure as proof for each annotation. These text extracts are used as input for our classifier.</w:t>
      </w:r>
      <w:r w:rsidR="00C03BBD" w:rsidRPr="008D1FD3">
        <w:rPr>
          <w:rFonts w:ascii="Calibri" w:hAnsi="Calibri" w:cs="Calibri"/>
        </w:rPr>
        <w:t xml:space="preserve"> The dataset was chosen because it contains an atypical combination of text domains and a specialised classification task linked to COVID-19.</w:t>
      </w:r>
      <w:r w:rsidR="001264EC" w:rsidRPr="008D1FD3">
        <w:rPr>
          <w:rFonts w:ascii="Calibri" w:hAnsi="Calibri" w:cs="Calibri"/>
        </w:rPr>
        <w:t xml:space="preserve"> The dataset is updated on a regular basis and we are working with a bulk download from 01.24.2022.</w:t>
      </w:r>
    </w:p>
    <w:p w14:paraId="0086F3A3" w14:textId="760FB764" w:rsidR="00D33549" w:rsidRPr="008D1FD3" w:rsidRDefault="00D33549" w:rsidP="00D33549">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8</w:t>
      </w:r>
      <w:r w:rsidRPr="008D1FD3">
        <w:rPr>
          <w:color w:val="000000" w:themeColor="text1"/>
          <w:sz w:val="24"/>
          <w:szCs w:val="24"/>
        </w:rPr>
        <w:fldChar w:fldCharType="end"/>
      </w:r>
      <w:r w:rsidRPr="008D1FD3">
        <w:rPr>
          <w:color w:val="000000" w:themeColor="text1"/>
          <w:sz w:val="24"/>
          <w:szCs w:val="24"/>
        </w:rPr>
        <w:t xml:space="preserve"> - </w:t>
      </w:r>
      <w:proofErr w:type="spellStart"/>
      <w:r w:rsidRPr="008D1FD3">
        <w:rPr>
          <w:color w:val="000000" w:themeColor="text1"/>
          <w:sz w:val="24"/>
          <w:szCs w:val="24"/>
        </w:rPr>
        <w:t>CoronaNet</w:t>
      </w:r>
      <w:proofErr w:type="spellEnd"/>
      <w:r w:rsidRPr="008D1FD3">
        <w:rPr>
          <w:color w:val="000000" w:themeColor="text1"/>
          <w:sz w:val="24"/>
          <w:szCs w:val="24"/>
        </w:rPr>
        <w:t xml:space="preserve"> dataset label distribution</w:t>
      </w:r>
    </w:p>
    <w:tbl>
      <w:tblPr>
        <w:tblW w:w="0" w:type="auto"/>
        <w:jc w:val="center"/>
        <w:tblCellMar>
          <w:left w:w="0" w:type="dxa"/>
          <w:right w:w="0" w:type="dxa"/>
        </w:tblCellMar>
        <w:tblLook w:val="04A0" w:firstRow="1" w:lastRow="0" w:firstColumn="1" w:lastColumn="0" w:noHBand="0" w:noVBand="1"/>
      </w:tblPr>
      <w:tblGrid>
        <w:gridCol w:w="5603"/>
        <w:gridCol w:w="607"/>
        <w:gridCol w:w="607"/>
        <w:gridCol w:w="607"/>
      </w:tblGrid>
      <w:tr w:rsidR="00C03BBD" w:rsidRPr="008D1FD3" w14:paraId="76D3516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ECF3C8F" w14:textId="77777777" w:rsidR="00C03BBD" w:rsidRPr="008D1FD3" w:rsidRDefault="00C03BBD" w:rsidP="00C03BBD">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530900" w14:textId="77777777" w:rsidR="00C03BBD" w:rsidRPr="008D1FD3" w:rsidRDefault="00C03BBD" w:rsidP="00C03BBD">
            <w:pPr>
              <w:jc w:val="both"/>
              <w:rPr>
                <w:rFonts w:ascii="Calibri" w:hAnsi="Calibri" w:cs="Calibri"/>
              </w:rPr>
            </w:pPr>
            <w:r w:rsidRPr="008D1FD3">
              <w:rPr>
                <w:rFonts w:ascii="Calibri" w:hAnsi="Calibri" w:cs="Calibri"/>
                <w:b/>
                <w:bCs/>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F8D10AD" w14:textId="77777777" w:rsidR="00C03BBD" w:rsidRPr="008D1FD3" w:rsidRDefault="00C03BBD" w:rsidP="00C03BBD">
            <w:pPr>
              <w:jc w:val="both"/>
              <w:rPr>
                <w:rFonts w:ascii="Calibri" w:hAnsi="Calibri" w:cs="Calibri"/>
              </w:rPr>
            </w:pPr>
            <w:r w:rsidRPr="008D1FD3">
              <w:rPr>
                <w:rFonts w:ascii="Calibri" w:hAnsi="Calibri" w:cs="Calibri"/>
                <w:b/>
                <w:bCs/>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C5A838" w14:textId="77777777" w:rsidR="00C03BBD" w:rsidRPr="008D1FD3" w:rsidRDefault="00C03BBD" w:rsidP="00C03BBD">
            <w:pPr>
              <w:jc w:val="both"/>
              <w:rPr>
                <w:rFonts w:ascii="Calibri" w:hAnsi="Calibri" w:cs="Calibri"/>
              </w:rPr>
            </w:pPr>
            <w:r w:rsidRPr="008D1FD3">
              <w:rPr>
                <w:rFonts w:ascii="Calibri" w:hAnsi="Calibri" w:cs="Calibri"/>
                <w:b/>
                <w:bCs/>
              </w:rPr>
              <w:t>all</w:t>
            </w:r>
          </w:p>
        </w:tc>
      </w:tr>
      <w:tr w:rsidR="00C03BBD" w:rsidRPr="008D1FD3" w14:paraId="155BBD7D"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E77759" w14:textId="77777777" w:rsidR="00C03BBD" w:rsidRPr="008D1FD3" w:rsidRDefault="00C03BBD" w:rsidP="00C03BBD">
            <w:pPr>
              <w:jc w:val="both"/>
              <w:rPr>
                <w:rFonts w:ascii="Calibri" w:hAnsi="Calibri" w:cs="Calibri"/>
              </w:rPr>
            </w:pPr>
            <w:r w:rsidRPr="008D1FD3">
              <w:rPr>
                <w:rFonts w:ascii="Calibri" w:hAnsi="Calibri" w:cs="Calibri"/>
              </w:rPr>
              <w:t>Health Resour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A6661" w14:textId="77777777" w:rsidR="00C03BBD" w:rsidRPr="008D1FD3" w:rsidRDefault="00C03BBD" w:rsidP="00C03BBD">
            <w:pPr>
              <w:jc w:val="both"/>
              <w:rPr>
                <w:rFonts w:ascii="Calibri" w:hAnsi="Calibri" w:cs="Calibri"/>
              </w:rPr>
            </w:pPr>
            <w:r w:rsidRPr="008D1FD3">
              <w:rPr>
                <w:rFonts w:ascii="Calibri" w:hAnsi="Calibri" w:cs="Calibri"/>
              </w:rPr>
              <w:t>452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650EF" w14:textId="77777777" w:rsidR="00C03BBD" w:rsidRPr="008D1FD3" w:rsidRDefault="00C03BBD" w:rsidP="00C03BBD">
            <w:pPr>
              <w:jc w:val="both"/>
              <w:rPr>
                <w:rFonts w:ascii="Calibri" w:hAnsi="Calibri" w:cs="Calibri"/>
              </w:rPr>
            </w:pPr>
            <w:r w:rsidRPr="008D1FD3">
              <w:rPr>
                <w:rFonts w:ascii="Calibri" w:hAnsi="Calibri" w:cs="Calibri"/>
              </w:rPr>
              <w:t>19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BB56C" w14:textId="77777777" w:rsidR="00C03BBD" w:rsidRPr="008D1FD3" w:rsidRDefault="00C03BBD" w:rsidP="00C03BBD">
            <w:pPr>
              <w:jc w:val="both"/>
              <w:rPr>
                <w:rFonts w:ascii="Calibri" w:hAnsi="Calibri" w:cs="Calibri"/>
              </w:rPr>
            </w:pPr>
            <w:r w:rsidRPr="008D1FD3">
              <w:rPr>
                <w:rFonts w:ascii="Calibri" w:hAnsi="Calibri" w:cs="Calibri"/>
              </w:rPr>
              <w:t>6468</w:t>
            </w:r>
          </w:p>
        </w:tc>
      </w:tr>
      <w:tr w:rsidR="00C03BBD" w:rsidRPr="008D1FD3" w14:paraId="22D07E3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81224C" w14:textId="77777777" w:rsidR="00C03BBD" w:rsidRPr="008D1FD3" w:rsidRDefault="00C03BBD" w:rsidP="00C03BBD">
            <w:pPr>
              <w:jc w:val="both"/>
              <w:rPr>
                <w:rFonts w:ascii="Calibri" w:hAnsi="Calibri" w:cs="Calibri"/>
              </w:rPr>
            </w:pPr>
            <w:r w:rsidRPr="008D1FD3">
              <w:rPr>
                <w:rFonts w:ascii="Calibri" w:hAnsi="Calibri" w:cs="Calibri"/>
              </w:rPr>
              <w:t>Restriction and Regulation of Business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DBF2A" w14:textId="77777777" w:rsidR="00C03BBD" w:rsidRPr="008D1FD3" w:rsidRDefault="00C03BBD" w:rsidP="00C03BBD">
            <w:pPr>
              <w:jc w:val="both"/>
              <w:rPr>
                <w:rFonts w:ascii="Calibri" w:hAnsi="Calibri" w:cs="Calibri"/>
              </w:rPr>
            </w:pPr>
            <w:r w:rsidRPr="008D1FD3">
              <w:rPr>
                <w:rFonts w:ascii="Calibri" w:hAnsi="Calibri" w:cs="Calibri"/>
              </w:rPr>
              <w:t>390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B63FB" w14:textId="77777777" w:rsidR="00C03BBD" w:rsidRPr="008D1FD3" w:rsidRDefault="00C03BBD" w:rsidP="00C03BBD">
            <w:pPr>
              <w:jc w:val="both"/>
              <w:rPr>
                <w:rFonts w:ascii="Calibri" w:hAnsi="Calibri" w:cs="Calibri"/>
              </w:rPr>
            </w:pPr>
            <w:r w:rsidRPr="008D1FD3">
              <w:rPr>
                <w:rFonts w:ascii="Calibri" w:hAnsi="Calibri" w:cs="Calibri"/>
              </w:rPr>
              <w:t>16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77717" w14:textId="77777777" w:rsidR="00C03BBD" w:rsidRPr="008D1FD3" w:rsidRDefault="00C03BBD" w:rsidP="00C03BBD">
            <w:pPr>
              <w:jc w:val="both"/>
              <w:rPr>
                <w:rFonts w:ascii="Calibri" w:hAnsi="Calibri" w:cs="Calibri"/>
              </w:rPr>
            </w:pPr>
            <w:r w:rsidRPr="008D1FD3">
              <w:rPr>
                <w:rFonts w:ascii="Calibri" w:hAnsi="Calibri" w:cs="Calibri"/>
              </w:rPr>
              <w:t>5580</w:t>
            </w:r>
          </w:p>
        </w:tc>
      </w:tr>
      <w:tr w:rsidR="00C03BBD" w:rsidRPr="008D1FD3" w14:paraId="61BE798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66A5B" w14:textId="77777777" w:rsidR="00C03BBD" w:rsidRPr="008D1FD3" w:rsidRDefault="00C03BBD" w:rsidP="00C03BBD">
            <w:pPr>
              <w:jc w:val="both"/>
              <w:rPr>
                <w:rFonts w:ascii="Calibri" w:hAnsi="Calibri" w:cs="Calibri"/>
              </w:rPr>
            </w:pPr>
            <w:r w:rsidRPr="008D1FD3">
              <w:rPr>
                <w:rFonts w:ascii="Calibri" w:hAnsi="Calibri" w:cs="Calibri"/>
              </w:rPr>
              <w:t>Restrictions of Mass Gathering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AAFA41" w14:textId="77777777" w:rsidR="00C03BBD" w:rsidRPr="008D1FD3" w:rsidRDefault="00C03BBD" w:rsidP="00C03BBD">
            <w:pPr>
              <w:jc w:val="both"/>
              <w:rPr>
                <w:rFonts w:ascii="Calibri" w:hAnsi="Calibri" w:cs="Calibri"/>
              </w:rPr>
            </w:pPr>
            <w:r w:rsidRPr="008D1FD3">
              <w:rPr>
                <w:rFonts w:ascii="Calibri" w:hAnsi="Calibri" w:cs="Calibri"/>
              </w:rPr>
              <w:t>26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F573F" w14:textId="77777777" w:rsidR="00C03BBD" w:rsidRPr="008D1FD3" w:rsidRDefault="00C03BBD" w:rsidP="00C03BBD">
            <w:pPr>
              <w:jc w:val="both"/>
              <w:rPr>
                <w:rFonts w:ascii="Calibri" w:hAnsi="Calibri" w:cs="Calibri"/>
              </w:rPr>
            </w:pPr>
            <w:r w:rsidRPr="008D1FD3">
              <w:rPr>
                <w:rFonts w:ascii="Calibri" w:hAnsi="Calibri" w:cs="Calibri"/>
              </w:rPr>
              <w:t>11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2D83E" w14:textId="77777777" w:rsidR="00C03BBD" w:rsidRPr="008D1FD3" w:rsidRDefault="00C03BBD" w:rsidP="00C03BBD">
            <w:pPr>
              <w:jc w:val="both"/>
              <w:rPr>
                <w:rFonts w:ascii="Calibri" w:hAnsi="Calibri" w:cs="Calibri"/>
              </w:rPr>
            </w:pPr>
            <w:r w:rsidRPr="008D1FD3">
              <w:rPr>
                <w:rFonts w:ascii="Calibri" w:hAnsi="Calibri" w:cs="Calibri"/>
              </w:rPr>
              <w:t>3853</w:t>
            </w:r>
          </w:p>
        </w:tc>
      </w:tr>
      <w:tr w:rsidR="00C03BBD" w:rsidRPr="008D1FD3" w14:paraId="38205B7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48C997" w14:textId="77777777" w:rsidR="00C03BBD" w:rsidRPr="008D1FD3" w:rsidRDefault="00C03BBD" w:rsidP="00C03BBD">
            <w:pPr>
              <w:jc w:val="both"/>
              <w:rPr>
                <w:rFonts w:ascii="Calibri" w:hAnsi="Calibri" w:cs="Calibri"/>
              </w:rPr>
            </w:pPr>
            <w:r w:rsidRPr="008D1FD3">
              <w:rPr>
                <w:rFonts w:ascii="Calibri" w:hAnsi="Calibri" w:cs="Calibri"/>
              </w:rPr>
              <w:t>Public Awareness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6AA3BB" w14:textId="77777777" w:rsidR="00C03BBD" w:rsidRPr="008D1FD3" w:rsidRDefault="00C03BBD" w:rsidP="00C03BBD">
            <w:pPr>
              <w:jc w:val="both"/>
              <w:rPr>
                <w:rFonts w:ascii="Calibri" w:hAnsi="Calibri" w:cs="Calibri"/>
              </w:rPr>
            </w:pPr>
            <w:r w:rsidRPr="008D1FD3">
              <w:rPr>
                <w:rFonts w:ascii="Calibri" w:hAnsi="Calibri" w:cs="Calibri"/>
              </w:rPr>
              <w:t>231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84321" w14:textId="77777777" w:rsidR="00C03BBD" w:rsidRPr="008D1FD3" w:rsidRDefault="00C03BBD" w:rsidP="00C03BBD">
            <w:pPr>
              <w:jc w:val="both"/>
              <w:rPr>
                <w:rFonts w:ascii="Calibri" w:hAnsi="Calibri" w:cs="Calibri"/>
              </w:rPr>
            </w:pPr>
            <w:r w:rsidRPr="008D1FD3">
              <w:rPr>
                <w:rFonts w:ascii="Calibri" w:hAnsi="Calibri" w:cs="Calibri"/>
              </w:rPr>
              <w:t>9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42F1F" w14:textId="77777777" w:rsidR="00C03BBD" w:rsidRPr="008D1FD3" w:rsidRDefault="00C03BBD" w:rsidP="00C03BBD">
            <w:pPr>
              <w:jc w:val="both"/>
              <w:rPr>
                <w:rFonts w:ascii="Calibri" w:hAnsi="Calibri" w:cs="Calibri"/>
              </w:rPr>
            </w:pPr>
            <w:r w:rsidRPr="008D1FD3">
              <w:rPr>
                <w:rFonts w:ascii="Calibri" w:hAnsi="Calibri" w:cs="Calibri"/>
              </w:rPr>
              <w:t>3307</w:t>
            </w:r>
          </w:p>
        </w:tc>
      </w:tr>
      <w:tr w:rsidR="00C03BBD" w:rsidRPr="008D1FD3" w14:paraId="7B48A82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C623F65" w14:textId="77777777" w:rsidR="00C03BBD" w:rsidRPr="008D1FD3" w:rsidRDefault="00C03BBD" w:rsidP="00C03BBD">
            <w:pPr>
              <w:jc w:val="both"/>
              <w:rPr>
                <w:rFonts w:ascii="Calibri" w:hAnsi="Calibri" w:cs="Calibri"/>
              </w:rPr>
            </w:pPr>
            <w:r w:rsidRPr="008D1FD3">
              <w:rPr>
                <w:rFonts w:ascii="Calibri" w:hAnsi="Calibri" w:cs="Calibri"/>
              </w:rPr>
              <w:t>Ex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26EAFE" w14:textId="77777777" w:rsidR="00C03BBD" w:rsidRPr="008D1FD3" w:rsidRDefault="00C03BBD" w:rsidP="00C03BBD">
            <w:pPr>
              <w:jc w:val="both"/>
              <w:rPr>
                <w:rFonts w:ascii="Calibri" w:hAnsi="Calibri" w:cs="Calibri"/>
              </w:rPr>
            </w:pPr>
            <w:r w:rsidRPr="008D1FD3">
              <w:rPr>
                <w:rFonts w:ascii="Calibri" w:hAnsi="Calibri" w:cs="Calibri"/>
              </w:rPr>
              <w:t>216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024B" w14:textId="77777777" w:rsidR="00C03BBD" w:rsidRPr="008D1FD3" w:rsidRDefault="00C03BBD" w:rsidP="00C03BBD">
            <w:pPr>
              <w:jc w:val="both"/>
              <w:rPr>
                <w:rFonts w:ascii="Calibri" w:hAnsi="Calibri" w:cs="Calibri"/>
              </w:rPr>
            </w:pPr>
            <w:r w:rsidRPr="008D1FD3">
              <w:rPr>
                <w:rFonts w:ascii="Calibri" w:hAnsi="Calibri" w:cs="Calibri"/>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EC000" w14:textId="77777777" w:rsidR="00C03BBD" w:rsidRPr="008D1FD3" w:rsidRDefault="00C03BBD" w:rsidP="00C03BBD">
            <w:pPr>
              <w:jc w:val="both"/>
              <w:rPr>
                <w:rFonts w:ascii="Calibri" w:hAnsi="Calibri" w:cs="Calibri"/>
              </w:rPr>
            </w:pPr>
            <w:r w:rsidRPr="008D1FD3">
              <w:rPr>
                <w:rFonts w:ascii="Calibri" w:hAnsi="Calibri" w:cs="Calibri"/>
              </w:rPr>
              <w:t>3097</w:t>
            </w:r>
          </w:p>
        </w:tc>
      </w:tr>
      <w:tr w:rsidR="00C03BBD" w:rsidRPr="008D1FD3" w14:paraId="0C8DEEDD"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67A63A" w14:textId="77777777" w:rsidR="00C03BBD" w:rsidRPr="008D1FD3" w:rsidRDefault="00C03BBD" w:rsidP="00C03BBD">
            <w:pPr>
              <w:jc w:val="both"/>
              <w:rPr>
                <w:rFonts w:ascii="Calibri" w:hAnsi="Calibri" w:cs="Calibri"/>
              </w:rPr>
            </w:pPr>
            <w:r w:rsidRPr="008D1FD3">
              <w:rPr>
                <w:rFonts w:ascii="Calibri" w:hAnsi="Calibri" w:cs="Calibri"/>
              </w:rPr>
              <w:t>Restriction and Regulation of Government Servi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0D29D" w14:textId="77777777" w:rsidR="00C03BBD" w:rsidRPr="008D1FD3" w:rsidRDefault="00C03BBD" w:rsidP="00C03BBD">
            <w:pPr>
              <w:jc w:val="both"/>
              <w:rPr>
                <w:rFonts w:ascii="Calibri" w:hAnsi="Calibri" w:cs="Calibri"/>
              </w:rPr>
            </w:pPr>
            <w:r w:rsidRPr="008D1FD3">
              <w:rPr>
                <w:rFonts w:ascii="Calibri" w:hAnsi="Calibri" w:cs="Calibri"/>
              </w:rPr>
              <w:t>20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7CBF2E" w14:textId="77777777" w:rsidR="00C03BBD" w:rsidRPr="008D1FD3" w:rsidRDefault="00C03BBD" w:rsidP="00C03BBD">
            <w:pPr>
              <w:jc w:val="both"/>
              <w:rPr>
                <w:rFonts w:ascii="Calibri" w:hAnsi="Calibri" w:cs="Calibri"/>
              </w:rPr>
            </w:pPr>
            <w:r w:rsidRPr="008D1FD3">
              <w:rPr>
                <w:rFonts w:ascii="Calibri" w:hAnsi="Calibri" w:cs="Calibri"/>
              </w:rPr>
              <w:t>8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BF2227" w14:textId="77777777" w:rsidR="00C03BBD" w:rsidRPr="008D1FD3" w:rsidRDefault="00C03BBD" w:rsidP="00C03BBD">
            <w:pPr>
              <w:jc w:val="both"/>
              <w:rPr>
                <w:rFonts w:ascii="Calibri" w:hAnsi="Calibri" w:cs="Calibri"/>
              </w:rPr>
            </w:pPr>
            <w:r w:rsidRPr="008D1FD3">
              <w:rPr>
                <w:rFonts w:ascii="Calibri" w:hAnsi="Calibri" w:cs="Calibri"/>
              </w:rPr>
              <w:t>2977</w:t>
            </w:r>
          </w:p>
        </w:tc>
      </w:tr>
      <w:tr w:rsidR="00C03BBD" w:rsidRPr="008D1FD3" w14:paraId="75A9C01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114CB5" w14:textId="77777777" w:rsidR="00C03BBD" w:rsidRPr="008D1FD3" w:rsidRDefault="00C03BBD" w:rsidP="00C03BBD">
            <w:pPr>
              <w:jc w:val="both"/>
              <w:rPr>
                <w:rFonts w:ascii="Calibri" w:hAnsi="Calibri" w:cs="Calibri"/>
              </w:rPr>
            </w:pPr>
            <w:r w:rsidRPr="008D1FD3">
              <w:rPr>
                <w:rFonts w:ascii="Calibri" w:hAnsi="Calibri" w:cs="Calibri"/>
              </w:rPr>
              <w:t>Quaranti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B88CF9" w14:textId="77777777" w:rsidR="00C03BBD" w:rsidRPr="008D1FD3" w:rsidRDefault="00C03BBD" w:rsidP="00C03BBD">
            <w:pPr>
              <w:jc w:val="both"/>
              <w:rPr>
                <w:rFonts w:ascii="Calibri" w:hAnsi="Calibri" w:cs="Calibri"/>
              </w:rPr>
            </w:pPr>
            <w:r w:rsidRPr="008D1FD3">
              <w:rPr>
                <w:rFonts w:ascii="Calibri" w:hAnsi="Calibri" w:cs="Calibri"/>
              </w:rPr>
              <w:t>186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528C4" w14:textId="77777777" w:rsidR="00C03BBD" w:rsidRPr="008D1FD3" w:rsidRDefault="00C03BBD" w:rsidP="00C03BBD">
            <w:pPr>
              <w:jc w:val="both"/>
              <w:rPr>
                <w:rFonts w:ascii="Calibri" w:hAnsi="Calibri" w:cs="Calibri"/>
              </w:rPr>
            </w:pPr>
            <w:r w:rsidRPr="008D1FD3">
              <w:rPr>
                <w:rFonts w:ascii="Calibri" w:hAnsi="Calibri" w:cs="Calibri"/>
              </w:rPr>
              <w:t>7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9A7DE" w14:textId="77777777" w:rsidR="00C03BBD" w:rsidRPr="008D1FD3" w:rsidRDefault="00C03BBD" w:rsidP="00C03BBD">
            <w:pPr>
              <w:jc w:val="both"/>
              <w:rPr>
                <w:rFonts w:ascii="Calibri" w:hAnsi="Calibri" w:cs="Calibri"/>
              </w:rPr>
            </w:pPr>
            <w:r w:rsidRPr="008D1FD3">
              <w:rPr>
                <w:rFonts w:ascii="Calibri" w:hAnsi="Calibri" w:cs="Calibri"/>
              </w:rPr>
              <w:t>2662</w:t>
            </w:r>
          </w:p>
        </w:tc>
      </w:tr>
      <w:tr w:rsidR="00C03BBD" w:rsidRPr="008D1FD3" w14:paraId="54D6EEA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3C4240" w14:textId="77777777" w:rsidR="00C03BBD" w:rsidRPr="008D1FD3" w:rsidRDefault="00C03BBD" w:rsidP="00C03BBD">
            <w:pPr>
              <w:jc w:val="both"/>
              <w:rPr>
                <w:rFonts w:ascii="Calibri" w:hAnsi="Calibri" w:cs="Calibri"/>
              </w:rPr>
            </w:pPr>
            <w:r w:rsidRPr="008D1FD3">
              <w:rPr>
                <w:rFonts w:ascii="Calibri" w:hAnsi="Calibri" w:cs="Calibri"/>
              </w:rPr>
              <w:t>Social Distanc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654C2" w14:textId="77777777" w:rsidR="00C03BBD" w:rsidRPr="008D1FD3" w:rsidRDefault="00C03BBD" w:rsidP="00C03BBD">
            <w:pPr>
              <w:jc w:val="both"/>
              <w:rPr>
                <w:rFonts w:ascii="Calibri" w:hAnsi="Calibri" w:cs="Calibri"/>
              </w:rPr>
            </w:pPr>
            <w:r w:rsidRPr="008D1FD3">
              <w:rPr>
                <w:rFonts w:ascii="Calibri" w:hAnsi="Calibri" w:cs="Calibri"/>
              </w:rPr>
              <w:t>18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E8992" w14:textId="77777777" w:rsidR="00C03BBD" w:rsidRPr="008D1FD3" w:rsidRDefault="00C03BBD" w:rsidP="00C03BBD">
            <w:pPr>
              <w:jc w:val="both"/>
              <w:rPr>
                <w:rFonts w:ascii="Calibri" w:hAnsi="Calibri" w:cs="Calibri"/>
              </w:rPr>
            </w:pPr>
            <w:r w:rsidRPr="008D1FD3">
              <w:rPr>
                <w:rFonts w:ascii="Calibri" w:hAnsi="Calibri" w:cs="Calibri"/>
              </w:rPr>
              <w:t>78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05983" w14:textId="77777777" w:rsidR="00C03BBD" w:rsidRPr="008D1FD3" w:rsidRDefault="00C03BBD" w:rsidP="00C03BBD">
            <w:pPr>
              <w:jc w:val="both"/>
              <w:rPr>
                <w:rFonts w:ascii="Calibri" w:hAnsi="Calibri" w:cs="Calibri"/>
              </w:rPr>
            </w:pPr>
            <w:r w:rsidRPr="008D1FD3">
              <w:rPr>
                <w:rFonts w:ascii="Calibri" w:hAnsi="Calibri" w:cs="Calibri"/>
              </w:rPr>
              <w:t>2630</w:t>
            </w:r>
          </w:p>
        </w:tc>
      </w:tr>
      <w:tr w:rsidR="00C03BBD" w:rsidRPr="008D1FD3" w14:paraId="3B0B0649"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8D4983" w14:textId="77777777" w:rsidR="00C03BBD" w:rsidRPr="008D1FD3" w:rsidRDefault="00C03BBD" w:rsidP="00C03BBD">
            <w:pPr>
              <w:jc w:val="both"/>
              <w:rPr>
                <w:rFonts w:ascii="Calibri" w:hAnsi="Calibri" w:cs="Calibri"/>
              </w:rPr>
            </w:pPr>
            <w:r w:rsidRPr="008D1FD3">
              <w:rPr>
                <w:rFonts w:ascii="Calibri" w:hAnsi="Calibri" w:cs="Calibri"/>
              </w:rPr>
              <w:lastRenderedPageBreak/>
              <w:t>Closure and Regulation of School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A1B2E" w14:textId="77777777" w:rsidR="00C03BBD" w:rsidRPr="008D1FD3" w:rsidRDefault="00C03BBD" w:rsidP="00C03BBD">
            <w:pPr>
              <w:jc w:val="both"/>
              <w:rPr>
                <w:rFonts w:ascii="Calibri" w:hAnsi="Calibri" w:cs="Calibri"/>
              </w:rPr>
            </w:pPr>
            <w:r w:rsidRPr="008D1FD3">
              <w:rPr>
                <w:rFonts w:ascii="Calibri" w:hAnsi="Calibri" w:cs="Calibri"/>
              </w:rPr>
              <w:t>183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7F76" w14:textId="77777777" w:rsidR="00C03BBD" w:rsidRPr="008D1FD3" w:rsidRDefault="00C03BBD" w:rsidP="00C03BBD">
            <w:pPr>
              <w:jc w:val="both"/>
              <w:rPr>
                <w:rFonts w:ascii="Calibri" w:hAnsi="Calibri" w:cs="Calibri"/>
              </w:rPr>
            </w:pPr>
            <w:r w:rsidRPr="008D1FD3">
              <w:rPr>
                <w:rFonts w:ascii="Calibri" w:hAnsi="Calibri" w:cs="Calibri"/>
              </w:rPr>
              <w:t>78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435" w14:textId="77777777" w:rsidR="00C03BBD" w:rsidRPr="008D1FD3" w:rsidRDefault="00C03BBD" w:rsidP="00C03BBD">
            <w:pPr>
              <w:jc w:val="both"/>
              <w:rPr>
                <w:rFonts w:ascii="Calibri" w:hAnsi="Calibri" w:cs="Calibri"/>
              </w:rPr>
            </w:pPr>
            <w:r w:rsidRPr="008D1FD3">
              <w:rPr>
                <w:rFonts w:ascii="Calibri" w:hAnsi="Calibri" w:cs="Calibri"/>
              </w:rPr>
              <w:t>2626</w:t>
            </w:r>
          </w:p>
        </w:tc>
      </w:tr>
      <w:tr w:rsidR="00C03BBD" w:rsidRPr="008D1FD3" w14:paraId="3A88D53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FD00FA" w14:textId="77777777" w:rsidR="00C03BBD" w:rsidRPr="008D1FD3" w:rsidRDefault="00C03BBD" w:rsidP="00C03BBD">
            <w:pPr>
              <w:jc w:val="both"/>
              <w:rPr>
                <w:rFonts w:ascii="Calibri" w:hAnsi="Calibri" w:cs="Calibri"/>
              </w:rPr>
            </w:pPr>
            <w:r w:rsidRPr="008D1FD3">
              <w:rPr>
                <w:rFonts w:ascii="Calibri" w:hAnsi="Calibri" w:cs="Calibri"/>
              </w:rPr>
              <w:t>Other Policy Not Listed Abo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1B4438" w14:textId="77777777" w:rsidR="00C03BBD" w:rsidRPr="008D1FD3" w:rsidRDefault="00C03BBD" w:rsidP="00C03BBD">
            <w:pPr>
              <w:jc w:val="both"/>
              <w:rPr>
                <w:rFonts w:ascii="Calibri" w:hAnsi="Calibri" w:cs="Calibri"/>
              </w:rPr>
            </w:pPr>
            <w:r w:rsidRPr="008D1FD3">
              <w:rPr>
                <w:rFonts w:ascii="Calibri" w:hAnsi="Calibri" w:cs="Calibri"/>
              </w:rPr>
              <w:t>180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0A89" w14:textId="77777777" w:rsidR="00C03BBD" w:rsidRPr="008D1FD3" w:rsidRDefault="00C03BBD" w:rsidP="00C03BBD">
            <w:pPr>
              <w:jc w:val="both"/>
              <w:rPr>
                <w:rFonts w:ascii="Calibri" w:hAnsi="Calibri" w:cs="Calibri"/>
              </w:rPr>
            </w:pPr>
            <w:r w:rsidRPr="008D1FD3">
              <w:rPr>
                <w:rFonts w:ascii="Calibri" w:hAnsi="Calibri" w:cs="Calibri"/>
              </w:rPr>
              <w:t>7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1FCB6" w14:textId="77777777" w:rsidR="00C03BBD" w:rsidRPr="008D1FD3" w:rsidRDefault="00C03BBD" w:rsidP="00C03BBD">
            <w:pPr>
              <w:jc w:val="both"/>
              <w:rPr>
                <w:rFonts w:ascii="Calibri" w:hAnsi="Calibri" w:cs="Calibri"/>
              </w:rPr>
            </w:pPr>
            <w:r w:rsidRPr="008D1FD3">
              <w:rPr>
                <w:rFonts w:ascii="Calibri" w:hAnsi="Calibri" w:cs="Calibri"/>
              </w:rPr>
              <w:t>2581</w:t>
            </w:r>
          </w:p>
        </w:tc>
      </w:tr>
      <w:tr w:rsidR="00C03BBD" w:rsidRPr="008D1FD3" w14:paraId="630CC302"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698092" w14:textId="77777777" w:rsidR="00C03BBD" w:rsidRPr="008D1FD3" w:rsidRDefault="00C03BBD" w:rsidP="00C03BBD">
            <w:pPr>
              <w:jc w:val="both"/>
              <w:rPr>
                <w:rFonts w:ascii="Calibri" w:hAnsi="Calibri" w:cs="Calibri"/>
              </w:rPr>
            </w:pPr>
            <w:r w:rsidRPr="008D1FD3">
              <w:rPr>
                <w:rFonts w:ascii="Calibri" w:hAnsi="Calibri" w:cs="Calibri"/>
              </w:rPr>
              <w:t>Lockdow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1ABC" w14:textId="77777777" w:rsidR="00C03BBD" w:rsidRPr="008D1FD3" w:rsidRDefault="00C03BBD" w:rsidP="00C03BBD">
            <w:pPr>
              <w:jc w:val="both"/>
              <w:rPr>
                <w:rFonts w:ascii="Calibri" w:hAnsi="Calibri" w:cs="Calibri"/>
              </w:rPr>
            </w:pPr>
            <w:r w:rsidRPr="008D1FD3">
              <w:rPr>
                <w:rFonts w:ascii="Calibri" w:hAnsi="Calibri" w:cs="Calibri"/>
              </w:rPr>
              <w:t>14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72E3" w14:textId="77777777" w:rsidR="00C03BBD" w:rsidRPr="008D1FD3" w:rsidRDefault="00C03BBD" w:rsidP="00C03BBD">
            <w:pPr>
              <w:jc w:val="both"/>
              <w:rPr>
                <w:rFonts w:ascii="Calibri" w:hAnsi="Calibri" w:cs="Calibri"/>
              </w:rPr>
            </w:pPr>
            <w:r w:rsidRPr="008D1FD3">
              <w:rPr>
                <w:rFonts w:ascii="Calibri" w:hAnsi="Calibri" w:cs="Calibri"/>
              </w:rPr>
              <w:t>64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7171" w14:textId="77777777" w:rsidR="00C03BBD" w:rsidRPr="008D1FD3" w:rsidRDefault="00C03BBD" w:rsidP="00C03BBD">
            <w:pPr>
              <w:jc w:val="both"/>
              <w:rPr>
                <w:rFonts w:ascii="Calibri" w:hAnsi="Calibri" w:cs="Calibri"/>
              </w:rPr>
            </w:pPr>
            <w:r w:rsidRPr="008D1FD3">
              <w:rPr>
                <w:rFonts w:ascii="Calibri" w:hAnsi="Calibri" w:cs="Calibri"/>
              </w:rPr>
              <w:t>2139</w:t>
            </w:r>
          </w:p>
        </w:tc>
      </w:tr>
      <w:tr w:rsidR="00C03BBD" w:rsidRPr="008D1FD3" w14:paraId="6BE5F68C"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A1FE16" w14:textId="77777777" w:rsidR="00C03BBD" w:rsidRPr="008D1FD3" w:rsidRDefault="00C03BBD" w:rsidP="00C03BBD">
            <w:pPr>
              <w:jc w:val="both"/>
              <w:rPr>
                <w:rFonts w:ascii="Calibri" w:hAnsi="Calibri" w:cs="Calibri"/>
              </w:rPr>
            </w:pPr>
            <w:r w:rsidRPr="008D1FD3">
              <w:rPr>
                <w:rFonts w:ascii="Calibri" w:hAnsi="Calibri" w:cs="Calibri"/>
              </w:rPr>
              <w:t>Health Test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D9472" w14:textId="77777777" w:rsidR="00C03BBD" w:rsidRPr="008D1FD3" w:rsidRDefault="00C03BBD" w:rsidP="00C03BBD">
            <w:pPr>
              <w:jc w:val="both"/>
              <w:rPr>
                <w:rFonts w:ascii="Calibri" w:hAnsi="Calibri" w:cs="Calibri"/>
              </w:rPr>
            </w:pPr>
            <w:r w:rsidRPr="008D1FD3">
              <w:rPr>
                <w:rFonts w:ascii="Calibri" w:hAnsi="Calibri" w:cs="Calibri"/>
              </w:rPr>
              <w:t>122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549609" w14:textId="77777777" w:rsidR="00C03BBD" w:rsidRPr="008D1FD3" w:rsidRDefault="00C03BBD" w:rsidP="00C03BBD">
            <w:pPr>
              <w:jc w:val="both"/>
              <w:rPr>
                <w:rFonts w:ascii="Calibri" w:hAnsi="Calibri" w:cs="Calibri"/>
              </w:rPr>
            </w:pPr>
            <w:r w:rsidRPr="008D1FD3">
              <w:rPr>
                <w:rFonts w:ascii="Calibri" w:hAnsi="Calibri" w:cs="Calibri"/>
              </w:rPr>
              <w:t>52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C88B9" w14:textId="77777777" w:rsidR="00C03BBD" w:rsidRPr="008D1FD3" w:rsidRDefault="00C03BBD" w:rsidP="00C03BBD">
            <w:pPr>
              <w:jc w:val="both"/>
              <w:rPr>
                <w:rFonts w:ascii="Calibri" w:hAnsi="Calibri" w:cs="Calibri"/>
              </w:rPr>
            </w:pPr>
            <w:r w:rsidRPr="008D1FD3">
              <w:rPr>
                <w:rFonts w:ascii="Calibri" w:hAnsi="Calibri" w:cs="Calibri"/>
              </w:rPr>
              <w:t>1749</w:t>
            </w:r>
          </w:p>
        </w:tc>
      </w:tr>
      <w:tr w:rsidR="00C03BBD" w:rsidRPr="008D1FD3" w14:paraId="50B18B0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3054CA" w14:textId="77777777" w:rsidR="00C03BBD" w:rsidRPr="008D1FD3" w:rsidRDefault="00C03BBD" w:rsidP="00C03BBD">
            <w:pPr>
              <w:jc w:val="both"/>
              <w:rPr>
                <w:rFonts w:ascii="Calibri" w:hAnsi="Calibri" w:cs="Calibri"/>
              </w:rPr>
            </w:pPr>
            <w:r w:rsidRPr="008D1FD3">
              <w:rPr>
                <w:rFonts w:ascii="Calibri" w:hAnsi="Calibri" w:cs="Calibri"/>
              </w:rPr>
              <w:t>In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1B402" w14:textId="77777777" w:rsidR="00C03BBD" w:rsidRPr="008D1FD3" w:rsidRDefault="00C03BBD" w:rsidP="00C03BBD">
            <w:pPr>
              <w:jc w:val="both"/>
              <w:rPr>
                <w:rFonts w:ascii="Calibri" w:hAnsi="Calibri" w:cs="Calibri"/>
              </w:rPr>
            </w:pPr>
            <w:r w:rsidRPr="008D1FD3">
              <w:rPr>
                <w:rFonts w:ascii="Calibri" w:hAnsi="Calibri" w:cs="Calibri"/>
              </w:rPr>
              <w:t>109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3767C" w14:textId="77777777" w:rsidR="00C03BBD" w:rsidRPr="008D1FD3" w:rsidRDefault="00C03BBD" w:rsidP="00C03BBD">
            <w:pPr>
              <w:jc w:val="both"/>
              <w:rPr>
                <w:rFonts w:ascii="Calibri" w:hAnsi="Calibri" w:cs="Calibri"/>
              </w:rPr>
            </w:pPr>
            <w:r w:rsidRPr="008D1FD3">
              <w:rPr>
                <w:rFonts w:ascii="Calibri" w:hAnsi="Calibri" w:cs="Calibri"/>
              </w:rPr>
              <w:t>4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55103" w14:textId="77777777" w:rsidR="00C03BBD" w:rsidRPr="008D1FD3" w:rsidRDefault="00C03BBD" w:rsidP="00C03BBD">
            <w:pPr>
              <w:jc w:val="both"/>
              <w:rPr>
                <w:rFonts w:ascii="Calibri" w:hAnsi="Calibri" w:cs="Calibri"/>
              </w:rPr>
            </w:pPr>
            <w:r w:rsidRPr="008D1FD3">
              <w:rPr>
                <w:rFonts w:ascii="Calibri" w:hAnsi="Calibri" w:cs="Calibri"/>
              </w:rPr>
              <w:t>1565</w:t>
            </w:r>
          </w:p>
        </w:tc>
      </w:tr>
      <w:tr w:rsidR="00C03BBD" w:rsidRPr="008D1FD3" w14:paraId="5A2442E8"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F4217" w14:textId="77777777" w:rsidR="00C03BBD" w:rsidRPr="008D1FD3" w:rsidRDefault="00C03BBD" w:rsidP="00C03BBD">
            <w:pPr>
              <w:jc w:val="both"/>
              <w:rPr>
                <w:rFonts w:ascii="Calibri" w:hAnsi="Calibri" w:cs="Calibri"/>
              </w:rPr>
            </w:pPr>
            <w:r w:rsidRPr="008D1FD3">
              <w:rPr>
                <w:rFonts w:ascii="Calibri" w:hAnsi="Calibri" w:cs="Calibri"/>
              </w:rPr>
              <w:t>Health Monitor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4F30" w14:textId="77777777" w:rsidR="00C03BBD" w:rsidRPr="008D1FD3" w:rsidRDefault="00C03BBD" w:rsidP="00C03BBD">
            <w:pPr>
              <w:jc w:val="both"/>
              <w:rPr>
                <w:rFonts w:ascii="Calibri" w:hAnsi="Calibri" w:cs="Calibri"/>
              </w:rPr>
            </w:pPr>
            <w:r w:rsidRPr="008D1FD3">
              <w:rPr>
                <w:rFonts w:ascii="Calibri" w:hAnsi="Calibri" w:cs="Calibri"/>
              </w:rPr>
              <w:t>10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5AE52" w14:textId="77777777" w:rsidR="00C03BBD" w:rsidRPr="008D1FD3" w:rsidRDefault="00C03BBD" w:rsidP="00C03BBD">
            <w:pPr>
              <w:jc w:val="both"/>
              <w:rPr>
                <w:rFonts w:ascii="Calibri" w:hAnsi="Calibri" w:cs="Calibri"/>
              </w:rPr>
            </w:pPr>
            <w:r w:rsidRPr="008D1FD3">
              <w:rPr>
                <w:rFonts w:ascii="Calibri" w:hAnsi="Calibri" w:cs="Calibri"/>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D3703" w14:textId="77777777" w:rsidR="00C03BBD" w:rsidRPr="008D1FD3" w:rsidRDefault="00C03BBD" w:rsidP="00C03BBD">
            <w:pPr>
              <w:jc w:val="both"/>
              <w:rPr>
                <w:rFonts w:ascii="Calibri" w:hAnsi="Calibri" w:cs="Calibri"/>
              </w:rPr>
            </w:pPr>
            <w:r w:rsidRPr="008D1FD3">
              <w:rPr>
                <w:rFonts w:ascii="Calibri" w:hAnsi="Calibri" w:cs="Calibri"/>
              </w:rPr>
              <w:t>1534</w:t>
            </w:r>
          </w:p>
        </w:tc>
      </w:tr>
      <w:tr w:rsidR="00C03BBD" w:rsidRPr="008D1FD3" w14:paraId="54C5D19C"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7AFCC" w14:textId="77777777" w:rsidR="00C03BBD" w:rsidRPr="008D1FD3" w:rsidRDefault="00C03BBD" w:rsidP="00C03BBD">
            <w:pPr>
              <w:jc w:val="both"/>
              <w:rPr>
                <w:rFonts w:ascii="Calibri" w:hAnsi="Calibri" w:cs="Calibri"/>
              </w:rPr>
            </w:pPr>
            <w:r w:rsidRPr="008D1FD3">
              <w:rPr>
                <w:rFonts w:ascii="Calibri" w:hAnsi="Calibri" w:cs="Calibri"/>
              </w:rPr>
              <w:t>Hygie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00611" w14:textId="77777777" w:rsidR="00C03BBD" w:rsidRPr="008D1FD3" w:rsidRDefault="00C03BBD" w:rsidP="00C03BBD">
            <w:pPr>
              <w:jc w:val="both"/>
              <w:rPr>
                <w:rFonts w:ascii="Calibri" w:hAnsi="Calibri" w:cs="Calibri"/>
              </w:rPr>
            </w:pPr>
            <w:r w:rsidRPr="008D1FD3">
              <w:rPr>
                <w:rFonts w:ascii="Calibri" w:hAnsi="Calibri" w:cs="Calibri"/>
              </w:rPr>
              <w:t>93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595AB" w14:textId="77777777" w:rsidR="00C03BBD" w:rsidRPr="008D1FD3" w:rsidRDefault="00C03BBD" w:rsidP="00C03BBD">
            <w:pPr>
              <w:jc w:val="both"/>
              <w:rPr>
                <w:rFonts w:ascii="Calibri" w:hAnsi="Calibri" w:cs="Calibri"/>
              </w:rPr>
            </w:pPr>
            <w:r w:rsidRPr="008D1FD3">
              <w:rPr>
                <w:rFonts w:ascii="Calibri" w:hAnsi="Calibri" w:cs="Calibri"/>
              </w:rPr>
              <w:t>3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B6C47" w14:textId="77777777" w:rsidR="00C03BBD" w:rsidRPr="008D1FD3" w:rsidRDefault="00C03BBD" w:rsidP="00C03BBD">
            <w:pPr>
              <w:jc w:val="both"/>
              <w:rPr>
                <w:rFonts w:ascii="Calibri" w:hAnsi="Calibri" w:cs="Calibri"/>
              </w:rPr>
            </w:pPr>
            <w:r w:rsidRPr="008D1FD3">
              <w:rPr>
                <w:rFonts w:ascii="Calibri" w:hAnsi="Calibri" w:cs="Calibri"/>
              </w:rPr>
              <w:t>1329</w:t>
            </w:r>
          </w:p>
        </w:tc>
      </w:tr>
      <w:tr w:rsidR="00C03BBD" w:rsidRPr="008D1FD3" w14:paraId="5AAB6A0A"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072424" w14:textId="77777777" w:rsidR="00C03BBD" w:rsidRPr="008D1FD3" w:rsidRDefault="00C03BBD" w:rsidP="00C03BBD">
            <w:pPr>
              <w:jc w:val="both"/>
              <w:rPr>
                <w:rFonts w:ascii="Calibri" w:hAnsi="Calibri" w:cs="Calibri"/>
              </w:rPr>
            </w:pPr>
            <w:r w:rsidRPr="008D1FD3">
              <w:rPr>
                <w:rFonts w:ascii="Calibri" w:hAnsi="Calibri" w:cs="Calibri"/>
              </w:rPr>
              <w:t>COVID-19 Vaccin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24414" w14:textId="77777777" w:rsidR="00C03BBD" w:rsidRPr="008D1FD3" w:rsidRDefault="00C03BBD" w:rsidP="00C03BBD">
            <w:pPr>
              <w:jc w:val="both"/>
              <w:rPr>
                <w:rFonts w:ascii="Calibri" w:hAnsi="Calibri" w:cs="Calibri"/>
              </w:rPr>
            </w:pPr>
            <w:r w:rsidRPr="008D1FD3">
              <w:rPr>
                <w:rFonts w:ascii="Calibri" w:hAnsi="Calibri" w:cs="Calibri"/>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AACA7" w14:textId="77777777" w:rsidR="00C03BBD" w:rsidRPr="008D1FD3" w:rsidRDefault="00C03BBD" w:rsidP="00C03BBD">
            <w:pPr>
              <w:jc w:val="both"/>
              <w:rPr>
                <w:rFonts w:ascii="Calibri" w:hAnsi="Calibri" w:cs="Calibri"/>
              </w:rPr>
            </w:pPr>
            <w:r w:rsidRPr="008D1FD3">
              <w:rPr>
                <w:rFonts w:ascii="Calibri" w:hAnsi="Calibri" w:cs="Calibri"/>
              </w:rPr>
              <w:t>3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E4008" w14:textId="77777777" w:rsidR="00C03BBD" w:rsidRPr="008D1FD3" w:rsidRDefault="00C03BBD" w:rsidP="00C03BBD">
            <w:pPr>
              <w:jc w:val="both"/>
              <w:rPr>
                <w:rFonts w:ascii="Calibri" w:hAnsi="Calibri" w:cs="Calibri"/>
              </w:rPr>
            </w:pPr>
            <w:r w:rsidRPr="008D1FD3">
              <w:rPr>
                <w:rFonts w:ascii="Calibri" w:hAnsi="Calibri" w:cs="Calibri"/>
              </w:rPr>
              <w:t>1327</w:t>
            </w:r>
          </w:p>
        </w:tc>
      </w:tr>
      <w:tr w:rsidR="00C03BBD" w:rsidRPr="008D1FD3" w14:paraId="5750763F"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D0FFA7D" w14:textId="77777777" w:rsidR="00C03BBD" w:rsidRPr="008D1FD3" w:rsidRDefault="00C03BBD" w:rsidP="00C03BBD">
            <w:pPr>
              <w:jc w:val="both"/>
              <w:rPr>
                <w:rFonts w:ascii="Calibri" w:hAnsi="Calibri" w:cs="Calibri"/>
              </w:rPr>
            </w:pPr>
            <w:r w:rsidRPr="008D1FD3">
              <w:rPr>
                <w:rFonts w:ascii="Calibri" w:hAnsi="Calibri" w:cs="Calibri"/>
              </w:rPr>
              <w:t>New Task Force, Bureau or Administrative Configu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98D16" w14:textId="77777777" w:rsidR="00C03BBD" w:rsidRPr="008D1FD3" w:rsidRDefault="00C03BBD" w:rsidP="00C03BBD">
            <w:pPr>
              <w:jc w:val="both"/>
              <w:rPr>
                <w:rFonts w:ascii="Calibri" w:hAnsi="Calibri" w:cs="Calibri"/>
              </w:rPr>
            </w:pPr>
            <w:r w:rsidRPr="008D1FD3">
              <w:rPr>
                <w:rFonts w:ascii="Calibri" w:hAnsi="Calibri" w:cs="Calibri"/>
              </w:rPr>
              <w:t>8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76729D" w14:textId="77777777" w:rsidR="00C03BBD" w:rsidRPr="008D1FD3" w:rsidRDefault="00C03BBD" w:rsidP="00C03BBD">
            <w:pPr>
              <w:jc w:val="both"/>
              <w:rPr>
                <w:rFonts w:ascii="Calibri" w:hAnsi="Calibri" w:cs="Calibri"/>
              </w:rPr>
            </w:pPr>
            <w:r w:rsidRPr="008D1FD3">
              <w:rPr>
                <w:rFonts w:ascii="Calibri" w:hAnsi="Calibri" w:cs="Calibri"/>
              </w:rPr>
              <w:t>3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7C0E9" w14:textId="77777777" w:rsidR="00C03BBD" w:rsidRPr="008D1FD3" w:rsidRDefault="00C03BBD" w:rsidP="00C03BBD">
            <w:pPr>
              <w:jc w:val="both"/>
              <w:rPr>
                <w:rFonts w:ascii="Calibri" w:hAnsi="Calibri" w:cs="Calibri"/>
              </w:rPr>
            </w:pPr>
            <w:r w:rsidRPr="008D1FD3">
              <w:rPr>
                <w:rFonts w:ascii="Calibri" w:hAnsi="Calibri" w:cs="Calibri"/>
              </w:rPr>
              <w:t>1279</w:t>
            </w:r>
          </w:p>
        </w:tc>
      </w:tr>
      <w:tr w:rsidR="00C03BBD" w:rsidRPr="008D1FD3" w14:paraId="2094039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D5334A" w14:textId="77777777" w:rsidR="00C03BBD" w:rsidRPr="008D1FD3" w:rsidRDefault="00C03BBD" w:rsidP="00C03BBD">
            <w:pPr>
              <w:jc w:val="both"/>
              <w:rPr>
                <w:rFonts w:ascii="Calibri" w:hAnsi="Calibri" w:cs="Calibri"/>
              </w:rPr>
            </w:pPr>
            <w:r w:rsidRPr="008D1FD3">
              <w:rPr>
                <w:rFonts w:ascii="Calibri" w:hAnsi="Calibri" w:cs="Calibri"/>
              </w:rPr>
              <w:t>Curfew</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8702" w14:textId="77777777" w:rsidR="00C03BBD" w:rsidRPr="008D1FD3" w:rsidRDefault="00C03BBD" w:rsidP="00C03BBD">
            <w:pPr>
              <w:jc w:val="both"/>
              <w:rPr>
                <w:rFonts w:ascii="Calibri" w:hAnsi="Calibri" w:cs="Calibri"/>
              </w:rPr>
            </w:pPr>
            <w:r w:rsidRPr="008D1FD3">
              <w:rPr>
                <w:rFonts w:ascii="Calibri" w:hAnsi="Calibri" w:cs="Calibri"/>
              </w:rPr>
              <w:t>68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12B80" w14:textId="77777777" w:rsidR="00C03BBD" w:rsidRPr="008D1FD3" w:rsidRDefault="00C03BBD" w:rsidP="00C03BBD">
            <w:pPr>
              <w:jc w:val="both"/>
              <w:rPr>
                <w:rFonts w:ascii="Calibri" w:hAnsi="Calibri" w:cs="Calibri"/>
              </w:rPr>
            </w:pPr>
            <w:r w:rsidRPr="008D1FD3">
              <w:rPr>
                <w:rFonts w:ascii="Calibri" w:hAnsi="Calibri" w:cs="Calibri"/>
              </w:rPr>
              <w:t>2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E83D3" w14:textId="77777777" w:rsidR="00C03BBD" w:rsidRPr="008D1FD3" w:rsidRDefault="00C03BBD" w:rsidP="00C03BBD">
            <w:pPr>
              <w:jc w:val="both"/>
              <w:rPr>
                <w:rFonts w:ascii="Calibri" w:hAnsi="Calibri" w:cs="Calibri"/>
              </w:rPr>
            </w:pPr>
            <w:r w:rsidRPr="008D1FD3">
              <w:rPr>
                <w:rFonts w:ascii="Calibri" w:hAnsi="Calibri" w:cs="Calibri"/>
              </w:rPr>
              <w:t>974</w:t>
            </w:r>
          </w:p>
        </w:tc>
      </w:tr>
      <w:tr w:rsidR="00C03BBD" w:rsidRPr="008D1FD3" w14:paraId="42D18CD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5A3202" w14:textId="77777777" w:rsidR="00C03BBD" w:rsidRPr="008D1FD3" w:rsidRDefault="00C03BBD" w:rsidP="00C03BBD">
            <w:pPr>
              <w:jc w:val="both"/>
              <w:rPr>
                <w:rFonts w:ascii="Calibri" w:hAnsi="Calibri" w:cs="Calibri"/>
              </w:rPr>
            </w:pPr>
            <w:r w:rsidRPr="008D1FD3">
              <w:rPr>
                <w:rFonts w:ascii="Calibri" w:hAnsi="Calibri" w:cs="Calibri"/>
              </w:rPr>
              <w:t>Declaration of Emergenc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D707C" w14:textId="77777777" w:rsidR="00C03BBD" w:rsidRPr="008D1FD3" w:rsidRDefault="00C03BBD" w:rsidP="00C03BBD">
            <w:pPr>
              <w:jc w:val="both"/>
              <w:rPr>
                <w:rFonts w:ascii="Calibri" w:hAnsi="Calibri" w:cs="Calibri"/>
              </w:rPr>
            </w:pPr>
            <w:r w:rsidRPr="008D1FD3">
              <w:rPr>
                <w:rFonts w:ascii="Calibri" w:hAnsi="Calibri" w:cs="Calibri"/>
              </w:rPr>
              <w:t>63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12542" w14:textId="77777777" w:rsidR="00C03BBD" w:rsidRPr="008D1FD3" w:rsidRDefault="00C03BBD" w:rsidP="00C03BBD">
            <w:pPr>
              <w:jc w:val="both"/>
              <w:rPr>
                <w:rFonts w:ascii="Calibri" w:hAnsi="Calibri" w:cs="Calibri"/>
              </w:rPr>
            </w:pPr>
            <w:r w:rsidRPr="008D1FD3">
              <w:rPr>
                <w:rFonts w:ascii="Calibri" w:hAnsi="Calibri" w:cs="Calibri"/>
              </w:rPr>
              <w:t>27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F1125" w14:textId="77777777" w:rsidR="00C03BBD" w:rsidRPr="008D1FD3" w:rsidRDefault="00C03BBD" w:rsidP="00C03BBD">
            <w:pPr>
              <w:jc w:val="both"/>
              <w:rPr>
                <w:rFonts w:ascii="Calibri" w:hAnsi="Calibri" w:cs="Calibri"/>
              </w:rPr>
            </w:pPr>
            <w:r w:rsidRPr="008D1FD3">
              <w:rPr>
                <w:rFonts w:ascii="Calibri" w:hAnsi="Calibri" w:cs="Calibri"/>
              </w:rPr>
              <w:t>902</w:t>
            </w:r>
          </w:p>
        </w:tc>
      </w:tr>
      <w:tr w:rsidR="00C03BBD" w:rsidRPr="008D1FD3" w14:paraId="30942D7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13CF44" w14:textId="77777777" w:rsidR="00C03BBD" w:rsidRPr="008D1FD3" w:rsidRDefault="00C03BBD" w:rsidP="00C03BBD">
            <w:pPr>
              <w:jc w:val="both"/>
              <w:rPr>
                <w:rFonts w:ascii="Calibri" w:hAnsi="Calibri" w:cs="Calibri"/>
              </w:rPr>
            </w:pPr>
            <w:r w:rsidRPr="008D1FD3">
              <w:rPr>
                <w:rFonts w:ascii="Calibri" w:hAnsi="Calibri" w:cs="Calibri"/>
              </w:rPr>
              <w:t>Anti-Disinformation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35D64" w14:textId="77777777" w:rsidR="00C03BBD" w:rsidRPr="008D1FD3" w:rsidRDefault="00C03BBD" w:rsidP="00C03BBD">
            <w:pPr>
              <w:jc w:val="both"/>
              <w:rPr>
                <w:rFonts w:ascii="Calibri" w:hAnsi="Calibri" w:cs="Calibri"/>
              </w:rPr>
            </w:pPr>
            <w:r w:rsidRPr="008D1FD3">
              <w:rPr>
                <w:rFonts w:ascii="Calibri" w:hAnsi="Calibri" w:cs="Calibri"/>
              </w:rPr>
              <w:t>2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27834" w14:textId="77777777" w:rsidR="00C03BBD" w:rsidRPr="008D1FD3" w:rsidRDefault="00C03BBD" w:rsidP="00C03BBD">
            <w:pPr>
              <w:jc w:val="both"/>
              <w:rPr>
                <w:rFonts w:ascii="Calibri" w:hAnsi="Calibri" w:cs="Calibri"/>
              </w:rPr>
            </w:pPr>
            <w:r w:rsidRPr="008D1FD3">
              <w:rPr>
                <w:rFonts w:ascii="Calibri" w:hAnsi="Calibri" w:cs="Calibri"/>
              </w:rPr>
              <w:t>1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A498B" w14:textId="77777777" w:rsidR="00C03BBD" w:rsidRPr="008D1FD3" w:rsidRDefault="00C03BBD" w:rsidP="00C03BBD">
            <w:pPr>
              <w:jc w:val="both"/>
              <w:rPr>
                <w:rFonts w:ascii="Calibri" w:hAnsi="Calibri" w:cs="Calibri"/>
              </w:rPr>
            </w:pPr>
            <w:r w:rsidRPr="008D1FD3">
              <w:rPr>
                <w:rFonts w:ascii="Calibri" w:hAnsi="Calibri" w:cs="Calibri"/>
              </w:rPr>
              <w:t>419</w:t>
            </w:r>
          </w:p>
        </w:tc>
      </w:tr>
    </w:tbl>
    <w:p w14:paraId="1E54ABB2" w14:textId="314B885B" w:rsidR="00504509" w:rsidRPr="008D1FD3" w:rsidRDefault="00504509" w:rsidP="006106F9">
      <w:pPr>
        <w:spacing w:line="480" w:lineRule="auto"/>
        <w:jc w:val="both"/>
        <w:rPr>
          <w:rFonts w:ascii="Calibri" w:hAnsi="Calibri" w:cs="Calibri"/>
        </w:rPr>
      </w:pPr>
    </w:p>
    <w:p w14:paraId="10D33213" w14:textId="77777777" w:rsidR="00521E97" w:rsidRPr="008D1FD3" w:rsidRDefault="00521E97">
      <w:pPr>
        <w:rPr>
          <w:rFonts w:ascii="Calibri" w:hAnsi="Calibri" w:cs="Calibri"/>
          <w:b/>
          <w:sz w:val="32"/>
          <w:szCs w:val="32"/>
        </w:rPr>
      </w:pPr>
      <w:r w:rsidRPr="008D1FD3">
        <w:rPr>
          <w:rFonts w:ascii="Calibri" w:hAnsi="Calibri" w:cs="Calibri"/>
          <w:sz w:val="32"/>
          <w:szCs w:val="32"/>
        </w:rPr>
        <w:br w:type="page"/>
      </w:r>
    </w:p>
    <w:p w14:paraId="7CC3BEC2" w14:textId="4C09035F" w:rsidR="00504509" w:rsidRPr="008D1FD3" w:rsidRDefault="00FA2D74" w:rsidP="00C86150">
      <w:pPr>
        <w:pStyle w:val="Heading1"/>
        <w:spacing w:line="480" w:lineRule="auto"/>
        <w:rPr>
          <w:b w:val="0"/>
          <w:sz w:val="32"/>
          <w:szCs w:val="32"/>
        </w:rPr>
      </w:pPr>
      <w:bookmarkStart w:id="1" w:name="_Toc108793249"/>
      <w:r w:rsidRPr="008D1FD3">
        <w:rPr>
          <w:sz w:val="32"/>
          <w:szCs w:val="32"/>
        </w:rPr>
        <w:lastRenderedPageBreak/>
        <w:t>Appendix</w:t>
      </w:r>
      <w:r w:rsidR="00504509" w:rsidRPr="008D1FD3">
        <w:rPr>
          <w:sz w:val="32"/>
          <w:szCs w:val="32"/>
        </w:rPr>
        <w:t xml:space="preserve"> </w:t>
      </w:r>
      <w:r w:rsidR="006B43E8" w:rsidRPr="008D1FD3">
        <w:rPr>
          <w:sz w:val="32"/>
          <w:szCs w:val="32"/>
        </w:rPr>
        <w:t>B</w:t>
      </w:r>
      <w:r w:rsidR="00504509" w:rsidRPr="008D1FD3">
        <w:rPr>
          <w:sz w:val="32"/>
          <w:szCs w:val="32"/>
        </w:rPr>
        <w:t>: Additional details on BERT and BERT-</w:t>
      </w:r>
      <w:r w:rsidR="007749CF" w:rsidRPr="008D1FD3">
        <w:rPr>
          <w:sz w:val="32"/>
          <w:szCs w:val="32"/>
        </w:rPr>
        <w:t>NLI</w:t>
      </w:r>
      <w:bookmarkEnd w:id="1"/>
    </w:p>
    <w:p w14:paraId="02BD9ABC" w14:textId="7648E212" w:rsidR="00504509" w:rsidRPr="008D1FD3" w:rsidRDefault="007749CF" w:rsidP="00C86150">
      <w:pPr>
        <w:spacing w:line="480" w:lineRule="auto"/>
        <w:rPr>
          <w:rFonts w:ascii="Calibri" w:hAnsi="Calibri" w:cs="Calibri"/>
          <w:b/>
          <w:bCs/>
          <w:sz w:val="28"/>
          <w:szCs w:val="28"/>
        </w:rPr>
      </w:pPr>
      <w:r w:rsidRPr="008D1FD3">
        <w:rPr>
          <w:rFonts w:ascii="Calibri" w:hAnsi="Calibri" w:cs="Calibri"/>
          <w:b/>
          <w:bCs/>
          <w:sz w:val="28"/>
          <w:szCs w:val="28"/>
        </w:rPr>
        <w:t>BERT-base</w:t>
      </w:r>
    </w:p>
    <w:p w14:paraId="4E800E19" w14:textId="26F8A9A9" w:rsidR="007749CF" w:rsidRPr="008D1FD3" w:rsidRDefault="007749CF" w:rsidP="006106F9">
      <w:pPr>
        <w:spacing w:line="480" w:lineRule="auto"/>
        <w:jc w:val="both"/>
        <w:rPr>
          <w:rFonts w:ascii="Calibri" w:hAnsi="Calibri" w:cs="Calibri"/>
        </w:rPr>
      </w:pPr>
      <w:r w:rsidRPr="008D1FD3">
        <w:rPr>
          <w:rFonts w:ascii="Calibri" w:hAnsi="Calibri" w:cs="Calibri"/>
        </w:rPr>
        <w:t xml:space="preserve">In BERT-like Transformer algorithms, </w:t>
      </w:r>
      <w:r w:rsidR="00C86150" w:rsidRPr="008D1FD3">
        <w:rPr>
          <w:rFonts w:ascii="Calibri" w:hAnsi="Calibri" w:cs="Calibri"/>
        </w:rPr>
        <w:t>the</w:t>
      </w:r>
      <w:r w:rsidRPr="008D1FD3">
        <w:rPr>
          <w:rFonts w:ascii="Calibri" w:hAnsi="Calibri" w:cs="Calibri"/>
        </w:rPr>
        <w:t xml:space="preserve"> internal </w:t>
      </w:r>
      <w:r w:rsidR="00C86150" w:rsidRPr="008D1FD3">
        <w:rPr>
          <w:rFonts w:ascii="Calibri" w:hAnsi="Calibri" w:cs="Calibri"/>
        </w:rPr>
        <w:t>parameters are</w:t>
      </w:r>
      <w:r w:rsidRPr="008D1FD3">
        <w:rPr>
          <w:rFonts w:ascii="Calibri" w:hAnsi="Calibri" w:cs="Calibri"/>
        </w:rPr>
        <w:t xml:space="preserve"> organised in three main layers </w:t>
      </w:r>
      <w:r w:rsidR="00C86150" w:rsidRPr="008D1FD3">
        <w:rPr>
          <w:rFonts w:ascii="Calibri" w:hAnsi="Calibri" w:cs="Calibri"/>
        </w:rPr>
        <w:fldChar w:fldCharType="begin"/>
      </w:r>
      <w:r w:rsidR="00C86150" w:rsidRPr="008D1FD3">
        <w:rPr>
          <w:rFonts w:ascii="Calibri" w:hAnsi="Calibri" w:cs="Calibri"/>
        </w:rPr>
        <w:instrText xml:space="preserve"> ADDIN ZOTERO_ITEM CSL_CITATION {"citationID":"HYLHDC8I","properties":{"formattedCitation":"(Devlin et al. 2019)","plainCitation":"(Devlin et al. 2019)","noteIndex":0},"citationItems":[{"id":110,"uris":["http://zotero.org/users/9255699/items/B973Q2U2"],"itemData":{"id":110,"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1",6,26]]},"issued":{"date-parts":[["2019",5,24]]}}}],"schema":"https://github.com/citation-style-language/schema/raw/master/csl-citation.json"} </w:instrText>
      </w:r>
      <w:r w:rsidR="00C86150" w:rsidRPr="008D1FD3">
        <w:rPr>
          <w:rFonts w:ascii="Calibri" w:hAnsi="Calibri" w:cs="Calibri"/>
        </w:rPr>
        <w:fldChar w:fldCharType="separate"/>
      </w:r>
      <w:r w:rsidR="00C86150" w:rsidRPr="008D1FD3">
        <w:rPr>
          <w:rFonts w:ascii="Calibri" w:hAnsi="Calibri" w:cs="Calibri"/>
          <w:noProof/>
        </w:rPr>
        <w:t>(Devlin et al. 2019)</w:t>
      </w:r>
      <w:r w:rsidR="00C86150" w:rsidRPr="008D1FD3">
        <w:rPr>
          <w:rFonts w:ascii="Calibri" w:hAnsi="Calibri" w:cs="Calibri"/>
        </w:rPr>
        <w:fldChar w:fldCharType="end"/>
      </w:r>
      <w:r w:rsidRPr="008D1FD3">
        <w:rPr>
          <w:rFonts w:ascii="Calibri" w:hAnsi="Calibri" w:cs="Calibri"/>
        </w:rPr>
        <w:t xml:space="preserve">: The vocabulary, the main trunk, and the classification head. Every input text is fed through these layers successively to produce the final output - a class prediction. (1) The algorithm’s </w:t>
      </w:r>
      <w:r w:rsidRPr="008D1FD3">
        <w:rPr>
          <w:rFonts w:ascii="Calibri" w:hAnsi="Calibri" w:cs="Calibri"/>
          <w:i/>
        </w:rPr>
        <w:t>vocabulary</w:t>
      </w:r>
      <w:r w:rsidRPr="008D1FD3">
        <w:rPr>
          <w:rFonts w:ascii="Calibri" w:hAnsi="Calibri" w:cs="Calibri"/>
        </w:rPr>
        <w:t xml:space="preserve">: For a Transformer, a (sub-)word is a list of around 768 numbers, a vector, like the well-known word embeddings. The vocabulary layer stores around 50,000 of these vectors, one for each (sub-)word (called token) in the model’s vocabulary. In this first vocabulary layer, a raw input text of e.g. 20 tokens is converted into their corresponding 20 vectors. Unknown words are broken into known sub-units. A Transformer might not have the word “fundamentalism” in its vocabulary, but the tokens “fundamental” and “ism”. (2) The </w:t>
      </w:r>
      <w:r w:rsidRPr="008D1FD3">
        <w:rPr>
          <w:rFonts w:ascii="Calibri" w:hAnsi="Calibri" w:cs="Calibri"/>
          <w:i/>
        </w:rPr>
        <w:t>main trunk</w:t>
      </w:r>
      <w:r w:rsidRPr="008D1FD3">
        <w:rPr>
          <w:rFonts w:ascii="Calibri" w:hAnsi="Calibri" w:cs="Calibri"/>
        </w:rPr>
        <w:t xml:space="preserve">, where the vector of the word “capital” is adapted depending on its surrounding words (e.g. “punishment” or “city”). Each tokens’ vector is fed through around 12 layers and multiplied with the vectors of its surrounding tokens and other parameters in each layer. (3) The </w:t>
      </w:r>
      <w:r w:rsidRPr="008D1FD3">
        <w:rPr>
          <w:rFonts w:ascii="Calibri" w:hAnsi="Calibri" w:cs="Calibri"/>
          <w:i/>
        </w:rPr>
        <w:t>task-specific classification head</w:t>
      </w:r>
      <w:r w:rsidRPr="008D1FD3">
        <w:rPr>
          <w:rFonts w:ascii="Calibri" w:hAnsi="Calibri" w:cs="Calibri"/>
        </w:rPr>
        <w:t xml:space="preserve">, which condenses the internal vector representations to exactly </w:t>
      </w:r>
      <w:r w:rsidRPr="008D1FD3">
        <w:rPr>
          <w:rFonts w:ascii="Calibri" w:hAnsi="Calibri" w:cs="Calibri"/>
          <w:i/>
        </w:rPr>
        <w:t>N</w:t>
      </w:r>
      <w:r w:rsidRPr="008D1FD3">
        <w:rPr>
          <w:rFonts w:ascii="Calibri" w:hAnsi="Calibri" w:cs="Calibri"/>
        </w:rPr>
        <w:t xml:space="preserve"> numbers: The predicted probability for each of </w:t>
      </w:r>
      <w:r w:rsidRPr="008D1FD3">
        <w:rPr>
          <w:rFonts w:ascii="Calibri" w:hAnsi="Calibri" w:cs="Calibri"/>
          <w:i/>
        </w:rPr>
        <w:t>N</w:t>
      </w:r>
      <w:r w:rsidRPr="008D1FD3">
        <w:rPr>
          <w:rFonts w:ascii="Calibri" w:hAnsi="Calibri" w:cs="Calibri"/>
        </w:rPr>
        <w:t xml:space="preserve"> classes for a specific classification task. This last task-specific layer is deleted and randomly reinitialised for each new task (loss of ‘task knowledge’) while the other two layers are maintained (storage of ‘knowledge’).</w:t>
      </w:r>
    </w:p>
    <w:p w14:paraId="7FCBBF77" w14:textId="21415E26" w:rsidR="00C86150" w:rsidRPr="008D1FD3" w:rsidRDefault="00C86150" w:rsidP="006106F9">
      <w:pPr>
        <w:spacing w:line="480" w:lineRule="auto"/>
        <w:jc w:val="both"/>
        <w:rPr>
          <w:rFonts w:ascii="Calibri" w:hAnsi="Calibri" w:cs="Calibri"/>
        </w:rPr>
      </w:pPr>
      <w:r w:rsidRPr="008D1FD3">
        <w:rPr>
          <w:rFonts w:ascii="Calibri" w:hAnsi="Calibri" w:cs="Calibri"/>
        </w:rPr>
        <w:t xml:space="preserve">Note that the vectors in all three main layers can be tuned for monolingual or multilingual tasks. The vocabulary layer can be extended to cover tokens from many languages and scripts. Popular multilingual Transformers increase the size of the vocabulary to 250,000 tokens, and pretrain it on hundreds of GB of online texts from 100 languages at the same time </w:t>
      </w:r>
      <w:r w:rsidRPr="008D1FD3">
        <w:rPr>
          <w:rFonts w:ascii="Calibri" w:hAnsi="Calibri" w:cs="Calibri"/>
        </w:rPr>
        <w:fldChar w:fldCharType="begin"/>
      </w:r>
      <w:r w:rsidRPr="008D1FD3">
        <w:rPr>
          <w:rFonts w:ascii="Calibri" w:hAnsi="Calibri" w:cs="Calibri"/>
        </w:rPr>
        <w:instrText xml:space="preserve"> ADDIN ZOTERO_ITEM CSL_CITATION {"citationID":"qvF8z6EA","properties":{"formattedCitation":"(Conneau et al. 2020; He, Gao, and Chen 2021)","plainCitation":"(Conneau et al. 2020; He, Gao, and Chen 2021)","noteIndex":0},"citationItems":[{"id":315,"uris":["http://zotero.org/users/9255699/items/S3WGQ3HM"],"itemData":{"id":315,"type":"article-journal","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data and models publicly available.","container-title":"arXiv:1911.02116 [cs]","note":"arXiv: 1911.02116","source":"arXiv.org","title":"Unsupervised Cross-lingual Representation Learning at Scale","URL":"http://arxiv.org/abs/1911.02116","author":[{"family":"Conneau","given":"Alexis"},{"family":"Khandelwal","given":"Kartikay"},{"family":"Goyal","given":"Naman"},{"family":"Chaudhary","given":"Vishrav"},{"family":"Wenzek","given":"Guillaume"},{"family":"Guzmán","given":"Francisco"},{"family":"Grave","given":"Edouard"},{"family":"Ott","given":"Myle"},{"family":"Zettlemoyer","given":"Luke"},{"family":"Stoyanov","given":"Veselin"}],"accessed":{"date-parts":[["2022",1,5]]},"issued":{"date-parts":[["2020",4,7]]}}},{"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Pr="008D1FD3">
        <w:rPr>
          <w:rFonts w:ascii="Calibri" w:hAnsi="Calibri" w:cs="Calibri"/>
        </w:rPr>
        <w:fldChar w:fldCharType="separate"/>
      </w:r>
      <w:r w:rsidRPr="008D1FD3">
        <w:rPr>
          <w:rFonts w:ascii="Calibri" w:hAnsi="Calibri" w:cs="Calibri"/>
          <w:noProof/>
        </w:rPr>
        <w:t xml:space="preserve">(Conneau </w:t>
      </w:r>
      <w:r w:rsidRPr="008D1FD3">
        <w:rPr>
          <w:rFonts w:ascii="Calibri" w:hAnsi="Calibri" w:cs="Calibri"/>
          <w:noProof/>
        </w:rPr>
        <w:lastRenderedPageBreak/>
        <w:t>et al. 2020; He, Gao, and Chen 2021)</w:t>
      </w:r>
      <w:r w:rsidRPr="008D1FD3">
        <w:rPr>
          <w:rFonts w:ascii="Calibri" w:hAnsi="Calibri" w:cs="Calibri"/>
        </w:rPr>
        <w:fldChar w:fldCharType="end"/>
      </w:r>
      <w:r w:rsidRPr="008D1FD3">
        <w:rPr>
          <w:rFonts w:ascii="Calibri" w:hAnsi="Calibri" w:cs="Calibri"/>
        </w:rPr>
        <w:t>. The basic architecture remains the same, only that the representations in each layer are now multilingual. These Transformers can classify texts in 100+ languages with a performance drop of several percentage points compared to monolingual Transformers (ibid.).</w:t>
      </w:r>
    </w:p>
    <w:p w14:paraId="0311E32F" w14:textId="77777777" w:rsidR="007749CF" w:rsidRPr="008D1FD3" w:rsidRDefault="007749CF" w:rsidP="006106F9">
      <w:pPr>
        <w:spacing w:line="480" w:lineRule="auto"/>
        <w:jc w:val="both"/>
        <w:rPr>
          <w:rFonts w:ascii="Calibri" w:hAnsi="Calibri" w:cs="Calibri"/>
        </w:rPr>
      </w:pPr>
    </w:p>
    <w:p w14:paraId="2DF907E8" w14:textId="1AAB2829" w:rsidR="007749CF" w:rsidRPr="008D1FD3" w:rsidRDefault="007749CF" w:rsidP="00C86150">
      <w:pPr>
        <w:spacing w:line="480" w:lineRule="auto"/>
        <w:rPr>
          <w:rFonts w:ascii="Calibri" w:hAnsi="Calibri" w:cs="Calibri"/>
          <w:b/>
          <w:bCs/>
          <w:sz w:val="28"/>
          <w:szCs w:val="28"/>
        </w:rPr>
      </w:pPr>
      <w:r w:rsidRPr="008D1FD3">
        <w:rPr>
          <w:rFonts w:ascii="Calibri" w:hAnsi="Calibri" w:cs="Calibri"/>
          <w:b/>
          <w:bCs/>
          <w:sz w:val="28"/>
          <w:szCs w:val="28"/>
        </w:rPr>
        <w:t>BERT-NLI</w:t>
      </w:r>
    </w:p>
    <w:p w14:paraId="7988FD82" w14:textId="597152DC" w:rsidR="00C20E03" w:rsidRPr="008D1FD3" w:rsidRDefault="00F05393" w:rsidP="006106F9">
      <w:pPr>
        <w:spacing w:line="480" w:lineRule="auto"/>
        <w:jc w:val="both"/>
        <w:rPr>
          <w:rFonts w:ascii="Calibri" w:hAnsi="Calibri" w:cs="Calibri"/>
        </w:rPr>
      </w:pPr>
      <w:r w:rsidRPr="008D1FD3">
        <w:rPr>
          <w:rFonts w:ascii="Calibri" w:hAnsi="Calibri" w:cs="Calibri"/>
        </w:rPr>
        <w:t>Examples for Natural Language Inference (NLI) datasets are:</w:t>
      </w:r>
      <w:r w:rsidR="001F3AA9" w:rsidRPr="008D1FD3">
        <w:rPr>
          <w:rFonts w:ascii="Calibri" w:hAnsi="Calibri" w:cs="Calibri"/>
        </w:rPr>
        <w:t xml:space="preserve"> SNLI with 570k examples</w:t>
      </w:r>
      <w:r w:rsidRPr="008D1FD3">
        <w:rPr>
          <w:rFonts w:ascii="Calibri" w:hAnsi="Calibri" w:cs="Calibri"/>
        </w:rPr>
        <w:t xml:space="preserve"> </w:t>
      </w:r>
      <w:r w:rsidRPr="008D1FD3">
        <w:rPr>
          <w:rFonts w:ascii="Calibri" w:hAnsi="Calibri" w:cs="Calibri"/>
        </w:rPr>
        <w:fldChar w:fldCharType="begin"/>
      </w:r>
      <w:r w:rsidRPr="008D1FD3">
        <w:rPr>
          <w:rFonts w:ascii="Calibri" w:hAnsi="Calibri" w:cs="Calibri"/>
        </w:rPr>
        <w:instrText xml:space="preserve"> ADDIN ZOTERO_ITEM CSL_CITATION {"citationID":"m962C257","properties":{"formattedCitation":"(Bowman et al. 2015)","plainCitation":"(Bowman et al. 2015)","noteIndex":0},"citationItems":[{"id":277,"uris":["http://zotero.org/users/9255699/items/MAZPHKCH"],"itemData":{"id":277,"type":"article-journal","abstract":"Understanding entailment and contradiction is fundamental to understanding natural language, and inference about entailment and contradiction is a valuable testing ground for the development of semantic representations. However, machine learning research in this area has been dramatically limited by the lack of large-scale resources. To address this, we introduce the Stanford Natural Language Inference corpus, a new, freely available collection of labeled sentence pairs, written by humans doing a novel grounded task based on image captioning. At 570K pairs, it is two orders of magnitude larger than all other resources of its type. This increase in scale allows lexicalized classifiers to outperform some sophisticated existing entailment models, and it allows a neural network-based model to perform competitively on natural language inference benchmarks for the first time.","container-title":"arXiv:1508.05326 [cs]","note":"arXiv: 1508.05326","source":"arXiv.org","title":"A large annotated corpus for learning natural language inference","URL":"http://arxiv.org/abs/1508.05326","author":[{"family":"Bowman","given":"Samuel R."},{"family":"Angeli","given":"Gabor"},{"family":"Potts","given":"Christopher"},{"family":"Manning","given":"Christopher D."}],"accessed":{"date-parts":[["2021",12,24]]},"issued":{"date-parts":[["2015",8,21]]}}}],"schema":"https://github.com/citation-style-language/schema/raw/master/csl-citation.json"} </w:instrText>
      </w:r>
      <w:r w:rsidRPr="008D1FD3">
        <w:rPr>
          <w:rFonts w:ascii="Calibri" w:hAnsi="Calibri" w:cs="Calibri"/>
        </w:rPr>
        <w:fldChar w:fldCharType="separate"/>
      </w:r>
      <w:r w:rsidRPr="008D1FD3">
        <w:rPr>
          <w:rFonts w:ascii="Calibri" w:hAnsi="Calibri" w:cs="Calibri"/>
          <w:noProof/>
        </w:rPr>
        <w:t>(Bowman et al. 2015)</w:t>
      </w:r>
      <w:r w:rsidRPr="008D1FD3">
        <w:rPr>
          <w:rFonts w:ascii="Calibri" w:hAnsi="Calibri" w:cs="Calibri"/>
        </w:rPr>
        <w:fldChar w:fldCharType="end"/>
      </w:r>
      <w:r w:rsidR="001F3AA9" w:rsidRPr="008D1FD3">
        <w:rPr>
          <w:rFonts w:ascii="Calibri" w:hAnsi="Calibri" w:cs="Calibri"/>
        </w:rPr>
        <w:t xml:space="preserve">, MultiNLI with 433k </w:t>
      </w:r>
      <w:r w:rsidR="001F3AA9" w:rsidRPr="008D1FD3">
        <w:rPr>
          <w:rFonts w:ascii="Calibri" w:hAnsi="Calibri" w:cs="Calibri"/>
        </w:rPr>
        <w:fldChar w:fldCharType="begin"/>
      </w:r>
      <w:r w:rsidR="001F3AA9" w:rsidRPr="008D1FD3">
        <w:rPr>
          <w:rFonts w:ascii="Calibri" w:hAnsi="Calibri" w:cs="Calibri"/>
        </w:rPr>
        <w:instrText xml:space="preserve"> ADDIN ZOTERO_ITEM CSL_CITATION {"citationID":"eSi6NnMx","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1F3AA9" w:rsidRPr="008D1FD3">
        <w:rPr>
          <w:rFonts w:ascii="Calibri" w:hAnsi="Calibri" w:cs="Calibri"/>
        </w:rPr>
        <w:fldChar w:fldCharType="separate"/>
      </w:r>
      <w:r w:rsidR="001F3AA9" w:rsidRPr="008D1FD3">
        <w:rPr>
          <w:rFonts w:ascii="Calibri" w:hAnsi="Calibri" w:cs="Calibri"/>
          <w:noProof/>
        </w:rPr>
        <w:t>(Williams, Nangia, and Bowman 2018)</w:t>
      </w:r>
      <w:r w:rsidR="001F3AA9" w:rsidRPr="008D1FD3">
        <w:rPr>
          <w:rFonts w:ascii="Calibri" w:hAnsi="Calibri" w:cs="Calibri"/>
        </w:rPr>
        <w:fldChar w:fldCharType="end"/>
      </w:r>
      <w:r w:rsidR="001F3AA9" w:rsidRPr="008D1FD3">
        <w:rPr>
          <w:rFonts w:ascii="Calibri" w:hAnsi="Calibri" w:cs="Calibri"/>
        </w:rPr>
        <w:t xml:space="preserve">, or ANLI with 162k and FEVER-NLI with 208k </w:t>
      </w:r>
      <w:r w:rsidR="001F3AA9" w:rsidRPr="008D1FD3">
        <w:rPr>
          <w:rFonts w:ascii="Calibri" w:hAnsi="Calibri" w:cs="Calibri"/>
        </w:rPr>
        <w:fldChar w:fldCharType="begin"/>
      </w:r>
      <w:r w:rsidR="001F3AA9" w:rsidRPr="008D1FD3">
        <w:rPr>
          <w:rFonts w:ascii="Calibri" w:hAnsi="Calibri" w:cs="Calibri"/>
        </w:rPr>
        <w:instrText xml:space="preserve"> ADDIN ZOTERO_ITEM CSL_CITATION {"citationID":"5fgplZK5","properties":{"formattedCitation":"(Nie et al. 2020)","plainCitation":"(Nie et al. 2020)","noteIndex":0},"citationItems":[{"id":154,"uris":["http://zotero.org/users/9255699/items/H9KIHYN2"],"itemData":{"id":154,"type":"article-journal","abstract":"We introduce a new large-scale NLI benchmark dataset, collected via an iterative, adversarial human-and-model-in-the-loop procedure. We show that training models on this new dataset leads to state-of-the-art performance on a variety of popular NLI benchmarks, while posing a more difﬁcult challenge with its new test set. Our analysis sheds light on the shortcomings of current state-of-theart models, and shows that non-expert annotators are successful at ﬁnding their weaknesses. The data collection method can be applied in a never-ending learning scenario, becoming a moving target for NLU, rather than a static benchmark that will quickly saturate.","container-title":"arXiv:1910.14599 [cs]","language":"en","note":"arXiv: 1910.14599","source":"arXiv.org","title":"Adversarial NLI: A New Benchmark for Natural Language Understanding","title-short":"Adversarial NLI","URL":"http://arxiv.org/abs/1910.14599","author":[{"family":"Nie","given":"Yixin"},{"family":"Williams","given":"Adina"},{"family":"Dinan","given":"Emily"},{"family":"Bansal","given":"Mohit"},{"family":"Weston","given":"Jason"},{"family":"Kiela","given":"Douwe"}],"accessed":{"date-parts":[["2021",11,5]]},"issued":{"date-parts":[["2020",5,6]]}}}],"schema":"https://github.com/citation-style-language/schema/raw/master/csl-citation.json"} </w:instrText>
      </w:r>
      <w:r w:rsidR="001F3AA9" w:rsidRPr="008D1FD3">
        <w:rPr>
          <w:rFonts w:ascii="Calibri" w:hAnsi="Calibri" w:cs="Calibri"/>
        </w:rPr>
        <w:fldChar w:fldCharType="separate"/>
      </w:r>
      <w:r w:rsidR="001F3AA9" w:rsidRPr="008D1FD3">
        <w:rPr>
          <w:rFonts w:ascii="Calibri" w:hAnsi="Calibri" w:cs="Calibri"/>
          <w:noProof/>
        </w:rPr>
        <w:t>(Nie et al. 2020)</w:t>
      </w:r>
      <w:r w:rsidR="001F3AA9" w:rsidRPr="008D1FD3">
        <w:rPr>
          <w:rFonts w:ascii="Calibri" w:hAnsi="Calibri" w:cs="Calibri"/>
        </w:rPr>
        <w:fldChar w:fldCharType="end"/>
      </w:r>
      <w:r w:rsidR="001F3AA9" w:rsidRPr="008D1FD3">
        <w:rPr>
          <w:rFonts w:ascii="Calibri" w:hAnsi="Calibri" w:cs="Calibri"/>
        </w:rPr>
        <w:t xml:space="preserve">. These datasets cover domains like news articles, fictional literature, government documents, telephone conversations or image captions. While English data is dominant, multilingual NLI data exists as well </w:t>
      </w:r>
      <w:r w:rsidR="001F3AA9" w:rsidRPr="008D1FD3">
        <w:rPr>
          <w:rFonts w:ascii="Calibri" w:hAnsi="Calibri" w:cs="Calibri"/>
        </w:rPr>
        <w:fldChar w:fldCharType="begin"/>
      </w:r>
      <w:r w:rsidR="001F3AA9" w:rsidRPr="008D1FD3">
        <w:rPr>
          <w:rFonts w:ascii="Calibri" w:hAnsi="Calibri" w:cs="Calibri"/>
        </w:rPr>
        <w:instrText xml:space="preserve"> ADDIN ZOTERO_ITEM CSL_CITATION {"citationID":"Y31rglMd","properties":{"formattedCitation":"(Conneau et al. 2018)","plainCitation":"(Conneau et al. 2018)","noteIndex":0},"citationItems":[{"id":313,"uris":["http://zotero.org/users/9255699/items/NYB9Y5T9"],"itemData":{"id":313,"type":"article-journal","abstract":"State-of-the-art natural language processing systems rely on supervision in the form of annotated data to learn competent models. These models are generally trained on data in a single language (usually English), and cannot be directly used beyond that language. Since collecting data in every language is not realistic, there has been a growing interest in crosslingual language understanding (XLU) and low-resource cross-language transfer. In this work, we construct an evaluation set for XLU by extending the development and test sets of the Multi-Genre Natural Language Inference Corpus (MultiNLI) to 15 languages, including low-resource languages such as Swahili and Urdu. We hope that our dataset, dubbed XNLI, will catalyze research in cross-lingual sentence understanding by providing an informative standard evaluation task. In addition, we provide several baselines for multilingual sentence understanding, including two based on machine translation systems, and two that use parallel data to train aligned multilingual bag-of-words and LSTM encoders. We ﬁnd that XNLI represents a practical and challenging evaluation suite, and that directly translating the test data yields the best performance among available baselines.","container-title":"arXiv:1809.05053 [cs]","language":"en","note":"arXiv: 1809.05053","source":"arXiv.org","title":"XNLI: Evaluating Cross-lingual Sentence Representations","title-short":"XNLI","URL":"http://arxiv.org/abs/1809.05053","author":[{"family":"Conneau","given":"Alexis"},{"family":"Lample","given":"Guillaume"},{"family":"Rinott","given":"Ruty"},{"family":"Williams","given":"Adina"},{"family":"Bowman","given":"Samuel R."},{"family":"Schwenk","given":"Holger"},{"family":"Stoyanov","given":"Veselin"}],"accessed":{"date-parts":[["2022",1,5]]},"issued":{"date-parts":[["2018",9,13]]}}}],"schema":"https://github.com/citation-style-language/schema/raw/master/csl-citation.json"} </w:instrText>
      </w:r>
      <w:r w:rsidR="001F3AA9" w:rsidRPr="008D1FD3">
        <w:rPr>
          <w:rFonts w:ascii="Calibri" w:hAnsi="Calibri" w:cs="Calibri"/>
        </w:rPr>
        <w:fldChar w:fldCharType="separate"/>
      </w:r>
      <w:r w:rsidR="001F3AA9" w:rsidRPr="008D1FD3">
        <w:rPr>
          <w:rFonts w:ascii="Calibri" w:hAnsi="Calibri" w:cs="Calibri"/>
          <w:noProof/>
        </w:rPr>
        <w:t>(Conneau et al. 2018)</w:t>
      </w:r>
      <w:r w:rsidR="001F3AA9" w:rsidRPr="008D1FD3">
        <w:rPr>
          <w:rFonts w:ascii="Calibri" w:hAnsi="Calibri" w:cs="Calibri"/>
        </w:rPr>
        <w:fldChar w:fldCharType="end"/>
      </w:r>
      <w:r w:rsidR="001F3AA9" w:rsidRPr="008D1FD3">
        <w:rPr>
          <w:rFonts w:ascii="Calibri" w:hAnsi="Calibri" w:cs="Calibri"/>
        </w:rPr>
        <w:t>.</w:t>
      </w:r>
      <w:r w:rsidRPr="008D1FD3">
        <w:rPr>
          <w:rFonts w:ascii="Calibri" w:hAnsi="Calibri" w:cs="Calibri"/>
        </w:rPr>
        <w:t xml:space="preserve"> Note that a multilingually pretrained Transformer which is then fine-tuned </w:t>
      </w:r>
      <w:r w:rsidRPr="008D1FD3">
        <w:rPr>
          <w:rFonts w:ascii="Calibri" w:hAnsi="Calibri" w:cs="Calibri"/>
          <w:i/>
        </w:rPr>
        <w:t>only</w:t>
      </w:r>
      <w:r w:rsidRPr="008D1FD3">
        <w:rPr>
          <w:rFonts w:ascii="Calibri" w:hAnsi="Calibri" w:cs="Calibri"/>
        </w:rPr>
        <w:t xml:space="preserve"> on English NLI data still obtains 79.8% average NLI accuracy on 14 other languages from Chinese to Urdu compared to 88.2% on English. 33% is the random and majority baseline and performance can be increased by including multilingual NLI data </w:t>
      </w:r>
      <w:r w:rsidRPr="008D1FD3">
        <w:rPr>
          <w:rFonts w:ascii="Calibri" w:hAnsi="Calibri" w:cs="Calibri"/>
        </w:rPr>
        <w:fldChar w:fldCharType="begin"/>
      </w:r>
      <w:r w:rsidR="00555467" w:rsidRPr="008D1FD3">
        <w:rPr>
          <w:rFonts w:ascii="Calibri" w:hAnsi="Calibri" w:cs="Calibri"/>
        </w:rPr>
        <w:instrText xml:space="preserve"> ADDIN ZOTERO_ITEM CSL_CITATION {"citationID":"qARU8lVg","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Pr="008D1FD3">
        <w:rPr>
          <w:rFonts w:ascii="Calibri" w:hAnsi="Calibri" w:cs="Calibri"/>
        </w:rPr>
        <w:fldChar w:fldCharType="separate"/>
      </w:r>
      <w:r w:rsidRPr="008D1FD3">
        <w:rPr>
          <w:rFonts w:ascii="Calibri" w:hAnsi="Calibri" w:cs="Calibri"/>
        </w:rPr>
        <w:t>(He, Gao, and Chen 2021)</w:t>
      </w:r>
      <w:r w:rsidRPr="008D1FD3">
        <w:rPr>
          <w:rFonts w:ascii="Calibri" w:hAnsi="Calibri" w:cs="Calibri"/>
        </w:rPr>
        <w:fldChar w:fldCharType="end"/>
      </w:r>
      <w:r w:rsidRPr="008D1FD3">
        <w:rPr>
          <w:rFonts w:ascii="Calibri" w:hAnsi="Calibri" w:cs="Calibri"/>
        </w:rPr>
        <w:t>.</w:t>
      </w:r>
    </w:p>
    <w:p w14:paraId="53A24FE1" w14:textId="074AD916" w:rsidR="001F3AA9" w:rsidRPr="008D1FD3" w:rsidRDefault="001F3AA9" w:rsidP="006106F9">
      <w:pPr>
        <w:spacing w:line="480" w:lineRule="auto"/>
        <w:jc w:val="both"/>
        <w:rPr>
          <w:rFonts w:ascii="Calibri" w:hAnsi="Calibri" w:cs="Calibri"/>
        </w:rPr>
      </w:pPr>
    </w:p>
    <w:p w14:paraId="16FFEA44" w14:textId="574AAA3D" w:rsidR="00C20E03" w:rsidRPr="008D1FD3" w:rsidRDefault="00C20E03" w:rsidP="006106F9">
      <w:pPr>
        <w:spacing w:line="480" w:lineRule="auto"/>
        <w:jc w:val="both"/>
        <w:rPr>
          <w:rFonts w:ascii="Calibri" w:hAnsi="Calibri" w:cs="Calibri"/>
        </w:rPr>
      </w:pPr>
      <w:r w:rsidRPr="008D1FD3">
        <w:rPr>
          <w:rFonts w:ascii="Calibri" w:hAnsi="Calibri" w:cs="Calibri"/>
        </w:rPr>
        <w:t>During the training process</w:t>
      </w:r>
      <w:r w:rsidR="00F05393" w:rsidRPr="008D1FD3">
        <w:rPr>
          <w:rFonts w:ascii="Calibri" w:hAnsi="Calibri" w:cs="Calibri"/>
        </w:rPr>
        <w:t xml:space="preserve"> for the NLI task</w:t>
      </w:r>
      <w:r w:rsidRPr="008D1FD3">
        <w:rPr>
          <w:rFonts w:ascii="Calibri" w:hAnsi="Calibri" w:cs="Calibri"/>
        </w:rPr>
        <w:t>, the input is always a unique context-hypothesis pair, which is fed into the Transformer as one string only separated by a separator token “[SEP]”. Some examples from a popular NLI dataset are: “I am a lacto-vegetarian [SEP] I enjoy eating cheese too much to abstain from dairy” (class: neutral); or “8 million in relief in the form of emergency housing [SEP] The 8 million dollars for emergency housing was still not enough to solve the problem” (class: neutral); or “At 8:23, the Boston Center controller received a third transmission from American 11 [SEP] The Boston Center controller got a third transmission from American 11” (</w:t>
      </w:r>
      <w:r w:rsidR="00F05393" w:rsidRPr="008D1FD3">
        <w:rPr>
          <w:rFonts w:ascii="Calibri" w:hAnsi="Calibri" w:cs="Calibri"/>
        </w:rPr>
        <w:t xml:space="preserve">class: </w:t>
      </w:r>
      <w:r w:rsidRPr="008D1FD3">
        <w:rPr>
          <w:rFonts w:ascii="Calibri" w:hAnsi="Calibri" w:cs="Calibri"/>
        </w:rPr>
        <w:t xml:space="preserve">true); or “Met my first girlfriend that way [SEP] I didn’t </w:t>
      </w:r>
      <w:r w:rsidRPr="008D1FD3">
        <w:rPr>
          <w:rFonts w:ascii="Calibri" w:hAnsi="Calibri" w:cs="Calibri"/>
        </w:rPr>
        <w:lastRenderedPageBreak/>
        <w:t>meet my first girlfriend until later” (</w:t>
      </w:r>
      <w:r w:rsidR="00F05393" w:rsidRPr="008D1FD3">
        <w:rPr>
          <w:rFonts w:ascii="Calibri" w:hAnsi="Calibri" w:cs="Calibri"/>
        </w:rPr>
        <w:t xml:space="preserve">class: </w:t>
      </w:r>
      <w:r w:rsidRPr="008D1FD3">
        <w:rPr>
          <w:rFonts w:ascii="Calibri" w:hAnsi="Calibri" w:cs="Calibri"/>
        </w:rPr>
        <w:t>false)</w:t>
      </w:r>
      <w:r w:rsidR="00555467" w:rsidRPr="008D1FD3">
        <w:rPr>
          <w:rFonts w:ascii="Calibri" w:hAnsi="Calibri" w:cs="Calibri"/>
        </w:rPr>
        <w:t xml:space="preserve"> </w:t>
      </w:r>
      <w:r w:rsidR="00555467" w:rsidRPr="008D1FD3">
        <w:rPr>
          <w:rFonts w:ascii="Calibri" w:hAnsi="Calibri" w:cs="Calibri"/>
        </w:rPr>
        <w:fldChar w:fldCharType="begin"/>
      </w:r>
      <w:r w:rsidR="00555467" w:rsidRPr="008D1FD3">
        <w:rPr>
          <w:rFonts w:ascii="Calibri" w:hAnsi="Calibri" w:cs="Calibri"/>
        </w:rPr>
        <w:instrText xml:space="preserve"> ADDIN ZOTERO_ITEM CSL_CITATION {"citationID":"0bRPCp1t","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555467" w:rsidRPr="008D1FD3">
        <w:rPr>
          <w:rFonts w:ascii="Calibri" w:hAnsi="Calibri" w:cs="Calibri"/>
        </w:rPr>
        <w:fldChar w:fldCharType="separate"/>
      </w:r>
      <w:r w:rsidR="00555467" w:rsidRPr="008D1FD3">
        <w:rPr>
          <w:rFonts w:ascii="Calibri" w:hAnsi="Calibri" w:cs="Calibri"/>
          <w:noProof/>
        </w:rPr>
        <w:t>(Williams, Nangia, and Bowman 2018)</w:t>
      </w:r>
      <w:r w:rsidR="00555467" w:rsidRPr="008D1FD3">
        <w:rPr>
          <w:rFonts w:ascii="Calibri" w:hAnsi="Calibri" w:cs="Calibri"/>
        </w:rPr>
        <w:fldChar w:fldCharType="end"/>
      </w:r>
      <w:r w:rsidRPr="008D1FD3">
        <w:rPr>
          <w:rFonts w:ascii="Calibri" w:hAnsi="Calibri" w:cs="Calibri"/>
        </w:rPr>
        <w:t>. Note that the transformer will not learn anything about ‘truth’ in a deeper sense. It will learn language patterns which make it likely for a hypothesis to be True/False/Neutral, given a context.</w:t>
      </w:r>
    </w:p>
    <w:p w14:paraId="5AC7ED0B" w14:textId="5A18F0D8" w:rsidR="00F05393" w:rsidRPr="008D1FD3" w:rsidRDefault="00F05393" w:rsidP="00F05393">
      <w:pPr>
        <w:spacing w:line="480" w:lineRule="auto"/>
        <w:jc w:val="both"/>
        <w:rPr>
          <w:rFonts w:ascii="Calibri" w:hAnsi="Calibri" w:cs="Calibri"/>
        </w:rPr>
      </w:pPr>
      <w:r w:rsidRPr="008D1FD3">
        <w:rPr>
          <w:rFonts w:ascii="Calibri" w:hAnsi="Calibri" w:cs="Calibri"/>
        </w:rPr>
        <w:t xml:space="preserve">Note that there is a relevant literature on the mixed quality of existing NLI datasets. Widely used datasets contain artefacts such as a high correlation between negation words and the False class, or lexical overlap and the True class, which enables algorithms to solve the task without a deeper understanding of the texts </w:t>
      </w:r>
      <w:r w:rsidRPr="008D1FD3">
        <w:rPr>
          <w:rFonts w:ascii="Calibri" w:hAnsi="Calibri" w:cs="Calibri"/>
        </w:rPr>
        <w:fldChar w:fldCharType="begin"/>
      </w:r>
      <w:r w:rsidR="00555467" w:rsidRPr="008D1FD3">
        <w:rPr>
          <w:rFonts w:ascii="Calibri" w:hAnsi="Calibri" w:cs="Calibri"/>
        </w:rPr>
        <w:instrText xml:space="preserve"> ADDIN ZOTERO_ITEM CSL_CITATION {"citationID":"GEzR46hu","properties":{"formattedCitation":"(Gururangan et al. 2018)","plainCitation":"(Gururangan et al. 2018)","noteIndex":0},"citationItems":[{"id":459,"uris":["http://zotero.org/users/9255699/items/78AVF656"],"itemData":{"id":459,"type":"paper-conference","abstract":"Large-scale datasets for natural language inference are created by presenting crowd workers with a sentence (premise), and asking them to generate three new sentences (hypotheses) that it entails, contradicts, or is logically neutral with respect to. We show that, in a significant portion of such data, this protocol leaves clues that make it possible to identify the label by looking only at the hypothesis, without observing the premise. Speciﬁcally, we show that a simple text categorization model can correctly classify the hypothesis alone in about 67% of SNLI (Bowman et al., 2015) and 53% of MultiNLI (Williams et al., 2018). Our analysis reveals that speciﬁc linguistic phenomena such as negation and vagueness are highly correlated with certain inference classes. Our ﬁndings suggest that the success of natural language inference models to date has been overestimated, and that the task remains a hard open problem.","container-title":"Proceedings of the 2018 Conference of the North American Chapter of           the Association for Computational Linguistics: Human Language           Technologies, Volume 2 (Short Papers)","DOI":"10.18653/v1/N18-2017","event":"Proceedings of the 2018 Conference of the North American Chapter of           the Association for Computational Linguistics: Human Language           Technologies, Volume 2 (Short Papers)","event-place":"New Orleans, Louisiana","language":"en","page":"107-112","publisher":"Association for Computational Linguistics","publisher-place":"New Orleans, Louisiana","source":"DOI.org (Crossref)","title":"Annotation Artifacts in Natural Language Inference Data","URL":"http://aclweb.org/anthology/N18-2017","author":[{"family":"Gururangan","given":"Suchin"},{"family":"Swayamdipta","given":"Swabha"},{"family":"Levy","given":"Omer"},{"family":"Schwartz","given":"Roy"},{"family":"Bowman","given":"Samuel"},{"family":"Smith","given":"Noah A."}],"accessed":{"date-parts":[["2022",2,10]]},"issued":{"date-parts":[["2018"]]}}}],"schema":"https://github.com/citation-style-language/schema/raw/master/csl-citation.json"} </w:instrText>
      </w:r>
      <w:r w:rsidRPr="008D1FD3">
        <w:rPr>
          <w:rFonts w:ascii="Calibri" w:hAnsi="Calibri" w:cs="Calibri"/>
        </w:rPr>
        <w:fldChar w:fldCharType="separate"/>
      </w:r>
      <w:r w:rsidR="00555467" w:rsidRPr="008D1FD3">
        <w:rPr>
          <w:rFonts w:ascii="Calibri" w:hAnsi="Calibri" w:cs="Calibri"/>
          <w:noProof/>
        </w:rPr>
        <w:t>(Gururangan et al. 2018)</w:t>
      </w:r>
      <w:r w:rsidRPr="008D1FD3">
        <w:rPr>
          <w:rFonts w:ascii="Calibri" w:hAnsi="Calibri" w:cs="Calibri"/>
        </w:rPr>
        <w:fldChar w:fldCharType="end"/>
      </w:r>
      <w:r w:rsidRPr="008D1FD3">
        <w:rPr>
          <w:rFonts w:ascii="Calibri" w:hAnsi="Calibri" w:cs="Calibri"/>
        </w:rPr>
        <w:t xml:space="preserve">. Note that the negative impact of these quality issues is less pressing for our use-case, as we do not try to optimise general reasoning abilities, but general-purpose classification (where the hypothesis does not need to be actually true). </w:t>
      </w:r>
    </w:p>
    <w:p w14:paraId="5352FBC8" w14:textId="4504A938" w:rsidR="00827FC4" w:rsidRPr="008D1FD3" w:rsidRDefault="00555467" w:rsidP="006106F9">
      <w:pPr>
        <w:spacing w:line="480" w:lineRule="auto"/>
        <w:jc w:val="both"/>
        <w:rPr>
          <w:rFonts w:ascii="Calibri" w:hAnsi="Calibri" w:cs="Calibri"/>
        </w:rPr>
      </w:pPr>
      <w:r w:rsidRPr="008D1FD3">
        <w:rPr>
          <w:rFonts w:ascii="Calibri" w:hAnsi="Calibri" w:cs="Calibri"/>
        </w:rPr>
        <w:t>Another disadvantage of the universal NLI task</w:t>
      </w:r>
      <w:r w:rsidR="00E13429" w:rsidRPr="008D1FD3">
        <w:rPr>
          <w:rFonts w:ascii="Calibri" w:hAnsi="Calibri" w:cs="Calibri"/>
        </w:rPr>
        <w:t xml:space="preserve"> is the linearly increasing computational costs per additional class in the target task.</w:t>
      </w:r>
      <w:sdt>
        <w:sdtPr>
          <w:rPr>
            <w:rFonts w:ascii="Calibri" w:hAnsi="Calibri" w:cs="Calibri"/>
          </w:rPr>
          <w:tag w:val="goog_rdk_30"/>
          <w:id w:val="470250864"/>
        </w:sdtPr>
        <w:sdtContent>
          <w:sdt>
            <w:sdtPr>
              <w:rPr>
                <w:rFonts w:ascii="Calibri" w:hAnsi="Calibri" w:cs="Calibri"/>
              </w:rPr>
              <w:tag w:val="goog_rdk_31"/>
              <w:id w:val="965479365"/>
            </w:sdtPr>
            <w:sdtContent/>
          </w:sdt>
        </w:sdtContent>
      </w:sdt>
      <w:r w:rsidR="00E13429" w:rsidRPr="008D1FD3">
        <w:rPr>
          <w:rFonts w:ascii="Calibri" w:hAnsi="Calibri" w:cs="Calibri"/>
        </w:rPr>
        <w:t xml:space="preserve"> Each context-hypothesis pair is fed through BERT-NLI separately, multiplying the required computation by the number of classes</w:t>
      </w:r>
      <w:r w:rsidRPr="008D1FD3">
        <w:rPr>
          <w:rFonts w:ascii="Calibri" w:hAnsi="Calibri" w:cs="Calibri"/>
        </w:rPr>
        <w:t xml:space="preserve"> during inference</w:t>
      </w:r>
      <w:r w:rsidR="00E13429" w:rsidRPr="008D1FD3">
        <w:rPr>
          <w:rFonts w:ascii="Calibri" w:hAnsi="Calibri" w:cs="Calibri"/>
        </w:rPr>
        <w:t xml:space="preserve">. Moreover, </w:t>
      </w:r>
      <w:sdt>
        <w:sdtPr>
          <w:rPr>
            <w:rFonts w:ascii="Calibri" w:hAnsi="Calibri" w:cs="Calibri"/>
          </w:rPr>
          <w:tag w:val="goog_rdk_35"/>
          <w:id w:val="-1858794067"/>
        </w:sdtPr>
        <w:sdtContent>
          <w:r w:rsidR="00E13429" w:rsidRPr="008D1FD3">
            <w:rPr>
              <w:rFonts w:ascii="Calibri" w:hAnsi="Calibri" w:cs="Calibri"/>
            </w:rPr>
            <w:t xml:space="preserve">each </w:t>
          </w:r>
        </w:sdtContent>
      </w:sdt>
      <w:r w:rsidR="00E13429" w:rsidRPr="008D1FD3">
        <w:rPr>
          <w:rFonts w:ascii="Calibri" w:hAnsi="Calibri" w:cs="Calibri"/>
        </w:rPr>
        <w:t>class-hypothes</w:t>
      </w:r>
      <w:sdt>
        <w:sdtPr>
          <w:rPr>
            <w:rFonts w:ascii="Calibri" w:hAnsi="Calibri" w:cs="Calibri"/>
          </w:rPr>
          <w:tag w:val="goog_rdk_36"/>
          <w:id w:val="8497828"/>
        </w:sdtPr>
        <w:sdtContent>
          <w:r w:rsidR="00E13429" w:rsidRPr="008D1FD3">
            <w:rPr>
              <w:rFonts w:ascii="Calibri" w:hAnsi="Calibri" w:cs="Calibri"/>
            </w:rPr>
            <w:t>i</w:t>
          </w:r>
        </w:sdtContent>
      </w:sdt>
      <w:r w:rsidR="00E13429" w:rsidRPr="008D1FD3">
        <w:rPr>
          <w:rFonts w:ascii="Calibri" w:hAnsi="Calibri" w:cs="Calibri"/>
        </w:rPr>
        <w:t>s</w:t>
      </w:r>
      <w:sdt>
        <w:sdtPr>
          <w:rPr>
            <w:rFonts w:ascii="Calibri" w:hAnsi="Calibri" w:cs="Calibri"/>
          </w:rPr>
          <w:tag w:val="goog_rdk_38"/>
          <w:id w:val="2037469848"/>
        </w:sdtPr>
        <w:sdtContent>
          <w:r w:rsidR="00E13429" w:rsidRPr="008D1FD3">
            <w:rPr>
              <w:rFonts w:ascii="Calibri" w:hAnsi="Calibri" w:cs="Calibri"/>
            </w:rPr>
            <w:t xml:space="preserve"> needs to be formulated manually and</w:t>
          </w:r>
        </w:sdtContent>
      </w:sdt>
      <w:r w:rsidR="00E13429" w:rsidRPr="008D1FD3">
        <w:rPr>
          <w:rFonts w:ascii="Calibri" w:hAnsi="Calibri" w:cs="Calibri"/>
        </w:rPr>
        <w:t xml:space="preserve"> </w:t>
      </w:r>
      <w:sdt>
        <w:sdtPr>
          <w:rPr>
            <w:rFonts w:ascii="Calibri" w:hAnsi="Calibri" w:cs="Calibri"/>
          </w:rPr>
          <w:tag w:val="goog_rdk_39"/>
          <w:id w:val="-712342103"/>
        </w:sdtPr>
        <w:sdtContent>
          <w:r w:rsidR="00E13429" w:rsidRPr="008D1FD3">
            <w:rPr>
              <w:rFonts w:ascii="Calibri" w:hAnsi="Calibri" w:cs="Calibri"/>
            </w:rPr>
            <w:t>different formulations can lead to changes in performance</w:t>
          </w:r>
        </w:sdtContent>
      </w:sdt>
      <w:r w:rsidRPr="008D1FD3">
        <w:rPr>
          <w:rFonts w:ascii="Calibri" w:hAnsi="Calibri" w:cs="Calibri"/>
        </w:rPr>
        <w:t xml:space="preserve">. Interestingly enough, we noticed, that training a BERT-NLI model is faster than training a BERT-base model, as less epochs (iterations over the entire training set) are required to achieve the best performance (see the appendix on training times below). This means that BERT-NLI is slower during inference, but faster during training. </w:t>
      </w:r>
    </w:p>
    <w:p w14:paraId="20CB05D2" w14:textId="4703D117" w:rsidR="00827FC4" w:rsidRPr="008D1FD3" w:rsidRDefault="00827FC4" w:rsidP="00827FC4">
      <w:pPr>
        <w:spacing w:line="480" w:lineRule="auto"/>
        <w:jc w:val="both"/>
        <w:rPr>
          <w:rFonts w:ascii="Calibri" w:hAnsi="Calibri" w:cs="Calibri"/>
        </w:rPr>
      </w:pPr>
      <w:r w:rsidRPr="008D1FD3">
        <w:rPr>
          <w:rFonts w:ascii="Calibri" w:hAnsi="Calibri" w:cs="Calibri"/>
        </w:rPr>
        <w:t xml:space="preserve">Moreover, note that, while the NLI task generally includes three classes (True / False / Neutral), we actually use a classifier that only predicts two classes (True / Not-True). Our use-case only requires the probabilities of the True class and the difference between False and Neutral is irrelevant for our purposes. We therefore merge False and Neutral data during the NLI pre-fine-tuning step into the same “Not-True” class. This has the additional benefit that </w:t>
      </w:r>
      <w:r w:rsidRPr="008D1FD3">
        <w:rPr>
          <w:rFonts w:ascii="Calibri" w:hAnsi="Calibri" w:cs="Calibri"/>
        </w:rPr>
        <w:lastRenderedPageBreak/>
        <w:t xml:space="preserve">binary NLI data can be added to our NLI pre-fine-tuning step. Initial tests were conducted with a three class NLI model, but no meaningful performance differences were observed. </w:t>
      </w:r>
    </w:p>
    <w:p w14:paraId="6026526E" w14:textId="77777777" w:rsidR="00092405" w:rsidRPr="008D1FD3" w:rsidRDefault="00092405" w:rsidP="006106F9">
      <w:pPr>
        <w:spacing w:line="480" w:lineRule="auto"/>
        <w:jc w:val="both"/>
        <w:rPr>
          <w:rFonts w:ascii="Calibri" w:hAnsi="Calibri" w:cs="Calibri"/>
        </w:rPr>
      </w:pPr>
    </w:p>
    <w:p w14:paraId="3EE5C7E2" w14:textId="48205CE4" w:rsidR="00504509" w:rsidRPr="008D1FD3" w:rsidRDefault="00555467" w:rsidP="006106F9">
      <w:pPr>
        <w:spacing w:line="480" w:lineRule="auto"/>
        <w:jc w:val="both"/>
        <w:rPr>
          <w:rFonts w:ascii="Calibri" w:hAnsi="Calibri" w:cs="Calibri"/>
          <w:b/>
          <w:bCs/>
          <w:sz w:val="28"/>
          <w:szCs w:val="28"/>
        </w:rPr>
      </w:pPr>
      <w:r w:rsidRPr="008D1FD3">
        <w:rPr>
          <w:rFonts w:ascii="Calibri" w:hAnsi="Calibri" w:cs="Calibri"/>
          <w:b/>
          <w:bCs/>
          <w:sz w:val="28"/>
          <w:szCs w:val="28"/>
        </w:rPr>
        <w:t>H</w:t>
      </w:r>
      <w:r w:rsidR="00504509" w:rsidRPr="008D1FD3">
        <w:rPr>
          <w:rFonts w:ascii="Calibri" w:hAnsi="Calibri" w:cs="Calibri"/>
          <w:b/>
          <w:bCs/>
          <w:sz w:val="28"/>
          <w:szCs w:val="28"/>
        </w:rPr>
        <w:t>ypothesis formulation</w:t>
      </w:r>
      <w:r w:rsidRPr="008D1FD3">
        <w:rPr>
          <w:rFonts w:ascii="Calibri" w:hAnsi="Calibri" w:cs="Calibri"/>
          <w:b/>
          <w:bCs/>
          <w:sz w:val="28"/>
          <w:szCs w:val="28"/>
        </w:rPr>
        <w:t xml:space="preserve"> and context</w:t>
      </w:r>
    </w:p>
    <w:p w14:paraId="1031FBAE" w14:textId="7743E4A1" w:rsidR="00504509" w:rsidRPr="008D1FD3" w:rsidRDefault="00504509" w:rsidP="006106F9">
      <w:pPr>
        <w:spacing w:line="480" w:lineRule="auto"/>
        <w:jc w:val="both"/>
        <w:rPr>
          <w:rFonts w:ascii="Calibri" w:hAnsi="Calibri" w:cs="Calibri"/>
        </w:rPr>
      </w:pPr>
      <w:r w:rsidRPr="008D1FD3">
        <w:rPr>
          <w:rFonts w:ascii="Calibri" w:hAnsi="Calibri" w:cs="Calibri"/>
        </w:rPr>
        <w:t xml:space="preserve">Our tests showed, that BERT-NLI’s performance can be increased with specific pre-processing steps. To increase the natural language fit between the target sentence and the class-hypotheses, we format the target sentence as follows: ‘The quote: “{target-sentence}”.‘. This enables us to formulate hypotheses referring to ‘The quote’, such as ‘The quote is about </w:t>
      </w:r>
      <w:r w:rsidR="00827FC4" w:rsidRPr="008D1FD3">
        <w:rPr>
          <w:rFonts w:ascii="Calibri" w:hAnsi="Calibri" w:cs="Calibri"/>
        </w:rPr>
        <w:t>{</w:t>
      </w:r>
      <w:r w:rsidRPr="008D1FD3">
        <w:rPr>
          <w:rFonts w:ascii="Calibri" w:hAnsi="Calibri" w:cs="Calibri"/>
        </w:rPr>
        <w:t>X</w:t>
      </w:r>
      <w:r w:rsidR="00827FC4" w:rsidRPr="008D1FD3">
        <w:rPr>
          <w:rFonts w:ascii="Calibri" w:hAnsi="Calibri" w:cs="Calibri"/>
        </w:rPr>
        <w:t>}</w:t>
      </w:r>
      <w:r w:rsidRPr="008D1FD3">
        <w:rPr>
          <w:rFonts w:ascii="Calibri" w:hAnsi="Calibri" w:cs="Calibri"/>
        </w:rPr>
        <w:t xml:space="preserve">’. </w:t>
      </w:r>
    </w:p>
    <w:p w14:paraId="709D2B12" w14:textId="513978CF" w:rsidR="00504509" w:rsidRPr="008D1FD3" w:rsidRDefault="00504509" w:rsidP="00D33549">
      <w:pPr>
        <w:spacing w:line="480" w:lineRule="auto"/>
        <w:jc w:val="both"/>
        <w:rPr>
          <w:rFonts w:ascii="Calibri" w:hAnsi="Calibri" w:cs="Calibri"/>
        </w:rPr>
      </w:pPr>
      <w:r w:rsidRPr="008D1FD3">
        <w:rPr>
          <w:rFonts w:ascii="Calibri" w:hAnsi="Calibri" w:cs="Calibri"/>
        </w:rPr>
        <w:t xml:space="preserve">Moreover, this enables us to target the classifiers’ attention specifically on the target sentence, in cases where we added the preceding and following sentence for additional context. The quotation mark strings provide a clear natural language delimiter for the target sentence, to distinguish it from the surrounding sentences. Note that for most classical classifiers word order does not matter, and punctuation is removed. For </w:t>
      </w:r>
      <w:r w:rsidR="00827FC4" w:rsidRPr="008D1FD3">
        <w:rPr>
          <w:rFonts w:ascii="Calibri" w:hAnsi="Calibri" w:cs="Calibri"/>
        </w:rPr>
        <w:t>BERT</w:t>
      </w:r>
      <w:r w:rsidRPr="008D1FD3">
        <w:rPr>
          <w:rFonts w:ascii="Calibri" w:hAnsi="Calibri" w:cs="Calibri"/>
        </w:rPr>
        <w:t>, on the other hand, word order and punctuation are explicitly taken into account. See the table below for a concrete example.</w:t>
      </w:r>
    </w:p>
    <w:p w14:paraId="76311677" w14:textId="0CFD00E7" w:rsidR="00D33549" w:rsidRPr="008D1FD3" w:rsidRDefault="00D33549" w:rsidP="00D33549">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9</w:t>
      </w:r>
      <w:r w:rsidRPr="008D1FD3">
        <w:rPr>
          <w:color w:val="000000" w:themeColor="text1"/>
          <w:sz w:val="24"/>
          <w:szCs w:val="24"/>
        </w:rPr>
        <w:fldChar w:fldCharType="end"/>
      </w:r>
      <w:r w:rsidRPr="008D1FD3">
        <w:rPr>
          <w:color w:val="000000" w:themeColor="text1"/>
          <w:sz w:val="24"/>
          <w:szCs w:val="24"/>
        </w:rPr>
        <w:t xml:space="preserve"> - Examples for pre-processing and input for BERT-NLI</w:t>
      </w:r>
    </w:p>
    <w:tbl>
      <w:tblPr>
        <w:tblStyle w:val="af8"/>
        <w:tblW w:w="901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61"/>
        <w:gridCol w:w="1701"/>
        <w:gridCol w:w="2638"/>
        <w:gridCol w:w="1415"/>
      </w:tblGrid>
      <w:tr w:rsidR="00504509" w:rsidRPr="008D1FD3" w14:paraId="50A89332" w14:textId="77777777" w:rsidTr="00FB7702">
        <w:tc>
          <w:tcPr>
            <w:tcW w:w="3261" w:type="dxa"/>
            <w:shd w:val="clear" w:color="auto" w:fill="BFBFBF" w:themeFill="background1" w:themeFillShade="BF"/>
          </w:tcPr>
          <w:p w14:paraId="588A3FE8" w14:textId="77777777" w:rsidR="00504509" w:rsidRPr="008D1FD3" w:rsidRDefault="00504509" w:rsidP="00167A51">
            <w:pPr>
              <w:jc w:val="both"/>
              <w:rPr>
                <w:rFonts w:ascii="Calibri" w:hAnsi="Calibri" w:cs="Calibri"/>
                <w:b/>
              </w:rPr>
            </w:pPr>
            <w:r w:rsidRPr="008D1FD3">
              <w:rPr>
                <w:rFonts w:ascii="Calibri" w:hAnsi="Calibri" w:cs="Calibri"/>
                <w:b/>
              </w:rPr>
              <w:t>Text</w:t>
            </w:r>
          </w:p>
        </w:tc>
        <w:tc>
          <w:tcPr>
            <w:tcW w:w="1701" w:type="dxa"/>
            <w:shd w:val="clear" w:color="auto" w:fill="BFBFBF" w:themeFill="background1" w:themeFillShade="BF"/>
          </w:tcPr>
          <w:p w14:paraId="4AC2968D" w14:textId="77777777" w:rsidR="00504509" w:rsidRPr="008D1FD3" w:rsidRDefault="00504509" w:rsidP="00167A51">
            <w:pPr>
              <w:jc w:val="both"/>
              <w:rPr>
                <w:rFonts w:ascii="Calibri" w:hAnsi="Calibri" w:cs="Calibri"/>
                <w:b/>
              </w:rPr>
            </w:pPr>
            <w:r w:rsidRPr="008D1FD3">
              <w:rPr>
                <w:rFonts w:ascii="Calibri" w:hAnsi="Calibri" w:cs="Calibri"/>
                <w:b/>
              </w:rPr>
              <w:t>Class Options</w:t>
            </w:r>
          </w:p>
        </w:tc>
        <w:tc>
          <w:tcPr>
            <w:tcW w:w="2638" w:type="dxa"/>
            <w:shd w:val="clear" w:color="auto" w:fill="BFBFBF" w:themeFill="background1" w:themeFillShade="BF"/>
          </w:tcPr>
          <w:p w14:paraId="26166EF3" w14:textId="77777777" w:rsidR="00504509" w:rsidRPr="008D1FD3" w:rsidRDefault="00504509" w:rsidP="00167A51">
            <w:pPr>
              <w:jc w:val="both"/>
              <w:rPr>
                <w:rFonts w:ascii="Calibri" w:hAnsi="Calibri" w:cs="Calibri"/>
                <w:b/>
              </w:rPr>
            </w:pPr>
            <w:r w:rsidRPr="008D1FD3">
              <w:rPr>
                <w:rFonts w:ascii="Calibri" w:hAnsi="Calibri" w:cs="Calibri"/>
                <w:b/>
              </w:rPr>
              <w:t>Hypothesis string</w:t>
            </w:r>
          </w:p>
        </w:tc>
        <w:tc>
          <w:tcPr>
            <w:tcW w:w="1415" w:type="dxa"/>
            <w:shd w:val="clear" w:color="auto" w:fill="BFBFBF" w:themeFill="background1" w:themeFillShade="BF"/>
          </w:tcPr>
          <w:p w14:paraId="45AB1DF1" w14:textId="77777777" w:rsidR="00504509" w:rsidRPr="008D1FD3" w:rsidRDefault="00504509" w:rsidP="00167A51">
            <w:pPr>
              <w:jc w:val="both"/>
              <w:rPr>
                <w:rFonts w:ascii="Calibri" w:hAnsi="Calibri" w:cs="Calibri"/>
                <w:b/>
              </w:rPr>
            </w:pPr>
            <w:r w:rsidRPr="008D1FD3">
              <w:rPr>
                <w:rFonts w:ascii="Calibri" w:hAnsi="Calibri" w:cs="Calibri"/>
                <w:b/>
              </w:rPr>
              <w:t>Class gold</w:t>
            </w:r>
          </w:p>
        </w:tc>
      </w:tr>
      <w:tr w:rsidR="00504509" w:rsidRPr="008D1FD3" w14:paraId="7CD4E9E2" w14:textId="77777777" w:rsidTr="00A81254">
        <w:tc>
          <w:tcPr>
            <w:tcW w:w="3261" w:type="dxa"/>
            <w:vMerge w:val="restart"/>
            <w:vAlign w:val="center"/>
          </w:tcPr>
          <w:p w14:paraId="6E23CD89" w14:textId="77777777" w:rsidR="00504509" w:rsidRPr="008D1FD3" w:rsidRDefault="00504509" w:rsidP="00167A51">
            <w:pPr>
              <w:jc w:val="both"/>
              <w:rPr>
                <w:rFonts w:ascii="Calibri" w:hAnsi="Calibri" w:cs="Calibri"/>
              </w:rPr>
            </w:pPr>
            <w:r w:rsidRPr="008D1FD3">
              <w:rPr>
                <w:rFonts w:ascii="Calibri" w:hAnsi="Calibri" w:cs="Calibri"/>
              </w:rPr>
              <w:t>We will invest more in combating climate change.</w:t>
            </w:r>
          </w:p>
          <w:p w14:paraId="6E9101F2" w14:textId="77777777" w:rsidR="00504509" w:rsidRPr="008D1FD3" w:rsidRDefault="00504509" w:rsidP="00167A51">
            <w:pPr>
              <w:jc w:val="both"/>
              <w:rPr>
                <w:rFonts w:ascii="Calibri" w:hAnsi="Calibri" w:cs="Calibri"/>
                <w:b/>
                <w:sz w:val="22"/>
                <w:szCs w:val="22"/>
              </w:rPr>
            </w:pPr>
            <w:r w:rsidRPr="008D1FD3">
              <w:rPr>
                <w:rFonts w:ascii="Calibri" w:hAnsi="Calibri" w:cs="Calibri"/>
                <w:i/>
                <w:sz w:val="22"/>
                <w:szCs w:val="22"/>
              </w:rPr>
              <w:t>The quote:</w:t>
            </w:r>
            <w:r w:rsidRPr="008D1FD3">
              <w:rPr>
                <w:rFonts w:ascii="Calibri" w:hAnsi="Calibri" w:cs="Calibri"/>
                <w:sz w:val="22"/>
                <w:szCs w:val="22"/>
              </w:rPr>
              <w:t xml:space="preserve"> </w:t>
            </w:r>
            <w:r w:rsidRPr="008D1FD3">
              <w:rPr>
                <w:rFonts w:ascii="Calibri" w:hAnsi="Calibri" w:cs="Calibri"/>
                <w:i/>
                <w:sz w:val="22"/>
                <w:szCs w:val="22"/>
              </w:rPr>
              <w:t>“</w:t>
            </w:r>
            <w:r w:rsidRPr="008D1FD3">
              <w:rPr>
                <w:rFonts w:ascii="Calibri" w:hAnsi="Calibri" w:cs="Calibri"/>
                <w:b/>
                <w:sz w:val="22"/>
                <w:szCs w:val="22"/>
              </w:rPr>
              <w:t>We would: Ensure that adequate government funding goes to research on major environmental issues such as climate change, pollution and biodiversity loss,”</w:t>
            </w:r>
          </w:p>
          <w:p w14:paraId="4C048072" w14:textId="77777777" w:rsidR="00504509" w:rsidRPr="008D1FD3" w:rsidRDefault="00504509" w:rsidP="00167A51">
            <w:pPr>
              <w:jc w:val="both"/>
              <w:rPr>
                <w:rFonts w:ascii="Calibri" w:hAnsi="Calibri" w:cs="Calibri"/>
              </w:rPr>
            </w:pPr>
            <w:r w:rsidRPr="008D1FD3">
              <w:rPr>
                <w:rFonts w:ascii="Calibri" w:hAnsi="Calibri" w:cs="Calibri"/>
              </w:rPr>
              <w:t>and less is spent on military research.</w:t>
            </w:r>
          </w:p>
          <w:p w14:paraId="63C08608" w14:textId="77777777" w:rsidR="00504509" w:rsidRPr="008D1FD3" w:rsidRDefault="00504509" w:rsidP="00167A51">
            <w:pPr>
              <w:jc w:val="both"/>
              <w:rPr>
                <w:rFonts w:ascii="Calibri" w:hAnsi="Calibri" w:cs="Calibri"/>
                <w:sz w:val="22"/>
                <w:szCs w:val="22"/>
              </w:rPr>
            </w:pPr>
          </w:p>
        </w:tc>
        <w:tc>
          <w:tcPr>
            <w:tcW w:w="1701" w:type="dxa"/>
          </w:tcPr>
          <w:p w14:paraId="6BE2BAF8" w14:textId="77777777" w:rsidR="00504509" w:rsidRPr="008D1FD3" w:rsidRDefault="00504509" w:rsidP="00167A51">
            <w:pPr>
              <w:jc w:val="both"/>
              <w:rPr>
                <w:rFonts w:ascii="Calibri" w:hAnsi="Calibri" w:cs="Calibri"/>
              </w:rPr>
            </w:pPr>
            <w:r w:rsidRPr="008D1FD3">
              <w:rPr>
                <w:rFonts w:ascii="Calibri" w:hAnsi="Calibri" w:cs="Calibri"/>
              </w:rPr>
              <w:t>Other</w:t>
            </w:r>
          </w:p>
        </w:tc>
        <w:tc>
          <w:tcPr>
            <w:tcW w:w="2638" w:type="dxa"/>
          </w:tcPr>
          <w:p w14:paraId="742BA2AB" w14:textId="77777777" w:rsidR="00504509" w:rsidRPr="008D1FD3" w:rsidRDefault="00504509" w:rsidP="00167A51">
            <w:pPr>
              <w:jc w:val="both"/>
              <w:rPr>
                <w:rFonts w:ascii="Calibri" w:hAnsi="Calibri" w:cs="Calibri"/>
              </w:rPr>
            </w:pPr>
            <w:r w:rsidRPr="008D1FD3">
              <w:rPr>
                <w:rFonts w:ascii="Calibri" w:hAnsi="Calibri" w:cs="Calibri"/>
              </w:rPr>
              <w:t>The quote is not about military or defense</w:t>
            </w:r>
          </w:p>
        </w:tc>
        <w:tc>
          <w:tcPr>
            <w:tcW w:w="1415" w:type="dxa"/>
            <w:vMerge w:val="restart"/>
            <w:vAlign w:val="center"/>
          </w:tcPr>
          <w:p w14:paraId="490C6D96" w14:textId="77777777" w:rsidR="00504509" w:rsidRPr="008D1FD3" w:rsidRDefault="00504509" w:rsidP="00167A51">
            <w:pPr>
              <w:jc w:val="center"/>
              <w:rPr>
                <w:rFonts w:ascii="Calibri" w:hAnsi="Calibri" w:cs="Calibri"/>
              </w:rPr>
            </w:pPr>
            <w:r w:rsidRPr="008D1FD3">
              <w:rPr>
                <w:rFonts w:ascii="Calibri" w:hAnsi="Calibri" w:cs="Calibri"/>
              </w:rPr>
              <w:t>Other</w:t>
            </w:r>
          </w:p>
        </w:tc>
      </w:tr>
      <w:tr w:rsidR="00504509" w:rsidRPr="008D1FD3" w14:paraId="2F31D2BE" w14:textId="77777777" w:rsidTr="00A81254">
        <w:tc>
          <w:tcPr>
            <w:tcW w:w="3261" w:type="dxa"/>
            <w:vMerge/>
            <w:vAlign w:val="center"/>
          </w:tcPr>
          <w:p w14:paraId="0F1D6D81" w14:textId="77777777" w:rsidR="00504509" w:rsidRPr="008D1FD3" w:rsidRDefault="00504509" w:rsidP="00167A51">
            <w:pPr>
              <w:widowControl w:val="0"/>
              <w:pBdr>
                <w:top w:val="nil"/>
                <w:left w:val="nil"/>
                <w:bottom w:val="nil"/>
                <w:right w:val="nil"/>
                <w:between w:val="nil"/>
              </w:pBdr>
              <w:spacing w:line="276" w:lineRule="auto"/>
              <w:rPr>
                <w:rFonts w:ascii="Calibri" w:hAnsi="Calibri" w:cs="Calibri"/>
              </w:rPr>
            </w:pPr>
          </w:p>
        </w:tc>
        <w:tc>
          <w:tcPr>
            <w:tcW w:w="1701" w:type="dxa"/>
          </w:tcPr>
          <w:p w14:paraId="76FE9EA3" w14:textId="77777777" w:rsidR="00504509" w:rsidRPr="008D1FD3" w:rsidRDefault="00504509" w:rsidP="00167A51">
            <w:pPr>
              <w:jc w:val="both"/>
              <w:rPr>
                <w:rFonts w:ascii="Calibri" w:hAnsi="Calibri" w:cs="Calibri"/>
              </w:rPr>
            </w:pPr>
            <w:r w:rsidRPr="008D1FD3">
              <w:rPr>
                <w:rFonts w:ascii="Calibri" w:hAnsi="Calibri" w:cs="Calibri"/>
              </w:rPr>
              <w:t>Military: Positive</w:t>
            </w:r>
          </w:p>
        </w:tc>
        <w:tc>
          <w:tcPr>
            <w:tcW w:w="2638" w:type="dxa"/>
          </w:tcPr>
          <w:p w14:paraId="2118DCEF" w14:textId="77777777" w:rsidR="00504509" w:rsidRPr="008D1FD3" w:rsidRDefault="00504509" w:rsidP="00167A51">
            <w:pPr>
              <w:jc w:val="both"/>
              <w:rPr>
                <w:rFonts w:ascii="Calibri" w:hAnsi="Calibri" w:cs="Calibri"/>
              </w:rPr>
            </w:pPr>
            <w:r w:rsidRPr="008D1FD3">
              <w:rPr>
                <w:rFonts w:ascii="Calibri" w:hAnsi="Calibri" w:cs="Calibri"/>
              </w:rPr>
              <w:t>The quote is positive towards the military</w:t>
            </w:r>
          </w:p>
        </w:tc>
        <w:tc>
          <w:tcPr>
            <w:tcW w:w="1415" w:type="dxa"/>
            <w:vMerge/>
            <w:vAlign w:val="center"/>
          </w:tcPr>
          <w:p w14:paraId="51E09145" w14:textId="77777777" w:rsidR="00504509" w:rsidRPr="008D1FD3" w:rsidRDefault="00504509" w:rsidP="00167A51">
            <w:pPr>
              <w:widowControl w:val="0"/>
              <w:pBdr>
                <w:top w:val="nil"/>
                <w:left w:val="nil"/>
                <w:bottom w:val="nil"/>
                <w:right w:val="nil"/>
                <w:between w:val="nil"/>
              </w:pBdr>
              <w:spacing w:line="276" w:lineRule="auto"/>
              <w:rPr>
                <w:rFonts w:ascii="Calibri" w:hAnsi="Calibri" w:cs="Calibri"/>
              </w:rPr>
            </w:pPr>
          </w:p>
        </w:tc>
      </w:tr>
      <w:tr w:rsidR="00504509" w:rsidRPr="008D1FD3" w14:paraId="45A7D3BA" w14:textId="77777777" w:rsidTr="00A81254">
        <w:tc>
          <w:tcPr>
            <w:tcW w:w="3261" w:type="dxa"/>
            <w:vMerge/>
            <w:vAlign w:val="center"/>
          </w:tcPr>
          <w:p w14:paraId="256E9239" w14:textId="77777777" w:rsidR="00504509" w:rsidRPr="008D1FD3" w:rsidRDefault="00504509" w:rsidP="00167A51">
            <w:pPr>
              <w:widowControl w:val="0"/>
              <w:pBdr>
                <w:top w:val="nil"/>
                <w:left w:val="nil"/>
                <w:bottom w:val="nil"/>
                <w:right w:val="nil"/>
                <w:between w:val="nil"/>
              </w:pBdr>
              <w:spacing w:line="276" w:lineRule="auto"/>
              <w:rPr>
                <w:rFonts w:ascii="Calibri" w:hAnsi="Calibri" w:cs="Calibri"/>
              </w:rPr>
            </w:pPr>
          </w:p>
        </w:tc>
        <w:tc>
          <w:tcPr>
            <w:tcW w:w="1701" w:type="dxa"/>
          </w:tcPr>
          <w:p w14:paraId="1DEC6E53" w14:textId="77777777" w:rsidR="00504509" w:rsidRPr="008D1FD3" w:rsidRDefault="00504509" w:rsidP="00167A51">
            <w:pPr>
              <w:jc w:val="both"/>
              <w:rPr>
                <w:rFonts w:ascii="Calibri" w:hAnsi="Calibri" w:cs="Calibri"/>
              </w:rPr>
            </w:pPr>
            <w:r w:rsidRPr="008D1FD3">
              <w:rPr>
                <w:rFonts w:ascii="Calibri" w:hAnsi="Calibri" w:cs="Calibri"/>
              </w:rPr>
              <w:t>Military: Negative</w:t>
            </w:r>
          </w:p>
        </w:tc>
        <w:tc>
          <w:tcPr>
            <w:tcW w:w="2638" w:type="dxa"/>
          </w:tcPr>
          <w:p w14:paraId="125122EC" w14:textId="77777777" w:rsidR="00504509" w:rsidRPr="008D1FD3" w:rsidRDefault="00504509" w:rsidP="00167A51">
            <w:pPr>
              <w:jc w:val="both"/>
              <w:rPr>
                <w:rFonts w:ascii="Calibri" w:hAnsi="Calibri" w:cs="Calibri"/>
              </w:rPr>
            </w:pPr>
            <w:r w:rsidRPr="008D1FD3">
              <w:rPr>
                <w:rFonts w:ascii="Calibri" w:hAnsi="Calibri" w:cs="Calibri"/>
              </w:rPr>
              <w:t>The quote is negative towards the military</w:t>
            </w:r>
          </w:p>
        </w:tc>
        <w:tc>
          <w:tcPr>
            <w:tcW w:w="1415" w:type="dxa"/>
            <w:vMerge/>
            <w:vAlign w:val="center"/>
          </w:tcPr>
          <w:p w14:paraId="4DB57720" w14:textId="77777777" w:rsidR="00504509" w:rsidRPr="008D1FD3" w:rsidRDefault="00504509" w:rsidP="00167A51">
            <w:pPr>
              <w:widowControl w:val="0"/>
              <w:pBdr>
                <w:top w:val="nil"/>
                <w:left w:val="nil"/>
                <w:bottom w:val="nil"/>
                <w:right w:val="nil"/>
                <w:between w:val="nil"/>
              </w:pBdr>
              <w:spacing w:line="276" w:lineRule="auto"/>
              <w:rPr>
                <w:rFonts w:ascii="Calibri" w:hAnsi="Calibri" w:cs="Calibri"/>
              </w:rPr>
            </w:pPr>
          </w:p>
        </w:tc>
      </w:tr>
    </w:tbl>
    <w:p w14:paraId="52725CE3" w14:textId="5AB91C54" w:rsidR="00504509" w:rsidRPr="008D1FD3" w:rsidRDefault="00504509" w:rsidP="00504509">
      <w:pPr>
        <w:jc w:val="center"/>
        <w:rPr>
          <w:rFonts w:ascii="Calibri" w:hAnsi="Calibri" w:cs="Calibri"/>
          <w:sz w:val="21"/>
          <w:szCs w:val="21"/>
        </w:rPr>
      </w:pPr>
      <w:r w:rsidRPr="008D1FD3">
        <w:rPr>
          <w:rFonts w:ascii="Calibri" w:hAnsi="Calibri" w:cs="Calibri"/>
          <w:sz w:val="21"/>
          <w:szCs w:val="21"/>
        </w:rPr>
        <w:t xml:space="preserve">Note: In the text column, bolded text represents the original target sentence which should be classified, italicised text represents delimiter strings which were added during pre-processing to focus the NLI classifier’s attention on the target sentence. In this example from (Burst et al. 2020), the target sentence </w:t>
      </w:r>
      <w:r w:rsidRPr="008D1FD3">
        <w:rPr>
          <w:rFonts w:ascii="Calibri" w:hAnsi="Calibri" w:cs="Calibri"/>
          <w:sz w:val="21"/>
          <w:szCs w:val="21"/>
        </w:rPr>
        <w:lastRenderedPageBreak/>
        <w:t>was classified as unrelated to the military (</w:t>
      </w:r>
      <w:r w:rsidR="00827FC4" w:rsidRPr="008D1FD3">
        <w:rPr>
          <w:rFonts w:ascii="Calibri" w:hAnsi="Calibri" w:cs="Calibri"/>
          <w:sz w:val="21"/>
          <w:szCs w:val="21"/>
        </w:rPr>
        <w:t xml:space="preserve">class </w:t>
      </w:r>
      <w:r w:rsidRPr="008D1FD3">
        <w:rPr>
          <w:rFonts w:ascii="Calibri" w:hAnsi="Calibri" w:cs="Calibri"/>
          <w:sz w:val="21"/>
          <w:szCs w:val="21"/>
        </w:rPr>
        <w:t xml:space="preserve">‘environmental protection’), while the following sentence is ‘military: negative’. </w:t>
      </w:r>
    </w:p>
    <w:p w14:paraId="22745EA2" w14:textId="64181BC2" w:rsidR="00827FC4" w:rsidRPr="008D1FD3" w:rsidRDefault="00827FC4" w:rsidP="00617C10">
      <w:pPr>
        <w:spacing w:line="480" w:lineRule="auto"/>
        <w:jc w:val="both"/>
        <w:rPr>
          <w:rFonts w:ascii="Calibri" w:hAnsi="Calibri" w:cs="Calibri"/>
          <w:b/>
        </w:rPr>
      </w:pPr>
    </w:p>
    <w:p w14:paraId="0BEDBFF7" w14:textId="77777777" w:rsidR="00FD3D3C" w:rsidRPr="008D1FD3" w:rsidRDefault="00FD3D3C" w:rsidP="00617C10">
      <w:pPr>
        <w:spacing w:line="480" w:lineRule="auto"/>
        <w:jc w:val="both"/>
        <w:rPr>
          <w:rFonts w:ascii="Calibri" w:hAnsi="Calibri" w:cs="Calibri"/>
          <w:b/>
        </w:rPr>
      </w:pPr>
    </w:p>
    <w:p w14:paraId="5A44C75D" w14:textId="15272426" w:rsidR="00521E97" w:rsidRPr="008D1FD3" w:rsidRDefault="00521E97" w:rsidP="00617C10">
      <w:pPr>
        <w:spacing w:line="480" w:lineRule="auto"/>
        <w:jc w:val="both"/>
        <w:rPr>
          <w:rFonts w:ascii="Calibri" w:hAnsi="Calibri" w:cs="Calibri"/>
          <w:b/>
          <w:sz w:val="28"/>
          <w:szCs w:val="28"/>
        </w:rPr>
      </w:pPr>
      <w:r w:rsidRPr="008D1FD3">
        <w:rPr>
          <w:rFonts w:ascii="Calibri" w:hAnsi="Calibri" w:cs="Calibri"/>
          <w:b/>
          <w:sz w:val="28"/>
          <w:szCs w:val="28"/>
        </w:rPr>
        <w:t>NLI hypotheses tested per dataset</w:t>
      </w:r>
    </w:p>
    <w:p w14:paraId="1E7C33EE" w14:textId="4623B2FA" w:rsidR="00E800AB" w:rsidRPr="008D1FD3" w:rsidRDefault="00E800AB" w:rsidP="00617C10">
      <w:pPr>
        <w:spacing w:line="480" w:lineRule="auto"/>
        <w:jc w:val="both"/>
        <w:rPr>
          <w:rFonts w:ascii="Calibri" w:hAnsi="Calibri" w:cs="Calibri"/>
          <w:bCs/>
        </w:rPr>
      </w:pPr>
      <w:r w:rsidRPr="008D1FD3">
        <w:rPr>
          <w:rFonts w:ascii="Calibri" w:hAnsi="Calibri" w:cs="Calibri"/>
          <w:bCs/>
        </w:rPr>
        <w:t xml:space="preserve">We formulated our hypotheses by reading the codebook of the respective dataset and verbalising the description of each class in a class-hypothesis. </w:t>
      </w:r>
      <w:r w:rsidR="00617C10" w:rsidRPr="008D1FD3">
        <w:rPr>
          <w:rFonts w:ascii="Calibri" w:hAnsi="Calibri" w:cs="Calibri"/>
          <w:bCs/>
        </w:rPr>
        <w:t xml:space="preserve">During initial tests, we tried several different ways of formulating hypotheses and in the end, we decided to test two formulations during hyperparameter search: a long hypothesis and a short hypothesis. The hypotheses tested during hyperparameter search for each dataset are available in the tables below. </w:t>
      </w:r>
      <w:r w:rsidR="00D4494F" w:rsidRPr="008D1FD3">
        <w:rPr>
          <w:rFonts w:ascii="Calibri" w:hAnsi="Calibri" w:cs="Calibri"/>
          <w:bCs/>
        </w:rPr>
        <w:t xml:space="preserve">The best hypotheses based on the hyperparameter search are available in the hyperparameter tables in appendix E. </w:t>
      </w:r>
      <w:r w:rsidR="00617C10" w:rsidRPr="008D1FD3">
        <w:rPr>
          <w:rFonts w:ascii="Calibri" w:hAnsi="Calibri" w:cs="Calibri"/>
          <w:bCs/>
        </w:rPr>
        <w:t xml:space="preserve">In general, we noticed that shorter hypotheses worked better for smaller sample sizes, while longer hypotheses worked better for larger sample sizes. </w:t>
      </w:r>
    </w:p>
    <w:p w14:paraId="16E109EC" w14:textId="7A27D899" w:rsidR="00D33549" w:rsidRPr="008D1FD3" w:rsidRDefault="00D33549" w:rsidP="00D33549">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0</w:t>
      </w:r>
      <w:r w:rsidRPr="008D1FD3">
        <w:rPr>
          <w:color w:val="000000" w:themeColor="text1"/>
          <w:sz w:val="24"/>
          <w:szCs w:val="24"/>
        </w:rPr>
        <w:fldChar w:fldCharType="end"/>
      </w:r>
      <w:r w:rsidRPr="008D1FD3">
        <w:rPr>
          <w:color w:val="000000" w:themeColor="text1"/>
          <w:sz w:val="24"/>
          <w:szCs w:val="24"/>
        </w:rPr>
        <w:t xml:space="preserve"> - Manifesto-8 hypotheses</w:t>
      </w:r>
    </w:p>
    <w:tbl>
      <w:tblPr>
        <w:tblW w:w="0" w:type="auto"/>
        <w:jc w:val="center"/>
        <w:tblCellMar>
          <w:left w:w="0" w:type="dxa"/>
          <w:right w:w="0" w:type="dxa"/>
        </w:tblCellMar>
        <w:tblLook w:val="04A0" w:firstRow="1" w:lastRow="0" w:firstColumn="1" w:lastColumn="0" w:noHBand="0" w:noVBand="1"/>
      </w:tblPr>
      <w:tblGrid>
        <w:gridCol w:w="1070"/>
        <w:gridCol w:w="3758"/>
        <w:gridCol w:w="4176"/>
      </w:tblGrid>
      <w:tr w:rsidR="00521E97" w:rsidRPr="001D28F2" w14:paraId="58979B73"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30A86B"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label</w:t>
            </w:r>
          </w:p>
        </w:tc>
        <w:tc>
          <w:tcPr>
            <w:tcW w:w="375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B9DEA5"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hypotheses_short</w:t>
            </w:r>
          </w:p>
        </w:tc>
        <w:tc>
          <w:tcPr>
            <w:tcW w:w="417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69F4E9C"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hypotheses_long</w:t>
            </w:r>
          </w:p>
        </w:tc>
      </w:tr>
      <w:tr w:rsidR="00521E97" w:rsidRPr="001D28F2" w14:paraId="541D22B9" w14:textId="77777777" w:rsidTr="00D33549">
        <w:trPr>
          <w:trHeight w:val="180"/>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37074"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Economy</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DFEA4"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economy, or technology, or infrastructure, or free market.</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E8DA8"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economy, free market economy, incentives, market regulation, economic planning, cooperation of government, employers and unions, protectionism, economic growth, technology and infrastructure, nationalisation, neoliberalism, marxism, sustainability.</w:t>
            </w:r>
          </w:p>
        </w:tc>
      </w:tr>
      <w:tr w:rsidR="00521E97" w:rsidRPr="001D28F2" w14:paraId="51E0EA37"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9F1FD"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External Relations</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56E7E"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international relations, or foreign policy, or military.</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CD414"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international relations, foreign policy, anti-imperialism, military, peace, internationalism, European Union.</w:t>
            </w:r>
          </w:p>
        </w:tc>
      </w:tr>
      <w:tr w:rsidR="00521E97" w:rsidRPr="001D28F2" w14:paraId="32B1E852"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62FD9"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Fabric of Society</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678F1"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law and order, or multiculturalism, or national way of life, or traditional morality.</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A789C"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society, national way of life, immigration, traditional morality, law and order, civic mindedness, solidarity, multiculturalism, diversity.</w:t>
            </w:r>
          </w:p>
        </w:tc>
      </w:tr>
      <w:tr w:rsidR="00521E97" w:rsidRPr="001D28F2" w14:paraId="666FBF25"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A4EA1"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Freedom and Democracy</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76335"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democracy, or freedom, or human rights, or constitutionalism.</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5D7AC"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democracy, freedom, human rights, constitutionalism, representative or direct democracy.</w:t>
            </w:r>
          </w:p>
        </w:tc>
      </w:tr>
      <w:tr w:rsidR="00521E97" w:rsidRPr="001D28F2" w14:paraId="63D58A47"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4CA3A"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Political System</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F0078"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governmental efficiency, or political authority, or decentralisation, or corruption.</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B691"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political system, centralisation, governmental and administrative efficiency, political corruption, political authority.</w:t>
            </w:r>
          </w:p>
        </w:tc>
      </w:tr>
      <w:tr w:rsidR="00521E97" w:rsidRPr="001D28F2" w14:paraId="27BA6364"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26A913"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Social Groups</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310B3A"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agriculture, or social groups, or labour groups, or minorities.</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889B4B"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social groups, labour groups, agriculture and farmers, middle class and professional groups, minority groups, women, students, old people.</w:t>
            </w:r>
          </w:p>
        </w:tc>
      </w:tr>
      <w:tr w:rsidR="00521E97" w:rsidRPr="001D28F2" w14:paraId="7DB6375F"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3B052"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lastRenderedPageBreak/>
              <w:t>Welfare and Quality of Life</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00E16"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welfare, or education, or environment, or equality, or culture.</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F922BA"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welfare and quality of life, environmental protection, culture, equality, welfare state, education.</w:t>
            </w:r>
          </w:p>
        </w:tc>
      </w:tr>
      <w:tr w:rsidR="00521E97" w:rsidRPr="001D28F2" w14:paraId="5C8FF1A1"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736D0"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No other category applies</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EBAC8"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something other than the topics economy, international relations, society, freedom and democracy, political system, social groups, welfare. It is about non of these topics.</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4FBE"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something other than the topics economy, international relations, society, freedom and democracy, political system, social groups, welfare. It is about non of these topics.</w:t>
            </w:r>
          </w:p>
        </w:tc>
      </w:tr>
    </w:tbl>
    <w:p w14:paraId="0A4FC29B" w14:textId="35698153" w:rsidR="00521E97" w:rsidRPr="008D1FD3" w:rsidRDefault="00521E97" w:rsidP="008A1C9A">
      <w:pPr>
        <w:spacing w:line="480" w:lineRule="auto"/>
        <w:rPr>
          <w:rFonts w:ascii="Calibri" w:hAnsi="Calibri" w:cs="Calibri"/>
          <w:bCs/>
        </w:rPr>
      </w:pPr>
    </w:p>
    <w:p w14:paraId="7E0B21FD" w14:textId="6D2AC18F"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1</w:t>
      </w:r>
      <w:r w:rsidRPr="008D1FD3">
        <w:rPr>
          <w:color w:val="000000" w:themeColor="text1"/>
          <w:sz w:val="24"/>
          <w:szCs w:val="24"/>
        </w:rPr>
        <w:fldChar w:fldCharType="end"/>
      </w:r>
      <w:r w:rsidRPr="008D1FD3">
        <w:rPr>
          <w:color w:val="000000" w:themeColor="text1"/>
          <w:sz w:val="24"/>
          <w:szCs w:val="24"/>
        </w:rPr>
        <w:t xml:space="preserve"> - Manifesto-military hypotheses</w:t>
      </w:r>
    </w:p>
    <w:tbl>
      <w:tblPr>
        <w:tblW w:w="0" w:type="auto"/>
        <w:jc w:val="center"/>
        <w:tblCellMar>
          <w:left w:w="0" w:type="dxa"/>
          <w:right w:w="0" w:type="dxa"/>
        </w:tblCellMar>
        <w:tblLook w:val="04A0" w:firstRow="1" w:lastRow="0" w:firstColumn="1" w:lastColumn="0" w:noHBand="0" w:noVBand="1"/>
      </w:tblPr>
      <w:tblGrid>
        <w:gridCol w:w="1001"/>
        <w:gridCol w:w="2304"/>
        <w:gridCol w:w="5699"/>
      </w:tblGrid>
      <w:tr w:rsidR="00521E97" w:rsidRPr="001D28F2" w14:paraId="7C05A3C0" w14:textId="77777777" w:rsidTr="003B4161">
        <w:trPr>
          <w:trHeight w:val="165"/>
          <w:jc w:val="center"/>
        </w:trPr>
        <w:tc>
          <w:tcPr>
            <w:tcW w:w="10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666283"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label</w:t>
            </w:r>
          </w:p>
        </w:tc>
        <w:tc>
          <w:tcPr>
            <w:tcW w:w="230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DE492A"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hypotheses_short</w:t>
            </w:r>
          </w:p>
        </w:tc>
        <w:tc>
          <w:tcPr>
            <w:tcW w:w="569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A9C55F"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hypotheses_long</w:t>
            </w:r>
          </w:p>
        </w:tc>
      </w:tr>
      <w:tr w:rsidR="00521E97" w:rsidRPr="001D28F2" w14:paraId="4DEE771D" w14:textId="77777777" w:rsidTr="003B4161">
        <w:trPr>
          <w:trHeight w:val="180"/>
          <w:jc w:val="center"/>
        </w:trPr>
        <w:tc>
          <w:tcPr>
            <w:tcW w:w="10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7FF92"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Military: Positive</w:t>
            </w:r>
          </w:p>
        </w:tc>
        <w:tc>
          <w:tcPr>
            <w:tcW w:w="23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489EF"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positive towards the military</w:t>
            </w:r>
          </w:p>
        </w:tc>
        <w:tc>
          <w:tcPr>
            <w:tcW w:w="5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C8671"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positive towards the military, for example for military spending, defense, military treaty obligations.</w:t>
            </w:r>
          </w:p>
        </w:tc>
      </w:tr>
      <w:tr w:rsidR="00521E97" w:rsidRPr="001D28F2" w14:paraId="743BA0F1" w14:textId="77777777" w:rsidTr="003B4161">
        <w:trPr>
          <w:trHeight w:val="165"/>
          <w:jc w:val="center"/>
        </w:trPr>
        <w:tc>
          <w:tcPr>
            <w:tcW w:w="10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C7A1C"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Military: Negative</w:t>
            </w:r>
          </w:p>
        </w:tc>
        <w:tc>
          <w:tcPr>
            <w:tcW w:w="23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57791"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negative towards the military</w:t>
            </w:r>
          </w:p>
        </w:tc>
        <w:tc>
          <w:tcPr>
            <w:tcW w:w="5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89EA9"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negative towards the military, for example against military spending, for disarmament, against conscription.</w:t>
            </w:r>
          </w:p>
        </w:tc>
      </w:tr>
      <w:tr w:rsidR="00521E97" w:rsidRPr="001D28F2" w14:paraId="4DF50519" w14:textId="77777777" w:rsidTr="003B4161">
        <w:trPr>
          <w:trHeight w:val="165"/>
          <w:jc w:val="center"/>
        </w:trPr>
        <w:tc>
          <w:tcPr>
            <w:tcW w:w="10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A3ECE"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Other</w:t>
            </w:r>
          </w:p>
        </w:tc>
        <w:tc>
          <w:tcPr>
            <w:tcW w:w="23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8250C"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not about military or defense</w:t>
            </w:r>
          </w:p>
        </w:tc>
        <w:tc>
          <w:tcPr>
            <w:tcW w:w="5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30C0"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not about military or defense</w:t>
            </w:r>
          </w:p>
        </w:tc>
      </w:tr>
    </w:tbl>
    <w:p w14:paraId="063C5051" w14:textId="77777777" w:rsidR="00521E97" w:rsidRPr="008D1FD3" w:rsidRDefault="00521E97" w:rsidP="008A1C9A">
      <w:pPr>
        <w:spacing w:line="480" w:lineRule="auto"/>
        <w:rPr>
          <w:rFonts w:ascii="Calibri" w:hAnsi="Calibri" w:cs="Calibri"/>
          <w:b/>
        </w:rPr>
      </w:pPr>
    </w:p>
    <w:p w14:paraId="62507A44" w14:textId="7128A452"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2</w:t>
      </w:r>
      <w:r w:rsidRPr="008D1FD3">
        <w:rPr>
          <w:color w:val="000000" w:themeColor="text1"/>
          <w:sz w:val="24"/>
          <w:szCs w:val="24"/>
        </w:rPr>
        <w:fldChar w:fldCharType="end"/>
      </w:r>
      <w:r w:rsidRPr="008D1FD3">
        <w:rPr>
          <w:color w:val="000000" w:themeColor="text1"/>
          <w:sz w:val="24"/>
          <w:szCs w:val="24"/>
        </w:rPr>
        <w:t xml:space="preserve"> - Manifesto-protectionism hypotheses</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1D28F2" w14:paraId="5C53C038"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29C716"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label</w:t>
            </w:r>
          </w:p>
        </w:tc>
        <w:tc>
          <w:tcPr>
            <w:tcW w:w="35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C79241"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hypotheses_short</w:t>
            </w:r>
          </w:p>
        </w:tc>
        <w:tc>
          <w:tcPr>
            <w:tcW w:w="4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C427372"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hypotheses_long</w:t>
            </w:r>
          </w:p>
        </w:tc>
      </w:tr>
      <w:tr w:rsidR="00521E97" w:rsidRPr="001D28F2" w14:paraId="213024D8" w14:textId="77777777" w:rsidTr="003B4161">
        <w:trPr>
          <w:trHeight w:val="180"/>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1FC16"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Protectionism: Posi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30A65E"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positive towards protectionism, for example protection of internal markets through tariffs or subsidie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B3DD7"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positive towards protectionism, for example in favour of protection of internal markets through tariffs or export subsidies or quotas</w:t>
            </w:r>
          </w:p>
        </w:tc>
      </w:tr>
      <w:tr w:rsidR="00521E97" w:rsidRPr="001D28F2" w14:paraId="04539E6B"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22DBD"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Protectionism: Nega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17923"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negative towards protectionism, for example in favour of free trade or open market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10683"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negative towards protectionism, for example in favour of free trade or open international markets</w:t>
            </w:r>
          </w:p>
        </w:tc>
      </w:tr>
      <w:tr w:rsidR="00521E97" w:rsidRPr="001D28F2" w14:paraId="38313843"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F125A6"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Other</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FC50"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not about protectionism or free trade</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56CF1"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not about protectionism or free trade</w:t>
            </w:r>
          </w:p>
        </w:tc>
      </w:tr>
    </w:tbl>
    <w:p w14:paraId="40490696" w14:textId="082CEE91" w:rsidR="00521E97" w:rsidRPr="008D1FD3" w:rsidRDefault="00521E97" w:rsidP="008A1C9A">
      <w:pPr>
        <w:spacing w:line="480" w:lineRule="auto"/>
        <w:rPr>
          <w:rFonts w:ascii="Calibri" w:hAnsi="Calibri" w:cs="Calibri"/>
          <w:bCs/>
        </w:rPr>
      </w:pPr>
    </w:p>
    <w:p w14:paraId="0A23BE4B" w14:textId="1E8DE04B"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3</w:t>
      </w:r>
      <w:r w:rsidRPr="008D1FD3">
        <w:rPr>
          <w:color w:val="000000" w:themeColor="text1"/>
          <w:sz w:val="24"/>
          <w:szCs w:val="24"/>
        </w:rPr>
        <w:fldChar w:fldCharType="end"/>
      </w:r>
      <w:r w:rsidRPr="008D1FD3">
        <w:rPr>
          <w:color w:val="000000" w:themeColor="text1"/>
          <w:sz w:val="24"/>
          <w:szCs w:val="24"/>
        </w:rPr>
        <w:t xml:space="preserve"> - Manifesto-morality hypotheses</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1D28F2" w14:paraId="3CC1DEC8"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A8BBE5E"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label</w:t>
            </w:r>
          </w:p>
        </w:tc>
        <w:tc>
          <w:tcPr>
            <w:tcW w:w="35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12EE45"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hypotheses_short</w:t>
            </w:r>
          </w:p>
        </w:tc>
        <w:tc>
          <w:tcPr>
            <w:tcW w:w="4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4BA9E7"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hypotheses_long</w:t>
            </w:r>
          </w:p>
        </w:tc>
      </w:tr>
      <w:tr w:rsidR="00521E97" w:rsidRPr="001D28F2" w14:paraId="16A24E0C" w14:textId="77777777" w:rsidTr="003B4161">
        <w:trPr>
          <w:trHeight w:val="180"/>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C6CA7"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Protectionism: Posi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31463E"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positive towards protectionism, for example protection of internal markets through tariffs or subsidie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090DD"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positive towards protectionism, for example in favour of protection of internal markets through tariffs or export subsidies or quotas</w:t>
            </w:r>
          </w:p>
        </w:tc>
      </w:tr>
      <w:tr w:rsidR="00521E97" w:rsidRPr="001D28F2" w14:paraId="057886FA"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8DB14"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Protectionism: Nega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97B5C"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negative towards protectionism, for example in favour of free trade or open market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9E643F"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negative towards protectionism, for example in favour of free trade or open international markets</w:t>
            </w:r>
          </w:p>
        </w:tc>
      </w:tr>
      <w:tr w:rsidR="00521E97" w:rsidRPr="001D28F2" w14:paraId="0EC00A95"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E03C"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Other</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D5F93"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not about protectionism or free trade</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854F5"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not about protectionism or free trade</w:t>
            </w:r>
          </w:p>
        </w:tc>
      </w:tr>
    </w:tbl>
    <w:p w14:paraId="7538174F" w14:textId="03E326F7" w:rsidR="00A87B52" w:rsidRPr="008D1FD3" w:rsidRDefault="00A87B52" w:rsidP="008A1C9A">
      <w:pPr>
        <w:spacing w:line="480" w:lineRule="auto"/>
        <w:rPr>
          <w:rFonts w:ascii="Calibri" w:hAnsi="Calibri" w:cs="Calibri"/>
          <w:bCs/>
        </w:rPr>
      </w:pPr>
    </w:p>
    <w:p w14:paraId="3DD10335" w14:textId="46E6A0ED"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4</w:t>
      </w:r>
      <w:r w:rsidRPr="008D1FD3">
        <w:rPr>
          <w:color w:val="000000" w:themeColor="text1"/>
          <w:sz w:val="24"/>
          <w:szCs w:val="24"/>
        </w:rPr>
        <w:fldChar w:fldCharType="end"/>
      </w:r>
      <w:r w:rsidRPr="008D1FD3">
        <w:rPr>
          <w:color w:val="000000" w:themeColor="text1"/>
          <w:sz w:val="24"/>
          <w:szCs w:val="24"/>
        </w:rPr>
        <w:t xml:space="preserve"> - Sentiment-economy-news hypotheses</w:t>
      </w:r>
    </w:p>
    <w:tbl>
      <w:tblPr>
        <w:tblW w:w="0" w:type="auto"/>
        <w:jc w:val="center"/>
        <w:tblCellMar>
          <w:left w:w="0" w:type="dxa"/>
          <w:right w:w="0" w:type="dxa"/>
        </w:tblCellMar>
        <w:tblLook w:val="04A0" w:firstRow="1" w:lastRow="0" w:firstColumn="1" w:lastColumn="0" w:noHBand="0" w:noVBand="1"/>
      </w:tblPr>
      <w:tblGrid>
        <w:gridCol w:w="748"/>
        <w:gridCol w:w="1920"/>
        <w:gridCol w:w="2715"/>
      </w:tblGrid>
      <w:tr w:rsidR="00A87B52" w:rsidRPr="001D28F2" w14:paraId="32464F54" w14:textId="77777777" w:rsidTr="003B4161">
        <w:trPr>
          <w:trHeight w:val="165"/>
          <w:jc w:val="center"/>
        </w:trPr>
        <w:tc>
          <w:tcPr>
            <w:tcW w:w="6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435F876" w14:textId="77777777" w:rsidR="00A87B52" w:rsidRPr="001D28F2" w:rsidRDefault="00A87B52" w:rsidP="00A87B52">
            <w:pPr>
              <w:rPr>
                <w:rFonts w:ascii="Calibri" w:hAnsi="Calibri" w:cs="Calibri"/>
                <w:sz w:val="18"/>
                <w:szCs w:val="18"/>
              </w:rPr>
            </w:pPr>
            <w:r w:rsidRPr="001D28F2">
              <w:rPr>
                <w:rFonts w:ascii="Calibri" w:hAnsi="Calibri" w:cs="Calibri"/>
                <w:b/>
                <w:bCs/>
                <w:color w:val="000000"/>
                <w:sz w:val="18"/>
                <w:szCs w:val="18"/>
              </w:rPr>
              <w:t>label</w:t>
            </w:r>
          </w:p>
        </w:tc>
        <w:tc>
          <w:tcPr>
            <w:tcW w:w="19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8976AC" w14:textId="77777777" w:rsidR="00A87B52" w:rsidRPr="001D28F2" w:rsidRDefault="00A87B52" w:rsidP="00A87B52">
            <w:pPr>
              <w:rPr>
                <w:rFonts w:ascii="Calibri" w:hAnsi="Calibri" w:cs="Calibri"/>
                <w:sz w:val="18"/>
                <w:szCs w:val="18"/>
              </w:rPr>
            </w:pPr>
            <w:r w:rsidRPr="001D28F2">
              <w:rPr>
                <w:rFonts w:ascii="Calibri" w:hAnsi="Calibri" w:cs="Calibri"/>
                <w:b/>
                <w:bCs/>
                <w:color w:val="000000"/>
                <w:sz w:val="18"/>
                <w:szCs w:val="18"/>
              </w:rPr>
              <w:t>hypotheses_quote</w:t>
            </w:r>
          </w:p>
        </w:tc>
        <w:tc>
          <w:tcPr>
            <w:tcW w:w="27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9A79FB" w14:textId="77777777" w:rsidR="00A87B52" w:rsidRPr="001D28F2" w:rsidRDefault="00A87B52" w:rsidP="00A87B52">
            <w:pPr>
              <w:rPr>
                <w:rFonts w:ascii="Calibri" w:hAnsi="Calibri" w:cs="Calibri"/>
                <w:sz w:val="18"/>
                <w:szCs w:val="18"/>
              </w:rPr>
            </w:pPr>
            <w:r w:rsidRPr="001D28F2">
              <w:rPr>
                <w:rFonts w:ascii="Calibri" w:hAnsi="Calibri" w:cs="Calibri"/>
                <w:b/>
                <w:bCs/>
                <w:color w:val="000000"/>
                <w:sz w:val="18"/>
                <w:szCs w:val="18"/>
              </w:rPr>
              <w:t>hypotheses_complex</w:t>
            </w:r>
          </w:p>
        </w:tc>
      </w:tr>
      <w:tr w:rsidR="00A87B52" w:rsidRPr="001D28F2" w14:paraId="2A66B346" w14:textId="77777777" w:rsidTr="003B4161">
        <w:trPr>
          <w:trHeight w:val="180"/>
          <w:jc w:val="center"/>
        </w:trPr>
        <w:tc>
          <w:tcPr>
            <w:tcW w:w="6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5E0562"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lastRenderedPageBreak/>
              <w:t>posi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015F77"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overall posi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80A0F"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economy is performing well overall</w:t>
            </w:r>
          </w:p>
        </w:tc>
      </w:tr>
      <w:tr w:rsidR="00A87B52" w:rsidRPr="001D28F2" w14:paraId="4C93F7A1" w14:textId="77777777" w:rsidTr="003B4161">
        <w:trPr>
          <w:trHeight w:val="165"/>
          <w:jc w:val="center"/>
        </w:trPr>
        <w:tc>
          <w:tcPr>
            <w:tcW w:w="6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84565"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nega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AF9AD"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overall nega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92E59"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economy is performing badly overall</w:t>
            </w:r>
          </w:p>
        </w:tc>
      </w:tr>
    </w:tbl>
    <w:p w14:paraId="03711D45" w14:textId="38E065AB" w:rsidR="00521E97" w:rsidRPr="008D1FD3" w:rsidRDefault="00521E97" w:rsidP="008A1C9A">
      <w:pPr>
        <w:spacing w:line="480" w:lineRule="auto"/>
        <w:rPr>
          <w:rFonts w:ascii="Calibri" w:hAnsi="Calibri" w:cs="Calibri"/>
          <w:bCs/>
        </w:rPr>
      </w:pPr>
    </w:p>
    <w:p w14:paraId="1B16F736" w14:textId="2903F31E"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5</w:t>
      </w:r>
      <w:r w:rsidRPr="008D1FD3">
        <w:rPr>
          <w:color w:val="000000" w:themeColor="text1"/>
          <w:sz w:val="24"/>
          <w:szCs w:val="24"/>
        </w:rPr>
        <w:fldChar w:fldCharType="end"/>
      </w:r>
      <w:r w:rsidRPr="008D1FD3">
        <w:rPr>
          <w:color w:val="000000" w:themeColor="text1"/>
          <w:sz w:val="24"/>
          <w:szCs w:val="24"/>
        </w:rPr>
        <w:t xml:space="preserve"> - CAP state of the union hypotheses</w:t>
      </w:r>
    </w:p>
    <w:tbl>
      <w:tblPr>
        <w:tblW w:w="0" w:type="auto"/>
        <w:jc w:val="center"/>
        <w:tblCellMar>
          <w:left w:w="0" w:type="dxa"/>
          <w:right w:w="0" w:type="dxa"/>
        </w:tblCellMar>
        <w:tblLook w:val="04A0" w:firstRow="1" w:lastRow="0" w:firstColumn="1" w:lastColumn="0" w:noHBand="0" w:noVBand="1"/>
      </w:tblPr>
      <w:tblGrid>
        <w:gridCol w:w="1376"/>
        <w:gridCol w:w="2272"/>
        <w:gridCol w:w="5356"/>
      </w:tblGrid>
      <w:tr w:rsidR="00521E97" w:rsidRPr="001D28F2" w14:paraId="5CA53F64"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A13C8F"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label</w:t>
            </w:r>
          </w:p>
        </w:tc>
        <w:tc>
          <w:tcPr>
            <w:tcW w:w="227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9D27B9"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hypotheses_short</w:t>
            </w:r>
          </w:p>
        </w:tc>
        <w:tc>
          <w:tcPr>
            <w:tcW w:w="53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5099BA8" w14:textId="77777777" w:rsidR="00521E97" w:rsidRPr="001D28F2" w:rsidRDefault="00521E97" w:rsidP="00521E97">
            <w:pPr>
              <w:rPr>
                <w:rFonts w:ascii="Calibri" w:hAnsi="Calibri" w:cs="Calibri"/>
                <w:sz w:val="18"/>
                <w:szCs w:val="18"/>
              </w:rPr>
            </w:pPr>
            <w:r w:rsidRPr="001D28F2">
              <w:rPr>
                <w:rFonts w:ascii="Calibri" w:hAnsi="Calibri" w:cs="Calibri"/>
                <w:b/>
                <w:bCs/>
                <w:color w:val="000000"/>
                <w:sz w:val="18"/>
                <w:szCs w:val="18"/>
              </w:rPr>
              <w:t>hypotheses_long</w:t>
            </w:r>
          </w:p>
        </w:tc>
      </w:tr>
      <w:tr w:rsidR="00521E97" w:rsidRPr="001D28F2" w14:paraId="0C431344" w14:textId="77777777" w:rsidTr="003B4161">
        <w:trPr>
          <w:trHeight w:val="180"/>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CFFA"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Agricultur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92F2"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agricultur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221AF"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agriculture, for example: agricultural foreign trade, or subsidies to farmers, or food inspection and safety, or agricultural marketing, or animal and crop disease, or fisheries, or R&amp;D.</w:t>
            </w:r>
          </w:p>
        </w:tc>
      </w:tr>
      <w:tr w:rsidR="00521E97" w:rsidRPr="001D28F2" w14:paraId="4CCF5342"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6BF45"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Cultur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469F3"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cultural policy.</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455F"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cultural policy.</w:t>
            </w:r>
          </w:p>
        </w:tc>
      </w:tr>
      <w:tr w:rsidR="00521E97" w:rsidRPr="001D28F2" w14:paraId="6601F39B"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9EDA8"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Civil Right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F2857"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civil rights, or minorities, or civil libertie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B5112"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civil rights, for example: minority/gender/age/handicap discrimination, or voting rights, or freedom of speech, or privacy.</w:t>
            </w:r>
          </w:p>
        </w:tc>
      </w:tr>
      <w:tr w:rsidR="00521E97" w:rsidRPr="001D28F2" w14:paraId="2986267A"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B79DE"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Defens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1D74"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defense, or military.</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09C2E1"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521E97" w:rsidRPr="001D28F2" w14:paraId="6412F46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EF029"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Domestic Commerc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2692"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banking, or finance, or commerc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46210"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521E97" w:rsidRPr="001D28F2" w14:paraId="57F687C5"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6DF2C"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Education</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C66F6"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educ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6CC40"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education, for example: higher education, or education finance, or schools, or education of underprivileged, or vocational education, or education for handicapped, or excellence, or R&amp;D.</w:t>
            </w:r>
          </w:p>
        </w:tc>
      </w:tr>
      <w:tr w:rsidR="00521E97" w:rsidRPr="001D28F2" w14:paraId="23260447"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36636"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Energy</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F0B3"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energy, or electricity, or fossil fuel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2B6A8"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energy, for example: nuclear energy and safety, or electricity, or natural gas &amp; oil, or coal, or alternative and renewable energy, or conservation, or R&amp;D.</w:t>
            </w:r>
          </w:p>
        </w:tc>
      </w:tr>
      <w:tr w:rsidR="00521E97" w:rsidRPr="001D28F2" w14:paraId="5B602C3E"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EE8F2"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Environment</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3487"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the environment, or water, or waste, or pollu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E3C1"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the environment, for example: drinking water, or waste disposal, or hazardous waste, or air pollution, or recycling, or species and forest protection, or conservation, or R&amp;D.</w:t>
            </w:r>
          </w:p>
        </w:tc>
      </w:tr>
      <w:tr w:rsidR="00521E97" w:rsidRPr="001D28F2" w14:paraId="24D0A29E"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E2B28"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Foreign Trad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A4ED5"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foreign trad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F2F27"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foreign trade, for example: trade agreements, or exports, or private investments, or competitiveness, or tariff and imports, or exchange rates.</w:t>
            </w:r>
          </w:p>
        </w:tc>
      </w:tr>
      <w:tr w:rsidR="00521E97" w:rsidRPr="001D28F2" w14:paraId="1CEC8CB5"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B4AC2"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Government Operation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FD9A2"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government operations, or administr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D7B8"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521E97" w:rsidRPr="001D28F2" w14:paraId="597EDB4A"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EAD95"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Health</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5FEF4"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health.</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2979B"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health, for example: health care reform, or health insurance, or drug industry, or medical facilities, or disease prevention, or infants and children, or mental health, or drug/alcohol/tobacco abuse, or R&amp;D.</w:t>
            </w:r>
          </w:p>
        </w:tc>
      </w:tr>
      <w:tr w:rsidR="00521E97" w:rsidRPr="001D28F2" w14:paraId="6E6EE5EF"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F98BF"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Housing</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2AF"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community development, or housing issue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0919C"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housing, for example: community development, or urban development, or rural housing, low-income assistance for housing, housing for veterans/elderly/homeless, or R&amp;D.</w:t>
            </w:r>
          </w:p>
        </w:tc>
      </w:tr>
      <w:tr w:rsidR="00521E97" w:rsidRPr="001D28F2" w14:paraId="44F9C4CA"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7800FB"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lastRenderedPageBreak/>
              <w:t>Immigration</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5A1A"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migr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F64C5"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migration, for example: immigration, or refugees, or citizenship.</w:t>
            </w:r>
          </w:p>
        </w:tc>
      </w:tr>
      <w:tr w:rsidR="00521E97" w:rsidRPr="001D28F2" w14:paraId="4A21CC3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F5073"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International Affair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BE282A"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international affairs, or foreign aid.</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7ABAB"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521E97" w:rsidRPr="001D28F2" w14:paraId="0D18EA22" w14:textId="77777777" w:rsidTr="003B4161">
        <w:trPr>
          <w:trHeight w:val="180"/>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40EA9"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Labor</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3111B"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employment, or labour.</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41CFC"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labour, for example: worker safety, or employment training, or employee benefits, or labor unions, or fair labor standards, or youth employment, or migrant and seasonal workers.</w:t>
            </w:r>
          </w:p>
        </w:tc>
      </w:tr>
      <w:tr w:rsidR="00521E97" w:rsidRPr="001D28F2" w14:paraId="410731C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D420"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Law and Crim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884D3"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law, crime, or family issue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C6B25"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law and crime, for example: law enforcement agencies, or white collar crime, or illegal drugs, or court administration, or prisons, or juvenile crime, or child abuse, or family issues, or criminal and civil code, or police.</w:t>
            </w:r>
          </w:p>
        </w:tc>
      </w:tr>
      <w:tr w:rsidR="00521E97" w:rsidRPr="001D28F2" w14:paraId="2B8C3957"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D4FC5"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Macroeconomic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A266A"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macroeconomic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06EEC"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macroeconomics, for example: interest rates, or unemployment, or monetary policy, or national budget, or taxes, or industrial policy.</w:t>
            </w:r>
          </w:p>
        </w:tc>
      </w:tr>
      <w:tr w:rsidR="00521E97" w:rsidRPr="001D28F2" w14:paraId="689FBDA4"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07DC5"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Other</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5CD21"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other, miscellaneou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274F"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other things, miscellaneous.</w:t>
            </w:r>
          </w:p>
        </w:tc>
      </w:tr>
      <w:tr w:rsidR="00521E97" w:rsidRPr="001D28F2" w14:paraId="2DBB6422"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2268"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Public Land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A3C3DA"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public lands, or water management.</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D5465"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public lands, for example: national parks, or indigenous affairs, or public lands, or water resources, or dependencies and territories.</w:t>
            </w:r>
          </w:p>
        </w:tc>
      </w:tr>
      <w:tr w:rsidR="00521E97" w:rsidRPr="001D28F2" w14:paraId="2C001CF5"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D4419"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Social Welfar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A1B17"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social welfar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E4169"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social welfare, for example: low-income assistance, or elderly assistance, or disabled assistance, or volunteer associations, or child care, or social welfare.</w:t>
            </w:r>
          </w:p>
        </w:tc>
      </w:tr>
      <w:tr w:rsidR="00521E97" w:rsidRPr="001D28F2" w14:paraId="01C9FBF4"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3A53E"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echnology</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704E1"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space, or science, or technology, or communication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2FEE8"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technology, for example: government space programs, or commercial use of space, or science transfer, or telecommunications, or regulation of media, or weather science, or computers, or internet, or R&amp;D.</w:t>
            </w:r>
          </w:p>
        </w:tc>
      </w:tr>
      <w:tr w:rsidR="00521E97" w:rsidRPr="001D28F2" w14:paraId="0B8E04A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D361CF"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ransportation</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5C1573"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transport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9FB1" w14:textId="77777777" w:rsidR="00521E97" w:rsidRPr="001D28F2" w:rsidRDefault="00521E97" w:rsidP="00521E97">
            <w:pPr>
              <w:rPr>
                <w:rFonts w:ascii="Calibri" w:hAnsi="Calibri" w:cs="Calibri"/>
                <w:sz w:val="18"/>
                <w:szCs w:val="18"/>
              </w:rPr>
            </w:pPr>
            <w:r w:rsidRPr="001D28F2">
              <w:rPr>
                <w:rFonts w:ascii="Calibri" w:hAnsi="Calibri" w:cs="Calibri"/>
                <w:color w:val="000000"/>
                <w:sz w:val="18"/>
                <w:szCs w:val="18"/>
              </w:rPr>
              <w:t>The quote is about transportation, for example: mass transportation, or highways, or air travel, or railroads, or maritime, or infrastructure, or R&amp;D.</w:t>
            </w:r>
          </w:p>
        </w:tc>
      </w:tr>
    </w:tbl>
    <w:p w14:paraId="156ABECC" w14:textId="3B2667C2" w:rsidR="00521E97" w:rsidRPr="008D1FD3" w:rsidRDefault="00521E97" w:rsidP="008A1C9A">
      <w:pPr>
        <w:spacing w:line="480" w:lineRule="auto"/>
        <w:rPr>
          <w:rFonts w:ascii="Calibri" w:hAnsi="Calibri" w:cs="Calibri"/>
          <w:bCs/>
        </w:rPr>
      </w:pPr>
    </w:p>
    <w:p w14:paraId="7122AA49" w14:textId="1B31BEFF"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6</w:t>
      </w:r>
      <w:r w:rsidRPr="008D1FD3">
        <w:rPr>
          <w:color w:val="000000" w:themeColor="text1"/>
          <w:sz w:val="24"/>
          <w:szCs w:val="24"/>
        </w:rPr>
        <w:fldChar w:fldCharType="end"/>
      </w:r>
      <w:r w:rsidRPr="008D1FD3">
        <w:rPr>
          <w:color w:val="000000" w:themeColor="text1"/>
          <w:sz w:val="24"/>
          <w:szCs w:val="24"/>
        </w:rPr>
        <w:t xml:space="preserve"> - CAP US court cases hypotheses</w:t>
      </w:r>
    </w:p>
    <w:tbl>
      <w:tblPr>
        <w:tblW w:w="0" w:type="auto"/>
        <w:tblCellMar>
          <w:left w:w="0" w:type="dxa"/>
          <w:right w:w="0" w:type="dxa"/>
        </w:tblCellMar>
        <w:tblLook w:val="04A0" w:firstRow="1" w:lastRow="0" w:firstColumn="1" w:lastColumn="0" w:noHBand="0" w:noVBand="1"/>
      </w:tblPr>
      <w:tblGrid>
        <w:gridCol w:w="1420"/>
        <w:gridCol w:w="7584"/>
      </w:tblGrid>
      <w:tr w:rsidR="00A87B52" w:rsidRPr="001D28F2" w14:paraId="59E94D69"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3295480" w14:textId="77777777" w:rsidR="00A87B52" w:rsidRPr="001D28F2" w:rsidRDefault="00A87B52" w:rsidP="00A87B52">
            <w:pPr>
              <w:rPr>
                <w:rFonts w:ascii="Calibri" w:hAnsi="Calibri" w:cs="Calibri"/>
                <w:sz w:val="18"/>
                <w:szCs w:val="18"/>
              </w:rPr>
            </w:pPr>
            <w:r w:rsidRPr="001D28F2">
              <w:rPr>
                <w:rFonts w:ascii="Calibri" w:hAnsi="Calibri" w:cs="Calibri"/>
                <w:b/>
                <w:bCs/>
                <w:color w:val="000000"/>
                <w:sz w:val="18"/>
                <w:szCs w:val="18"/>
              </w:rPr>
              <w:t>label</w:t>
            </w:r>
          </w:p>
        </w:tc>
        <w:tc>
          <w:tcPr>
            <w:tcW w:w="758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9B5A6F" w14:textId="77777777" w:rsidR="00A87B52" w:rsidRPr="001D28F2" w:rsidRDefault="00A87B52" w:rsidP="00A87B52">
            <w:pPr>
              <w:rPr>
                <w:rFonts w:ascii="Calibri" w:hAnsi="Calibri" w:cs="Calibri"/>
                <w:sz w:val="18"/>
                <w:szCs w:val="18"/>
              </w:rPr>
            </w:pPr>
            <w:r w:rsidRPr="001D28F2">
              <w:rPr>
                <w:rFonts w:ascii="Calibri" w:hAnsi="Calibri" w:cs="Calibri"/>
                <w:b/>
                <w:bCs/>
                <w:color w:val="000000"/>
                <w:sz w:val="18"/>
                <w:szCs w:val="18"/>
              </w:rPr>
              <w:t>hypotheses_long</w:t>
            </w:r>
          </w:p>
        </w:tc>
      </w:tr>
      <w:tr w:rsidR="00A87B52" w:rsidRPr="001D28F2" w14:paraId="66299368" w14:textId="77777777" w:rsidTr="003B4161">
        <w:trPr>
          <w:trHeight w:val="180"/>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9400"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Agricultur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9C28D"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agriculture, for example: agricultural foreign trade, or subsidies to farmers, or food inspection and safety, or agricultural marketing, or animal and crop disease, or fisheries, or R&amp;D.</w:t>
            </w:r>
          </w:p>
        </w:tc>
      </w:tr>
      <w:tr w:rsidR="00A87B52" w:rsidRPr="001D28F2" w14:paraId="2C5BE709"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8E41B"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Civil Right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3CC28"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civil rights, for example: minority/gender/age/handicap discrimination, or voting rights, or freedom of speech, or privacy.</w:t>
            </w:r>
          </w:p>
        </w:tc>
      </w:tr>
      <w:tr w:rsidR="00A87B52" w:rsidRPr="001D28F2" w14:paraId="1E20755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0934"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Defens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CEDEE"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A87B52" w:rsidRPr="001D28F2" w14:paraId="4C487A07"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34993"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Domestic Commerc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A6F9B"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A87B52" w:rsidRPr="001D28F2" w14:paraId="6F9DE270"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E4DE4"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Education</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7ED428"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education, for example: higher education, or education finance, or schools, or education of underprivileged, or vocational education, or education for handicapped, or excellence, or R&amp;D.</w:t>
            </w:r>
          </w:p>
        </w:tc>
      </w:tr>
      <w:tr w:rsidR="00A87B52" w:rsidRPr="001D28F2" w14:paraId="79E201BF"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4CFB6"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lastRenderedPageBreak/>
              <w:t>Energy</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137AF"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energy, for example: nuclear energy and safety, or electricity, or natural gas &amp; oil, or coal, or alternative and renewable energy, or conservation, or R&amp;D.</w:t>
            </w:r>
          </w:p>
        </w:tc>
      </w:tr>
      <w:tr w:rsidR="00A87B52" w:rsidRPr="001D28F2" w14:paraId="7EDA4158"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A0009"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Environment</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038A7"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the environment, for example: drinking water, or waste disposal, or hazardous waste, or air pollution, or recycling, or species and forest protection, or conservation, or R&amp;D.</w:t>
            </w:r>
          </w:p>
        </w:tc>
      </w:tr>
      <w:tr w:rsidR="00A87B52" w:rsidRPr="001D28F2" w14:paraId="6B3227D3"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D5B7"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Foreign Trad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893FE"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foreign trade, for example: trade agreements, or exports, or private investments, or competitiveness, or tariff and imports, or exchange rates.</w:t>
            </w:r>
          </w:p>
        </w:tc>
      </w:tr>
      <w:tr w:rsidR="00A87B52" w:rsidRPr="001D28F2" w14:paraId="5B30B963"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EBE76"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Government Operation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DBBF6"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A87B52" w:rsidRPr="001D28F2" w14:paraId="65F9169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44EFD1"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Health</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11180"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health, for example: health care reform, or health insurance, or drug industry, or medical facilities, or disease prevention, or infants and children, or mental health, or drug/alcohol/tobacco abuse, or R&amp;D.</w:t>
            </w:r>
          </w:p>
        </w:tc>
      </w:tr>
      <w:tr w:rsidR="00A87B52" w:rsidRPr="001D28F2" w14:paraId="4833CB2A"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5914E"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Housing</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041203"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housing, for example: community development, or urban development, or rural housing, low-income assistance for housing, housing for veterans/elderly/homeless, or R&amp;D.</w:t>
            </w:r>
          </w:p>
        </w:tc>
      </w:tr>
      <w:tr w:rsidR="00A87B52" w:rsidRPr="001D28F2" w14:paraId="07772E6B"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05EE71"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Immigration</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912E9"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migration, for example: immigration, or refugees, or citizenship.</w:t>
            </w:r>
          </w:p>
        </w:tc>
      </w:tr>
      <w:tr w:rsidR="00A87B52" w:rsidRPr="001D28F2" w14:paraId="2D708D3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3C7413"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International Affair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AF07"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A87B52" w:rsidRPr="001D28F2" w14:paraId="646A2CA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74B01"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Labor</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54A25"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labour, for example: worker safety, or employment training, or employee benefits, or labor unions, or fair labor standards, or youth employment, or migrant and seasonal workers.</w:t>
            </w:r>
          </w:p>
        </w:tc>
      </w:tr>
      <w:tr w:rsidR="00A87B52" w:rsidRPr="001D28F2" w14:paraId="6175A806" w14:textId="77777777" w:rsidTr="003B4161">
        <w:trPr>
          <w:trHeight w:val="180"/>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40F4BD"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Law and Crim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D538"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law and crime, for example: law enforcement agencies, or white collar crime, or illegal drugs, or court administration, or prisons, or juvenile crime, or child abuse, or family issues, or criminal and civil code, or police.</w:t>
            </w:r>
          </w:p>
        </w:tc>
      </w:tr>
      <w:tr w:rsidR="00A87B52" w:rsidRPr="001D28F2" w14:paraId="0EC00786"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BD07B"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Macroeconomic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A0AE0"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macroeconomics, for example: interest rates, or unemployment, or monetary policy, or national budget, or taxes, or industrial policy.</w:t>
            </w:r>
          </w:p>
        </w:tc>
      </w:tr>
      <w:tr w:rsidR="00A87B52" w:rsidRPr="001D28F2" w14:paraId="27EDA657"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D527A"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Public Land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2185D"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public lands, for example: national parks, or indigenous affairs, or public lands, or water resources, or dependencies and territories.</w:t>
            </w:r>
          </w:p>
        </w:tc>
      </w:tr>
      <w:tr w:rsidR="00A87B52" w:rsidRPr="001D28F2" w14:paraId="52074714"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3296D"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Social Welfar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921EC"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social welfare, for example: low-income assistance, or elderly assistance, or disabled assistance, or volunteer associations, or child care, or social welfare.</w:t>
            </w:r>
          </w:p>
        </w:tc>
      </w:tr>
      <w:tr w:rsidR="00A87B52" w:rsidRPr="001D28F2" w14:paraId="55BB507C"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3EBD47"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echnology</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04608"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technology, for example: government space programs, or commercial use of space, or science transfer, or telecommunications, or regulation of media, or weather science, or computers, or internet, or R&amp;D.</w:t>
            </w:r>
          </w:p>
        </w:tc>
      </w:tr>
      <w:tr w:rsidR="00A87B52" w:rsidRPr="001D28F2" w14:paraId="560826F8"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B8C00"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ransportation</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6A581"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transportation, for example: mass transportation, or highways, or air travel, or railroads, or maritime, or infrastructure, or R&amp;D.</w:t>
            </w:r>
          </w:p>
        </w:tc>
      </w:tr>
    </w:tbl>
    <w:p w14:paraId="2EDC94E0" w14:textId="77777777" w:rsidR="00A87B52" w:rsidRPr="008D1FD3" w:rsidRDefault="00A87B52" w:rsidP="008A1C9A">
      <w:pPr>
        <w:spacing w:line="480" w:lineRule="auto"/>
        <w:rPr>
          <w:rFonts w:ascii="Calibri" w:hAnsi="Calibri" w:cs="Calibri"/>
          <w:bCs/>
        </w:rPr>
      </w:pPr>
    </w:p>
    <w:p w14:paraId="7D681F8F" w14:textId="00910592"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7</w:t>
      </w:r>
      <w:r w:rsidRPr="008D1FD3">
        <w:rPr>
          <w:color w:val="000000" w:themeColor="text1"/>
          <w:sz w:val="24"/>
          <w:szCs w:val="24"/>
        </w:rPr>
        <w:fldChar w:fldCharType="end"/>
      </w:r>
      <w:r w:rsidRPr="008D1FD3">
        <w:rPr>
          <w:color w:val="000000" w:themeColor="text1"/>
          <w:sz w:val="24"/>
          <w:szCs w:val="24"/>
        </w:rPr>
        <w:t xml:space="preserve"> - </w:t>
      </w:r>
      <w:proofErr w:type="spellStart"/>
      <w:r w:rsidRPr="008D1FD3">
        <w:rPr>
          <w:color w:val="000000" w:themeColor="text1"/>
          <w:sz w:val="24"/>
          <w:szCs w:val="24"/>
        </w:rPr>
        <w:t>CoronaNet</w:t>
      </w:r>
      <w:proofErr w:type="spellEnd"/>
      <w:r w:rsidRPr="008D1FD3">
        <w:rPr>
          <w:color w:val="000000" w:themeColor="text1"/>
          <w:sz w:val="24"/>
          <w:szCs w:val="24"/>
        </w:rPr>
        <w:t xml:space="preserve"> hypotheses</w:t>
      </w:r>
    </w:p>
    <w:tbl>
      <w:tblPr>
        <w:tblW w:w="0" w:type="auto"/>
        <w:tblCellMar>
          <w:left w:w="0" w:type="dxa"/>
          <w:right w:w="0" w:type="dxa"/>
        </w:tblCellMar>
        <w:tblLook w:val="04A0" w:firstRow="1" w:lastRow="0" w:firstColumn="1" w:lastColumn="0" w:noHBand="0" w:noVBand="1"/>
      </w:tblPr>
      <w:tblGrid>
        <w:gridCol w:w="1555"/>
        <w:gridCol w:w="3750"/>
        <w:gridCol w:w="3699"/>
      </w:tblGrid>
      <w:tr w:rsidR="00A87B52" w:rsidRPr="001D28F2" w14:paraId="02EC7C50"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7DA945F" w14:textId="77777777" w:rsidR="00A87B52" w:rsidRPr="001D28F2" w:rsidRDefault="00A87B52" w:rsidP="00A87B52">
            <w:pPr>
              <w:rPr>
                <w:rFonts w:ascii="Calibri" w:hAnsi="Calibri" w:cs="Calibri"/>
                <w:sz w:val="18"/>
                <w:szCs w:val="18"/>
              </w:rPr>
            </w:pPr>
            <w:r w:rsidRPr="001D28F2">
              <w:rPr>
                <w:rFonts w:ascii="Calibri" w:hAnsi="Calibri" w:cs="Calibri"/>
                <w:b/>
                <w:bCs/>
                <w:color w:val="000000"/>
                <w:sz w:val="18"/>
                <w:szCs w:val="18"/>
              </w:rPr>
              <w:t>label</w:t>
            </w:r>
          </w:p>
        </w:tc>
        <w:tc>
          <w:tcPr>
            <w:tcW w:w="37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77AE36A" w14:textId="77777777" w:rsidR="00A87B52" w:rsidRPr="001D28F2" w:rsidRDefault="00A87B52" w:rsidP="00A87B52">
            <w:pPr>
              <w:rPr>
                <w:rFonts w:ascii="Calibri" w:hAnsi="Calibri" w:cs="Calibri"/>
                <w:sz w:val="18"/>
                <w:szCs w:val="18"/>
              </w:rPr>
            </w:pPr>
            <w:r w:rsidRPr="001D28F2">
              <w:rPr>
                <w:rFonts w:ascii="Calibri" w:hAnsi="Calibri" w:cs="Calibri"/>
                <w:b/>
                <w:bCs/>
                <w:color w:val="000000"/>
                <w:sz w:val="18"/>
                <w:szCs w:val="18"/>
              </w:rPr>
              <w:t>hypotheses_short</w:t>
            </w:r>
          </w:p>
        </w:tc>
        <w:tc>
          <w:tcPr>
            <w:tcW w:w="369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7350B9" w14:textId="77777777" w:rsidR="00A87B52" w:rsidRPr="001D28F2" w:rsidRDefault="00A87B52" w:rsidP="00A87B52">
            <w:pPr>
              <w:rPr>
                <w:rFonts w:ascii="Calibri" w:hAnsi="Calibri" w:cs="Calibri"/>
                <w:sz w:val="18"/>
                <w:szCs w:val="18"/>
              </w:rPr>
            </w:pPr>
            <w:r w:rsidRPr="001D28F2">
              <w:rPr>
                <w:rFonts w:ascii="Calibri" w:hAnsi="Calibri" w:cs="Calibri"/>
                <w:b/>
                <w:bCs/>
                <w:color w:val="000000"/>
                <w:sz w:val="18"/>
                <w:szCs w:val="18"/>
              </w:rPr>
              <w:t>hypotheses_long</w:t>
            </w:r>
          </w:p>
        </w:tc>
      </w:tr>
      <w:tr w:rsidR="00A87B52" w:rsidRPr="001D28F2" w14:paraId="613EC605" w14:textId="77777777" w:rsidTr="003B4161">
        <w:trPr>
          <w:trHeight w:val="180"/>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69B7E5"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Anti-Disinformation Measur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093D4"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measures against disinformation.</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E903"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measures against disinformation: Efforts by the government to limit the spread of false, inaccurate or harmful information.</w:t>
            </w:r>
          </w:p>
        </w:tc>
      </w:tr>
      <w:tr w:rsidR="00A87B52" w:rsidRPr="001D28F2" w14:paraId="30A195C6"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F94EB"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COVID-19 Vaccin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0D2D0"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COVID-19 vaccin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44E6D"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COVID-19 vaccines. A policy regarding the research and development, or regulation, or production, or purchase, or distribution of a vaccine..</w:t>
            </w:r>
          </w:p>
        </w:tc>
      </w:tr>
      <w:tr w:rsidR="00A87B52" w:rsidRPr="001D28F2" w14:paraId="5F2605C7"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B8F3E"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lastRenderedPageBreak/>
              <w:t>Closure and Regulation of School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30DD8"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regulating school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70CE1"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regulating schools and educational establishments. For example closing an educational institution, or allowing educational institutions to open with or without certain conditions..</w:t>
            </w:r>
          </w:p>
        </w:tc>
      </w:tr>
      <w:tr w:rsidR="00A87B52" w:rsidRPr="001D28F2" w14:paraId="50EA2D1E"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ED0"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Curfew</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B480"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a curfew.</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884C5"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a curfew: Domestic freedom of movement is limited during certain times of the day.</w:t>
            </w:r>
          </w:p>
        </w:tc>
      </w:tr>
      <w:tr w:rsidR="00A87B52" w:rsidRPr="001D28F2" w14:paraId="1D23590D"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1B08A"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Declaration of Emergency</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7368"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declaration of emergency.</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E0506"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declaration of a state of national emergency.</w:t>
            </w:r>
          </w:p>
        </w:tc>
      </w:tr>
      <w:tr w:rsidR="00A87B52" w:rsidRPr="001D28F2" w14:paraId="3AE3D469"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C0A97"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External Border Restriction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F2C9D"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external border restriction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F7EE4"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external border restrictions: The ability to enter or exit country borders is reduced..</w:t>
            </w:r>
          </w:p>
        </w:tc>
      </w:tr>
      <w:tr w:rsidR="00A87B52" w:rsidRPr="001D28F2" w14:paraId="6EB13F79"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8830E"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Health Monitoring</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891CB"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health monitoring.</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DED31"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health monitoring of individuals who are likely to be infected..</w:t>
            </w:r>
          </w:p>
        </w:tc>
      </w:tr>
      <w:tr w:rsidR="00A87B52" w:rsidRPr="001D28F2" w14:paraId="6D434A7F"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CFA86"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Health Resourc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39A01"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health resources, materials, infrastructure, personnel, mask purchas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0276"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health resources: For example medical equipment, number of hospitals, health infrastructure, personnel (e.g. doctors, nurses), mask purchases.</w:t>
            </w:r>
          </w:p>
        </w:tc>
      </w:tr>
      <w:tr w:rsidR="00A87B52" w:rsidRPr="001D28F2" w14:paraId="1B18E9A0"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DDDFA"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Health Testing</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992C4"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health testing.</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045F7"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health testing of large populations regardless of their likelihood of being infected..</w:t>
            </w:r>
          </w:p>
        </w:tc>
      </w:tr>
      <w:tr w:rsidR="00A87B52" w:rsidRPr="001D28F2" w14:paraId="5D744BB0"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77140"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Hygiene</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05AB8"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hygiene.</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B54711"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hygiene: Promotion of hygiene in public spaces, for example disinfection in subways or burials..</w:t>
            </w:r>
          </w:p>
        </w:tc>
      </w:tr>
      <w:tr w:rsidR="00A87B52" w:rsidRPr="001D28F2" w14:paraId="6960BE9A"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888A29"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Internal Border Restriction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91DF5"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internal border restriction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F42C2"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internal border restrictions: The ability to move freely within the borders of a country is reduced..</w:t>
            </w:r>
          </w:p>
        </w:tc>
      </w:tr>
      <w:tr w:rsidR="00A87B52" w:rsidRPr="001D28F2" w14:paraId="76BD0C42"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07A4"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Lockdown</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9AF56C"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a lockdown.</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5F7B7"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a lockdown: People are obliged shelter in place and are only allowed to leave their shelter for specific reasons.</w:t>
            </w:r>
          </w:p>
        </w:tc>
      </w:tr>
      <w:tr w:rsidR="00A87B52" w:rsidRPr="001D28F2" w14:paraId="67253484"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C2594"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New Task Force, Bureau or Administrative Configuration</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A844C"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a new administrative body.</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20FCF"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a new administrative body, for example a new task force, bureau or administrative configuration..</w:t>
            </w:r>
          </w:p>
        </w:tc>
      </w:tr>
      <w:tr w:rsidR="00A87B52" w:rsidRPr="001D28F2" w14:paraId="5C82D77A"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C8E43"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Public Awareness Measur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A5FCF"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public awareness measur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35E9"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public awareness measures or efforts to disseminate or gather reliable information, for example information on health prevention..</w:t>
            </w:r>
          </w:p>
        </w:tc>
      </w:tr>
      <w:tr w:rsidR="00A87B52" w:rsidRPr="001D28F2" w14:paraId="063C205F" w14:textId="77777777" w:rsidTr="003B4161">
        <w:trPr>
          <w:trHeight w:val="180"/>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14720"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Quarantine</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26E5E"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quarantine.</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0DA85"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quarantine. People are obliged to isolate themselves if they are infected..</w:t>
            </w:r>
          </w:p>
        </w:tc>
      </w:tr>
      <w:tr w:rsidR="00A87B52" w:rsidRPr="001D28F2" w14:paraId="29AAFFBF"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2A052"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Restriction and Regulation of Business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D5264"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restricting or regulating business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0E8FAE"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restricting or regulating businesses, private commercial activities: For example closing down commercial establishments, or allowing commercial establishments to open with or without certain conditions..</w:t>
            </w:r>
          </w:p>
        </w:tc>
      </w:tr>
      <w:tr w:rsidR="00A87B52" w:rsidRPr="001D28F2" w14:paraId="18DE5166"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220DB1"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Restriction and Regulation of Government Servic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7407D5"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restricting or regulating government services or public faciliti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D499F"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restricting or regulating government services or public facilities: For example closing down government services, or allowing government services to operate with or without certain conditions..</w:t>
            </w:r>
          </w:p>
        </w:tc>
      </w:tr>
      <w:tr w:rsidR="00A87B52" w:rsidRPr="001D28F2" w14:paraId="08915916"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7A77"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lastRenderedPageBreak/>
              <w:t>Restrictions of Mass Gathering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7FADA"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restrictions of mass gathering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F4BF2"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restrictions of mass gatherings: The number of people allowed to congregate in a place is limited.</w:t>
            </w:r>
          </w:p>
        </w:tc>
      </w:tr>
      <w:tr w:rsidR="00A87B52" w:rsidRPr="001D28F2" w14:paraId="6729762E"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3501F"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Social Distancing</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598C4"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social distancing, reducing contact, mask wearing.</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2796E"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social distancing, reducing contact between individuals in public spaces, mask wearing..</w:t>
            </w:r>
          </w:p>
        </w:tc>
      </w:tr>
      <w:tr w:rsidR="00A87B52" w:rsidRPr="001D28F2" w14:paraId="72A2961D"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7C16A"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Other Policy Not Listed Above</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3DF45"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something other than regulation of businesses, government, gatherings, distancing, quarantine, lockdown, curfew, emergency, vaccine, disinformation, schools, borders or travel, testing, resources. It is not about any of these topic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912CA" w14:textId="77777777" w:rsidR="00A87B52" w:rsidRPr="001D28F2" w:rsidRDefault="00A87B52" w:rsidP="00A87B52">
            <w:pPr>
              <w:rPr>
                <w:rFonts w:ascii="Calibri" w:hAnsi="Calibri" w:cs="Calibri"/>
                <w:sz w:val="18"/>
                <w:szCs w:val="18"/>
              </w:rPr>
            </w:pPr>
            <w:r w:rsidRPr="001D28F2">
              <w:rPr>
                <w:rFonts w:ascii="Calibri" w:hAnsi="Calibri" w:cs="Calibri"/>
                <w:color w:val="000000"/>
                <w:sz w:val="18"/>
                <w:szCs w:val="18"/>
              </w:rPr>
              <w:t>The quote is about something other than regulation of businesses, government, gatherings, distancing, quarantine, lockdown, curfew, emergency, vaccines, disinformation, schools, borders or travel, testing, health resources. It is not about any of these topics..</w:t>
            </w:r>
          </w:p>
        </w:tc>
      </w:tr>
    </w:tbl>
    <w:p w14:paraId="5785C24A" w14:textId="77777777" w:rsidR="00521E97" w:rsidRPr="008D1FD3" w:rsidRDefault="00521E97" w:rsidP="008A1C9A">
      <w:pPr>
        <w:spacing w:line="480" w:lineRule="auto"/>
        <w:rPr>
          <w:rFonts w:ascii="Calibri" w:hAnsi="Calibri" w:cs="Calibri"/>
          <w:bCs/>
        </w:rPr>
      </w:pPr>
    </w:p>
    <w:p w14:paraId="3B4FB53A" w14:textId="77777777" w:rsidR="00827FC4" w:rsidRPr="008D1FD3" w:rsidRDefault="00827FC4">
      <w:pPr>
        <w:rPr>
          <w:rFonts w:ascii="Calibri" w:hAnsi="Calibri" w:cs="Calibri"/>
          <w:b/>
          <w:sz w:val="32"/>
          <w:szCs w:val="32"/>
        </w:rPr>
      </w:pPr>
      <w:r w:rsidRPr="008D1FD3">
        <w:rPr>
          <w:rFonts w:ascii="Calibri" w:hAnsi="Calibri" w:cs="Calibri"/>
          <w:sz w:val="32"/>
          <w:szCs w:val="32"/>
        </w:rPr>
        <w:br w:type="page"/>
      </w:r>
    </w:p>
    <w:p w14:paraId="00000285" w14:textId="4AA79B54" w:rsidR="00E73B86" w:rsidRPr="008D1FD3" w:rsidRDefault="00FA2D74" w:rsidP="008A1C9A">
      <w:pPr>
        <w:pStyle w:val="Heading1"/>
        <w:spacing w:line="480" w:lineRule="auto"/>
        <w:rPr>
          <w:b w:val="0"/>
          <w:sz w:val="32"/>
          <w:szCs w:val="32"/>
        </w:rPr>
      </w:pPr>
      <w:bookmarkStart w:id="2" w:name="_Toc108793250"/>
      <w:r w:rsidRPr="008D1FD3">
        <w:rPr>
          <w:sz w:val="32"/>
          <w:szCs w:val="32"/>
        </w:rPr>
        <w:lastRenderedPageBreak/>
        <w:t>Appendix</w:t>
      </w:r>
      <w:r w:rsidR="00CD08EF" w:rsidRPr="008D1FD3">
        <w:rPr>
          <w:sz w:val="32"/>
          <w:szCs w:val="32"/>
        </w:rPr>
        <w:t xml:space="preserve"> </w:t>
      </w:r>
      <w:r w:rsidR="006B43E8" w:rsidRPr="008D1FD3">
        <w:rPr>
          <w:sz w:val="32"/>
          <w:szCs w:val="32"/>
        </w:rPr>
        <w:t>C</w:t>
      </w:r>
      <w:r w:rsidR="00CD08EF" w:rsidRPr="008D1FD3">
        <w:rPr>
          <w:sz w:val="32"/>
          <w:szCs w:val="32"/>
        </w:rPr>
        <w:t xml:space="preserve">: </w:t>
      </w:r>
      <w:r w:rsidR="00DA6F34" w:rsidRPr="008D1FD3">
        <w:rPr>
          <w:sz w:val="32"/>
          <w:szCs w:val="32"/>
        </w:rPr>
        <w:t>Analysis Pipeline</w:t>
      </w:r>
      <w:bookmarkEnd w:id="2"/>
    </w:p>
    <w:p w14:paraId="454CDC8C" w14:textId="2D9D799A" w:rsidR="00DA6F34" w:rsidRPr="008D1FD3" w:rsidRDefault="00DA6F34" w:rsidP="008A1C9A">
      <w:pPr>
        <w:spacing w:line="480" w:lineRule="auto"/>
        <w:jc w:val="both"/>
        <w:rPr>
          <w:rFonts w:ascii="Calibri" w:hAnsi="Calibri" w:cs="Calibri"/>
        </w:rPr>
      </w:pPr>
      <w:r w:rsidRPr="008D1FD3">
        <w:rPr>
          <w:rFonts w:ascii="Calibri" w:hAnsi="Calibri" w:cs="Calibri"/>
        </w:rPr>
        <w:t>To ensure comparability across algorithms and datasets as well as reproducibility, each dataset was analysed with the following overall steps.</w:t>
      </w:r>
      <w:r w:rsidRPr="008D1FD3">
        <w:rPr>
          <w:rStyle w:val="FootnoteReference"/>
          <w:rFonts w:ascii="Calibri" w:hAnsi="Calibri" w:cs="Calibri"/>
        </w:rPr>
        <w:footnoteReference w:id="8"/>
      </w:r>
      <w:r w:rsidRPr="008D1FD3">
        <w:rPr>
          <w:rFonts w:ascii="Calibri" w:hAnsi="Calibri" w:cs="Calibri"/>
        </w:rPr>
        <w:t xml:space="preserve"> </w:t>
      </w:r>
    </w:p>
    <w:p w14:paraId="0A44B267" w14:textId="3E277FED"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Train-test-split:</w:t>
      </w:r>
      <w:r w:rsidRPr="008D1FD3">
        <w:rPr>
          <w:rFonts w:ascii="Calibri" w:hAnsi="Calibri" w:cs="Calibri"/>
          <w:color w:val="000000"/>
        </w:rPr>
        <w:t xml:space="preserve"> given a </w:t>
      </w:r>
      <w:r w:rsidRPr="008D1FD3">
        <w:rPr>
          <w:rFonts w:ascii="Calibri" w:hAnsi="Calibri" w:cs="Calibri"/>
          <w:i/>
        </w:rPr>
        <w:t xml:space="preserve">dataset, </w:t>
      </w:r>
      <w:r w:rsidRPr="008D1FD3">
        <w:rPr>
          <w:rFonts w:ascii="Calibri" w:hAnsi="Calibri" w:cs="Calibri"/>
        </w:rPr>
        <w:t>create</w:t>
      </w:r>
      <w:r w:rsidRPr="008D1FD3">
        <w:rPr>
          <w:rFonts w:ascii="Calibri" w:hAnsi="Calibri" w:cs="Calibri"/>
          <w:color w:val="000000"/>
        </w:rPr>
        <w:t xml:space="preserve"> a training set </w:t>
      </w:r>
      <w:r w:rsidRPr="008D1FD3">
        <w:rPr>
          <w:rFonts w:ascii="Calibri" w:hAnsi="Calibri" w:cs="Calibri"/>
          <w:i/>
          <w:color w:val="000000"/>
        </w:rPr>
        <w:t>data_train</w:t>
      </w:r>
      <w:r w:rsidRPr="008D1FD3">
        <w:rPr>
          <w:rFonts w:ascii="Calibri" w:hAnsi="Calibri" w:cs="Calibri"/>
          <w:color w:val="000000"/>
        </w:rPr>
        <w:t xml:space="preserve"> and a held-out test set </w:t>
      </w:r>
      <w:r w:rsidRPr="008D1FD3">
        <w:rPr>
          <w:rFonts w:ascii="Calibri" w:hAnsi="Calibri" w:cs="Calibri"/>
          <w:i/>
          <w:color w:val="000000"/>
        </w:rPr>
        <w:t>data_test</w:t>
      </w:r>
      <w:r w:rsidRPr="008D1FD3">
        <w:rPr>
          <w:rFonts w:ascii="Calibri" w:hAnsi="Calibri" w:cs="Calibri"/>
          <w:color w:val="000000"/>
        </w:rPr>
        <w:t xml:space="preserve">. The train-test-split proportions depend on the dataset, see </w:t>
      </w:r>
      <w:r w:rsidR="00827FC4" w:rsidRPr="008D1FD3">
        <w:rPr>
          <w:rFonts w:ascii="Calibri" w:hAnsi="Calibri" w:cs="Calibri"/>
          <w:color w:val="000000"/>
        </w:rPr>
        <w:t>a</w:t>
      </w:r>
      <w:r w:rsidR="00FA2D74" w:rsidRPr="008D1FD3">
        <w:rPr>
          <w:rFonts w:ascii="Calibri" w:hAnsi="Calibri" w:cs="Calibri"/>
          <w:color w:val="000000"/>
        </w:rPr>
        <w:t>ppendix</w:t>
      </w:r>
      <w:r w:rsidRPr="008D1FD3">
        <w:rPr>
          <w:rFonts w:ascii="Calibri" w:hAnsi="Calibri" w:cs="Calibri"/>
          <w:color w:val="000000"/>
        </w:rPr>
        <w:t xml:space="preserve"> </w:t>
      </w:r>
      <w:r w:rsidR="00827FC4" w:rsidRPr="008D1FD3">
        <w:rPr>
          <w:rFonts w:ascii="Calibri" w:hAnsi="Calibri" w:cs="Calibri"/>
          <w:color w:val="000000"/>
        </w:rPr>
        <w:t>A</w:t>
      </w:r>
      <w:r w:rsidRPr="008D1FD3">
        <w:rPr>
          <w:rFonts w:ascii="Calibri" w:hAnsi="Calibri" w:cs="Calibri"/>
          <w:color w:val="000000"/>
        </w:rPr>
        <w:t>.</w:t>
      </w:r>
    </w:p>
    <w:p w14:paraId="087CDEBC" w14:textId="77777777"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Random sampling:</w:t>
      </w:r>
      <w:r w:rsidRPr="008D1FD3">
        <w:rPr>
          <w:rFonts w:ascii="Calibri" w:hAnsi="Calibri" w:cs="Calibri"/>
          <w:color w:val="000000"/>
        </w:rPr>
        <w:t xml:space="preserve"> From </w:t>
      </w:r>
      <w:r w:rsidRPr="008D1FD3">
        <w:rPr>
          <w:rFonts w:ascii="Calibri" w:hAnsi="Calibri" w:cs="Calibri"/>
          <w:i/>
          <w:color w:val="000000"/>
        </w:rPr>
        <w:t>data_train</w:t>
      </w:r>
      <w:r w:rsidRPr="008D1FD3">
        <w:rPr>
          <w:rFonts w:ascii="Calibri" w:hAnsi="Calibri" w:cs="Calibri"/>
          <w:color w:val="000000"/>
        </w:rPr>
        <w:t xml:space="preserve">, take a fully random sample </w:t>
      </w:r>
      <w:r w:rsidRPr="008D1FD3">
        <w:rPr>
          <w:rFonts w:ascii="Calibri" w:hAnsi="Calibri" w:cs="Calibri"/>
          <w:i/>
          <w:color w:val="000000"/>
        </w:rPr>
        <w:t>data_train_samp</w:t>
      </w:r>
      <w:r w:rsidRPr="008D1FD3">
        <w:rPr>
          <w:rFonts w:ascii="Calibri" w:hAnsi="Calibri" w:cs="Calibri"/>
          <w:iCs/>
          <w:color w:val="000000"/>
        </w:rPr>
        <w:t xml:space="preserve"> of size </w:t>
      </w:r>
      <w:r w:rsidRPr="008D1FD3">
        <w:rPr>
          <w:rFonts w:ascii="Calibri" w:hAnsi="Calibri" w:cs="Calibri"/>
          <w:i/>
          <w:color w:val="000000"/>
        </w:rPr>
        <w:t>N</w:t>
      </w:r>
      <w:r w:rsidRPr="008D1FD3">
        <w:rPr>
          <w:rFonts w:ascii="Calibri" w:hAnsi="Calibri" w:cs="Calibri"/>
          <w:color w:val="000000"/>
        </w:rPr>
        <w:t xml:space="preserve">. </w:t>
      </w:r>
    </w:p>
    <w:p w14:paraId="39797714" w14:textId="31DB465C"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Hyperparameter tuning with cross-validation:</w:t>
      </w:r>
      <w:r w:rsidRPr="008D1FD3">
        <w:rPr>
          <w:rFonts w:ascii="Calibri" w:hAnsi="Calibri" w:cs="Calibri"/>
          <w:color w:val="000000"/>
        </w:rPr>
        <w:t xml:space="preserve"> Determine the best hyperparameters </w:t>
      </w:r>
      <w:r w:rsidRPr="008D1FD3">
        <w:rPr>
          <w:rFonts w:ascii="Calibri" w:hAnsi="Calibri" w:cs="Calibri"/>
          <w:i/>
          <w:color w:val="000000"/>
        </w:rPr>
        <w:t>hyperparam_best</w:t>
      </w:r>
      <w:r w:rsidRPr="008D1FD3">
        <w:rPr>
          <w:rFonts w:ascii="Calibri" w:hAnsi="Calibri" w:cs="Calibri"/>
          <w:color w:val="000000"/>
        </w:rPr>
        <w:t xml:space="preserve"> for the algorithm on </w:t>
      </w:r>
      <w:r w:rsidRPr="008D1FD3">
        <w:rPr>
          <w:rFonts w:ascii="Calibri" w:hAnsi="Calibri" w:cs="Calibri"/>
          <w:i/>
          <w:color w:val="000000"/>
        </w:rPr>
        <w:t>data_train_samp</w:t>
      </w:r>
      <w:r w:rsidRPr="008D1FD3">
        <w:rPr>
          <w:rFonts w:ascii="Calibri" w:hAnsi="Calibri" w:cs="Calibri"/>
          <w:color w:val="000000"/>
        </w:rPr>
        <w:t xml:space="preserve">. We do not assume access to a development/validation set and therefore use two-fold cross-validation to find </w:t>
      </w:r>
      <w:r w:rsidRPr="008D1FD3">
        <w:rPr>
          <w:rFonts w:ascii="Calibri" w:hAnsi="Calibri" w:cs="Calibri"/>
          <w:i/>
          <w:color w:val="000000"/>
        </w:rPr>
        <w:t>hyperparam_best</w:t>
      </w:r>
      <w:r w:rsidRPr="008D1FD3">
        <w:rPr>
          <w:rFonts w:ascii="Calibri" w:hAnsi="Calibri" w:cs="Calibri"/>
          <w:color w:val="000000"/>
        </w:rPr>
        <w:t>. We use the Python library Optuna</w:t>
      </w:r>
      <w:r w:rsidR="008E2CF3" w:rsidRPr="008D1FD3">
        <w:rPr>
          <w:rStyle w:val="FootnoteReference"/>
          <w:rFonts w:ascii="Calibri" w:hAnsi="Calibri" w:cs="Calibri"/>
          <w:color w:val="000000"/>
        </w:rPr>
        <w:footnoteReference w:id="9"/>
      </w:r>
      <w:r w:rsidRPr="008D1FD3">
        <w:rPr>
          <w:rFonts w:ascii="Calibri" w:hAnsi="Calibri" w:cs="Calibri"/>
          <w:color w:val="000000"/>
        </w:rPr>
        <w:t xml:space="preserve"> for smart sampling of the best hyperparameters. We search over up to </w:t>
      </w:r>
      <w:r w:rsidR="008E2CF3" w:rsidRPr="008D1FD3">
        <w:rPr>
          <w:rFonts w:ascii="Calibri" w:hAnsi="Calibri" w:cs="Calibri"/>
          <w:color w:val="000000"/>
        </w:rPr>
        <w:t>6</w:t>
      </w:r>
      <w:r w:rsidRPr="008D1FD3">
        <w:rPr>
          <w:rFonts w:ascii="Calibri" w:hAnsi="Calibri" w:cs="Calibri"/>
          <w:color w:val="000000"/>
        </w:rPr>
        <w:t xml:space="preserve">0 hyperparameter configurations for the classical algorithm and up to 15 for Transformers, given their high computational training costs. For each hyperparameter configuration, step 2 and 3 are repeated twice for two random seeds to account for randomness in sampling </w:t>
      </w:r>
      <w:r w:rsidRPr="008D1FD3">
        <w:rPr>
          <w:rFonts w:ascii="Calibri" w:hAnsi="Calibri" w:cs="Calibri"/>
          <w:i/>
          <w:color w:val="000000"/>
        </w:rPr>
        <w:t>data_train_samp</w:t>
      </w:r>
      <w:r w:rsidRPr="008D1FD3">
        <w:rPr>
          <w:rFonts w:ascii="Calibri" w:hAnsi="Calibri" w:cs="Calibri"/>
          <w:color w:val="000000"/>
        </w:rPr>
        <w:t xml:space="preserve">. </w:t>
      </w:r>
    </w:p>
    <w:p w14:paraId="03DA0BF8" w14:textId="77777777"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Training:</w:t>
      </w:r>
      <w:r w:rsidRPr="008D1FD3">
        <w:rPr>
          <w:rFonts w:ascii="Calibri" w:hAnsi="Calibri" w:cs="Calibri"/>
          <w:color w:val="000000"/>
        </w:rPr>
        <w:t xml:space="preserve"> Use </w:t>
      </w:r>
      <w:r w:rsidRPr="008D1FD3">
        <w:rPr>
          <w:rFonts w:ascii="Calibri" w:hAnsi="Calibri" w:cs="Calibri"/>
          <w:i/>
          <w:color w:val="000000"/>
        </w:rPr>
        <w:t>data_train_samp</w:t>
      </w:r>
      <w:r w:rsidRPr="008D1FD3">
        <w:rPr>
          <w:rFonts w:ascii="Calibri" w:hAnsi="Calibri" w:cs="Calibri"/>
          <w:color w:val="000000"/>
        </w:rPr>
        <w:t xml:space="preserve"> and </w:t>
      </w:r>
      <w:r w:rsidRPr="008D1FD3">
        <w:rPr>
          <w:rFonts w:ascii="Calibri" w:hAnsi="Calibri" w:cs="Calibri"/>
          <w:i/>
          <w:color w:val="000000"/>
        </w:rPr>
        <w:t>hyperparam_best</w:t>
      </w:r>
      <w:r w:rsidRPr="008D1FD3">
        <w:rPr>
          <w:rFonts w:ascii="Calibri" w:hAnsi="Calibri" w:cs="Calibri"/>
          <w:color w:val="000000"/>
        </w:rPr>
        <w:t xml:space="preserve"> to train the algorithm </w:t>
      </w:r>
      <w:r w:rsidRPr="008D1FD3">
        <w:rPr>
          <w:rFonts w:ascii="Calibri" w:hAnsi="Calibri" w:cs="Calibri"/>
          <w:i/>
          <w:color w:val="000000"/>
        </w:rPr>
        <w:t>algo</w:t>
      </w:r>
      <w:r w:rsidRPr="008D1FD3">
        <w:rPr>
          <w:rFonts w:ascii="Calibri" w:hAnsi="Calibri" w:cs="Calibri"/>
          <w:color w:val="000000"/>
        </w:rPr>
        <w:t xml:space="preserve">. </w:t>
      </w:r>
    </w:p>
    <w:p w14:paraId="5F09E389" w14:textId="2FA10BF0"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Testing:</w:t>
      </w:r>
      <w:r w:rsidRPr="008D1FD3">
        <w:rPr>
          <w:rFonts w:ascii="Calibri" w:hAnsi="Calibri" w:cs="Calibri"/>
          <w:color w:val="000000"/>
        </w:rPr>
        <w:t xml:space="preserve"> Test </w:t>
      </w:r>
      <w:r w:rsidRPr="008D1FD3">
        <w:rPr>
          <w:rFonts w:ascii="Calibri" w:hAnsi="Calibri" w:cs="Calibri"/>
          <w:i/>
          <w:color w:val="000000"/>
        </w:rPr>
        <w:t xml:space="preserve">algo </w:t>
      </w:r>
      <w:r w:rsidRPr="008D1FD3">
        <w:rPr>
          <w:rFonts w:ascii="Calibri" w:hAnsi="Calibri" w:cs="Calibri"/>
          <w:color w:val="000000"/>
        </w:rPr>
        <w:t xml:space="preserve">on </w:t>
      </w:r>
      <w:r w:rsidRPr="008D1FD3">
        <w:rPr>
          <w:rFonts w:ascii="Calibri" w:hAnsi="Calibri" w:cs="Calibri"/>
          <w:i/>
          <w:color w:val="000000"/>
        </w:rPr>
        <w:t>data_test</w:t>
      </w:r>
      <w:r w:rsidRPr="008D1FD3">
        <w:rPr>
          <w:rFonts w:ascii="Calibri" w:hAnsi="Calibri" w:cs="Calibri"/>
          <w:color w:val="000000"/>
        </w:rPr>
        <w:t xml:space="preserve"> using metrics F1-micro and F1-macro.</w:t>
      </w:r>
    </w:p>
    <w:p w14:paraId="196AF2B0" w14:textId="77777777"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Account for randomness:</w:t>
      </w:r>
      <w:r w:rsidRPr="008D1FD3">
        <w:rPr>
          <w:rFonts w:ascii="Calibri" w:hAnsi="Calibri" w:cs="Calibri"/>
          <w:color w:val="000000"/>
        </w:rPr>
        <w:t xml:space="preserve"> Repeat step 4 and 5 three times with three different random seeds for sampling </w:t>
      </w:r>
      <w:r w:rsidRPr="008D1FD3">
        <w:rPr>
          <w:rFonts w:ascii="Calibri" w:hAnsi="Calibri" w:cs="Calibri"/>
          <w:i/>
          <w:color w:val="000000"/>
        </w:rPr>
        <w:t>data_train_samp</w:t>
      </w:r>
      <w:r w:rsidRPr="008D1FD3">
        <w:rPr>
          <w:rFonts w:ascii="Calibri" w:hAnsi="Calibri" w:cs="Calibri"/>
          <w:color w:val="000000"/>
        </w:rPr>
        <w:t>. Calculate the mean F1-micro and F1-macro as well as standard deviation to account for the impact of randomness on performance.</w:t>
      </w:r>
    </w:p>
    <w:p w14:paraId="36ECFD57" w14:textId="77777777"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Repeat for different sample sizes:</w:t>
      </w:r>
      <w:r w:rsidRPr="008D1FD3">
        <w:rPr>
          <w:rFonts w:ascii="Calibri" w:hAnsi="Calibri" w:cs="Calibri"/>
          <w:color w:val="000000"/>
        </w:rPr>
        <w:t xml:space="preserve"> Repeat steps 2 to 7 for each </w:t>
      </w:r>
      <w:r w:rsidRPr="008D1FD3">
        <w:rPr>
          <w:rFonts w:ascii="Calibri" w:hAnsi="Calibri" w:cs="Calibri"/>
          <w:i/>
          <w:color w:val="000000"/>
        </w:rPr>
        <w:t xml:space="preserve">N </w:t>
      </w:r>
      <w:r w:rsidRPr="008D1FD3">
        <w:rPr>
          <w:rFonts w:ascii="Calibri" w:hAnsi="Calibri" w:cs="Calibri"/>
          <w:color w:val="000000"/>
        </w:rPr>
        <w:t>in</w:t>
      </w:r>
      <w:r w:rsidRPr="008D1FD3">
        <w:rPr>
          <w:rFonts w:ascii="Calibri" w:hAnsi="Calibri" w:cs="Calibri"/>
          <w:i/>
          <w:color w:val="000000"/>
        </w:rPr>
        <w:t xml:space="preserve"> [0, 100, 500, 1000, 2500, 5000, 10 000]</w:t>
      </w:r>
      <w:r w:rsidRPr="008D1FD3">
        <w:rPr>
          <w:rFonts w:ascii="Calibri" w:hAnsi="Calibri" w:cs="Calibri"/>
          <w:color w:val="000000"/>
        </w:rPr>
        <w:t xml:space="preserve"> to test the performance of </w:t>
      </w:r>
      <w:r w:rsidRPr="008D1FD3">
        <w:rPr>
          <w:rFonts w:ascii="Calibri" w:hAnsi="Calibri" w:cs="Calibri"/>
          <w:i/>
          <w:color w:val="000000"/>
        </w:rPr>
        <w:t xml:space="preserve">algo </w:t>
      </w:r>
      <w:r w:rsidRPr="008D1FD3">
        <w:rPr>
          <w:rFonts w:ascii="Calibri" w:hAnsi="Calibri" w:cs="Calibri"/>
          <w:color w:val="000000"/>
        </w:rPr>
        <w:t>depending on the number of training examples.</w:t>
      </w:r>
    </w:p>
    <w:p w14:paraId="3CBFBD4F" w14:textId="554DC2DF"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Repeat for different algorithms:</w:t>
      </w:r>
      <w:r w:rsidRPr="008D1FD3">
        <w:rPr>
          <w:rFonts w:ascii="Calibri" w:hAnsi="Calibri" w:cs="Calibri"/>
          <w:color w:val="000000"/>
        </w:rPr>
        <w:t xml:space="preserve"> Repeat steps 2 to 8 for each </w:t>
      </w:r>
      <w:r w:rsidRPr="008D1FD3">
        <w:rPr>
          <w:rFonts w:ascii="Calibri" w:hAnsi="Calibri" w:cs="Calibri"/>
          <w:i/>
          <w:color w:val="000000"/>
        </w:rPr>
        <w:t xml:space="preserve">algo </w:t>
      </w:r>
      <w:r w:rsidRPr="008D1FD3">
        <w:rPr>
          <w:rFonts w:ascii="Calibri" w:hAnsi="Calibri" w:cs="Calibri"/>
          <w:color w:val="000000"/>
        </w:rPr>
        <w:t>in</w:t>
      </w:r>
      <m:oMath>
        <m:r>
          <w:rPr>
            <w:rFonts w:ascii="Cambria Math" w:eastAsia="Cambria Math" w:hAnsi="Cambria Math" w:cs="Calibri"/>
            <w:color w:val="000000"/>
          </w:rPr>
          <m:t xml:space="preserve"> </m:t>
        </m:r>
      </m:oMath>
      <w:r w:rsidRPr="008D1FD3">
        <w:rPr>
          <w:rFonts w:ascii="Calibri" w:hAnsi="Calibri" w:cs="Calibri"/>
          <w:i/>
          <w:color w:val="000000"/>
        </w:rPr>
        <w:t>[SVM, Logistic Regression, BERT-base, BERT-</w:t>
      </w:r>
      <w:r w:rsidR="00237654" w:rsidRPr="008D1FD3">
        <w:rPr>
          <w:rFonts w:ascii="Calibri" w:hAnsi="Calibri" w:cs="Calibri"/>
          <w:i/>
          <w:color w:val="000000"/>
        </w:rPr>
        <w:t>NLI</w:t>
      </w:r>
      <w:r w:rsidRPr="008D1FD3">
        <w:rPr>
          <w:rFonts w:ascii="Calibri" w:hAnsi="Calibri" w:cs="Calibri"/>
          <w:i/>
          <w:color w:val="000000"/>
        </w:rPr>
        <w:t>]</w:t>
      </w:r>
      <w:r w:rsidR="00182928" w:rsidRPr="008D1FD3">
        <w:rPr>
          <w:rFonts w:ascii="Calibri" w:hAnsi="Calibri" w:cs="Calibri"/>
          <w:i/>
          <w:color w:val="000000"/>
        </w:rPr>
        <w:t>.</w:t>
      </w:r>
      <w:r w:rsidR="00182928" w:rsidRPr="008D1FD3">
        <w:rPr>
          <w:rFonts w:ascii="Calibri" w:hAnsi="Calibri" w:cs="Calibri"/>
          <w:iCs/>
          <w:color w:val="000000"/>
        </w:rPr>
        <w:t xml:space="preserve"> The steps are repeated twice for SVM and Logistic Regression, once with TFIDF vectorization and once with averaged word embeddings (see details in appendix F on </w:t>
      </w:r>
      <w:r w:rsidR="00D4494F" w:rsidRPr="008D1FD3">
        <w:rPr>
          <w:rFonts w:ascii="Calibri" w:hAnsi="Calibri" w:cs="Calibri"/>
          <w:iCs/>
          <w:color w:val="000000"/>
        </w:rPr>
        <w:t>pre-processing</w:t>
      </w:r>
      <w:r w:rsidR="00182928" w:rsidRPr="008D1FD3">
        <w:rPr>
          <w:rFonts w:ascii="Calibri" w:hAnsi="Calibri" w:cs="Calibri"/>
          <w:iCs/>
          <w:color w:val="000000"/>
        </w:rPr>
        <w:t xml:space="preserve">). </w:t>
      </w:r>
    </w:p>
    <w:p w14:paraId="22CE5D36" w14:textId="17253D41"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Repeat for different datasets:</w:t>
      </w:r>
      <w:r w:rsidRPr="008D1FD3">
        <w:rPr>
          <w:rFonts w:ascii="Calibri" w:hAnsi="Calibri" w:cs="Calibri"/>
          <w:color w:val="000000"/>
        </w:rPr>
        <w:t xml:space="preserve"> Repeat steps 1 to 9 for each </w:t>
      </w:r>
      <w:r w:rsidRPr="008D1FD3">
        <w:rPr>
          <w:rFonts w:ascii="Calibri" w:hAnsi="Calibri" w:cs="Calibri"/>
          <w:i/>
          <w:color w:val="000000"/>
        </w:rPr>
        <w:t xml:space="preserve">dataset </w:t>
      </w:r>
      <w:r w:rsidRPr="008D1FD3">
        <w:rPr>
          <w:rFonts w:ascii="Calibri" w:hAnsi="Calibri" w:cs="Calibri"/>
          <w:color w:val="000000"/>
        </w:rPr>
        <w:t xml:space="preserve">in </w:t>
      </w:r>
      <w:r w:rsidRPr="008D1FD3">
        <w:rPr>
          <w:rFonts w:ascii="Calibri" w:hAnsi="Calibri" w:cs="Calibri"/>
          <w:i/>
          <w:color w:val="000000"/>
        </w:rPr>
        <w:t>[sentiment-economy, CoronaNet, Manifesto-8-class, CAP-S</w:t>
      </w:r>
      <w:r w:rsidR="009A52F4" w:rsidRPr="008D1FD3">
        <w:rPr>
          <w:rFonts w:ascii="Calibri" w:hAnsi="Calibri" w:cs="Calibri"/>
          <w:i/>
          <w:color w:val="000000"/>
        </w:rPr>
        <w:t>ot</w:t>
      </w:r>
      <w:r w:rsidRPr="008D1FD3">
        <w:rPr>
          <w:rFonts w:ascii="Calibri" w:hAnsi="Calibri" w:cs="Calibri"/>
          <w:i/>
          <w:color w:val="000000"/>
        </w:rPr>
        <w:t>U, CAP-US-Court, Manifesto-Military, Manifesto-Protectionism, Manifesto-Morality]</w:t>
      </w:r>
    </w:p>
    <w:p w14:paraId="41B5F873" w14:textId="77777777" w:rsidR="00182928" w:rsidRPr="008D1FD3" w:rsidRDefault="00182928">
      <w:pPr>
        <w:rPr>
          <w:rFonts w:ascii="Calibri" w:hAnsi="Calibri" w:cs="Calibri"/>
          <w:b/>
          <w:bCs/>
          <w:sz w:val="32"/>
          <w:szCs w:val="32"/>
        </w:rPr>
      </w:pPr>
      <w:r w:rsidRPr="008D1FD3">
        <w:rPr>
          <w:rFonts w:ascii="Calibri" w:hAnsi="Calibri" w:cs="Calibri"/>
          <w:bCs/>
          <w:sz w:val="32"/>
          <w:szCs w:val="32"/>
        </w:rPr>
        <w:br w:type="page"/>
      </w:r>
    </w:p>
    <w:p w14:paraId="6AE9B1D9" w14:textId="7B77E5C0" w:rsidR="004548CC" w:rsidRPr="008D1FD3" w:rsidRDefault="00FA2D74" w:rsidP="007E630D">
      <w:pPr>
        <w:pStyle w:val="Heading1"/>
        <w:rPr>
          <w:b w:val="0"/>
          <w:bCs/>
          <w:sz w:val="32"/>
          <w:szCs w:val="32"/>
        </w:rPr>
      </w:pPr>
      <w:bookmarkStart w:id="3" w:name="_Toc108793251"/>
      <w:r w:rsidRPr="008D1FD3">
        <w:rPr>
          <w:bCs/>
          <w:sz w:val="32"/>
          <w:szCs w:val="32"/>
        </w:rPr>
        <w:lastRenderedPageBreak/>
        <w:t>Appendix</w:t>
      </w:r>
      <w:r w:rsidR="004548CC" w:rsidRPr="008D1FD3">
        <w:rPr>
          <w:bCs/>
          <w:sz w:val="32"/>
          <w:szCs w:val="32"/>
        </w:rPr>
        <w:t xml:space="preserve"> </w:t>
      </w:r>
      <w:r w:rsidR="006B43E8" w:rsidRPr="008D1FD3">
        <w:rPr>
          <w:bCs/>
          <w:sz w:val="32"/>
          <w:szCs w:val="32"/>
        </w:rPr>
        <w:t>D</w:t>
      </w:r>
      <w:r w:rsidR="004548CC" w:rsidRPr="008D1FD3">
        <w:rPr>
          <w:bCs/>
          <w:sz w:val="32"/>
          <w:szCs w:val="32"/>
        </w:rPr>
        <w:t xml:space="preserve">: </w:t>
      </w:r>
      <w:r w:rsidR="003D0EA9" w:rsidRPr="008D1FD3">
        <w:rPr>
          <w:bCs/>
          <w:sz w:val="32"/>
          <w:szCs w:val="32"/>
        </w:rPr>
        <w:t>M</w:t>
      </w:r>
      <w:r w:rsidR="004548CC" w:rsidRPr="008D1FD3">
        <w:rPr>
          <w:bCs/>
          <w:sz w:val="32"/>
          <w:szCs w:val="32"/>
        </w:rPr>
        <w:t>etrics per algorithm per sample size</w:t>
      </w:r>
      <w:bookmarkEnd w:id="3"/>
    </w:p>
    <w:p w14:paraId="2258C11A" w14:textId="6C0AD0BA" w:rsidR="004548CC" w:rsidRPr="008D1FD3" w:rsidRDefault="009A52F4" w:rsidP="004548CC">
      <w:pPr>
        <w:jc w:val="both"/>
        <w:rPr>
          <w:rFonts w:ascii="Calibri" w:hAnsi="Calibri" w:cs="Calibri"/>
        </w:rPr>
      </w:pPr>
      <w:r w:rsidRPr="008D1FD3">
        <w:rPr>
          <w:rFonts w:ascii="Calibri" w:hAnsi="Calibri" w:cs="Calibri"/>
        </w:rPr>
        <w:t xml:space="preserve">The following tables display the exact metrics underlying the text and figures in the paper. </w:t>
      </w:r>
    </w:p>
    <w:p w14:paraId="75F66402" w14:textId="77777777" w:rsidR="009A52F4" w:rsidRPr="008D1FD3" w:rsidRDefault="009A52F4" w:rsidP="004548CC">
      <w:pPr>
        <w:jc w:val="both"/>
        <w:rPr>
          <w:rFonts w:ascii="Calibri" w:hAnsi="Calibri" w:cs="Calibri"/>
        </w:rPr>
      </w:pPr>
    </w:p>
    <w:p w14:paraId="6FEE451B" w14:textId="70885DFA" w:rsidR="00C16890" w:rsidRPr="008D1FD3" w:rsidRDefault="00C16890" w:rsidP="004548CC">
      <w:pPr>
        <w:jc w:val="both"/>
        <w:rPr>
          <w:rFonts w:ascii="Calibri" w:hAnsi="Calibri" w:cs="Calibri"/>
        </w:rPr>
      </w:pPr>
    </w:p>
    <w:p w14:paraId="4FA076FC" w14:textId="04C3FC8A"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8</w:t>
      </w:r>
      <w:r w:rsidRPr="008D1FD3">
        <w:rPr>
          <w:color w:val="000000" w:themeColor="text1"/>
          <w:sz w:val="24"/>
          <w:szCs w:val="24"/>
        </w:rPr>
        <w:fldChar w:fldCharType="end"/>
      </w:r>
      <w:r w:rsidRPr="008D1FD3">
        <w:rPr>
          <w:color w:val="000000" w:themeColor="text1"/>
          <w:sz w:val="24"/>
          <w:szCs w:val="24"/>
        </w:rPr>
        <w:t xml:space="preserve"> - Average F1-macro across all datasets</w:t>
      </w:r>
    </w:p>
    <w:tbl>
      <w:tblPr>
        <w:tblStyle w:val="TableGrid"/>
        <w:tblW w:w="10199"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8D1FD3" w14:paraId="245F402B" w14:textId="77777777" w:rsidTr="009A52F4">
        <w:trPr>
          <w:trHeight w:val="300"/>
        </w:trPr>
        <w:tc>
          <w:tcPr>
            <w:tcW w:w="2633" w:type="dxa"/>
            <w:shd w:val="clear" w:color="auto" w:fill="BFBFBF" w:themeFill="background1" w:themeFillShade="BF"/>
            <w:noWrap/>
            <w:hideMark/>
          </w:tcPr>
          <w:p w14:paraId="2A8FF517"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Sample size / Algorithm</w:t>
            </w:r>
          </w:p>
        </w:tc>
        <w:tc>
          <w:tcPr>
            <w:tcW w:w="1059" w:type="dxa"/>
            <w:shd w:val="clear" w:color="auto" w:fill="BFBFBF" w:themeFill="background1" w:themeFillShade="BF"/>
            <w:noWrap/>
            <w:hideMark/>
          </w:tcPr>
          <w:p w14:paraId="6FBA4B65"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0 (8 datasets)</w:t>
            </w:r>
          </w:p>
        </w:tc>
        <w:tc>
          <w:tcPr>
            <w:tcW w:w="1059" w:type="dxa"/>
            <w:shd w:val="clear" w:color="auto" w:fill="BFBFBF" w:themeFill="background1" w:themeFillShade="BF"/>
            <w:noWrap/>
            <w:hideMark/>
          </w:tcPr>
          <w:p w14:paraId="58EB4BF0"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100 (8 datasets)</w:t>
            </w:r>
          </w:p>
        </w:tc>
        <w:tc>
          <w:tcPr>
            <w:tcW w:w="1059" w:type="dxa"/>
            <w:shd w:val="clear" w:color="auto" w:fill="BFBFBF" w:themeFill="background1" w:themeFillShade="BF"/>
            <w:noWrap/>
            <w:hideMark/>
          </w:tcPr>
          <w:p w14:paraId="55CD25E8"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500 (8 datasets)</w:t>
            </w:r>
          </w:p>
        </w:tc>
        <w:tc>
          <w:tcPr>
            <w:tcW w:w="1059" w:type="dxa"/>
            <w:shd w:val="clear" w:color="auto" w:fill="BFBFBF" w:themeFill="background1" w:themeFillShade="BF"/>
            <w:noWrap/>
            <w:hideMark/>
          </w:tcPr>
          <w:p w14:paraId="3A340874"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1000 (8 datasets)</w:t>
            </w:r>
          </w:p>
        </w:tc>
        <w:tc>
          <w:tcPr>
            <w:tcW w:w="1059" w:type="dxa"/>
            <w:shd w:val="clear" w:color="auto" w:fill="BFBFBF" w:themeFill="background1" w:themeFillShade="BF"/>
            <w:noWrap/>
            <w:hideMark/>
          </w:tcPr>
          <w:p w14:paraId="79351571"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2500 (8 datasets)</w:t>
            </w:r>
          </w:p>
        </w:tc>
        <w:tc>
          <w:tcPr>
            <w:tcW w:w="1059" w:type="dxa"/>
            <w:shd w:val="clear" w:color="auto" w:fill="BFBFBF" w:themeFill="background1" w:themeFillShade="BF"/>
            <w:noWrap/>
            <w:hideMark/>
          </w:tcPr>
          <w:p w14:paraId="04847EF3"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5000 (4 datasets)</w:t>
            </w:r>
          </w:p>
        </w:tc>
        <w:tc>
          <w:tcPr>
            <w:tcW w:w="1212" w:type="dxa"/>
            <w:shd w:val="clear" w:color="auto" w:fill="BFBFBF" w:themeFill="background1" w:themeFillShade="BF"/>
            <w:noWrap/>
            <w:hideMark/>
          </w:tcPr>
          <w:p w14:paraId="6A06DD28"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10000 (3 datasets)</w:t>
            </w:r>
          </w:p>
        </w:tc>
      </w:tr>
      <w:tr w:rsidR="000D2C13" w:rsidRPr="008D1FD3" w14:paraId="14E11823" w14:textId="77777777" w:rsidTr="008509D5">
        <w:trPr>
          <w:trHeight w:val="300"/>
        </w:trPr>
        <w:tc>
          <w:tcPr>
            <w:tcW w:w="2633" w:type="dxa"/>
            <w:shd w:val="clear" w:color="auto" w:fill="D9D9D9" w:themeFill="background1" w:themeFillShade="D9"/>
            <w:noWrap/>
            <w:hideMark/>
          </w:tcPr>
          <w:p w14:paraId="752D7607"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SVM_tfidf</w:t>
            </w:r>
          </w:p>
        </w:tc>
        <w:tc>
          <w:tcPr>
            <w:tcW w:w="1059" w:type="dxa"/>
            <w:noWrap/>
            <w:vAlign w:val="bottom"/>
            <w:hideMark/>
          </w:tcPr>
          <w:p w14:paraId="6C15E486" w14:textId="2F5920C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1EECDDCC" w14:textId="09BCAAB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285</w:t>
            </w:r>
          </w:p>
        </w:tc>
        <w:tc>
          <w:tcPr>
            <w:tcW w:w="1059" w:type="dxa"/>
            <w:noWrap/>
            <w:vAlign w:val="bottom"/>
            <w:hideMark/>
          </w:tcPr>
          <w:p w14:paraId="00058AFE" w14:textId="27FE390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4</w:t>
            </w:r>
          </w:p>
        </w:tc>
        <w:tc>
          <w:tcPr>
            <w:tcW w:w="1059" w:type="dxa"/>
            <w:noWrap/>
            <w:vAlign w:val="bottom"/>
            <w:hideMark/>
          </w:tcPr>
          <w:p w14:paraId="6FB1E85E" w14:textId="2761988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78</w:t>
            </w:r>
          </w:p>
        </w:tc>
        <w:tc>
          <w:tcPr>
            <w:tcW w:w="1059" w:type="dxa"/>
            <w:noWrap/>
            <w:vAlign w:val="bottom"/>
            <w:hideMark/>
          </w:tcPr>
          <w:p w14:paraId="172C63E6" w14:textId="31BAF04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4</w:t>
            </w:r>
          </w:p>
        </w:tc>
        <w:tc>
          <w:tcPr>
            <w:tcW w:w="1059" w:type="dxa"/>
            <w:noWrap/>
            <w:vAlign w:val="bottom"/>
            <w:hideMark/>
          </w:tcPr>
          <w:p w14:paraId="1D0138A9" w14:textId="0C0FCA1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69</w:t>
            </w:r>
          </w:p>
        </w:tc>
        <w:tc>
          <w:tcPr>
            <w:tcW w:w="1212" w:type="dxa"/>
            <w:noWrap/>
            <w:vAlign w:val="bottom"/>
            <w:hideMark/>
          </w:tcPr>
          <w:p w14:paraId="52E77785" w14:textId="39D9A93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86</w:t>
            </w:r>
          </w:p>
        </w:tc>
      </w:tr>
      <w:tr w:rsidR="000D2C13" w:rsidRPr="008D1FD3" w14:paraId="0942AE37" w14:textId="77777777" w:rsidTr="008509D5">
        <w:trPr>
          <w:trHeight w:val="300"/>
        </w:trPr>
        <w:tc>
          <w:tcPr>
            <w:tcW w:w="2633" w:type="dxa"/>
            <w:shd w:val="clear" w:color="auto" w:fill="D9D9D9" w:themeFill="background1" w:themeFillShade="D9"/>
            <w:noWrap/>
            <w:hideMark/>
          </w:tcPr>
          <w:p w14:paraId="1A67C2FF"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logistic_tfidf</w:t>
            </w:r>
          </w:p>
        </w:tc>
        <w:tc>
          <w:tcPr>
            <w:tcW w:w="1059" w:type="dxa"/>
            <w:noWrap/>
            <w:vAlign w:val="bottom"/>
            <w:hideMark/>
          </w:tcPr>
          <w:p w14:paraId="19B060AB" w14:textId="6AD603C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1E794429" w14:textId="5111126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304</w:t>
            </w:r>
          </w:p>
        </w:tc>
        <w:tc>
          <w:tcPr>
            <w:tcW w:w="1059" w:type="dxa"/>
            <w:noWrap/>
            <w:vAlign w:val="bottom"/>
            <w:hideMark/>
          </w:tcPr>
          <w:p w14:paraId="2D3889AD" w14:textId="3545F45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34</w:t>
            </w:r>
          </w:p>
        </w:tc>
        <w:tc>
          <w:tcPr>
            <w:tcW w:w="1059" w:type="dxa"/>
            <w:noWrap/>
            <w:vAlign w:val="bottom"/>
            <w:hideMark/>
          </w:tcPr>
          <w:p w14:paraId="6D066ED6" w14:textId="508FCED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65</w:t>
            </w:r>
          </w:p>
        </w:tc>
        <w:tc>
          <w:tcPr>
            <w:tcW w:w="1059" w:type="dxa"/>
            <w:noWrap/>
            <w:vAlign w:val="bottom"/>
            <w:hideMark/>
          </w:tcPr>
          <w:p w14:paraId="2AD70267" w14:textId="5C11C5E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16</w:t>
            </w:r>
          </w:p>
        </w:tc>
        <w:tc>
          <w:tcPr>
            <w:tcW w:w="1059" w:type="dxa"/>
            <w:noWrap/>
            <w:vAlign w:val="bottom"/>
            <w:hideMark/>
          </w:tcPr>
          <w:p w14:paraId="1583EA3C" w14:textId="60E89A34"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55</w:t>
            </w:r>
          </w:p>
        </w:tc>
        <w:tc>
          <w:tcPr>
            <w:tcW w:w="1212" w:type="dxa"/>
            <w:noWrap/>
            <w:vAlign w:val="bottom"/>
            <w:hideMark/>
          </w:tcPr>
          <w:p w14:paraId="00BDB7D9" w14:textId="3AA65AD6"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78</w:t>
            </w:r>
          </w:p>
        </w:tc>
      </w:tr>
      <w:tr w:rsidR="000D2C13" w:rsidRPr="008D1FD3" w14:paraId="0DDA09C6" w14:textId="77777777" w:rsidTr="008509D5">
        <w:trPr>
          <w:trHeight w:val="300"/>
        </w:trPr>
        <w:tc>
          <w:tcPr>
            <w:tcW w:w="2633" w:type="dxa"/>
            <w:shd w:val="clear" w:color="auto" w:fill="D9D9D9" w:themeFill="background1" w:themeFillShade="D9"/>
            <w:noWrap/>
            <w:hideMark/>
          </w:tcPr>
          <w:p w14:paraId="5E22382A"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SVM_embeddings</w:t>
            </w:r>
          </w:p>
        </w:tc>
        <w:tc>
          <w:tcPr>
            <w:tcW w:w="1059" w:type="dxa"/>
            <w:noWrap/>
            <w:vAlign w:val="bottom"/>
            <w:hideMark/>
          </w:tcPr>
          <w:p w14:paraId="61D193D6" w14:textId="26F81F3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4021628B" w14:textId="0B12EDC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355</w:t>
            </w:r>
          </w:p>
        </w:tc>
        <w:tc>
          <w:tcPr>
            <w:tcW w:w="1059" w:type="dxa"/>
            <w:noWrap/>
            <w:vAlign w:val="bottom"/>
            <w:hideMark/>
          </w:tcPr>
          <w:p w14:paraId="5BCE3441" w14:textId="31DD12D4"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69</w:t>
            </w:r>
          </w:p>
        </w:tc>
        <w:tc>
          <w:tcPr>
            <w:tcW w:w="1059" w:type="dxa"/>
            <w:noWrap/>
            <w:vAlign w:val="bottom"/>
            <w:hideMark/>
          </w:tcPr>
          <w:p w14:paraId="10B77F94" w14:textId="649D2C4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16</w:t>
            </w:r>
          </w:p>
        </w:tc>
        <w:tc>
          <w:tcPr>
            <w:tcW w:w="1059" w:type="dxa"/>
            <w:noWrap/>
            <w:vAlign w:val="bottom"/>
            <w:hideMark/>
          </w:tcPr>
          <w:p w14:paraId="6AA5FBB2" w14:textId="39FF9E4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67</w:t>
            </w:r>
          </w:p>
        </w:tc>
        <w:tc>
          <w:tcPr>
            <w:tcW w:w="1059" w:type="dxa"/>
            <w:noWrap/>
            <w:vAlign w:val="bottom"/>
            <w:hideMark/>
          </w:tcPr>
          <w:p w14:paraId="7CB5DEEF" w14:textId="7232847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38</w:t>
            </w:r>
          </w:p>
        </w:tc>
        <w:tc>
          <w:tcPr>
            <w:tcW w:w="1212" w:type="dxa"/>
            <w:noWrap/>
            <w:vAlign w:val="bottom"/>
            <w:hideMark/>
          </w:tcPr>
          <w:p w14:paraId="68368004" w14:textId="26D9B51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6</w:t>
            </w:r>
          </w:p>
        </w:tc>
      </w:tr>
      <w:tr w:rsidR="000D2C13" w:rsidRPr="008D1FD3" w14:paraId="499D7AFA" w14:textId="77777777" w:rsidTr="008509D5">
        <w:trPr>
          <w:trHeight w:val="300"/>
        </w:trPr>
        <w:tc>
          <w:tcPr>
            <w:tcW w:w="2633" w:type="dxa"/>
            <w:shd w:val="clear" w:color="auto" w:fill="D9D9D9" w:themeFill="background1" w:themeFillShade="D9"/>
            <w:noWrap/>
            <w:hideMark/>
          </w:tcPr>
          <w:p w14:paraId="00B5AF20"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logistic_embeddings</w:t>
            </w:r>
          </w:p>
        </w:tc>
        <w:tc>
          <w:tcPr>
            <w:tcW w:w="1059" w:type="dxa"/>
            <w:noWrap/>
            <w:vAlign w:val="bottom"/>
            <w:hideMark/>
          </w:tcPr>
          <w:p w14:paraId="550C08F5" w14:textId="770D55B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49C090E5" w14:textId="14BD98F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363</w:t>
            </w:r>
          </w:p>
        </w:tc>
        <w:tc>
          <w:tcPr>
            <w:tcW w:w="1059" w:type="dxa"/>
            <w:noWrap/>
            <w:vAlign w:val="bottom"/>
            <w:hideMark/>
          </w:tcPr>
          <w:p w14:paraId="7B838A16" w14:textId="28ECB3A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77</w:t>
            </w:r>
          </w:p>
        </w:tc>
        <w:tc>
          <w:tcPr>
            <w:tcW w:w="1059" w:type="dxa"/>
            <w:noWrap/>
            <w:vAlign w:val="bottom"/>
            <w:hideMark/>
          </w:tcPr>
          <w:p w14:paraId="00557996" w14:textId="64531D4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16</w:t>
            </w:r>
          </w:p>
        </w:tc>
        <w:tc>
          <w:tcPr>
            <w:tcW w:w="1059" w:type="dxa"/>
            <w:noWrap/>
            <w:vAlign w:val="bottom"/>
            <w:hideMark/>
          </w:tcPr>
          <w:p w14:paraId="6A263240" w14:textId="5325FE9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54</w:t>
            </w:r>
          </w:p>
        </w:tc>
        <w:tc>
          <w:tcPr>
            <w:tcW w:w="1059" w:type="dxa"/>
            <w:noWrap/>
            <w:vAlign w:val="bottom"/>
            <w:hideMark/>
          </w:tcPr>
          <w:p w14:paraId="5662BB62" w14:textId="2F70D11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09</w:t>
            </w:r>
          </w:p>
        </w:tc>
        <w:tc>
          <w:tcPr>
            <w:tcW w:w="1212" w:type="dxa"/>
            <w:noWrap/>
            <w:vAlign w:val="bottom"/>
            <w:hideMark/>
          </w:tcPr>
          <w:p w14:paraId="24BB89AD" w14:textId="2CDC497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28</w:t>
            </w:r>
          </w:p>
        </w:tc>
      </w:tr>
      <w:tr w:rsidR="000D2C13" w:rsidRPr="008D1FD3" w14:paraId="6317CB77" w14:textId="77777777" w:rsidTr="008509D5">
        <w:trPr>
          <w:trHeight w:val="300"/>
        </w:trPr>
        <w:tc>
          <w:tcPr>
            <w:tcW w:w="2633" w:type="dxa"/>
            <w:shd w:val="clear" w:color="auto" w:fill="D9D9D9" w:themeFill="background1" w:themeFillShade="D9"/>
            <w:noWrap/>
            <w:hideMark/>
          </w:tcPr>
          <w:p w14:paraId="3983AD73"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classical-best-tfidf</w:t>
            </w:r>
          </w:p>
        </w:tc>
        <w:tc>
          <w:tcPr>
            <w:tcW w:w="1059" w:type="dxa"/>
            <w:noWrap/>
            <w:vAlign w:val="bottom"/>
            <w:hideMark/>
          </w:tcPr>
          <w:p w14:paraId="0BA1EC72" w14:textId="6614E3E4"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5DF898D2" w14:textId="6A1CE3C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304</w:t>
            </w:r>
          </w:p>
        </w:tc>
        <w:tc>
          <w:tcPr>
            <w:tcW w:w="1059" w:type="dxa"/>
            <w:noWrap/>
            <w:vAlign w:val="bottom"/>
            <w:hideMark/>
          </w:tcPr>
          <w:p w14:paraId="250B8E1A" w14:textId="29C51DA6"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4</w:t>
            </w:r>
          </w:p>
        </w:tc>
        <w:tc>
          <w:tcPr>
            <w:tcW w:w="1059" w:type="dxa"/>
            <w:noWrap/>
            <w:vAlign w:val="bottom"/>
            <w:hideMark/>
          </w:tcPr>
          <w:p w14:paraId="47573ECE" w14:textId="02906228"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78</w:t>
            </w:r>
          </w:p>
        </w:tc>
        <w:tc>
          <w:tcPr>
            <w:tcW w:w="1059" w:type="dxa"/>
            <w:noWrap/>
            <w:vAlign w:val="bottom"/>
            <w:hideMark/>
          </w:tcPr>
          <w:p w14:paraId="791149FC" w14:textId="724DEB2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4</w:t>
            </w:r>
          </w:p>
        </w:tc>
        <w:tc>
          <w:tcPr>
            <w:tcW w:w="1059" w:type="dxa"/>
            <w:noWrap/>
            <w:vAlign w:val="bottom"/>
            <w:hideMark/>
          </w:tcPr>
          <w:p w14:paraId="275050FE" w14:textId="403297C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69</w:t>
            </w:r>
          </w:p>
        </w:tc>
        <w:tc>
          <w:tcPr>
            <w:tcW w:w="1212" w:type="dxa"/>
            <w:noWrap/>
            <w:vAlign w:val="bottom"/>
            <w:hideMark/>
          </w:tcPr>
          <w:p w14:paraId="4F3FF145" w14:textId="66B38A28"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86</w:t>
            </w:r>
          </w:p>
        </w:tc>
      </w:tr>
      <w:tr w:rsidR="000D2C13" w:rsidRPr="008D1FD3" w14:paraId="42D76102" w14:textId="77777777" w:rsidTr="008509D5">
        <w:trPr>
          <w:trHeight w:val="300"/>
        </w:trPr>
        <w:tc>
          <w:tcPr>
            <w:tcW w:w="2633" w:type="dxa"/>
            <w:shd w:val="clear" w:color="auto" w:fill="D9D9D9" w:themeFill="background1" w:themeFillShade="D9"/>
            <w:noWrap/>
            <w:hideMark/>
          </w:tcPr>
          <w:p w14:paraId="22E5878C"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classical-best-embeddings</w:t>
            </w:r>
          </w:p>
        </w:tc>
        <w:tc>
          <w:tcPr>
            <w:tcW w:w="1059" w:type="dxa"/>
            <w:noWrap/>
            <w:vAlign w:val="bottom"/>
            <w:hideMark/>
          </w:tcPr>
          <w:p w14:paraId="5A8DCE3D" w14:textId="66CAF2EB"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0D2DE5D6" w14:textId="3851FE6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363</w:t>
            </w:r>
          </w:p>
        </w:tc>
        <w:tc>
          <w:tcPr>
            <w:tcW w:w="1059" w:type="dxa"/>
            <w:noWrap/>
            <w:vAlign w:val="bottom"/>
            <w:hideMark/>
          </w:tcPr>
          <w:p w14:paraId="34D6F6E5" w14:textId="09BDFC36"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77</w:t>
            </w:r>
          </w:p>
        </w:tc>
        <w:tc>
          <w:tcPr>
            <w:tcW w:w="1059" w:type="dxa"/>
            <w:noWrap/>
            <w:vAlign w:val="bottom"/>
            <w:hideMark/>
          </w:tcPr>
          <w:p w14:paraId="35CA72DA" w14:textId="76897348"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16</w:t>
            </w:r>
          </w:p>
        </w:tc>
        <w:tc>
          <w:tcPr>
            <w:tcW w:w="1059" w:type="dxa"/>
            <w:noWrap/>
            <w:vAlign w:val="bottom"/>
            <w:hideMark/>
          </w:tcPr>
          <w:p w14:paraId="32A4EFDC" w14:textId="53428B88"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67</w:t>
            </w:r>
          </w:p>
        </w:tc>
        <w:tc>
          <w:tcPr>
            <w:tcW w:w="1059" w:type="dxa"/>
            <w:noWrap/>
            <w:vAlign w:val="bottom"/>
            <w:hideMark/>
          </w:tcPr>
          <w:p w14:paraId="7C929C84" w14:textId="1992370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38</w:t>
            </w:r>
          </w:p>
        </w:tc>
        <w:tc>
          <w:tcPr>
            <w:tcW w:w="1212" w:type="dxa"/>
            <w:noWrap/>
            <w:vAlign w:val="bottom"/>
            <w:hideMark/>
          </w:tcPr>
          <w:p w14:paraId="1F8B6CBD" w14:textId="7DA022F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6</w:t>
            </w:r>
          </w:p>
        </w:tc>
      </w:tr>
      <w:tr w:rsidR="000D2C13" w:rsidRPr="008D1FD3" w14:paraId="12FC7BA3" w14:textId="77777777" w:rsidTr="008509D5">
        <w:trPr>
          <w:trHeight w:val="300"/>
        </w:trPr>
        <w:tc>
          <w:tcPr>
            <w:tcW w:w="2633" w:type="dxa"/>
            <w:shd w:val="clear" w:color="auto" w:fill="D9D9D9" w:themeFill="background1" w:themeFillShade="D9"/>
            <w:noWrap/>
            <w:hideMark/>
          </w:tcPr>
          <w:p w14:paraId="5BB1551A"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BERT-base</w:t>
            </w:r>
          </w:p>
        </w:tc>
        <w:tc>
          <w:tcPr>
            <w:tcW w:w="1059" w:type="dxa"/>
            <w:noWrap/>
            <w:vAlign w:val="bottom"/>
            <w:hideMark/>
          </w:tcPr>
          <w:p w14:paraId="3D1ABC4F" w14:textId="304CAE1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45B6F1D3" w14:textId="4E6A100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377</w:t>
            </w:r>
          </w:p>
        </w:tc>
        <w:tc>
          <w:tcPr>
            <w:tcW w:w="1059" w:type="dxa"/>
            <w:noWrap/>
            <w:vAlign w:val="bottom"/>
            <w:hideMark/>
          </w:tcPr>
          <w:p w14:paraId="1667FE4D" w14:textId="5966806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5</w:t>
            </w:r>
          </w:p>
        </w:tc>
        <w:tc>
          <w:tcPr>
            <w:tcW w:w="1059" w:type="dxa"/>
            <w:noWrap/>
            <w:vAlign w:val="bottom"/>
            <w:hideMark/>
          </w:tcPr>
          <w:p w14:paraId="2E9390DD" w14:textId="08ABB26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1</w:t>
            </w:r>
          </w:p>
        </w:tc>
        <w:tc>
          <w:tcPr>
            <w:tcW w:w="1059" w:type="dxa"/>
            <w:noWrap/>
            <w:vAlign w:val="bottom"/>
            <w:hideMark/>
          </w:tcPr>
          <w:p w14:paraId="6E292D4C" w14:textId="2C4028F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48</w:t>
            </w:r>
          </w:p>
        </w:tc>
        <w:tc>
          <w:tcPr>
            <w:tcW w:w="1059" w:type="dxa"/>
            <w:noWrap/>
            <w:vAlign w:val="bottom"/>
            <w:hideMark/>
          </w:tcPr>
          <w:p w14:paraId="3CBBB399" w14:textId="4072070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22</w:t>
            </w:r>
          </w:p>
        </w:tc>
        <w:tc>
          <w:tcPr>
            <w:tcW w:w="1212" w:type="dxa"/>
            <w:noWrap/>
            <w:vAlign w:val="bottom"/>
            <w:hideMark/>
          </w:tcPr>
          <w:p w14:paraId="07E5B925" w14:textId="665F20E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47</w:t>
            </w:r>
          </w:p>
        </w:tc>
      </w:tr>
      <w:tr w:rsidR="000D2C13" w:rsidRPr="008D1FD3" w14:paraId="03FEBB65" w14:textId="77777777" w:rsidTr="008509D5">
        <w:trPr>
          <w:trHeight w:val="300"/>
        </w:trPr>
        <w:tc>
          <w:tcPr>
            <w:tcW w:w="2633" w:type="dxa"/>
            <w:shd w:val="clear" w:color="auto" w:fill="D9D9D9" w:themeFill="background1" w:themeFillShade="D9"/>
            <w:noWrap/>
            <w:hideMark/>
          </w:tcPr>
          <w:p w14:paraId="7B1FE2B8"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BERT-base-nli</w:t>
            </w:r>
          </w:p>
        </w:tc>
        <w:tc>
          <w:tcPr>
            <w:tcW w:w="1059" w:type="dxa"/>
            <w:noWrap/>
            <w:vAlign w:val="bottom"/>
            <w:hideMark/>
          </w:tcPr>
          <w:p w14:paraId="1149AA21" w14:textId="065611A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03</w:t>
            </w:r>
          </w:p>
        </w:tc>
        <w:tc>
          <w:tcPr>
            <w:tcW w:w="1059" w:type="dxa"/>
            <w:noWrap/>
            <w:vAlign w:val="bottom"/>
            <w:hideMark/>
          </w:tcPr>
          <w:p w14:paraId="52105C13" w14:textId="230789C4"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86</w:t>
            </w:r>
          </w:p>
        </w:tc>
        <w:tc>
          <w:tcPr>
            <w:tcW w:w="1059" w:type="dxa"/>
            <w:noWrap/>
            <w:vAlign w:val="bottom"/>
            <w:hideMark/>
          </w:tcPr>
          <w:p w14:paraId="58A9258F" w14:textId="02026AA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91</w:t>
            </w:r>
          </w:p>
        </w:tc>
        <w:tc>
          <w:tcPr>
            <w:tcW w:w="1059" w:type="dxa"/>
            <w:noWrap/>
            <w:vAlign w:val="bottom"/>
            <w:hideMark/>
          </w:tcPr>
          <w:p w14:paraId="6C12C4ED" w14:textId="283082F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2</w:t>
            </w:r>
          </w:p>
        </w:tc>
        <w:tc>
          <w:tcPr>
            <w:tcW w:w="1059" w:type="dxa"/>
            <w:noWrap/>
            <w:vAlign w:val="bottom"/>
            <w:hideMark/>
          </w:tcPr>
          <w:p w14:paraId="27199A1B" w14:textId="6CE55E7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47</w:t>
            </w:r>
          </w:p>
        </w:tc>
        <w:tc>
          <w:tcPr>
            <w:tcW w:w="1059" w:type="dxa"/>
            <w:noWrap/>
            <w:vAlign w:val="bottom"/>
            <w:hideMark/>
          </w:tcPr>
          <w:p w14:paraId="1C39C7C4" w14:textId="64D80C4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01</w:t>
            </w:r>
          </w:p>
        </w:tc>
        <w:tc>
          <w:tcPr>
            <w:tcW w:w="1212" w:type="dxa"/>
            <w:noWrap/>
            <w:vAlign w:val="bottom"/>
            <w:hideMark/>
          </w:tcPr>
          <w:p w14:paraId="6FB16864" w14:textId="15FA5C8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3</w:t>
            </w:r>
          </w:p>
        </w:tc>
      </w:tr>
    </w:tbl>
    <w:p w14:paraId="445F43A0" w14:textId="6D91ED54" w:rsidR="00C16890" w:rsidRPr="008D1FD3" w:rsidRDefault="00C16890" w:rsidP="00C16890">
      <w:pPr>
        <w:jc w:val="both"/>
        <w:rPr>
          <w:rFonts w:ascii="Calibri" w:hAnsi="Calibri" w:cs="Calibri"/>
        </w:rPr>
      </w:pPr>
    </w:p>
    <w:p w14:paraId="49CF9C43" w14:textId="3ABFDC41"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9</w:t>
      </w:r>
      <w:r w:rsidRPr="008D1FD3">
        <w:rPr>
          <w:color w:val="000000" w:themeColor="text1"/>
          <w:sz w:val="24"/>
          <w:szCs w:val="24"/>
        </w:rPr>
        <w:fldChar w:fldCharType="end"/>
      </w:r>
      <w:r w:rsidRPr="008D1FD3">
        <w:rPr>
          <w:color w:val="000000" w:themeColor="text1"/>
          <w:sz w:val="24"/>
          <w:szCs w:val="24"/>
        </w:rPr>
        <w:t xml:space="preserve"> - Average F1-micro across all datasets</w:t>
      </w:r>
    </w:p>
    <w:tbl>
      <w:tblPr>
        <w:tblStyle w:val="TableGrid"/>
        <w:tblW w:w="10199"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8D1FD3" w14:paraId="3958D911" w14:textId="77777777" w:rsidTr="009A52F4">
        <w:trPr>
          <w:trHeight w:val="300"/>
        </w:trPr>
        <w:tc>
          <w:tcPr>
            <w:tcW w:w="2633" w:type="dxa"/>
            <w:shd w:val="clear" w:color="auto" w:fill="BFBFBF" w:themeFill="background1" w:themeFillShade="BF"/>
            <w:noWrap/>
            <w:hideMark/>
          </w:tcPr>
          <w:p w14:paraId="6C60700C"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Sample size / Algorithm</w:t>
            </w:r>
          </w:p>
        </w:tc>
        <w:tc>
          <w:tcPr>
            <w:tcW w:w="1059" w:type="dxa"/>
            <w:shd w:val="clear" w:color="auto" w:fill="BFBFBF" w:themeFill="background1" w:themeFillShade="BF"/>
            <w:noWrap/>
            <w:hideMark/>
          </w:tcPr>
          <w:p w14:paraId="4AB77ECF"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0 (8 datasets)</w:t>
            </w:r>
          </w:p>
        </w:tc>
        <w:tc>
          <w:tcPr>
            <w:tcW w:w="1059" w:type="dxa"/>
            <w:shd w:val="clear" w:color="auto" w:fill="BFBFBF" w:themeFill="background1" w:themeFillShade="BF"/>
            <w:noWrap/>
            <w:hideMark/>
          </w:tcPr>
          <w:p w14:paraId="7C88AE2D"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100 (8 datasets)</w:t>
            </w:r>
          </w:p>
        </w:tc>
        <w:tc>
          <w:tcPr>
            <w:tcW w:w="1059" w:type="dxa"/>
            <w:shd w:val="clear" w:color="auto" w:fill="BFBFBF" w:themeFill="background1" w:themeFillShade="BF"/>
            <w:noWrap/>
            <w:hideMark/>
          </w:tcPr>
          <w:p w14:paraId="228EF287"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500 (8 datasets)</w:t>
            </w:r>
          </w:p>
        </w:tc>
        <w:tc>
          <w:tcPr>
            <w:tcW w:w="1059" w:type="dxa"/>
            <w:shd w:val="clear" w:color="auto" w:fill="BFBFBF" w:themeFill="background1" w:themeFillShade="BF"/>
            <w:noWrap/>
            <w:hideMark/>
          </w:tcPr>
          <w:p w14:paraId="60FAFA62"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1000 (8 datasets)</w:t>
            </w:r>
          </w:p>
        </w:tc>
        <w:tc>
          <w:tcPr>
            <w:tcW w:w="1059" w:type="dxa"/>
            <w:shd w:val="clear" w:color="auto" w:fill="BFBFBF" w:themeFill="background1" w:themeFillShade="BF"/>
            <w:noWrap/>
            <w:hideMark/>
          </w:tcPr>
          <w:p w14:paraId="17647D89"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2500 (8 datasets)</w:t>
            </w:r>
          </w:p>
        </w:tc>
        <w:tc>
          <w:tcPr>
            <w:tcW w:w="1059" w:type="dxa"/>
            <w:shd w:val="clear" w:color="auto" w:fill="BFBFBF" w:themeFill="background1" w:themeFillShade="BF"/>
            <w:noWrap/>
            <w:hideMark/>
          </w:tcPr>
          <w:p w14:paraId="0530B4E2"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5000 (4 datasets)</w:t>
            </w:r>
          </w:p>
        </w:tc>
        <w:tc>
          <w:tcPr>
            <w:tcW w:w="1212" w:type="dxa"/>
            <w:shd w:val="clear" w:color="auto" w:fill="BFBFBF" w:themeFill="background1" w:themeFillShade="BF"/>
            <w:noWrap/>
            <w:hideMark/>
          </w:tcPr>
          <w:p w14:paraId="3897F9D9"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10000 (3 datasets)</w:t>
            </w:r>
          </w:p>
        </w:tc>
      </w:tr>
      <w:tr w:rsidR="000D2C13" w:rsidRPr="008D1FD3" w14:paraId="2DF9F25F" w14:textId="77777777" w:rsidTr="000D2186">
        <w:trPr>
          <w:trHeight w:val="300"/>
        </w:trPr>
        <w:tc>
          <w:tcPr>
            <w:tcW w:w="2633" w:type="dxa"/>
            <w:shd w:val="clear" w:color="auto" w:fill="D9D9D9" w:themeFill="background1" w:themeFillShade="D9"/>
            <w:noWrap/>
            <w:hideMark/>
          </w:tcPr>
          <w:p w14:paraId="208C35D9"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SVM_tfidf</w:t>
            </w:r>
          </w:p>
        </w:tc>
        <w:tc>
          <w:tcPr>
            <w:tcW w:w="1059" w:type="dxa"/>
            <w:noWrap/>
            <w:vAlign w:val="bottom"/>
            <w:hideMark/>
          </w:tcPr>
          <w:p w14:paraId="3DFA830D" w14:textId="29ECB8F6"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4E824C8F" w14:textId="5108F83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08</w:t>
            </w:r>
          </w:p>
        </w:tc>
        <w:tc>
          <w:tcPr>
            <w:tcW w:w="1059" w:type="dxa"/>
            <w:noWrap/>
            <w:vAlign w:val="bottom"/>
            <w:hideMark/>
          </w:tcPr>
          <w:p w14:paraId="77BFE4AF" w14:textId="404449C6"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39</w:t>
            </w:r>
          </w:p>
        </w:tc>
        <w:tc>
          <w:tcPr>
            <w:tcW w:w="1059" w:type="dxa"/>
            <w:noWrap/>
            <w:vAlign w:val="bottom"/>
            <w:hideMark/>
          </w:tcPr>
          <w:p w14:paraId="17B50C81" w14:textId="1F02831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69</w:t>
            </w:r>
          </w:p>
        </w:tc>
        <w:tc>
          <w:tcPr>
            <w:tcW w:w="1059" w:type="dxa"/>
            <w:noWrap/>
            <w:vAlign w:val="bottom"/>
            <w:hideMark/>
          </w:tcPr>
          <w:p w14:paraId="17AD7F51" w14:textId="2A598A0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04</w:t>
            </w:r>
          </w:p>
        </w:tc>
        <w:tc>
          <w:tcPr>
            <w:tcW w:w="1059" w:type="dxa"/>
            <w:noWrap/>
            <w:vAlign w:val="bottom"/>
            <w:hideMark/>
          </w:tcPr>
          <w:p w14:paraId="75FA00B8" w14:textId="5F7BBC7E"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79</w:t>
            </w:r>
          </w:p>
        </w:tc>
        <w:tc>
          <w:tcPr>
            <w:tcW w:w="1212" w:type="dxa"/>
            <w:noWrap/>
            <w:vAlign w:val="bottom"/>
            <w:hideMark/>
          </w:tcPr>
          <w:p w14:paraId="12FA78D3" w14:textId="4417846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84</w:t>
            </w:r>
          </w:p>
        </w:tc>
      </w:tr>
      <w:tr w:rsidR="000D2C13" w:rsidRPr="008D1FD3" w14:paraId="77B342A7" w14:textId="77777777" w:rsidTr="000D2186">
        <w:trPr>
          <w:trHeight w:val="300"/>
        </w:trPr>
        <w:tc>
          <w:tcPr>
            <w:tcW w:w="2633" w:type="dxa"/>
            <w:shd w:val="clear" w:color="auto" w:fill="D9D9D9" w:themeFill="background1" w:themeFillShade="D9"/>
            <w:noWrap/>
            <w:hideMark/>
          </w:tcPr>
          <w:p w14:paraId="68D3F76F"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logistic_tfidf</w:t>
            </w:r>
          </w:p>
        </w:tc>
        <w:tc>
          <w:tcPr>
            <w:tcW w:w="1059" w:type="dxa"/>
            <w:noWrap/>
            <w:vAlign w:val="bottom"/>
            <w:hideMark/>
          </w:tcPr>
          <w:p w14:paraId="26C83DC2" w14:textId="0191DAB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6AF60C8C" w14:textId="21BA8CB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07</w:t>
            </w:r>
          </w:p>
        </w:tc>
        <w:tc>
          <w:tcPr>
            <w:tcW w:w="1059" w:type="dxa"/>
            <w:noWrap/>
            <w:vAlign w:val="bottom"/>
            <w:hideMark/>
          </w:tcPr>
          <w:p w14:paraId="7C4C453A" w14:textId="17EA83E4"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23</w:t>
            </w:r>
          </w:p>
        </w:tc>
        <w:tc>
          <w:tcPr>
            <w:tcW w:w="1059" w:type="dxa"/>
            <w:noWrap/>
            <w:vAlign w:val="bottom"/>
            <w:hideMark/>
          </w:tcPr>
          <w:p w14:paraId="1508B157" w14:textId="1A187E6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49</w:t>
            </w:r>
          </w:p>
        </w:tc>
        <w:tc>
          <w:tcPr>
            <w:tcW w:w="1059" w:type="dxa"/>
            <w:noWrap/>
            <w:vAlign w:val="bottom"/>
            <w:hideMark/>
          </w:tcPr>
          <w:p w14:paraId="09882668" w14:textId="44951F8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84</w:t>
            </w:r>
          </w:p>
        </w:tc>
        <w:tc>
          <w:tcPr>
            <w:tcW w:w="1059" w:type="dxa"/>
            <w:noWrap/>
            <w:vAlign w:val="bottom"/>
            <w:hideMark/>
          </w:tcPr>
          <w:p w14:paraId="4736286A" w14:textId="5267CCB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62</w:t>
            </w:r>
          </w:p>
        </w:tc>
        <w:tc>
          <w:tcPr>
            <w:tcW w:w="1212" w:type="dxa"/>
            <w:noWrap/>
            <w:vAlign w:val="bottom"/>
            <w:hideMark/>
          </w:tcPr>
          <w:p w14:paraId="03B95309" w14:textId="1EBB080B"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76</w:t>
            </w:r>
          </w:p>
        </w:tc>
      </w:tr>
      <w:tr w:rsidR="000D2C13" w:rsidRPr="008D1FD3" w14:paraId="41B8A078" w14:textId="77777777" w:rsidTr="000D2186">
        <w:trPr>
          <w:trHeight w:val="300"/>
        </w:trPr>
        <w:tc>
          <w:tcPr>
            <w:tcW w:w="2633" w:type="dxa"/>
            <w:shd w:val="clear" w:color="auto" w:fill="D9D9D9" w:themeFill="background1" w:themeFillShade="D9"/>
            <w:noWrap/>
            <w:hideMark/>
          </w:tcPr>
          <w:p w14:paraId="3310FE53"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SVM_embeddings</w:t>
            </w:r>
          </w:p>
        </w:tc>
        <w:tc>
          <w:tcPr>
            <w:tcW w:w="1059" w:type="dxa"/>
            <w:noWrap/>
            <w:vAlign w:val="bottom"/>
            <w:hideMark/>
          </w:tcPr>
          <w:p w14:paraId="2DF98128" w14:textId="435FD62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57DCAE8D" w14:textId="27BDA69E"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57</w:t>
            </w:r>
          </w:p>
        </w:tc>
        <w:tc>
          <w:tcPr>
            <w:tcW w:w="1059" w:type="dxa"/>
            <w:noWrap/>
            <w:vAlign w:val="bottom"/>
            <w:hideMark/>
          </w:tcPr>
          <w:p w14:paraId="48213AF4" w14:textId="6FE98FB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6</w:t>
            </w:r>
          </w:p>
        </w:tc>
        <w:tc>
          <w:tcPr>
            <w:tcW w:w="1059" w:type="dxa"/>
            <w:noWrap/>
            <w:vAlign w:val="bottom"/>
            <w:hideMark/>
          </w:tcPr>
          <w:p w14:paraId="3DDF736A" w14:textId="0F4734A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78</w:t>
            </w:r>
          </w:p>
        </w:tc>
        <w:tc>
          <w:tcPr>
            <w:tcW w:w="1059" w:type="dxa"/>
            <w:noWrap/>
            <w:vAlign w:val="bottom"/>
            <w:hideMark/>
          </w:tcPr>
          <w:p w14:paraId="405B7C01" w14:textId="6EDF756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1</w:t>
            </w:r>
          </w:p>
        </w:tc>
        <w:tc>
          <w:tcPr>
            <w:tcW w:w="1059" w:type="dxa"/>
            <w:noWrap/>
            <w:vAlign w:val="bottom"/>
            <w:hideMark/>
          </w:tcPr>
          <w:p w14:paraId="10B10BAE" w14:textId="7C7C6FE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21</w:t>
            </w:r>
          </w:p>
        </w:tc>
        <w:tc>
          <w:tcPr>
            <w:tcW w:w="1212" w:type="dxa"/>
            <w:noWrap/>
            <w:vAlign w:val="bottom"/>
            <w:hideMark/>
          </w:tcPr>
          <w:p w14:paraId="7319D977" w14:textId="62F4A76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17</w:t>
            </w:r>
          </w:p>
        </w:tc>
      </w:tr>
      <w:tr w:rsidR="000D2C13" w:rsidRPr="008D1FD3" w14:paraId="5709053D" w14:textId="77777777" w:rsidTr="000D2186">
        <w:trPr>
          <w:trHeight w:val="300"/>
        </w:trPr>
        <w:tc>
          <w:tcPr>
            <w:tcW w:w="2633" w:type="dxa"/>
            <w:shd w:val="clear" w:color="auto" w:fill="D9D9D9" w:themeFill="background1" w:themeFillShade="D9"/>
            <w:noWrap/>
            <w:hideMark/>
          </w:tcPr>
          <w:p w14:paraId="62F0E758"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logistic_embeddings</w:t>
            </w:r>
          </w:p>
        </w:tc>
        <w:tc>
          <w:tcPr>
            <w:tcW w:w="1059" w:type="dxa"/>
            <w:noWrap/>
            <w:vAlign w:val="bottom"/>
            <w:hideMark/>
          </w:tcPr>
          <w:p w14:paraId="4EE80D4F" w14:textId="734CD67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37537095" w14:textId="4A509E0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59</w:t>
            </w:r>
          </w:p>
        </w:tc>
        <w:tc>
          <w:tcPr>
            <w:tcW w:w="1059" w:type="dxa"/>
            <w:noWrap/>
            <w:vAlign w:val="bottom"/>
            <w:hideMark/>
          </w:tcPr>
          <w:p w14:paraId="1712D8A7" w14:textId="4071AF7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49</w:t>
            </w:r>
          </w:p>
        </w:tc>
        <w:tc>
          <w:tcPr>
            <w:tcW w:w="1059" w:type="dxa"/>
            <w:noWrap/>
            <w:vAlign w:val="bottom"/>
            <w:hideMark/>
          </w:tcPr>
          <w:p w14:paraId="490E2DF3" w14:textId="707DCF3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8</w:t>
            </w:r>
          </w:p>
        </w:tc>
        <w:tc>
          <w:tcPr>
            <w:tcW w:w="1059" w:type="dxa"/>
            <w:noWrap/>
            <w:vAlign w:val="bottom"/>
            <w:hideMark/>
          </w:tcPr>
          <w:p w14:paraId="40058E5B" w14:textId="32039AD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12</w:t>
            </w:r>
          </w:p>
        </w:tc>
        <w:tc>
          <w:tcPr>
            <w:tcW w:w="1059" w:type="dxa"/>
            <w:noWrap/>
            <w:vAlign w:val="bottom"/>
            <w:hideMark/>
          </w:tcPr>
          <w:p w14:paraId="3033130C" w14:textId="2B49CA0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05</w:t>
            </w:r>
          </w:p>
        </w:tc>
        <w:tc>
          <w:tcPr>
            <w:tcW w:w="1212" w:type="dxa"/>
            <w:noWrap/>
            <w:vAlign w:val="bottom"/>
            <w:hideMark/>
          </w:tcPr>
          <w:p w14:paraId="326E92F8" w14:textId="0192F62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w:t>
            </w:r>
          </w:p>
        </w:tc>
      </w:tr>
      <w:tr w:rsidR="000D2C13" w:rsidRPr="008D1FD3" w14:paraId="069E4D66" w14:textId="77777777" w:rsidTr="000D2186">
        <w:trPr>
          <w:trHeight w:val="300"/>
        </w:trPr>
        <w:tc>
          <w:tcPr>
            <w:tcW w:w="2633" w:type="dxa"/>
            <w:shd w:val="clear" w:color="auto" w:fill="D9D9D9" w:themeFill="background1" w:themeFillShade="D9"/>
            <w:noWrap/>
            <w:hideMark/>
          </w:tcPr>
          <w:p w14:paraId="101AEA80"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classical-best-tfidf</w:t>
            </w:r>
          </w:p>
        </w:tc>
        <w:tc>
          <w:tcPr>
            <w:tcW w:w="1059" w:type="dxa"/>
            <w:noWrap/>
            <w:vAlign w:val="bottom"/>
            <w:hideMark/>
          </w:tcPr>
          <w:p w14:paraId="73A2F535" w14:textId="62AB40C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4DA5E1BF" w14:textId="6EC2773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08</w:t>
            </w:r>
          </w:p>
        </w:tc>
        <w:tc>
          <w:tcPr>
            <w:tcW w:w="1059" w:type="dxa"/>
            <w:noWrap/>
            <w:vAlign w:val="bottom"/>
            <w:hideMark/>
          </w:tcPr>
          <w:p w14:paraId="6FD24103" w14:textId="09DDA90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39</w:t>
            </w:r>
          </w:p>
        </w:tc>
        <w:tc>
          <w:tcPr>
            <w:tcW w:w="1059" w:type="dxa"/>
            <w:noWrap/>
            <w:vAlign w:val="bottom"/>
            <w:hideMark/>
          </w:tcPr>
          <w:p w14:paraId="70150E1E" w14:textId="5585D12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69</w:t>
            </w:r>
          </w:p>
        </w:tc>
        <w:tc>
          <w:tcPr>
            <w:tcW w:w="1059" w:type="dxa"/>
            <w:noWrap/>
            <w:vAlign w:val="bottom"/>
            <w:hideMark/>
          </w:tcPr>
          <w:p w14:paraId="72CB82D1" w14:textId="726EADD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04</w:t>
            </w:r>
          </w:p>
        </w:tc>
        <w:tc>
          <w:tcPr>
            <w:tcW w:w="1059" w:type="dxa"/>
            <w:noWrap/>
            <w:vAlign w:val="bottom"/>
            <w:hideMark/>
          </w:tcPr>
          <w:p w14:paraId="046677C0" w14:textId="62FEF6D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79</w:t>
            </w:r>
          </w:p>
        </w:tc>
        <w:tc>
          <w:tcPr>
            <w:tcW w:w="1212" w:type="dxa"/>
            <w:noWrap/>
            <w:vAlign w:val="bottom"/>
            <w:hideMark/>
          </w:tcPr>
          <w:p w14:paraId="6A0CC2E9" w14:textId="5D39C4D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84</w:t>
            </w:r>
          </w:p>
        </w:tc>
      </w:tr>
      <w:tr w:rsidR="000D2C13" w:rsidRPr="008D1FD3" w14:paraId="3FEF7D7A" w14:textId="77777777" w:rsidTr="000D2186">
        <w:trPr>
          <w:trHeight w:val="300"/>
        </w:trPr>
        <w:tc>
          <w:tcPr>
            <w:tcW w:w="2633" w:type="dxa"/>
            <w:shd w:val="clear" w:color="auto" w:fill="D9D9D9" w:themeFill="background1" w:themeFillShade="D9"/>
            <w:noWrap/>
            <w:hideMark/>
          </w:tcPr>
          <w:p w14:paraId="020BF2FD"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classical-best-embeddings</w:t>
            </w:r>
          </w:p>
        </w:tc>
        <w:tc>
          <w:tcPr>
            <w:tcW w:w="1059" w:type="dxa"/>
            <w:noWrap/>
            <w:vAlign w:val="bottom"/>
            <w:hideMark/>
          </w:tcPr>
          <w:p w14:paraId="1F75787A" w14:textId="1F0AF85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789BAC5F" w14:textId="3B4AF59E"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59</w:t>
            </w:r>
          </w:p>
        </w:tc>
        <w:tc>
          <w:tcPr>
            <w:tcW w:w="1059" w:type="dxa"/>
            <w:noWrap/>
            <w:vAlign w:val="bottom"/>
            <w:hideMark/>
          </w:tcPr>
          <w:p w14:paraId="0730B75E" w14:textId="13964F8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6</w:t>
            </w:r>
          </w:p>
        </w:tc>
        <w:tc>
          <w:tcPr>
            <w:tcW w:w="1059" w:type="dxa"/>
            <w:noWrap/>
            <w:vAlign w:val="bottom"/>
            <w:hideMark/>
          </w:tcPr>
          <w:p w14:paraId="72F7588D" w14:textId="3141618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8</w:t>
            </w:r>
          </w:p>
        </w:tc>
        <w:tc>
          <w:tcPr>
            <w:tcW w:w="1059" w:type="dxa"/>
            <w:noWrap/>
            <w:vAlign w:val="bottom"/>
            <w:hideMark/>
          </w:tcPr>
          <w:p w14:paraId="160D1D66" w14:textId="3F98DEE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12</w:t>
            </w:r>
          </w:p>
        </w:tc>
        <w:tc>
          <w:tcPr>
            <w:tcW w:w="1059" w:type="dxa"/>
            <w:noWrap/>
            <w:vAlign w:val="bottom"/>
            <w:hideMark/>
          </w:tcPr>
          <w:p w14:paraId="102D956B" w14:textId="126C4EAE"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21</w:t>
            </w:r>
          </w:p>
        </w:tc>
        <w:tc>
          <w:tcPr>
            <w:tcW w:w="1212" w:type="dxa"/>
            <w:noWrap/>
            <w:vAlign w:val="bottom"/>
            <w:hideMark/>
          </w:tcPr>
          <w:p w14:paraId="3FC9E8A9" w14:textId="578865E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17</w:t>
            </w:r>
          </w:p>
        </w:tc>
      </w:tr>
      <w:tr w:rsidR="000D2C13" w:rsidRPr="008D1FD3" w14:paraId="3CF2794F" w14:textId="77777777" w:rsidTr="000D2186">
        <w:trPr>
          <w:trHeight w:val="300"/>
        </w:trPr>
        <w:tc>
          <w:tcPr>
            <w:tcW w:w="2633" w:type="dxa"/>
            <w:shd w:val="clear" w:color="auto" w:fill="D9D9D9" w:themeFill="background1" w:themeFillShade="D9"/>
            <w:noWrap/>
            <w:hideMark/>
          </w:tcPr>
          <w:p w14:paraId="61AD823E"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BERT-base</w:t>
            </w:r>
          </w:p>
        </w:tc>
        <w:tc>
          <w:tcPr>
            <w:tcW w:w="1059" w:type="dxa"/>
            <w:noWrap/>
            <w:vAlign w:val="bottom"/>
            <w:hideMark/>
          </w:tcPr>
          <w:p w14:paraId="586A64F4" w14:textId="36F23E1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04AFDC15" w14:textId="6E2E09E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84</w:t>
            </w:r>
          </w:p>
        </w:tc>
        <w:tc>
          <w:tcPr>
            <w:tcW w:w="1059" w:type="dxa"/>
            <w:noWrap/>
            <w:vAlign w:val="bottom"/>
            <w:hideMark/>
          </w:tcPr>
          <w:p w14:paraId="699AB345" w14:textId="65709CD6"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1</w:t>
            </w:r>
          </w:p>
        </w:tc>
        <w:tc>
          <w:tcPr>
            <w:tcW w:w="1059" w:type="dxa"/>
            <w:noWrap/>
            <w:vAlign w:val="bottom"/>
            <w:hideMark/>
          </w:tcPr>
          <w:p w14:paraId="6EDC4D42" w14:textId="576201F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46</w:t>
            </w:r>
          </w:p>
        </w:tc>
        <w:tc>
          <w:tcPr>
            <w:tcW w:w="1059" w:type="dxa"/>
            <w:noWrap/>
            <w:vAlign w:val="bottom"/>
            <w:hideMark/>
          </w:tcPr>
          <w:p w14:paraId="148CCC19" w14:textId="007CDC0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69</w:t>
            </w:r>
          </w:p>
        </w:tc>
        <w:tc>
          <w:tcPr>
            <w:tcW w:w="1059" w:type="dxa"/>
            <w:noWrap/>
            <w:vAlign w:val="bottom"/>
            <w:hideMark/>
          </w:tcPr>
          <w:p w14:paraId="787E9CF1" w14:textId="5C1BBA7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86</w:t>
            </w:r>
          </w:p>
        </w:tc>
        <w:tc>
          <w:tcPr>
            <w:tcW w:w="1212" w:type="dxa"/>
            <w:noWrap/>
            <w:vAlign w:val="bottom"/>
            <w:hideMark/>
          </w:tcPr>
          <w:p w14:paraId="2C57BCCB" w14:textId="25BEAC7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93</w:t>
            </w:r>
          </w:p>
        </w:tc>
      </w:tr>
      <w:tr w:rsidR="000D2C13" w:rsidRPr="008D1FD3" w14:paraId="6CC3B0E2" w14:textId="77777777" w:rsidTr="000D2186">
        <w:trPr>
          <w:trHeight w:val="300"/>
        </w:trPr>
        <w:tc>
          <w:tcPr>
            <w:tcW w:w="2633" w:type="dxa"/>
            <w:shd w:val="clear" w:color="auto" w:fill="D9D9D9" w:themeFill="background1" w:themeFillShade="D9"/>
            <w:noWrap/>
            <w:hideMark/>
          </w:tcPr>
          <w:p w14:paraId="3D24A311"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BERT-base-nli</w:t>
            </w:r>
          </w:p>
        </w:tc>
        <w:tc>
          <w:tcPr>
            <w:tcW w:w="1059" w:type="dxa"/>
            <w:noWrap/>
            <w:vAlign w:val="bottom"/>
            <w:hideMark/>
          </w:tcPr>
          <w:p w14:paraId="41909513" w14:textId="463AEE8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59</w:t>
            </w:r>
          </w:p>
        </w:tc>
        <w:tc>
          <w:tcPr>
            <w:tcW w:w="1059" w:type="dxa"/>
            <w:noWrap/>
            <w:vAlign w:val="bottom"/>
            <w:hideMark/>
          </w:tcPr>
          <w:p w14:paraId="62B3C1D5" w14:textId="728257C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34</w:t>
            </w:r>
          </w:p>
        </w:tc>
        <w:tc>
          <w:tcPr>
            <w:tcW w:w="1059" w:type="dxa"/>
            <w:noWrap/>
            <w:vAlign w:val="bottom"/>
            <w:hideMark/>
          </w:tcPr>
          <w:p w14:paraId="251FF09B" w14:textId="46953C8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18</w:t>
            </w:r>
          </w:p>
        </w:tc>
        <w:tc>
          <w:tcPr>
            <w:tcW w:w="1059" w:type="dxa"/>
            <w:noWrap/>
            <w:vAlign w:val="bottom"/>
            <w:hideMark/>
          </w:tcPr>
          <w:p w14:paraId="555E372F" w14:textId="4A2D884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42</w:t>
            </w:r>
          </w:p>
        </w:tc>
        <w:tc>
          <w:tcPr>
            <w:tcW w:w="1059" w:type="dxa"/>
            <w:noWrap/>
            <w:vAlign w:val="bottom"/>
            <w:hideMark/>
          </w:tcPr>
          <w:p w14:paraId="1A77EDDA" w14:textId="5E6CE698"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63</w:t>
            </w:r>
          </w:p>
        </w:tc>
        <w:tc>
          <w:tcPr>
            <w:tcW w:w="1059" w:type="dxa"/>
            <w:noWrap/>
            <w:vAlign w:val="bottom"/>
            <w:hideMark/>
          </w:tcPr>
          <w:p w14:paraId="05EC8DA1" w14:textId="688D921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71</w:t>
            </w:r>
          </w:p>
        </w:tc>
        <w:tc>
          <w:tcPr>
            <w:tcW w:w="1212" w:type="dxa"/>
            <w:noWrap/>
            <w:vAlign w:val="bottom"/>
            <w:hideMark/>
          </w:tcPr>
          <w:p w14:paraId="5F020D43" w14:textId="4ADF1D5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82</w:t>
            </w:r>
          </w:p>
        </w:tc>
      </w:tr>
    </w:tbl>
    <w:p w14:paraId="501F2E0B" w14:textId="6A449E48" w:rsidR="000C2732" w:rsidRPr="008D1FD3" w:rsidRDefault="000C2732" w:rsidP="004548CC">
      <w:pPr>
        <w:jc w:val="both"/>
        <w:rPr>
          <w:rFonts w:ascii="Calibri" w:hAnsi="Calibri" w:cs="Calibri"/>
        </w:rPr>
      </w:pPr>
    </w:p>
    <w:p w14:paraId="44DB1D83" w14:textId="41C24BB4"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0</w:t>
      </w:r>
      <w:r w:rsidRPr="008D1FD3">
        <w:rPr>
          <w:color w:val="000000" w:themeColor="text1"/>
          <w:sz w:val="24"/>
          <w:szCs w:val="24"/>
        </w:rPr>
        <w:fldChar w:fldCharType="end"/>
      </w:r>
      <w:r w:rsidRPr="008D1FD3">
        <w:rPr>
          <w:color w:val="000000" w:themeColor="text1"/>
          <w:sz w:val="24"/>
          <w:szCs w:val="24"/>
        </w:rPr>
        <w:t xml:space="preserve"> - Average F1-macro difference between different algorithms</w:t>
      </w:r>
      <w:r w:rsidR="007950E1">
        <w:rPr>
          <w:color w:val="000000" w:themeColor="text1"/>
          <w:sz w:val="24"/>
          <w:szCs w:val="24"/>
        </w:rPr>
        <w:t>, all datasets</w:t>
      </w:r>
    </w:p>
    <w:tbl>
      <w:tblPr>
        <w:tblStyle w:val="TableGrid"/>
        <w:tblW w:w="11097" w:type="dxa"/>
        <w:tblInd w:w="-1039" w:type="dxa"/>
        <w:tblLook w:val="04A0" w:firstRow="1" w:lastRow="0" w:firstColumn="1" w:lastColumn="0" w:noHBand="0" w:noVBand="1"/>
      </w:tblPr>
      <w:tblGrid>
        <w:gridCol w:w="2725"/>
        <w:gridCol w:w="983"/>
        <w:gridCol w:w="983"/>
        <w:gridCol w:w="983"/>
        <w:gridCol w:w="983"/>
        <w:gridCol w:w="983"/>
        <w:gridCol w:w="983"/>
        <w:gridCol w:w="983"/>
        <w:gridCol w:w="926"/>
        <w:gridCol w:w="686"/>
      </w:tblGrid>
      <w:tr w:rsidR="004726A2" w:rsidRPr="005D51CB" w14:paraId="24390799" w14:textId="77777777" w:rsidTr="004726A2">
        <w:trPr>
          <w:trHeight w:val="300"/>
        </w:trPr>
        <w:tc>
          <w:tcPr>
            <w:tcW w:w="2725" w:type="dxa"/>
            <w:shd w:val="clear" w:color="auto" w:fill="BFBFBF" w:themeFill="background1" w:themeFillShade="BF"/>
            <w:noWrap/>
            <w:hideMark/>
          </w:tcPr>
          <w:p w14:paraId="54478EFF"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Sample size</w:t>
            </w:r>
          </w:p>
        </w:tc>
        <w:tc>
          <w:tcPr>
            <w:tcW w:w="983" w:type="dxa"/>
            <w:shd w:val="clear" w:color="auto" w:fill="BFBFBF" w:themeFill="background1" w:themeFillShade="BF"/>
            <w:noWrap/>
            <w:hideMark/>
          </w:tcPr>
          <w:p w14:paraId="5845B0D1"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0 (8 datasets)</w:t>
            </w:r>
          </w:p>
        </w:tc>
        <w:tc>
          <w:tcPr>
            <w:tcW w:w="983" w:type="dxa"/>
            <w:shd w:val="clear" w:color="auto" w:fill="BFBFBF" w:themeFill="background1" w:themeFillShade="BF"/>
            <w:noWrap/>
            <w:hideMark/>
          </w:tcPr>
          <w:p w14:paraId="049D1626"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100 (8 datasets)</w:t>
            </w:r>
          </w:p>
        </w:tc>
        <w:tc>
          <w:tcPr>
            <w:tcW w:w="983" w:type="dxa"/>
            <w:shd w:val="clear" w:color="auto" w:fill="BFBFBF" w:themeFill="background1" w:themeFillShade="BF"/>
            <w:noWrap/>
            <w:hideMark/>
          </w:tcPr>
          <w:p w14:paraId="19676994"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500 (8 datasets)</w:t>
            </w:r>
          </w:p>
        </w:tc>
        <w:tc>
          <w:tcPr>
            <w:tcW w:w="983" w:type="dxa"/>
            <w:shd w:val="clear" w:color="auto" w:fill="BFBFBF" w:themeFill="background1" w:themeFillShade="BF"/>
            <w:noWrap/>
            <w:hideMark/>
          </w:tcPr>
          <w:p w14:paraId="2F4A07F7"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1000 (8 datasets)</w:t>
            </w:r>
          </w:p>
        </w:tc>
        <w:tc>
          <w:tcPr>
            <w:tcW w:w="983" w:type="dxa"/>
            <w:shd w:val="clear" w:color="auto" w:fill="BFBFBF" w:themeFill="background1" w:themeFillShade="BF"/>
            <w:noWrap/>
            <w:hideMark/>
          </w:tcPr>
          <w:p w14:paraId="46206739"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2500 (8 datasets)</w:t>
            </w:r>
          </w:p>
        </w:tc>
        <w:tc>
          <w:tcPr>
            <w:tcW w:w="983" w:type="dxa"/>
            <w:shd w:val="clear" w:color="auto" w:fill="BFBFBF" w:themeFill="background1" w:themeFillShade="BF"/>
            <w:noWrap/>
            <w:hideMark/>
          </w:tcPr>
          <w:p w14:paraId="6424BD09"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5000 (4 datasets)</w:t>
            </w:r>
          </w:p>
        </w:tc>
        <w:tc>
          <w:tcPr>
            <w:tcW w:w="983" w:type="dxa"/>
            <w:shd w:val="clear" w:color="auto" w:fill="BFBFBF" w:themeFill="background1" w:themeFillShade="BF"/>
            <w:noWrap/>
            <w:hideMark/>
          </w:tcPr>
          <w:p w14:paraId="7074FF79"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10000 (3 datasets)</w:t>
            </w:r>
          </w:p>
        </w:tc>
        <w:tc>
          <w:tcPr>
            <w:tcW w:w="926" w:type="dxa"/>
            <w:shd w:val="clear" w:color="auto" w:fill="BFBFBF" w:themeFill="background1" w:themeFillShade="BF"/>
            <w:noWrap/>
            <w:hideMark/>
          </w:tcPr>
          <w:p w14:paraId="5379B2CD"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mean (100 to 2500)</w:t>
            </w:r>
          </w:p>
        </w:tc>
        <w:tc>
          <w:tcPr>
            <w:tcW w:w="565" w:type="dxa"/>
            <w:shd w:val="clear" w:color="auto" w:fill="BFBFBF" w:themeFill="background1" w:themeFillShade="BF"/>
            <w:noWrap/>
            <w:hideMark/>
          </w:tcPr>
          <w:p w14:paraId="7ECD4766"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mean all</w:t>
            </w:r>
          </w:p>
        </w:tc>
      </w:tr>
      <w:tr w:rsidR="004726A2" w:rsidRPr="005D51CB" w14:paraId="48FD4A49" w14:textId="77777777" w:rsidTr="004726A2">
        <w:trPr>
          <w:trHeight w:val="300"/>
        </w:trPr>
        <w:tc>
          <w:tcPr>
            <w:tcW w:w="2725" w:type="dxa"/>
            <w:shd w:val="clear" w:color="auto" w:fill="D9D9D9" w:themeFill="background1" w:themeFillShade="D9"/>
            <w:noWrap/>
            <w:hideMark/>
          </w:tcPr>
          <w:p w14:paraId="3AE52FA8"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classical-best-embeddings vs. classical-best-tfidf</w:t>
            </w:r>
          </w:p>
        </w:tc>
        <w:tc>
          <w:tcPr>
            <w:tcW w:w="983" w:type="dxa"/>
            <w:noWrap/>
            <w:hideMark/>
          </w:tcPr>
          <w:p w14:paraId="056206E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w:t>
            </w:r>
          </w:p>
        </w:tc>
        <w:tc>
          <w:tcPr>
            <w:tcW w:w="983" w:type="dxa"/>
            <w:noWrap/>
            <w:hideMark/>
          </w:tcPr>
          <w:p w14:paraId="1CB0126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9</w:t>
            </w:r>
          </w:p>
        </w:tc>
        <w:tc>
          <w:tcPr>
            <w:tcW w:w="983" w:type="dxa"/>
            <w:noWrap/>
            <w:hideMark/>
          </w:tcPr>
          <w:p w14:paraId="29BED9A1"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37</w:t>
            </w:r>
          </w:p>
        </w:tc>
        <w:tc>
          <w:tcPr>
            <w:tcW w:w="983" w:type="dxa"/>
            <w:noWrap/>
            <w:hideMark/>
          </w:tcPr>
          <w:p w14:paraId="19AFB1A9"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38</w:t>
            </w:r>
          </w:p>
        </w:tc>
        <w:tc>
          <w:tcPr>
            <w:tcW w:w="983" w:type="dxa"/>
            <w:noWrap/>
            <w:hideMark/>
          </w:tcPr>
          <w:p w14:paraId="043F4E6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7</w:t>
            </w:r>
          </w:p>
        </w:tc>
        <w:tc>
          <w:tcPr>
            <w:tcW w:w="983" w:type="dxa"/>
            <w:noWrap/>
            <w:hideMark/>
          </w:tcPr>
          <w:p w14:paraId="0BAF8D21"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9</w:t>
            </w:r>
          </w:p>
        </w:tc>
        <w:tc>
          <w:tcPr>
            <w:tcW w:w="983" w:type="dxa"/>
            <w:noWrap/>
            <w:hideMark/>
          </w:tcPr>
          <w:p w14:paraId="68C5D7F1"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4</w:t>
            </w:r>
          </w:p>
        </w:tc>
        <w:tc>
          <w:tcPr>
            <w:tcW w:w="926" w:type="dxa"/>
            <w:noWrap/>
            <w:hideMark/>
          </w:tcPr>
          <w:p w14:paraId="08FA382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4</w:t>
            </w:r>
          </w:p>
        </w:tc>
        <w:tc>
          <w:tcPr>
            <w:tcW w:w="565" w:type="dxa"/>
            <w:noWrap/>
            <w:hideMark/>
          </w:tcPr>
          <w:p w14:paraId="024916D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1</w:t>
            </w:r>
          </w:p>
        </w:tc>
      </w:tr>
      <w:tr w:rsidR="004726A2" w:rsidRPr="005D51CB" w14:paraId="67B607BA" w14:textId="77777777" w:rsidTr="004726A2">
        <w:trPr>
          <w:trHeight w:val="300"/>
        </w:trPr>
        <w:tc>
          <w:tcPr>
            <w:tcW w:w="2725" w:type="dxa"/>
            <w:shd w:val="clear" w:color="auto" w:fill="D9D9D9" w:themeFill="background1" w:themeFillShade="D9"/>
            <w:noWrap/>
            <w:hideMark/>
          </w:tcPr>
          <w:p w14:paraId="38179DC0"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 vs. classical-best-tfidf</w:t>
            </w:r>
          </w:p>
        </w:tc>
        <w:tc>
          <w:tcPr>
            <w:tcW w:w="983" w:type="dxa"/>
            <w:noWrap/>
            <w:hideMark/>
          </w:tcPr>
          <w:p w14:paraId="7D0BA75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w:t>
            </w:r>
          </w:p>
        </w:tc>
        <w:tc>
          <w:tcPr>
            <w:tcW w:w="983" w:type="dxa"/>
            <w:noWrap/>
            <w:hideMark/>
          </w:tcPr>
          <w:p w14:paraId="431E9CB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3</w:t>
            </w:r>
          </w:p>
        </w:tc>
        <w:tc>
          <w:tcPr>
            <w:tcW w:w="983" w:type="dxa"/>
            <w:noWrap/>
            <w:hideMark/>
          </w:tcPr>
          <w:p w14:paraId="086F5E5F"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1</w:t>
            </w:r>
          </w:p>
        </w:tc>
        <w:tc>
          <w:tcPr>
            <w:tcW w:w="983" w:type="dxa"/>
            <w:noWrap/>
            <w:hideMark/>
          </w:tcPr>
          <w:p w14:paraId="33840AF9"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32</w:t>
            </w:r>
          </w:p>
        </w:tc>
        <w:tc>
          <w:tcPr>
            <w:tcW w:w="983" w:type="dxa"/>
            <w:noWrap/>
            <w:hideMark/>
          </w:tcPr>
          <w:p w14:paraId="6BA5CF9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8</w:t>
            </w:r>
          </w:p>
        </w:tc>
        <w:tc>
          <w:tcPr>
            <w:tcW w:w="983" w:type="dxa"/>
            <w:noWrap/>
            <w:hideMark/>
          </w:tcPr>
          <w:p w14:paraId="5319CB9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53</w:t>
            </w:r>
          </w:p>
        </w:tc>
        <w:tc>
          <w:tcPr>
            <w:tcW w:w="983" w:type="dxa"/>
            <w:noWrap/>
            <w:hideMark/>
          </w:tcPr>
          <w:p w14:paraId="1FA443E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61</w:t>
            </w:r>
          </w:p>
        </w:tc>
        <w:tc>
          <w:tcPr>
            <w:tcW w:w="926" w:type="dxa"/>
            <w:noWrap/>
            <w:hideMark/>
          </w:tcPr>
          <w:p w14:paraId="7BCD21BF"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6</w:t>
            </w:r>
          </w:p>
        </w:tc>
        <w:tc>
          <w:tcPr>
            <w:tcW w:w="565" w:type="dxa"/>
            <w:noWrap/>
            <w:hideMark/>
          </w:tcPr>
          <w:p w14:paraId="079484C4"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23</w:t>
            </w:r>
          </w:p>
        </w:tc>
      </w:tr>
      <w:tr w:rsidR="004726A2" w:rsidRPr="005D51CB" w14:paraId="2BF7C6F1" w14:textId="77777777" w:rsidTr="004726A2">
        <w:trPr>
          <w:trHeight w:val="300"/>
        </w:trPr>
        <w:tc>
          <w:tcPr>
            <w:tcW w:w="2725" w:type="dxa"/>
            <w:shd w:val="clear" w:color="auto" w:fill="D9D9D9" w:themeFill="background1" w:themeFillShade="D9"/>
            <w:noWrap/>
            <w:hideMark/>
          </w:tcPr>
          <w:p w14:paraId="4D535112"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 vs. classical-best-embeddings</w:t>
            </w:r>
          </w:p>
        </w:tc>
        <w:tc>
          <w:tcPr>
            <w:tcW w:w="983" w:type="dxa"/>
            <w:noWrap/>
            <w:hideMark/>
          </w:tcPr>
          <w:p w14:paraId="105A0BF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w:t>
            </w:r>
          </w:p>
        </w:tc>
        <w:tc>
          <w:tcPr>
            <w:tcW w:w="983" w:type="dxa"/>
            <w:noWrap/>
            <w:hideMark/>
          </w:tcPr>
          <w:p w14:paraId="6989AFD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4</w:t>
            </w:r>
          </w:p>
        </w:tc>
        <w:tc>
          <w:tcPr>
            <w:tcW w:w="983" w:type="dxa"/>
            <w:noWrap/>
            <w:hideMark/>
          </w:tcPr>
          <w:p w14:paraId="622B8BE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3</w:t>
            </w:r>
          </w:p>
        </w:tc>
        <w:tc>
          <w:tcPr>
            <w:tcW w:w="983" w:type="dxa"/>
            <w:noWrap/>
            <w:hideMark/>
          </w:tcPr>
          <w:p w14:paraId="3BA394C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94</w:t>
            </w:r>
          </w:p>
        </w:tc>
        <w:tc>
          <w:tcPr>
            <w:tcW w:w="983" w:type="dxa"/>
            <w:noWrap/>
            <w:hideMark/>
          </w:tcPr>
          <w:p w14:paraId="0D8F916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1</w:t>
            </w:r>
          </w:p>
        </w:tc>
        <w:tc>
          <w:tcPr>
            <w:tcW w:w="983" w:type="dxa"/>
            <w:noWrap/>
            <w:hideMark/>
          </w:tcPr>
          <w:p w14:paraId="57C9E09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4</w:t>
            </w:r>
          </w:p>
        </w:tc>
        <w:tc>
          <w:tcPr>
            <w:tcW w:w="983" w:type="dxa"/>
            <w:noWrap/>
            <w:hideMark/>
          </w:tcPr>
          <w:p w14:paraId="76BA590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7</w:t>
            </w:r>
          </w:p>
        </w:tc>
        <w:tc>
          <w:tcPr>
            <w:tcW w:w="926" w:type="dxa"/>
            <w:noWrap/>
            <w:hideMark/>
          </w:tcPr>
          <w:p w14:paraId="65F6164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6</w:t>
            </w:r>
          </w:p>
        </w:tc>
        <w:tc>
          <w:tcPr>
            <w:tcW w:w="565" w:type="dxa"/>
            <w:noWrap/>
            <w:hideMark/>
          </w:tcPr>
          <w:p w14:paraId="2CC2104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2</w:t>
            </w:r>
          </w:p>
        </w:tc>
      </w:tr>
      <w:tr w:rsidR="004726A2" w:rsidRPr="005D51CB" w14:paraId="65B75A95" w14:textId="77777777" w:rsidTr="004726A2">
        <w:trPr>
          <w:trHeight w:val="300"/>
        </w:trPr>
        <w:tc>
          <w:tcPr>
            <w:tcW w:w="2725" w:type="dxa"/>
            <w:shd w:val="clear" w:color="auto" w:fill="D9D9D9" w:themeFill="background1" w:themeFillShade="D9"/>
            <w:noWrap/>
            <w:hideMark/>
          </w:tcPr>
          <w:p w14:paraId="5B97E025"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nli vs. classical-best-tfidf</w:t>
            </w:r>
          </w:p>
        </w:tc>
        <w:tc>
          <w:tcPr>
            <w:tcW w:w="983" w:type="dxa"/>
            <w:noWrap/>
            <w:hideMark/>
          </w:tcPr>
          <w:p w14:paraId="6C7EC80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403</w:t>
            </w:r>
          </w:p>
        </w:tc>
        <w:tc>
          <w:tcPr>
            <w:tcW w:w="983" w:type="dxa"/>
            <w:noWrap/>
            <w:hideMark/>
          </w:tcPr>
          <w:p w14:paraId="56CD880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82</w:t>
            </w:r>
          </w:p>
        </w:tc>
        <w:tc>
          <w:tcPr>
            <w:tcW w:w="983" w:type="dxa"/>
            <w:noWrap/>
            <w:hideMark/>
          </w:tcPr>
          <w:p w14:paraId="25E8E87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51</w:t>
            </w:r>
          </w:p>
        </w:tc>
        <w:tc>
          <w:tcPr>
            <w:tcW w:w="983" w:type="dxa"/>
            <w:noWrap/>
            <w:hideMark/>
          </w:tcPr>
          <w:p w14:paraId="7329CD6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42</w:t>
            </w:r>
          </w:p>
        </w:tc>
        <w:tc>
          <w:tcPr>
            <w:tcW w:w="983" w:type="dxa"/>
            <w:noWrap/>
            <w:hideMark/>
          </w:tcPr>
          <w:p w14:paraId="25B8E10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7</w:t>
            </w:r>
          </w:p>
        </w:tc>
        <w:tc>
          <w:tcPr>
            <w:tcW w:w="983" w:type="dxa"/>
            <w:noWrap/>
            <w:hideMark/>
          </w:tcPr>
          <w:p w14:paraId="409D747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32</w:t>
            </w:r>
          </w:p>
        </w:tc>
        <w:tc>
          <w:tcPr>
            <w:tcW w:w="983" w:type="dxa"/>
            <w:noWrap/>
            <w:hideMark/>
          </w:tcPr>
          <w:p w14:paraId="738A493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44</w:t>
            </w:r>
          </w:p>
        </w:tc>
        <w:tc>
          <w:tcPr>
            <w:tcW w:w="926" w:type="dxa"/>
            <w:noWrap/>
            <w:hideMark/>
          </w:tcPr>
          <w:p w14:paraId="1B283F44"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46</w:t>
            </w:r>
          </w:p>
        </w:tc>
        <w:tc>
          <w:tcPr>
            <w:tcW w:w="565" w:type="dxa"/>
            <w:noWrap/>
            <w:hideMark/>
          </w:tcPr>
          <w:p w14:paraId="720FDDA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43</w:t>
            </w:r>
          </w:p>
        </w:tc>
      </w:tr>
      <w:tr w:rsidR="004726A2" w:rsidRPr="005D51CB" w14:paraId="32881CDF" w14:textId="77777777" w:rsidTr="004726A2">
        <w:trPr>
          <w:trHeight w:val="300"/>
        </w:trPr>
        <w:tc>
          <w:tcPr>
            <w:tcW w:w="2725" w:type="dxa"/>
            <w:shd w:val="clear" w:color="auto" w:fill="D9D9D9" w:themeFill="background1" w:themeFillShade="D9"/>
            <w:noWrap/>
            <w:hideMark/>
          </w:tcPr>
          <w:p w14:paraId="461AFD57"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nli vs. classical-best-embeddings</w:t>
            </w:r>
          </w:p>
        </w:tc>
        <w:tc>
          <w:tcPr>
            <w:tcW w:w="983" w:type="dxa"/>
            <w:noWrap/>
            <w:hideMark/>
          </w:tcPr>
          <w:p w14:paraId="1475CC1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403</w:t>
            </w:r>
          </w:p>
        </w:tc>
        <w:tc>
          <w:tcPr>
            <w:tcW w:w="983" w:type="dxa"/>
            <w:noWrap/>
            <w:hideMark/>
          </w:tcPr>
          <w:p w14:paraId="0622A3B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23</w:t>
            </w:r>
          </w:p>
        </w:tc>
        <w:tc>
          <w:tcPr>
            <w:tcW w:w="983" w:type="dxa"/>
            <w:noWrap/>
            <w:hideMark/>
          </w:tcPr>
          <w:p w14:paraId="79F02AE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14</w:t>
            </w:r>
          </w:p>
        </w:tc>
        <w:tc>
          <w:tcPr>
            <w:tcW w:w="983" w:type="dxa"/>
            <w:noWrap/>
            <w:hideMark/>
          </w:tcPr>
          <w:p w14:paraId="0DABB8D1"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4</w:t>
            </w:r>
          </w:p>
        </w:tc>
        <w:tc>
          <w:tcPr>
            <w:tcW w:w="983" w:type="dxa"/>
            <w:noWrap/>
            <w:hideMark/>
          </w:tcPr>
          <w:p w14:paraId="0FDDE10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w:t>
            </w:r>
          </w:p>
        </w:tc>
        <w:tc>
          <w:tcPr>
            <w:tcW w:w="983" w:type="dxa"/>
            <w:noWrap/>
            <w:hideMark/>
          </w:tcPr>
          <w:p w14:paraId="4E0D83E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3</w:t>
            </w:r>
          </w:p>
        </w:tc>
        <w:tc>
          <w:tcPr>
            <w:tcW w:w="983" w:type="dxa"/>
            <w:noWrap/>
            <w:hideMark/>
          </w:tcPr>
          <w:p w14:paraId="7789487E"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w:t>
            </w:r>
          </w:p>
        </w:tc>
        <w:tc>
          <w:tcPr>
            <w:tcW w:w="926" w:type="dxa"/>
            <w:noWrap/>
            <w:hideMark/>
          </w:tcPr>
          <w:p w14:paraId="68AF105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5</w:t>
            </w:r>
          </w:p>
        </w:tc>
        <w:tc>
          <w:tcPr>
            <w:tcW w:w="565" w:type="dxa"/>
            <w:noWrap/>
            <w:hideMark/>
          </w:tcPr>
          <w:p w14:paraId="1F12E28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92</w:t>
            </w:r>
          </w:p>
        </w:tc>
      </w:tr>
      <w:tr w:rsidR="004726A2" w:rsidRPr="005D51CB" w14:paraId="74DE5EC3" w14:textId="77777777" w:rsidTr="004726A2">
        <w:trPr>
          <w:trHeight w:val="300"/>
        </w:trPr>
        <w:tc>
          <w:tcPr>
            <w:tcW w:w="2725" w:type="dxa"/>
            <w:shd w:val="clear" w:color="auto" w:fill="D9D9D9" w:themeFill="background1" w:themeFillShade="D9"/>
            <w:noWrap/>
            <w:hideMark/>
          </w:tcPr>
          <w:p w14:paraId="2AC85EB8"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nli vs. BERT-base</w:t>
            </w:r>
          </w:p>
        </w:tc>
        <w:tc>
          <w:tcPr>
            <w:tcW w:w="983" w:type="dxa"/>
            <w:noWrap/>
            <w:hideMark/>
          </w:tcPr>
          <w:p w14:paraId="63E68C2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403</w:t>
            </w:r>
          </w:p>
        </w:tc>
        <w:tc>
          <w:tcPr>
            <w:tcW w:w="983" w:type="dxa"/>
            <w:noWrap/>
            <w:hideMark/>
          </w:tcPr>
          <w:p w14:paraId="1E9C008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9</w:t>
            </w:r>
          </w:p>
        </w:tc>
        <w:tc>
          <w:tcPr>
            <w:tcW w:w="983" w:type="dxa"/>
            <w:noWrap/>
            <w:hideMark/>
          </w:tcPr>
          <w:p w14:paraId="61CBEEC9"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41</w:t>
            </w:r>
          </w:p>
        </w:tc>
        <w:tc>
          <w:tcPr>
            <w:tcW w:w="983" w:type="dxa"/>
            <w:noWrap/>
            <w:hideMark/>
          </w:tcPr>
          <w:p w14:paraId="67948F6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w:t>
            </w:r>
          </w:p>
        </w:tc>
        <w:tc>
          <w:tcPr>
            <w:tcW w:w="983" w:type="dxa"/>
            <w:noWrap/>
            <w:hideMark/>
          </w:tcPr>
          <w:p w14:paraId="494D477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01</w:t>
            </w:r>
          </w:p>
        </w:tc>
        <w:tc>
          <w:tcPr>
            <w:tcW w:w="983" w:type="dxa"/>
            <w:noWrap/>
            <w:hideMark/>
          </w:tcPr>
          <w:p w14:paraId="34BB882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1</w:t>
            </w:r>
          </w:p>
        </w:tc>
        <w:tc>
          <w:tcPr>
            <w:tcW w:w="983" w:type="dxa"/>
            <w:noWrap/>
            <w:hideMark/>
          </w:tcPr>
          <w:p w14:paraId="19633DE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7</w:t>
            </w:r>
          </w:p>
        </w:tc>
        <w:tc>
          <w:tcPr>
            <w:tcW w:w="926" w:type="dxa"/>
            <w:noWrap/>
            <w:hideMark/>
          </w:tcPr>
          <w:p w14:paraId="0F4A7274"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4</w:t>
            </w:r>
          </w:p>
        </w:tc>
        <w:tc>
          <w:tcPr>
            <w:tcW w:w="565" w:type="dxa"/>
            <w:noWrap/>
            <w:hideMark/>
          </w:tcPr>
          <w:p w14:paraId="3615941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w:t>
            </w:r>
          </w:p>
        </w:tc>
      </w:tr>
    </w:tbl>
    <w:p w14:paraId="03FB9908" w14:textId="275B318F" w:rsidR="000C2732" w:rsidRDefault="000C2732" w:rsidP="004548CC">
      <w:pPr>
        <w:jc w:val="both"/>
        <w:rPr>
          <w:rFonts w:ascii="Calibri" w:hAnsi="Calibri" w:cs="Calibri"/>
        </w:rPr>
      </w:pPr>
    </w:p>
    <w:p w14:paraId="70890666" w14:textId="53C773E2" w:rsidR="005D51CB" w:rsidRDefault="005D51CB" w:rsidP="004548CC">
      <w:pPr>
        <w:jc w:val="both"/>
        <w:rPr>
          <w:rFonts w:ascii="Calibri" w:hAnsi="Calibri" w:cs="Calibri"/>
        </w:rPr>
      </w:pPr>
    </w:p>
    <w:p w14:paraId="25B5969F" w14:textId="42600C5B" w:rsidR="005D51CB" w:rsidRDefault="005D51CB" w:rsidP="004548CC">
      <w:pPr>
        <w:jc w:val="both"/>
        <w:rPr>
          <w:rFonts w:ascii="Calibri" w:hAnsi="Calibri" w:cs="Calibri"/>
        </w:rPr>
      </w:pPr>
    </w:p>
    <w:p w14:paraId="79C6DA8B" w14:textId="77777777" w:rsidR="005D51CB" w:rsidRDefault="005D51CB" w:rsidP="004548CC">
      <w:pPr>
        <w:jc w:val="both"/>
        <w:rPr>
          <w:rFonts w:ascii="Calibri" w:hAnsi="Calibri" w:cs="Calibri"/>
        </w:rPr>
      </w:pPr>
    </w:p>
    <w:p w14:paraId="1DFCE339" w14:textId="77777777" w:rsidR="0067375E" w:rsidRPr="008D1FD3" w:rsidRDefault="0067375E" w:rsidP="004548CC">
      <w:pPr>
        <w:jc w:val="both"/>
        <w:rPr>
          <w:rFonts w:ascii="Calibri" w:hAnsi="Calibri" w:cs="Calibri"/>
        </w:rPr>
      </w:pPr>
    </w:p>
    <w:p w14:paraId="5CE1D217" w14:textId="3F460FA5" w:rsidR="004F5136" w:rsidRPr="0067375E" w:rsidRDefault="009A52F4" w:rsidP="0067375E">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1</w:t>
      </w:r>
      <w:r w:rsidRPr="008D1FD3">
        <w:rPr>
          <w:color w:val="000000" w:themeColor="text1"/>
          <w:sz w:val="24"/>
          <w:szCs w:val="24"/>
        </w:rPr>
        <w:fldChar w:fldCharType="end"/>
      </w:r>
      <w:r w:rsidRPr="008D1FD3">
        <w:rPr>
          <w:color w:val="000000" w:themeColor="text1"/>
          <w:sz w:val="24"/>
          <w:szCs w:val="24"/>
        </w:rPr>
        <w:t xml:space="preserve"> - Average F1-micro difference between different algorithms</w:t>
      </w:r>
      <w:r w:rsidR="007950E1">
        <w:rPr>
          <w:color w:val="000000" w:themeColor="text1"/>
          <w:sz w:val="24"/>
          <w:szCs w:val="24"/>
        </w:rPr>
        <w:t>, all datasets</w:t>
      </w:r>
    </w:p>
    <w:tbl>
      <w:tblPr>
        <w:tblStyle w:val="TableGrid"/>
        <w:tblW w:w="11034" w:type="dxa"/>
        <w:tblInd w:w="-998" w:type="dxa"/>
        <w:tblLook w:val="04A0" w:firstRow="1" w:lastRow="0" w:firstColumn="1" w:lastColumn="0" w:noHBand="0" w:noVBand="1"/>
      </w:tblPr>
      <w:tblGrid>
        <w:gridCol w:w="2649"/>
        <w:gridCol w:w="983"/>
        <w:gridCol w:w="983"/>
        <w:gridCol w:w="983"/>
        <w:gridCol w:w="983"/>
        <w:gridCol w:w="983"/>
        <w:gridCol w:w="983"/>
        <w:gridCol w:w="983"/>
        <w:gridCol w:w="819"/>
        <w:gridCol w:w="686"/>
      </w:tblGrid>
      <w:tr w:rsidR="005D51CB" w:rsidRPr="005D51CB" w14:paraId="209C20E7" w14:textId="77777777" w:rsidTr="004726A2">
        <w:trPr>
          <w:trHeight w:val="300"/>
        </w:trPr>
        <w:tc>
          <w:tcPr>
            <w:tcW w:w="2649" w:type="dxa"/>
            <w:shd w:val="clear" w:color="auto" w:fill="BFBFBF" w:themeFill="background1" w:themeFillShade="BF"/>
            <w:noWrap/>
            <w:hideMark/>
          </w:tcPr>
          <w:p w14:paraId="5F84D4E8"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Sample size</w:t>
            </w:r>
          </w:p>
        </w:tc>
        <w:tc>
          <w:tcPr>
            <w:tcW w:w="983" w:type="dxa"/>
            <w:shd w:val="clear" w:color="auto" w:fill="BFBFBF" w:themeFill="background1" w:themeFillShade="BF"/>
            <w:noWrap/>
            <w:hideMark/>
          </w:tcPr>
          <w:p w14:paraId="05E8C065"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0 (8 datasets)</w:t>
            </w:r>
          </w:p>
        </w:tc>
        <w:tc>
          <w:tcPr>
            <w:tcW w:w="983" w:type="dxa"/>
            <w:shd w:val="clear" w:color="auto" w:fill="BFBFBF" w:themeFill="background1" w:themeFillShade="BF"/>
            <w:noWrap/>
            <w:hideMark/>
          </w:tcPr>
          <w:p w14:paraId="4D299CAF"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100 (8 datasets)</w:t>
            </w:r>
          </w:p>
        </w:tc>
        <w:tc>
          <w:tcPr>
            <w:tcW w:w="983" w:type="dxa"/>
            <w:shd w:val="clear" w:color="auto" w:fill="BFBFBF" w:themeFill="background1" w:themeFillShade="BF"/>
            <w:noWrap/>
            <w:hideMark/>
          </w:tcPr>
          <w:p w14:paraId="506CD60A"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500 (8 datasets)</w:t>
            </w:r>
          </w:p>
        </w:tc>
        <w:tc>
          <w:tcPr>
            <w:tcW w:w="983" w:type="dxa"/>
            <w:shd w:val="clear" w:color="auto" w:fill="BFBFBF" w:themeFill="background1" w:themeFillShade="BF"/>
            <w:noWrap/>
            <w:hideMark/>
          </w:tcPr>
          <w:p w14:paraId="7A5C301F"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1000 (8 datasets)</w:t>
            </w:r>
          </w:p>
        </w:tc>
        <w:tc>
          <w:tcPr>
            <w:tcW w:w="983" w:type="dxa"/>
            <w:shd w:val="clear" w:color="auto" w:fill="BFBFBF" w:themeFill="background1" w:themeFillShade="BF"/>
            <w:noWrap/>
            <w:hideMark/>
          </w:tcPr>
          <w:p w14:paraId="3DAF0415"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2500 (8 datasets)</w:t>
            </w:r>
          </w:p>
        </w:tc>
        <w:tc>
          <w:tcPr>
            <w:tcW w:w="983" w:type="dxa"/>
            <w:shd w:val="clear" w:color="auto" w:fill="BFBFBF" w:themeFill="background1" w:themeFillShade="BF"/>
            <w:noWrap/>
            <w:hideMark/>
          </w:tcPr>
          <w:p w14:paraId="7E3C65FA"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5000 (4 datasets)</w:t>
            </w:r>
          </w:p>
        </w:tc>
        <w:tc>
          <w:tcPr>
            <w:tcW w:w="983" w:type="dxa"/>
            <w:shd w:val="clear" w:color="auto" w:fill="BFBFBF" w:themeFill="background1" w:themeFillShade="BF"/>
            <w:noWrap/>
            <w:hideMark/>
          </w:tcPr>
          <w:p w14:paraId="6E212B8B"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10000 (3 datasets)</w:t>
            </w:r>
          </w:p>
        </w:tc>
        <w:tc>
          <w:tcPr>
            <w:tcW w:w="819" w:type="dxa"/>
            <w:shd w:val="clear" w:color="auto" w:fill="BFBFBF" w:themeFill="background1" w:themeFillShade="BF"/>
            <w:noWrap/>
            <w:hideMark/>
          </w:tcPr>
          <w:p w14:paraId="099059ED"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mean (100 to 2500)</w:t>
            </w:r>
          </w:p>
        </w:tc>
        <w:tc>
          <w:tcPr>
            <w:tcW w:w="685" w:type="dxa"/>
            <w:shd w:val="clear" w:color="auto" w:fill="BFBFBF" w:themeFill="background1" w:themeFillShade="BF"/>
            <w:noWrap/>
            <w:hideMark/>
          </w:tcPr>
          <w:p w14:paraId="01D69844"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mean all</w:t>
            </w:r>
          </w:p>
        </w:tc>
      </w:tr>
      <w:tr w:rsidR="005D51CB" w:rsidRPr="005D51CB" w14:paraId="3FBED2D4" w14:textId="77777777" w:rsidTr="004726A2">
        <w:trPr>
          <w:trHeight w:val="300"/>
        </w:trPr>
        <w:tc>
          <w:tcPr>
            <w:tcW w:w="2649" w:type="dxa"/>
            <w:shd w:val="clear" w:color="auto" w:fill="D9D9D9" w:themeFill="background1" w:themeFillShade="D9"/>
            <w:noWrap/>
            <w:hideMark/>
          </w:tcPr>
          <w:p w14:paraId="20A6FA3D"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classical-best-embeddings vs. classical-best-tfidf</w:t>
            </w:r>
          </w:p>
        </w:tc>
        <w:tc>
          <w:tcPr>
            <w:tcW w:w="983" w:type="dxa"/>
            <w:noWrap/>
            <w:hideMark/>
          </w:tcPr>
          <w:p w14:paraId="40DAC91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w:t>
            </w:r>
          </w:p>
        </w:tc>
        <w:tc>
          <w:tcPr>
            <w:tcW w:w="983" w:type="dxa"/>
            <w:noWrap/>
            <w:hideMark/>
          </w:tcPr>
          <w:p w14:paraId="2461ED9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1</w:t>
            </w:r>
          </w:p>
        </w:tc>
        <w:tc>
          <w:tcPr>
            <w:tcW w:w="983" w:type="dxa"/>
            <w:noWrap/>
            <w:hideMark/>
          </w:tcPr>
          <w:p w14:paraId="5BE3CEEE"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1</w:t>
            </w:r>
          </w:p>
        </w:tc>
        <w:tc>
          <w:tcPr>
            <w:tcW w:w="983" w:type="dxa"/>
            <w:noWrap/>
            <w:hideMark/>
          </w:tcPr>
          <w:p w14:paraId="4D8678F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1</w:t>
            </w:r>
          </w:p>
        </w:tc>
        <w:tc>
          <w:tcPr>
            <w:tcW w:w="983" w:type="dxa"/>
            <w:noWrap/>
            <w:hideMark/>
          </w:tcPr>
          <w:p w14:paraId="3ADAB8C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08</w:t>
            </w:r>
          </w:p>
        </w:tc>
        <w:tc>
          <w:tcPr>
            <w:tcW w:w="983" w:type="dxa"/>
            <w:noWrap/>
            <w:hideMark/>
          </w:tcPr>
          <w:p w14:paraId="73EE799C"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42</w:t>
            </w:r>
          </w:p>
        </w:tc>
        <w:tc>
          <w:tcPr>
            <w:tcW w:w="983" w:type="dxa"/>
            <w:noWrap/>
            <w:hideMark/>
          </w:tcPr>
          <w:p w14:paraId="1EBC4A0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33</w:t>
            </w:r>
          </w:p>
        </w:tc>
        <w:tc>
          <w:tcPr>
            <w:tcW w:w="819" w:type="dxa"/>
            <w:noWrap/>
            <w:hideMark/>
          </w:tcPr>
          <w:p w14:paraId="3871188E"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3</w:t>
            </w:r>
          </w:p>
        </w:tc>
        <w:tc>
          <w:tcPr>
            <w:tcW w:w="685" w:type="dxa"/>
            <w:noWrap/>
            <w:hideMark/>
          </w:tcPr>
          <w:p w14:paraId="65C7DEE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8</w:t>
            </w:r>
          </w:p>
        </w:tc>
      </w:tr>
      <w:tr w:rsidR="005D51CB" w:rsidRPr="005D51CB" w14:paraId="463CE757" w14:textId="77777777" w:rsidTr="004726A2">
        <w:trPr>
          <w:trHeight w:val="300"/>
        </w:trPr>
        <w:tc>
          <w:tcPr>
            <w:tcW w:w="2649" w:type="dxa"/>
            <w:shd w:val="clear" w:color="auto" w:fill="D9D9D9" w:themeFill="background1" w:themeFillShade="D9"/>
            <w:noWrap/>
            <w:hideMark/>
          </w:tcPr>
          <w:p w14:paraId="16AAEE7A"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 vs. classical-best-tfidf</w:t>
            </w:r>
          </w:p>
        </w:tc>
        <w:tc>
          <w:tcPr>
            <w:tcW w:w="983" w:type="dxa"/>
            <w:noWrap/>
            <w:hideMark/>
          </w:tcPr>
          <w:p w14:paraId="368B818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w:t>
            </w:r>
          </w:p>
        </w:tc>
        <w:tc>
          <w:tcPr>
            <w:tcW w:w="983" w:type="dxa"/>
            <w:noWrap/>
            <w:hideMark/>
          </w:tcPr>
          <w:p w14:paraId="20F515A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6</w:t>
            </w:r>
          </w:p>
        </w:tc>
        <w:tc>
          <w:tcPr>
            <w:tcW w:w="983" w:type="dxa"/>
            <w:noWrap/>
            <w:hideMark/>
          </w:tcPr>
          <w:p w14:paraId="754B5F1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1</w:t>
            </w:r>
          </w:p>
        </w:tc>
        <w:tc>
          <w:tcPr>
            <w:tcW w:w="983" w:type="dxa"/>
            <w:noWrap/>
            <w:hideMark/>
          </w:tcPr>
          <w:p w14:paraId="678B9F2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7</w:t>
            </w:r>
          </w:p>
        </w:tc>
        <w:tc>
          <w:tcPr>
            <w:tcW w:w="983" w:type="dxa"/>
            <w:noWrap/>
            <w:hideMark/>
          </w:tcPr>
          <w:p w14:paraId="7265F5E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5</w:t>
            </w:r>
          </w:p>
        </w:tc>
        <w:tc>
          <w:tcPr>
            <w:tcW w:w="983" w:type="dxa"/>
            <w:noWrap/>
            <w:hideMark/>
          </w:tcPr>
          <w:p w14:paraId="4C96C0F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7</w:t>
            </w:r>
          </w:p>
        </w:tc>
        <w:tc>
          <w:tcPr>
            <w:tcW w:w="983" w:type="dxa"/>
            <w:noWrap/>
            <w:hideMark/>
          </w:tcPr>
          <w:p w14:paraId="4E755989"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9</w:t>
            </w:r>
          </w:p>
        </w:tc>
        <w:tc>
          <w:tcPr>
            <w:tcW w:w="819" w:type="dxa"/>
            <w:noWrap/>
            <w:hideMark/>
          </w:tcPr>
          <w:p w14:paraId="06F8B12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2</w:t>
            </w:r>
          </w:p>
        </w:tc>
        <w:tc>
          <w:tcPr>
            <w:tcW w:w="685" w:type="dxa"/>
            <w:noWrap/>
            <w:hideMark/>
          </w:tcPr>
          <w:p w14:paraId="0DB079C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4</w:t>
            </w:r>
          </w:p>
        </w:tc>
      </w:tr>
      <w:tr w:rsidR="005D51CB" w:rsidRPr="005D51CB" w14:paraId="58BE658B" w14:textId="77777777" w:rsidTr="004726A2">
        <w:trPr>
          <w:trHeight w:val="300"/>
        </w:trPr>
        <w:tc>
          <w:tcPr>
            <w:tcW w:w="2649" w:type="dxa"/>
            <w:shd w:val="clear" w:color="auto" w:fill="D9D9D9" w:themeFill="background1" w:themeFillShade="D9"/>
            <w:noWrap/>
            <w:hideMark/>
          </w:tcPr>
          <w:p w14:paraId="2983CDD9"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 vs. classical-best-embeddings</w:t>
            </w:r>
          </w:p>
        </w:tc>
        <w:tc>
          <w:tcPr>
            <w:tcW w:w="983" w:type="dxa"/>
            <w:noWrap/>
            <w:hideMark/>
          </w:tcPr>
          <w:p w14:paraId="407CBE1F"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w:t>
            </w:r>
          </w:p>
        </w:tc>
        <w:tc>
          <w:tcPr>
            <w:tcW w:w="983" w:type="dxa"/>
            <w:noWrap/>
            <w:hideMark/>
          </w:tcPr>
          <w:p w14:paraId="0C967F4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5</w:t>
            </w:r>
          </w:p>
        </w:tc>
        <w:tc>
          <w:tcPr>
            <w:tcW w:w="983" w:type="dxa"/>
            <w:noWrap/>
            <w:hideMark/>
          </w:tcPr>
          <w:p w14:paraId="049CD23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w:t>
            </w:r>
          </w:p>
        </w:tc>
        <w:tc>
          <w:tcPr>
            <w:tcW w:w="983" w:type="dxa"/>
            <w:noWrap/>
            <w:hideMark/>
          </w:tcPr>
          <w:p w14:paraId="0F38FCD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6</w:t>
            </w:r>
          </w:p>
        </w:tc>
        <w:tc>
          <w:tcPr>
            <w:tcW w:w="983" w:type="dxa"/>
            <w:noWrap/>
            <w:hideMark/>
          </w:tcPr>
          <w:p w14:paraId="1847B54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7</w:t>
            </w:r>
          </w:p>
        </w:tc>
        <w:tc>
          <w:tcPr>
            <w:tcW w:w="983" w:type="dxa"/>
            <w:noWrap/>
            <w:hideMark/>
          </w:tcPr>
          <w:p w14:paraId="1202D02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5</w:t>
            </w:r>
          </w:p>
        </w:tc>
        <w:tc>
          <w:tcPr>
            <w:tcW w:w="983" w:type="dxa"/>
            <w:noWrap/>
            <w:hideMark/>
          </w:tcPr>
          <w:p w14:paraId="10F7E36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6</w:t>
            </w:r>
          </w:p>
        </w:tc>
        <w:tc>
          <w:tcPr>
            <w:tcW w:w="819" w:type="dxa"/>
            <w:noWrap/>
            <w:hideMark/>
          </w:tcPr>
          <w:p w14:paraId="10DA9BB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49</w:t>
            </w:r>
          </w:p>
        </w:tc>
        <w:tc>
          <w:tcPr>
            <w:tcW w:w="685" w:type="dxa"/>
            <w:noWrap/>
            <w:hideMark/>
          </w:tcPr>
          <w:p w14:paraId="2D956E8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6</w:t>
            </w:r>
          </w:p>
        </w:tc>
      </w:tr>
      <w:tr w:rsidR="005D51CB" w:rsidRPr="005D51CB" w14:paraId="1977E5EA" w14:textId="77777777" w:rsidTr="004726A2">
        <w:trPr>
          <w:trHeight w:val="300"/>
        </w:trPr>
        <w:tc>
          <w:tcPr>
            <w:tcW w:w="2649" w:type="dxa"/>
            <w:shd w:val="clear" w:color="auto" w:fill="D9D9D9" w:themeFill="background1" w:themeFillShade="D9"/>
            <w:noWrap/>
            <w:hideMark/>
          </w:tcPr>
          <w:p w14:paraId="1B4A754B"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nli vs. classical-best-tfidf</w:t>
            </w:r>
          </w:p>
        </w:tc>
        <w:tc>
          <w:tcPr>
            <w:tcW w:w="983" w:type="dxa"/>
            <w:noWrap/>
            <w:hideMark/>
          </w:tcPr>
          <w:p w14:paraId="1282720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559</w:t>
            </w:r>
          </w:p>
        </w:tc>
        <w:tc>
          <w:tcPr>
            <w:tcW w:w="983" w:type="dxa"/>
            <w:noWrap/>
            <w:hideMark/>
          </w:tcPr>
          <w:p w14:paraId="315D175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26</w:t>
            </w:r>
          </w:p>
        </w:tc>
        <w:tc>
          <w:tcPr>
            <w:tcW w:w="983" w:type="dxa"/>
            <w:noWrap/>
            <w:hideMark/>
          </w:tcPr>
          <w:p w14:paraId="5B5613B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9</w:t>
            </w:r>
          </w:p>
        </w:tc>
        <w:tc>
          <w:tcPr>
            <w:tcW w:w="983" w:type="dxa"/>
            <w:noWrap/>
            <w:hideMark/>
          </w:tcPr>
          <w:p w14:paraId="103E3D0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3</w:t>
            </w:r>
          </w:p>
        </w:tc>
        <w:tc>
          <w:tcPr>
            <w:tcW w:w="983" w:type="dxa"/>
            <w:noWrap/>
            <w:hideMark/>
          </w:tcPr>
          <w:p w14:paraId="3EB7F33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9</w:t>
            </w:r>
          </w:p>
        </w:tc>
        <w:tc>
          <w:tcPr>
            <w:tcW w:w="983" w:type="dxa"/>
            <w:noWrap/>
            <w:hideMark/>
          </w:tcPr>
          <w:p w14:paraId="31FA24E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92</w:t>
            </w:r>
          </w:p>
        </w:tc>
        <w:tc>
          <w:tcPr>
            <w:tcW w:w="983" w:type="dxa"/>
            <w:noWrap/>
            <w:hideMark/>
          </w:tcPr>
          <w:p w14:paraId="646673EE"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98</w:t>
            </w:r>
          </w:p>
        </w:tc>
        <w:tc>
          <w:tcPr>
            <w:tcW w:w="819" w:type="dxa"/>
            <w:noWrap/>
            <w:hideMark/>
          </w:tcPr>
          <w:p w14:paraId="497A4C4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4</w:t>
            </w:r>
          </w:p>
        </w:tc>
        <w:tc>
          <w:tcPr>
            <w:tcW w:w="685" w:type="dxa"/>
            <w:noWrap/>
            <w:hideMark/>
          </w:tcPr>
          <w:p w14:paraId="73CCF8F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8</w:t>
            </w:r>
          </w:p>
        </w:tc>
      </w:tr>
      <w:tr w:rsidR="005D51CB" w:rsidRPr="005D51CB" w14:paraId="13E49D83" w14:textId="77777777" w:rsidTr="004726A2">
        <w:trPr>
          <w:trHeight w:val="300"/>
        </w:trPr>
        <w:tc>
          <w:tcPr>
            <w:tcW w:w="2649" w:type="dxa"/>
            <w:shd w:val="clear" w:color="auto" w:fill="D9D9D9" w:themeFill="background1" w:themeFillShade="D9"/>
            <w:noWrap/>
            <w:hideMark/>
          </w:tcPr>
          <w:p w14:paraId="27BBEEE4"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nli vs. classical-best-embeddings</w:t>
            </w:r>
          </w:p>
        </w:tc>
        <w:tc>
          <w:tcPr>
            <w:tcW w:w="983" w:type="dxa"/>
            <w:noWrap/>
            <w:hideMark/>
          </w:tcPr>
          <w:p w14:paraId="6FC87319"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559</w:t>
            </w:r>
          </w:p>
        </w:tc>
        <w:tc>
          <w:tcPr>
            <w:tcW w:w="983" w:type="dxa"/>
            <w:noWrap/>
            <w:hideMark/>
          </w:tcPr>
          <w:p w14:paraId="77F470D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5</w:t>
            </w:r>
          </w:p>
        </w:tc>
        <w:tc>
          <w:tcPr>
            <w:tcW w:w="983" w:type="dxa"/>
            <w:noWrap/>
            <w:hideMark/>
          </w:tcPr>
          <w:p w14:paraId="779A554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8</w:t>
            </w:r>
          </w:p>
        </w:tc>
        <w:tc>
          <w:tcPr>
            <w:tcW w:w="983" w:type="dxa"/>
            <w:noWrap/>
            <w:hideMark/>
          </w:tcPr>
          <w:p w14:paraId="76C5746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2</w:t>
            </w:r>
          </w:p>
        </w:tc>
        <w:tc>
          <w:tcPr>
            <w:tcW w:w="983" w:type="dxa"/>
            <w:noWrap/>
            <w:hideMark/>
          </w:tcPr>
          <w:p w14:paraId="100F92E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1</w:t>
            </w:r>
          </w:p>
        </w:tc>
        <w:tc>
          <w:tcPr>
            <w:tcW w:w="983" w:type="dxa"/>
            <w:noWrap/>
            <w:hideMark/>
          </w:tcPr>
          <w:p w14:paraId="40824DC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w:t>
            </w:r>
          </w:p>
        </w:tc>
        <w:tc>
          <w:tcPr>
            <w:tcW w:w="983" w:type="dxa"/>
            <w:noWrap/>
            <w:hideMark/>
          </w:tcPr>
          <w:p w14:paraId="61EF94A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5</w:t>
            </w:r>
          </w:p>
        </w:tc>
        <w:tc>
          <w:tcPr>
            <w:tcW w:w="819" w:type="dxa"/>
            <w:noWrap/>
            <w:hideMark/>
          </w:tcPr>
          <w:p w14:paraId="3F279D9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1</w:t>
            </w:r>
          </w:p>
        </w:tc>
        <w:tc>
          <w:tcPr>
            <w:tcW w:w="685" w:type="dxa"/>
            <w:noWrap/>
            <w:hideMark/>
          </w:tcPr>
          <w:p w14:paraId="6DD4B304"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w:t>
            </w:r>
          </w:p>
        </w:tc>
      </w:tr>
      <w:tr w:rsidR="005D51CB" w:rsidRPr="005D51CB" w14:paraId="53BE321C" w14:textId="77777777" w:rsidTr="004726A2">
        <w:trPr>
          <w:trHeight w:val="300"/>
        </w:trPr>
        <w:tc>
          <w:tcPr>
            <w:tcW w:w="2649" w:type="dxa"/>
            <w:shd w:val="clear" w:color="auto" w:fill="D9D9D9" w:themeFill="background1" w:themeFillShade="D9"/>
            <w:noWrap/>
            <w:hideMark/>
          </w:tcPr>
          <w:p w14:paraId="447B6436"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nli vs. BERT-base</w:t>
            </w:r>
          </w:p>
        </w:tc>
        <w:tc>
          <w:tcPr>
            <w:tcW w:w="983" w:type="dxa"/>
            <w:noWrap/>
            <w:hideMark/>
          </w:tcPr>
          <w:p w14:paraId="4CC0393E"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559</w:t>
            </w:r>
          </w:p>
        </w:tc>
        <w:tc>
          <w:tcPr>
            <w:tcW w:w="983" w:type="dxa"/>
            <w:noWrap/>
            <w:hideMark/>
          </w:tcPr>
          <w:p w14:paraId="0560E04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w:t>
            </w:r>
          </w:p>
        </w:tc>
        <w:tc>
          <w:tcPr>
            <w:tcW w:w="983" w:type="dxa"/>
            <w:noWrap/>
            <w:hideMark/>
          </w:tcPr>
          <w:p w14:paraId="70880A8E"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08</w:t>
            </w:r>
          </w:p>
        </w:tc>
        <w:tc>
          <w:tcPr>
            <w:tcW w:w="983" w:type="dxa"/>
            <w:noWrap/>
            <w:hideMark/>
          </w:tcPr>
          <w:p w14:paraId="2E09EDD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04</w:t>
            </w:r>
          </w:p>
        </w:tc>
        <w:tc>
          <w:tcPr>
            <w:tcW w:w="983" w:type="dxa"/>
            <w:noWrap/>
            <w:hideMark/>
          </w:tcPr>
          <w:p w14:paraId="4DF5F52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06</w:t>
            </w:r>
          </w:p>
        </w:tc>
        <w:tc>
          <w:tcPr>
            <w:tcW w:w="983" w:type="dxa"/>
            <w:noWrap/>
            <w:hideMark/>
          </w:tcPr>
          <w:p w14:paraId="6FCA747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5</w:t>
            </w:r>
          </w:p>
        </w:tc>
        <w:tc>
          <w:tcPr>
            <w:tcW w:w="983" w:type="dxa"/>
            <w:noWrap/>
            <w:hideMark/>
          </w:tcPr>
          <w:p w14:paraId="44E1F16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1</w:t>
            </w:r>
          </w:p>
        </w:tc>
        <w:tc>
          <w:tcPr>
            <w:tcW w:w="819" w:type="dxa"/>
            <w:noWrap/>
            <w:hideMark/>
          </w:tcPr>
          <w:p w14:paraId="2AF630D1"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2</w:t>
            </w:r>
          </w:p>
        </w:tc>
        <w:tc>
          <w:tcPr>
            <w:tcW w:w="685" w:type="dxa"/>
            <w:noWrap/>
            <w:hideMark/>
          </w:tcPr>
          <w:p w14:paraId="41BB913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04</w:t>
            </w:r>
          </w:p>
        </w:tc>
      </w:tr>
    </w:tbl>
    <w:p w14:paraId="0E941ACF" w14:textId="33524F61" w:rsidR="00E05E45" w:rsidRDefault="00E05E45" w:rsidP="004548CC">
      <w:pPr>
        <w:jc w:val="both"/>
        <w:rPr>
          <w:rFonts w:ascii="Calibri" w:hAnsi="Calibri" w:cs="Calibri"/>
        </w:rPr>
      </w:pPr>
    </w:p>
    <w:p w14:paraId="7132562D" w14:textId="77777777" w:rsidR="00E05E45" w:rsidRPr="008D1FD3" w:rsidRDefault="00E05E45" w:rsidP="004548CC">
      <w:pPr>
        <w:jc w:val="both"/>
        <w:rPr>
          <w:rFonts w:ascii="Calibri" w:hAnsi="Calibri" w:cs="Calibri"/>
        </w:rPr>
      </w:pPr>
    </w:p>
    <w:p w14:paraId="6A337DD5" w14:textId="7DD2FF6F" w:rsidR="004F5136" w:rsidRPr="008D1FD3" w:rsidRDefault="004F5136" w:rsidP="004F5136">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Pr="008D1FD3">
        <w:rPr>
          <w:noProof/>
          <w:color w:val="000000" w:themeColor="text1"/>
          <w:sz w:val="24"/>
          <w:szCs w:val="24"/>
        </w:rPr>
        <w:t>22</w:t>
      </w:r>
      <w:r w:rsidRPr="008D1FD3">
        <w:rPr>
          <w:color w:val="000000" w:themeColor="text1"/>
          <w:sz w:val="24"/>
          <w:szCs w:val="24"/>
        </w:rPr>
        <w:fldChar w:fldCharType="end"/>
      </w:r>
      <w:r w:rsidRPr="008D1FD3">
        <w:rPr>
          <w:color w:val="000000" w:themeColor="text1"/>
          <w:sz w:val="24"/>
          <w:szCs w:val="24"/>
        </w:rPr>
        <w:t xml:space="preserve"> - Average F1-macro across</w:t>
      </w:r>
      <w:r w:rsidR="007950E1">
        <w:rPr>
          <w:color w:val="000000" w:themeColor="text1"/>
          <w:sz w:val="24"/>
          <w:szCs w:val="24"/>
        </w:rPr>
        <w:t xml:space="preserve"> four</w:t>
      </w:r>
      <w:r w:rsidRPr="008D1FD3">
        <w:rPr>
          <w:color w:val="000000" w:themeColor="text1"/>
          <w:sz w:val="24"/>
          <w:szCs w:val="24"/>
        </w:rPr>
        <w:t xml:space="preserve"> datasets</w:t>
      </w:r>
      <w:r w:rsidRPr="008D1FD3">
        <w:rPr>
          <w:noProof/>
          <w:color w:val="000000" w:themeColor="text1"/>
          <w:sz w:val="24"/>
          <w:szCs w:val="24"/>
        </w:rPr>
        <w:t xml:space="preserve"> with up to 5000 data points</w:t>
      </w:r>
    </w:p>
    <w:tbl>
      <w:tblPr>
        <w:tblStyle w:val="TableGrid"/>
        <w:tblW w:w="10487" w:type="dxa"/>
        <w:tblInd w:w="-714" w:type="dxa"/>
        <w:tblLook w:val="04A0" w:firstRow="1" w:lastRow="0" w:firstColumn="1" w:lastColumn="0" w:noHBand="0" w:noVBand="1"/>
      </w:tblPr>
      <w:tblGrid>
        <w:gridCol w:w="2430"/>
        <w:gridCol w:w="1136"/>
        <w:gridCol w:w="1136"/>
        <w:gridCol w:w="1136"/>
        <w:gridCol w:w="1136"/>
        <w:gridCol w:w="1136"/>
        <w:gridCol w:w="1136"/>
        <w:gridCol w:w="1241"/>
      </w:tblGrid>
      <w:tr w:rsidR="004F5136" w:rsidRPr="008D1FD3" w14:paraId="057439F2" w14:textId="77777777" w:rsidTr="004F5136">
        <w:trPr>
          <w:trHeight w:val="300"/>
        </w:trPr>
        <w:tc>
          <w:tcPr>
            <w:tcW w:w="2430" w:type="dxa"/>
            <w:shd w:val="clear" w:color="auto" w:fill="BFBFBF" w:themeFill="background1" w:themeFillShade="BF"/>
            <w:noWrap/>
            <w:hideMark/>
          </w:tcPr>
          <w:p w14:paraId="34C7F7DA" w14:textId="77777777" w:rsidR="004F5136" w:rsidRPr="008D1FD3" w:rsidRDefault="004F5136" w:rsidP="004F5136">
            <w:pPr>
              <w:jc w:val="both"/>
              <w:rPr>
                <w:rFonts w:ascii="Calibri" w:hAnsi="Calibri" w:cs="Calibri"/>
                <w:b/>
                <w:bCs/>
              </w:rPr>
            </w:pPr>
            <w:r w:rsidRPr="008D1FD3">
              <w:rPr>
                <w:rFonts w:ascii="Calibri" w:hAnsi="Calibri" w:cs="Calibri"/>
                <w:b/>
                <w:bCs/>
              </w:rPr>
              <w:t>Sample size / Algorithm</w:t>
            </w:r>
          </w:p>
        </w:tc>
        <w:tc>
          <w:tcPr>
            <w:tcW w:w="1136" w:type="dxa"/>
            <w:shd w:val="clear" w:color="auto" w:fill="BFBFBF" w:themeFill="background1" w:themeFillShade="BF"/>
            <w:noWrap/>
            <w:hideMark/>
          </w:tcPr>
          <w:p w14:paraId="767C42F4" w14:textId="77777777" w:rsidR="004F5136" w:rsidRPr="008D1FD3" w:rsidRDefault="004F5136" w:rsidP="004F5136">
            <w:pPr>
              <w:jc w:val="both"/>
              <w:rPr>
                <w:rFonts w:ascii="Calibri" w:hAnsi="Calibri" w:cs="Calibri"/>
                <w:b/>
                <w:bCs/>
              </w:rPr>
            </w:pPr>
            <w:r w:rsidRPr="008D1FD3">
              <w:rPr>
                <w:rFonts w:ascii="Calibri" w:hAnsi="Calibri" w:cs="Calibri"/>
                <w:b/>
                <w:bCs/>
              </w:rPr>
              <w:t>0 (8 datasets)</w:t>
            </w:r>
          </w:p>
        </w:tc>
        <w:tc>
          <w:tcPr>
            <w:tcW w:w="1136" w:type="dxa"/>
            <w:shd w:val="clear" w:color="auto" w:fill="BFBFBF" w:themeFill="background1" w:themeFillShade="BF"/>
            <w:noWrap/>
            <w:hideMark/>
          </w:tcPr>
          <w:p w14:paraId="182185E7" w14:textId="77777777" w:rsidR="004F5136" w:rsidRPr="008D1FD3" w:rsidRDefault="004F5136" w:rsidP="004F5136">
            <w:pPr>
              <w:jc w:val="both"/>
              <w:rPr>
                <w:rFonts w:ascii="Calibri" w:hAnsi="Calibri" w:cs="Calibri"/>
                <w:b/>
                <w:bCs/>
              </w:rPr>
            </w:pPr>
            <w:r w:rsidRPr="008D1FD3">
              <w:rPr>
                <w:rFonts w:ascii="Calibri" w:hAnsi="Calibri" w:cs="Calibri"/>
                <w:b/>
                <w:bCs/>
              </w:rPr>
              <w:t>100 (8 datasets)</w:t>
            </w:r>
          </w:p>
        </w:tc>
        <w:tc>
          <w:tcPr>
            <w:tcW w:w="1136" w:type="dxa"/>
            <w:shd w:val="clear" w:color="auto" w:fill="BFBFBF" w:themeFill="background1" w:themeFillShade="BF"/>
            <w:noWrap/>
            <w:hideMark/>
          </w:tcPr>
          <w:p w14:paraId="591A9AC0" w14:textId="77777777" w:rsidR="004F5136" w:rsidRPr="008D1FD3" w:rsidRDefault="004F5136" w:rsidP="004F5136">
            <w:pPr>
              <w:jc w:val="both"/>
              <w:rPr>
                <w:rFonts w:ascii="Calibri" w:hAnsi="Calibri" w:cs="Calibri"/>
                <w:b/>
                <w:bCs/>
              </w:rPr>
            </w:pPr>
            <w:r w:rsidRPr="008D1FD3">
              <w:rPr>
                <w:rFonts w:ascii="Calibri" w:hAnsi="Calibri" w:cs="Calibri"/>
                <w:b/>
                <w:bCs/>
              </w:rPr>
              <w:t>500 (8 datasets)</w:t>
            </w:r>
          </w:p>
        </w:tc>
        <w:tc>
          <w:tcPr>
            <w:tcW w:w="1136" w:type="dxa"/>
            <w:shd w:val="clear" w:color="auto" w:fill="BFBFBF" w:themeFill="background1" w:themeFillShade="BF"/>
            <w:noWrap/>
            <w:hideMark/>
          </w:tcPr>
          <w:p w14:paraId="6CAF9B8D" w14:textId="77777777" w:rsidR="004F5136" w:rsidRPr="008D1FD3" w:rsidRDefault="004F5136" w:rsidP="004F5136">
            <w:pPr>
              <w:jc w:val="both"/>
              <w:rPr>
                <w:rFonts w:ascii="Calibri" w:hAnsi="Calibri" w:cs="Calibri"/>
                <w:b/>
                <w:bCs/>
              </w:rPr>
            </w:pPr>
            <w:r w:rsidRPr="008D1FD3">
              <w:rPr>
                <w:rFonts w:ascii="Calibri" w:hAnsi="Calibri" w:cs="Calibri"/>
                <w:b/>
                <w:bCs/>
              </w:rPr>
              <w:t>1000 (8 datasets)</w:t>
            </w:r>
          </w:p>
        </w:tc>
        <w:tc>
          <w:tcPr>
            <w:tcW w:w="1136" w:type="dxa"/>
            <w:shd w:val="clear" w:color="auto" w:fill="BFBFBF" w:themeFill="background1" w:themeFillShade="BF"/>
            <w:noWrap/>
            <w:hideMark/>
          </w:tcPr>
          <w:p w14:paraId="27EF6E54" w14:textId="77777777" w:rsidR="004F5136" w:rsidRPr="008D1FD3" w:rsidRDefault="004F5136" w:rsidP="004F5136">
            <w:pPr>
              <w:jc w:val="both"/>
              <w:rPr>
                <w:rFonts w:ascii="Calibri" w:hAnsi="Calibri" w:cs="Calibri"/>
                <w:b/>
                <w:bCs/>
              </w:rPr>
            </w:pPr>
            <w:r w:rsidRPr="008D1FD3">
              <w:rPr>
                <w:rFonts w:ascii="Calibri" w:hAnsi="Calibri" w:cs="Calibri"/>
                <w:b/>
                <w:bCs/>
              </w:rPr>
              <w:t>2500 (8 datasets)</w:t>
            </w:r>
          </w:p>
        </w:tc>
        <w:tc>
          <w:tcPr>
            <w:tcW w:w="1136" w:type="dxa"/>
            <w:shd w:val="clear" w:color="auto" w:fill="BFBFBF" w:themeFill="background1" w:themeFillShade="BF"/>
            <w:noWrap/>
            <w:hideMark/>
          </w:tcPr>
          <w:p w14:paraId="27685AF8" w14:textId="77777777" w:rsidR="004F5136" w:rsidRPr="008D1FD3" w:rsidRDefault="004F5136" w:rsidP="004F5136">
            <w:pPr>
              <w:jc w:val="both"/>
              <w:rPr>
                <w:rFonts w:ascii="Calibri" w:hAnsi="Calibri" w:cs="Calibri"/>
                <w:b/>
                <w:bCs/>
              </w:rPr>
            </w:pPr>
            <w:r w:rsidRPr="008D1FD3">
              <w:rPr>
                <w:rFonts w:ascii="Calibri" w:hAnsi="Calibri" w:cs="Calibri"/>
                <w:b/>
                <w:bCs/>
              </w:rPr>
              <w:t>5000 (4 datasets)</w:t>
            </w:r>
          </w:p>
        </w:tc>
        <w:tc>
          <w:tcPr>
            <w:tcW w:w="1241" w:type="dxa"/>
            <w:shd w:val="clear" w:color="auto" w:fill="BFBFBF" w:themeFill="background1" w:themeFillShade="BF"/>
            <w:noWrap/>
            <w:hideMark/>
          </w:tcPr>
          <w:p w14:paraId="69769663" w14:textId="77777777" w:rsidR="004F5136" w:rsidRPr="008D1FD3" w:rsidRDefault="004F5136" w:rsidP="004F5136">
            <w:pPr>
              <w:jc w:val="both"/>
              <w:rPr>
                <w:rFonts w:ascii="Calibri" w:hAnsi="Calibri" w:cs="Calibri"/>
                <w:b/>
                <w:bCs/>
              </w:rPr>
            </w:pPr>
            <w:r w:rsidRPr="008D1FD3">
              <w:rPr>
                <w:rFonts w:ascii="Calibri" w:hAnsi="Calibri" w:cs="Calibri"/>
                <w:b/>
                <w:bCs/>
              </w:rPr>
              <w:t>10000 (3 datasets)</w:t>
            </w:r>
          </w:p>
        </w:tc>
      </w:tr>
      <w:tr w:rsidR="004F5136" w:rsidRPr="008D1FD3" w14:paraId="22C5B10B" w14:textId="77777777" w:rsidTr="004F5136">
        <w:trPr>
          <w:trHeight w:val="300"/>
        </w:trPr>
        <w:tc>
          <w:tcPr>
            <w:tcW w:w="2430" w:type="dxa"/>
            <w:shd w:val="clear" w:color="auto" w:fill="D9D9D9" w:themeFill="background1" w:themeFillShade="D9"/>
            <w:noWrap/>
            <w:hideMark/>
          </w:tcPr>
          <w:p w14:paraId="56DFB48E" w14:textId="77777777" w:rsidR="004F5136" w:rsidRPr="008D1FD3" w:rsidRDefault="004F5136" w:rsidP="004F5136">
            <w:pPr>
              <w:jc w:val="both"/>
              <w:rPr>
                <w:rFonts w:ascii="Calibri" w:hAnsi="Calibri" w:cs="Calibri"/>
                <w:b/>
                <w:bCs/>
              </w:rPr>
            </w:pPr>
            <w:r w:rsidRPr="008D1FD3">
              <w:rPr>
                <w:rFonts w:ascii="Calibri" w:hAnsi="Calibri" w:cs="Calibri"/>
                <w:b/>
                <w:bCs/>
              </w:rPr>
              <w:t>SVM_tfidf</w:t>
            </w:r>
          </w:p>
        </w:tc>
        <w:tc>
          <w:tcPr>
            <w:tcW w:w="1136" w:type="dxa"/>
            <w:noWrap/>
            <w:hideMark/>
          </w:tcPr>
          <w:p w14:paraId="5F1E9BE7"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344FD179" w14:textId="77777777" w:rsidR="004F5136" w:rsidRPr="008D1FD3" w:rsidRDefault="004F5136" w:rsidP="004F5136">
            <w:pPr>
              <w:jc w:val="both"/>
              <w:rPr>
                <w:rFonts w:ascii="Calibri" w:hAnsi="Calibri" w:cs="Calibri"/>
              </w:rPr>
            </w:pPr>
            <w:r w:rsidRPr="008D1FD3">
              <w:rPr>
                <w:rFonts w:ascii="Calibri" w:hAnsi="Calibri" w:cs="Calibri"/>
              </w:rPr>
              <w:t>0,126</w:t>
            </w:r>
          </w:p>
        </w:tc>
        <w:tc>
          <w:tcPr>
            <w:tcW w:w="1136" w:type="dxa"/>
            <w:noWrap/>
            <w:hideMark/>
          </w:tcPr>
          <w:p w14:paraId="7523DFA7" w14:textId="77777777" w:rsidR="004F5136" w:rsidRPr="008D1FD3" w:rsidRDefault="004F5136" w:rsidP="004F5136">
            <w:pPr>
              <w:jc w:val="both"/>
              <w:rPr>
                <w:rFonts w:ascii="Calibri" w:hAnsi="Calibri" w:cs="Calibri"/>
              </w:rPr>
            </w:pPr>
            <w:r w:rsidRPr="008D1FD3">
              <w:rPr>
                <w:rFonts w:ascii="Calibri" w:hAnsi="Calibri" w:cs="Calibri"/>
              </w:rPr>
              <w:t>0,329</w:t>
            </w:r>
          </w:p>
        </w:tc>
        <w:tc>
          <w:tcPr>
            <w:tcW w:w="1136" w:type="dxa"/>
            <w:noWrap/>
            <w:hideMark/>
          </w:tcPr>
          <w:p w14:paraId="7C47FB8E" w14:textId="77777777" w:rsidR="004F5136" w:rsidRPr="008D1FD3" w:rsidRDefault="004F5136" w:rsidP="004F5136">
            <w:pPr>
              <w:jc w:val="both"/>
              <w:rPr>
                <w:rFonts w:ascii="Calibri" w:hAnsi="Calibri" w:cs="Calibri"/>
              </w:rPr>
            </w:pPr>
            <w:r w:rsidRPr="008D1FD3">
              <w:rPr>
                <w:rFonts w:ascii="Calibri" w:hAnsi="Calibri" w:cs="Calibri"/>
              </w:rPr>
              <w:t>0,387</w:t>
            </w:r>
          </w:p>
        </w:tc>
        <w:tc>
          <w:tcPr>
            <w:tcW w:w="1136" w:type="dxa"/>
            <w:noWrap/>
            <w:hideMark/>
          </w:tcPr>
          <w:p w14:paraId="708A7A62" w14:textId="77777777" w:rsidR="004F5136" w:rsidRPr="008D1FD3" w:rsidRDefault="004F5136" w:rsidP="004F5136">
            <w:pPr>
              <w:jc w:val="both"/>
              <w:rPr>
                <w:rFonts w:ascii="Calibri" w:hAnsi="Calibri" w:cs="Calibri"/>
              </w:rPr>
            </w:pPr>
            <w:r w:rsidRPr="008D1FD3">
              <w:rPr>
                <w:rFonts w:ascii="Calibri" w:hAnsi="Calibri" w:cs="Calibri"/>
              </w:rPr>
              <w:t>0,441</w:t>
            </w:r>
          </w:p>
        </w:tc>
        <w:tc>
          <w:tcPr>
            <w:tcW w:w="1136" w:type="dxa"/>
            <w:noWrap/>
            <w:hideMark/>
          </w:tcPr>
          <w:p w14:paraId="0B85EEED" w14:textId="77777777" w:rsidR="004F5136" w:rsidRPr="008D1FD3" w:rsidRDefault="004F5136" w:rsidP="004F5136">
            <w:pPr>
              <w:jc w:val="both"/>
              <w:rPr>
                <w:rFonts w:ascii="Calibri" w:hAnsi="Calibri" w:cs="Calibri"/>
              </w:rPr>
            </w:pPr>
            <w:r w:rsidRPr="008D1FD3">
              <w:rPr>
                <w:rFonts w:ascii="Calibri" w:hAnsi="Calibri" w:cs="Calibri"/>
              </w:rPr>
              <w:t>0,469</w:t>
            </w:r>
          </w:p>
        </w:tc>
        <w:tc>
          <w:tcPr>
            <w:tcW w:w="1241" w:type="dxa"/>
            <w:noWrap/>
            <w:hideMark/>
          </w:tcPr>
          <w:p w14:paraId="2C2BAE2D" w14:textId="77777777" w:rsidR="004F5136" w:rsidRPr="008D1FD3" w:rsidRDefault="004F5136" w:rsidP="004F5136">
            <w:pPr>
              <w:jc w:val="both"/>
              <w:rPr>
                <w:rFonts w:ascii="Calibri" w:hAnsi="Calibri" w:cs="Calibri"/>
              </w:rPr>
            </w:pPr>
            <w:r w:rsidRPr="008D1FD3">
              <w:rPr>
                <w:rFonts w:ascii="Calibri" w:hAnsi="Calibri" w:cs="Calibri"/>
              </w:rPr>
              <w:t>0,492</w:t>
            </w:r>
          </w:p>
        </w:tc>
      </w:tr>
      <w:tr w:rsidR="004F5136" w:rsidRPr="008D1FD3" w14:paraId="4E32CD54" w14:textId="77777777" w:rsidTr="004F5136">
        <w:trPr>
          <w:trHeight w:val="300"/>
        </w:trPr>
        <w:tc>
          <w:tcPr>
            <w:tcW w:w="2430" w:type="dxa"/>
            <w:shd w:val="clear" w:color="auto" w:fill="D9D9D9" w:themeFill="background1" w:themeFillShade="D9"/>
            <w:noWrap/>
            <w:hideMark/>
          </w:tcPr>
          <w:p w14:paraId="1525AB6C" w14:textId="77777777" w:rsidR="004F5136" w:rsidRPr="008D1FD3" w:rsidRDefault="004F5136" w:rsidP="004F5136">
            <w:pPr>
              <w:jc w:val="both"/>
              <w:rPr>
                <w:rFonts w:ascii="Calibri" w:hAnsi="Calibri" w:cs="Calibri"/>
                <w:b/>
                <w:bCs/>
              </w:rPr>
            </w:pPr>
            <w:r w:rsidRPr="008D1FD3">
              <w:rPr>
                <w:rFonts w:ascii="Calibri" w:hAnsi="Calibri" w:cs="Calibri"/>
                <w:b/>
                <w:bCs/>
              </w:rPr>
              <w:t>logistic_tfidf</w:t>
            </w:r>
          </w:p>
        </w:tc>
        <w:tc>
          <w:tcPr>
            <w:tcW w:w="1136" w:type="dxa"/>
            <w:noWrap/>
            <w:hideMark/>
          </w:tcPr>
          <w:p w14:paraId="612DF917"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3BB9E3A9" w14:textId="77777777" w:rsidR="004F5136" w:rsidRPr="008D1FD3" w:rsidRDefault="004F5136" w:rsidP="004F5136">
            <w:pPr>
              <w:jc w:val="both"/>
              <w:rPr>
                <w:rFonts w:ascii="Calibri" w:hAnsi="Calibri" w:cs="Calibri"/>
              </w:rPr>
            </w:pPr>
            <w:r w:rsidRPr="008D1FD3">
              <w:rPr>
                <w:rFonts w:ascii="Calibri" w:hAnsi="Calibri" w:cs="Calibri"/>
              </w:rPr>
              <w:t>0,168</w:t>
            </w:r>
          </w:p>
        </w:tc>
        <w:tc>
          <w:tcPr>
            <w:tcW w:w="1136" w:type="dxa"/>
            <w:noWrap/>
            <w:hideMark/>
          </w:tcPr>
          <w:p w14:paraId="655FB158" w14:textId="77777777" w:rsidR="004F5136" w:rsidRPr="008D1FD3" w:rsidRDefault="004F5136" w:rsidP="004F5136">
            <w:pPr>
              <w:jc w:val="both"/>
              <w:rPr>
                <w:rFonts w:ascii="Calibri" w:hAnsi="Calibri" w:cs="Calibri"/>
              </w:rPr>
            </w:pPr>
            <w:r w:rsidRPr="008D1FD3">
              <w:rPr>
                <w:rFonts w:ascii="Calibri" w:hAnsi="Calibri" w:cs="Calibri"/>
              </w:rPr>
              <w:t>0,342</w:t>
            </w:r>
          </w:p>
        </w:tc>
        <w:tc>
          <w:tcPr>
            <w:tcW w:w="1136" w:type="dxa"/>
            <w:noWrap/>
            <w:hideMark/>
          </w:tcPr>
          <w:p w14:paraId="23236CD7" w14:textId="77777777" w:rsidR="004F5136" w:rsidRPr="008D1FD3" w:rsidRDefault="004F5136" w:rsidP="004F5136">
            <w:pPr>
              <w:jc w:val="both"/>
              <w:rPr>
                <w:rFonts w:ascii="Calibri" w:hAnsi="Calibri" w:cs="Calibri"/>
              </w:rPr>
            </w:pPr>
            <w:r w:rsidRPr="008D1FD3">
              <w:rPr>
                <w:rFonts w:ascii="Calibri" w:hAnsi="Calibri" w:cs="Calibri"/>
              </w:rPr>
              <w:t>0,388</w:t>
            </w:r>
          </w:p>
        </w:tc>
        <w:tc>
          <w:tcPr>
            <w:tcW w:w="1136" w:type="dxa"/>
            <w:noWrap/>
            <w:hideMark/>
          </w:tcPr>
          <w:p w14:paraId="21132EDA" w14:textId="77777777" w:rsidR="004F5136" w:rsidRPr="008D1FD3" w:rsidRDefault="004F5136" w:rsidP="004F5136">
            <w:pPr>
              <w:jc w:val="both"/>
              <w:rPr>
                <w:rFonts w:ascii="Calibri" w:hAnsi="Calibri" w:cs="Calibri"/>
              </w:rPr>
            </w:pPr>
            <w:r w:rsidRPr="008D1FD3">
              <w:rPr>
                <w:rFonts w:ascii="Calibri" w:hAnsi="Calibri" w:cs="Calibri"/>
              </w:rPr>
              <w:t>0,43</w:t>
            </w:r>
          </w:p>
        </w:tc>
        <w:tc>
          <w:tcPr>
            <w:tcW w:w="1136" w:type="dxa"/>
            <w:noWrap/>
            <w:hideMark/>
          </w:tcPr>
          <w:p w14:paraId="77F92441" w14:textId="77777777" w:rsidR="004F5136" w:rsidRPr="008D1FD3" w:rsidRDefault="004F5136" w:rsidP="004F5136">
            <w:pPr>
              <w:jc w:val="both"/>
              <w:rPr>
                <w:rFonts w:ascii="Calibri" w:hAnsi="Calibri" w:cs="Calibri"/>
              </w:rPr>
            </w:pPr>
            <w:r w:rsidRPr="008D1FD3">
              <w:rPr>
                <w:rFonts w:ascii="Calibri" w:hAnsi="Calibri" w:cs="Calibri"/>
              </w:rPr>
              <w:t>0,455</w:t>
            </w:r>
          </w:p>
        </w:tc>
        <w:tc>
          <w:tcPr>
            <w:tcW w:w="1241" w:type="dxa"/>
            <w:noWrap/>
            <w:hideMark/>
          </w:tcPr>
          <w:p w14:paraId="2BF0C142" w14:textId="77777777" w:rsidR="004F5136" w:rsidRPr="008D1FD3" w:rsidRDefault="004F5136" w:rsidP="004F5136">
            <w:pPr>
              <w:jc w:val="both"/>
              <w:rPr>
                <w:rFonts w:ascii="Calibri" w:hAnsi="Calibri" w:cs="Calibri"/>
              </w:rPr>
            </w:pPr>
            <w:r w:rsidRPr="008D1FD3">
              <w:rPr>
                <w:rFonts w:ascii="Calibri" w:hAnsi="Calibri" w:cs="Calibri"/>
              </w:rPr>
              <w:t>0,484</w:t>
            </w:r>
          </w:p>
        </w:tc>
      </w:tr>
      <w:tr w:rsidR="004F5136" w:rsidRPr="008D1FD3" w14:paraId="483C2A74" w14:textId="77777777" w:rsidTr="004F5136">
        <w:trPr>
          <w:trHeight w:val="300"/>
        </w:trPr>
        <w:tc>
          <w:tcPr>
            <w:tcW w:w="2430" w:type="dxa"/>
            <w:shd w:val="clear" w:color="auto" w:fill="D9D9D9" w:themeFill="background1" w:themeFillShade="D9"/>
            <w:noWrap/>
            <w:hideMark/>
          </w:tcPr>
          <w:p w14:paraId="0DFBECE1" w14:textId="77777777" w:rsidR="004F5136" w:rsidRPr="008D1FD3" w:rsidRDefault="004F5136" w:rsidP="004F5136">
            <w:pPr>
              <w:jc w:val="both"/>
              <w:rPr>
                <w:rFonts w:ascii="Calibri" w:hAnsi="Calibri" w:cs="Calibri"/>
                <w:b/>
                <w:bCs/>
              </w:rPr>
            </w:pPr>
            <w:r w:rsidRPr="008D1FD3">
              <w:rPr>
                <w:rFonts w:ascii="Calibri" w:hAnsi="Calibri" w:cs="Calibri"/>
                <w:b/>
                <w:bCs/>
              </w:rPr>
              <w:t>SVM_embeddings</w:t>
            </w:r>
          </w:p>
        </w:tc>
        <w:tc>
          <w:tcPr>
            <w:tcW w:w="1136" w:type="dxa"/>
            <w:noWrap/>
            <w:hideMark/>
          </w:tcPr>
          <w:p w14:paraId="14BB33A8"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6CB9652F" w14:textId="77777777" w:rsidR="004F5136" w:rsidRPr="008D1FD3" w:rsidRDefault="004F5136" w:rsidP="004F5136">
            <w:pPr>
              <w:jc w:val="both"/>
              <w:rPr>
                <w:rFonts w:ascii="Calibri" w:hAnsi="Calibri" w:cs="Calibri"/>
              </w:rPr>
            </w:pPr>
            <w:r w:rsidRPr="008D1FD3">
              <w:rPr>
                <w:rFonts w:ascii="Calibri" w:hAnsi="Calibri" w:cs="Calibri"/>
              </w:rPr>
              <w:t>0,228</w:t>
            </w:r>
          </w:p>
        </w:tc>
        <w:tc>
          <w:tcPr>
            <w:tcW w:w="1136" w:type="dxa"/>
            <w:noWrap/>
            <w:hideMark/>
          </w:tcPr>
          <w:p w14:paraId="1F6B9BE9" w14:textId="77777777" w:rsidR="004F5136" w:rsidRPr="008D1FD3" w:rsidRDefault="004F5136" w:rsidP="004F5136">
            <w:pPr>
              <w:jc w:val="both"/>
              <w:rPr>
                <w:rFonts w:ascii="Calibri" w:hAnsi="Calibri" w:cs="Calibri"/>
              </w:rPr>
            </w:pPr>
            <w:r w:rsidRPr="008D1FD3">
              <w:rPr>
                <w:rFonts w:ascii="Calibri" w:hAnsi="Calibri" w:cs="Calibri"/>
              </w:rPr>
              <w:t>0,389</w:t>
            </w:r>
          </w:p>
        </w:tc>
        <w:tc>
          <w:tcPr>
            <w:tcW w:w="1136" w:type="dxa"/>
            <w:noWrap/>
            <w:hideMark/>
          </w:tcPr>
          <w:p w14:paraId="7E48F968" w14:textId="77777777" w:rsidR="004F5136" w:rsidRPr="008D1FD3" w:rsidRDefault="004F5136" w:rsidP="004F5136">
            <w:pPr>
              <w:jc w:val="both"/>
              <w:rPr>
                <w:rFonts w:ascii="Calibri" w:hAnsi="Calibri" w:cs="Calibri"/>
              </w:rPr>
            </w:pPr>
            <w:r w:rsidRPr="008D1FD3">
              <w:rPr>
                <w:rFonts w:ascii="Calibri" w:hAnsi="Calibri" w:cs="Calibri"/>
              </w:rPr>
              <w:t>0,436</w:t>
            </w:r>
          </w:p>
        </w:tc>
        <w:tc>
          <w:tcPr>
            <w:tcW w:w="1136" w:type="dxa"/>
            <w:noWrap/>
            <w:hideMark/>
          </w:tcPr>
          <w:p w14:paraId="5094FAB9" w14:textId="77777777" w:rsidR="004F5136" w:rsidRPr="008D1FD3" w:rsidRDefault="004F5136" w:rsidP="004F5136">
            <w:pPr>
              <w:jc w:val="both"/>
              <w:rPr>
                <w:rFonts w:ascii="Calibri" w:hAnsi="Calibri" w:cs="Calibri"/>
              </w:rPr>
            </w:pPr>
            <w:r w:rsidRPr="008D1FD3">
              <w:rPr>
                <w:rFonts w:ascii="Calibri" w:hAnsi="Calibri" w:cs="Calibri"/>
              </w:rPr>
              <w:t>0,505</w:t>
            </w:r>
          </w:p>
        </w:tc>
        <w:tc>
          <w:tcPr>
            <w:tcW w:w="1136" w:type="dxa"/>
            <w:noWrap/>
            <w:hideMark/>
          </w:tcPr>
          <w:p w14:paraId="7E63736E" w14:textId="77777777" w:rsidR="004F5136" w:rsidRPr="008D1FD3" w:rsidRDefault="004F5136" w:rsidP="004F5136">
            <w:pPr>
              <w:jc w:val="both"/>
              <w:rPr>
                <w:rFonts w:ascii="Calibri" w:hAnsi="Calibri" w:cs="Calibri"/>
              </w:rPr>
            </w:pPr>
            <w:r w:rsidRPr="008D1FD3">
              <w:rPr>
                <w:rFonts w:ascii="Calibri" w:hAnsi="Calibri" w:cs="Calibri"/>
              </w:rPr>
              <w:t>0,538</w:t>
            </w:r>
          </w:p>
        </w:tc>
        <w:tc>
          <w:tcPr>
            <w:tcW w:w="1241" w:type="dxa"/>
            <w:noWrap/>
            <w:hideMark/>
          </w:tcPr>
          <w:p w14:paraId="48503633" w14:textId="77777777" w:rsidR="004F5136" w:rsidRPr="008D1FD3" w:rsidRDefault="004F5136" w:rsidP="004F5136">
            <w:pPr>
              <w:jc w:val="both"/>
              <w:rPr>
                <w:rFonts w:ascii="Calibri" w:hAnsi="Calibri" w:cs="Calibri"/>
              </w:rPr>
            </w:pPr>
            <w:r w:rsidRPr="008D1FD3">
              <w:rPr>
                <w:rFonts w:ascii="Calibri" w:hAnsi="Calibri" w:cs="Calibri"/>
              </w:rPr>
              <w:t>0,558</w:t>
            </w:r>
          </w:p>
        </w:tc>
      </w:tr>
      <w:tr w:rsidR="004F5136" w:rsidRPr="008D1FD3" w14:paraId="6CE4FF51" w14:textId="77777777" w:rsidTr="004F5136">
        <w:trPr>
          <w:trHeight w:val="300"/>
        </w:trPr>
        <w:tc>
          <w:tcPr>
            <w:tcW w:w="2430" w:type="dxa"/>
            <w:shd w:val="clear" w:color="auto" w:fill="D9D9D9" w:themeFill="background1" w:themeFillShade="D9"/>
            <w:noWrap/>
            <w:hideMark/>
          </w:tcPr>
          <w:p w14:paraId="47357B82" w14:textId="77777777" w:rsidR="004F5136" w:rsidRPr="008D1FD3" w:rsidRDefault="004F5136" w:rsidP="004F5136">
            <w:pPr>
              <w:jc w:val="both"/>
              <w:rPr>
                <w:rFonts w:ascii="Calibri" w:hAnsi="Calibri" w:cs="Calibri"/>
                <w:b/>
                <w:bCs/>
              </w:rPr>
            </w:pPr>
            <w:r w:rsidRPr="008D1FD3">
              <w:rPr>
                <w:rFonts w:ascii="Calibri" w:hAnsi="Calibri" w:cs="Calibri"/>
                <w:b/>
                <w:bCs/>
              </w:rPr>
              <w:t>logistic_embeddings</w:t>
            </w:r>
          </w:p>
        </w:tc>
        <w:tc>
          <w:tcPr>
            <w:tcW w:w="1136" w:type="dxa"/>
            <w:noWrap/>
            <w:hideMark/>
          </w:tcPr>
          <w:p w14:paraId="69CFFC1F"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6B081F8E" w14:textId="77777777" w:rsidR="004F5136" w:rsidRPr="008D1FD3" w:rsidRDefault="004F5136" w:rsidP="004F5136">
            <w:pPr>
              <w:jc w:val="both"/>
              <w:rPr>
                <w:rFonts w:ascii="Calibri" w:hAnsi="Calibri" w:cs="Calibri"/>
              </w:rPr>
            </w:pPr>
            <w:r w:rsidRPr="008D1FD3">
              <w:rPr>
                <w:rFonts w:ascii="Calibri" w:hAnsi="Calibri" w:cs="Calibri"/>
              </w:rPr>
              <w:t>0,236</w:t>
            </w:r>
          </w:p>
        </w:tc>
        <w:tc>
          <w:tcPr>
            <w:tcW w:w="1136" w:type="dxa"/>
            <w:noWrap/>
            <w:hideMark/>
          </w:tcPr>
          <w:p w14:paraId="31AF72D0" w14:textId="77777777" w:rsidR="004F5136" w:rsidRPr="008D1FD3" w:rsidRDefault="004F5136" w:rsidP="004F5136">
            <w:pPr>
              <w:jc w:val="both"/>
              <w:rPr>
                <w:rFonts w:ascii="Calibri" w:hAnsi="Calibri" w:cs="Calibri"/>
              </w:rPr>
            </w:pPr>
            <w:r w:rsidRPr="008D1FD3">
              <w:rPr>
                <w:rFonts w:ascii="Calibri" w:hAnsi="Calibri" w:cs="Calibri"/>
              </w:rPr>
              <w:t>0,377</w:t>
            </w:r>
          </w:p>
        </w:tc>
        <w:tc>
          <w:tcPr>
            <w:tcW w:w="1136" w:type="dxa"/>
            <w:noWrap/>
            <w:hideMark/>
          </w:tcPr>
          <w:p w14:paraId="32D46284" w14:textId="77777777" w:rsidR="004F5136" w:rsidRPr="008D1FD3" w:rsidRDefault="004F5136" w:rsidP="004F5136">
            <w:pPr>
              <w:jc w:val="both"/>
              <w:rPr>
                <w:rFonts w:ascii="Calibri" w:hAnsi="Calibri" w:cs="Calibri"/>
              </w:rPr>
            </w:pPr>
            <w:r w:rsidRPr="008D1FD3">
              <w:rPr>
                <w:rFonts w:ascii="Calibri" w:hAnsi="Calibri" w:cs="Calibri"/>
              </w:rPr>
              <w:t>0,433</w:t>
            </w:r>
          </w:p>
        </w:tc>
        <w:tc>
          <w:tcPr>
            <w:tcW w:w="1136" w:type="dxa"/>
            <w:noWrap/>
            <w:hideMark/>
          </w:tcPr>
          <w:p w14:paraId="18D42A56" w14:textId="77777777" w:rsidR="004F5136" w:rsidRPr="008D1FD3" w:rsidRDefault="004F5136" w:rsidP="004F5136">
            <w:pPr>
              <w:jc w:val="both"/>
              <w:rPr>
                <w:rFonts w:ascii="Calibri" w:hAnsi="Calibri" w:cs="Calibri"/>
              </w:rPr>
            </w:pPr>
            <w:r w:rsidRPr="008D1FD3">
              <w:rPr>
                <w:rFonts w:ascii="Calibri" w:hAnsi="Calibri" w:cs="Calibri"/>
              </w:rPr>
              <w:t>0,484</w:t>
            </w:r>
          </w:p>
        </w:tc>
        <w:tc>
          <w:tcPr>
            <w:tcW w:w="1136" w:type="dxa"/>
            <w:noWrap/>
            <w:hideMark/>
          </w:tcPr>
          <w:p w14:paraId="1E68EA8E" w14:textId="77777777" w:rsidR="004F5136" w:rsidRPr="008D1FD3" w:rsidRDefault="004F5136" w:rsidP="004F5136">
            <w:pPr>
              <w:jc w:val="both"/>
              <w:rPr>
                <w:rFonts w:ascii="Calibri" w:hAnsi="Calibri" w:cs="Calibri"/>
              </w:rPr>
            </w:pPr>
            <w:r w:rsidRPr="008D1FD3">
              <w:rPr>
                <w:rFonts w:ascii="Calibri" w:hAnsi="Calibri" w:cs="Calibri"/>
              </w:rPr>
              <w:t>0,509</w:t>
            </w:r>
          </w:p>
        </w:tc>
        <w:tc>
          <w:tcPr>
            <w:tcW w:w="1241" w:type="dxa"/>
            <w:noWrap/>
            <w:hideMark/>
          </w:tcPr>
          <w:p w14:paraId="39FAFDBD" w14:textId="77777777" w:rsidR="004F5136" w:rsidRPr="008D1FD3" w:rsidRDefault="004F5136" w:rsidP="004F5136">
            <w:pPr>
              <w:jc w:val="both"/>
              <w:rPr>
                <w:rFonts w:ascii="Calibri" w:hAnsi="Calibri" w:cs="Calibri"/>
              </w:rPr>
            </w:pPr>
            <w:r w:rsidRPr="008D1FD3">
              <w:rPr>
                <w:rFonts w:ascii="Calibri" w:hAnsi="Calibri" w:cs="Calibri"/>
              </w:rPr>
              <w:t>0,53</w:t>
            </w:r>
          </w:p>
        </w:tc>
      </w:tr>
      <w:tr w:rsidR="004F5136" w:rsidRPr="008D1FD3" w14:paraId="1C05471E" w14:textId="77777777" w:rsidTr="004F5136">
        <w:trPr>
          <w:trHeight w:val="300"/>
        </w:trPr>
        <w:tc>
          <w:tcPr>
            <w:tcW w:w="2430" w:type="dxa"/>
            <w:shd w:val="clear" w:color="auto" w:fill="D9D9D9" w:themeFill="background1" w:themeFillShade="D9"/>
            <w:noWrap/>
            <w:hideMark/>
          </w:tcPr>
          <w:p w14:paraId="2823C774" w14:textId="77777777" w:rsidR="004F5136" w:rsidRPr="008D1FD3" w:rsidRDefault="004F5136" w:rsidP="004F5136">
            <w:pPr>
              <w:jc w:val="both"/>
              <w:rPr>
                <w:rFonts w:ascii="Calibri" w:hAnsi="Calibri" w:cs="Calibri"/>
                <w:b/>
                <w:bCs/>
              </w:rPr>
            </w:pPr>
            <w:r w:rsidRPr="008D1FD3">
              <w:rPr>
                <w:rFonts w:ascii="Calibri" w:hAnsi="Calibri" w:cs="Calibri"/>
                <w:b/>
                <w:bCs/>
              </w:rPr>
              <w:t>classical-best-tfidf</w:t>
            </w:r>
          </w:p>
        </w:tc>
        <w:tc>
          <w:tcPr>
            <w:tcW w:w="1136" w:type="dxa"/>
            <w:noWrap/>
            <w:hideMark/>
          </w:tcPr>
          <w:p w14:paraId="7FA77EE2"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57BBAAD2" w14:textId="77777777" w:rsidR="004F5136" w:rsidRPr="008D1FD3" w:rsidRDefault="004F5136" w:rsidP="004F5136">
            <w:pPr>
              <w:jc w:val="both"/>
              <w:rPr>
                <w:rFonts w:ascii="Calibri" w:hAnsi="Calibri" w:cs="Calibri"/>
              </w:rPr>
            </w:pPr>
            <w:r w:rsidRPr="008D1FD3">
              <w:rPr>
                <w:rFonts w:ascii="Calibri" w:hAnsi="Calibri" w:cs="Calibri"/>
              </w:rPr>
              <w:t>0,168</w:t>
            </w:r>
          </w:p>
        </w:tc>
        <w:tc>
          <w:tcPr>
            <w:tcW w:w="1136" w:type="dxa"/>
            <w:noWrap/>
            <w:hideMark/>
          </w:tcPr>
          <w:p w14:paraId="55952AE8" w14:textId="77777777" w:rsidR="004F5136" w:rsidRPr="008D1FD3" w:rsidRDefault="004F5136" w:rsidP="004F5136">
            <w:pPr>
              <w:jc w:val="both"/>
              <w:rPr>
                <w:rFonts w:ascii="Calibri" w:hAnsi="Calibri" w:cs="Calibri"/>
              </w:rPr>
            </w:pPr>
            <w:r w:rsidRPr="008D1FD3">
              <w:rPr>
                <w:rFonts w:ascii="Calibri" w:hAnsi="Calibri" w:cs="Calibri"/>
              </w:rPr>
              <w:t>0,342</w:t>
            </w:r>
          </w:p>
        </w:tc>
        <w:tc>
          <w:tcPr>
            <w:tcW w:w="1136" w:type="dxa"/>
            <w:noWrap/>
            <w:hideMark/>
          </w:tcPr>
          <w:p w14:paraId="569BE058" w14:textId="77777777" w:rsidR="004F5136" w:rsidRPr="008D1FD3" w:rsidRDefault="004F5136" w:rsidP="004F5136">
            <w:pPr>
              <w:jc w:val="both"/>
              <w:rPr>
                <w:rFonts w:ascii="Calibri" w:hAnsi="Calibri" w:cs="Calibri"/>
              </w:rPr>
            </w:pPr>
            <w:r w:rsidRPr="008D1FD3">
              <w:rPr>
                <w:rFonts w:ascii="Calibri" w:hAnsi="Calibri" w:cs="Calibri"/>
              </w:rPr>
              <w:t>0,388</w:t>
            </w:r>
          </w:p>
        </w:tc>
        <w:tc>
          <w:tcPr>
            <w:tcW w:w="1136" w:type="dxa"/>
            <w:noWrap/>
            <w:hideMark/>
          </w:tcPr>
          <w:p w14:paraId="34FA768C" w14:textId="77777777" w:rsidR="004F5136" w:rsidRPr="008D1FD3" w:rsidRDefault="004F5136" w:rsidP="004F5136">
            <w:pPr>
              <w:jc w:val="both"/>
              <w:rPr>
                <w:rFonts w:ascii="Calibri" w:hAnsi="Calibri" w:cs="Calibri"/>
              </w:rPr>
            </w:pPr>
            <w:r w:rsidRPr="008D1FD3">
              <w:rPr>
                <w:rFonts w:ascii="Calibri" w:hAnsi="Calibri" w:cs="Calibri"/>
              </w:rPr>
              <w:t>0,441</w:t>
            </w:r>
          </w:p>
        </w:tc>
        <w:tc>
          <w:tcPr>
            <w:tcW w:w="1136" w:type="dxa"/>
            <w:noWrap/>
            <w:hideMark/>
          </w:tcPr>
          <w:p w14:paraId="07A2A5E4" w14:textId="77777777" w:rsidR="004F5136" w:rsidRPr="008D1FD3" w:rsidRDefault="004F5136" w:rsidP="004F5136">
            <w:pPr>
              <w:jc w:val="both"/>
              <w:rPr>
                <w:rFonts w:ascii="Calibri" w:hAnsi="Calibri" w:cs="Calibri"/>
              </w:rPr>
            </w:pPr>
            <w:r w:rsidRPr="008D1FD3">
              <w:rPr>
                <w:rFonts w:ascii="Calibri" w:hAnsi="Calibri" w:cs="Calibri"/>
              </w:rPr>
              <w:t>0,469</w:t>
            </w:r>
          </w:p>
        </w:tc>
        <w:tc>
          <w:tcPr>
            <w:tcW w:w="1241" w:type="dxa"/>
            <w:noWrap/>
            <w:hideMark/>
          </w:tcPr>
          <w:p w14:paraId="05C2C4D1" w14:textId="77777777" w:rsidR="004F5136" w:rsidRPr="008D1FD3" w:rsidRDefault="004F5136" w:rsidP="004F5136">
            <w:pPr>
              <w:jc w:val="both"/>
              <w:rPr>
                <w:rFonts w:ascii="Calibri" w:hAnsi="Calibri" w:cs="Calibri"/>
              </w:rPr>
            </w:pPr>
            <w:r w:rsidRPr="008D1FD3">
              <w:rPr>
                <w:rFonts w:ascii="Calibri" w:hAnsi="Calibri" w:cs="Calibri"/>
              </w:rPr>
              <w:t>0,492</w:t>
            </w:r>
          </w:p>
        </w:tc>
      </w:tr>
      <w:tr w:rsidR="004F5136" w:rsidRPr="008D1FD3" w14:paraId="19CE5DB6" w14:textId="77777777" w:rsidTr="004F5136">
        <w:trPr>
          <w:trHeight w:val="300"/>
        </w:trPr>
        <w:tc>
          <w:tcPr>
            <w:tcW w:w="2430" w:type="dxa"/>
            <w:shd w:val="clear" w:color="auto" w:fill="D9D9D9" w:themeFill="background1" w:themeFillShade="D9"/>
            <w:noWrap/>
            <w:hideMark/>
          </w:tcPr>
          <w:p w14:paraId="1185FE6D" w14:textId="77777777" w:rsidR="004F5136" w:rsidRPr="008D1FD3" w:rsidRDefault="004F5136" w:rsidP="004F5136">
            <w:pPr>
              <w:jc w:val="both"/>
              <w:rPr>
                <w:rFonts w:ascii="Calibri" w:hAnsi="Calibri" w:cs="Calibri"/>
                <w:b/>
                <w:bCs/>
              </w:rPr>
            </w:pPr>
            <w:r w:rsidRPr="008D1FD3">
              <w:rPr>
                <w:rFonts w:ascii="Calibri" w:hAnsi="Calibri" w:cs="Calibri"/>
                <w:b/>
                <w:bCs/>
              </w:rPr>
              <w:t>classical-best-embeddings</w:t>
            </w:r>
          </w:p>
        </w:tc>
        <w:tc>
          <w:tcPr>
            <w:tcW w:w="1136" w:type="dxa"/>
            <w:noWrap/>
            <w:hideMark/>
          </w:tcPr>
          <w:p w14:paraId="5C7E5BBC"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769227B7" w14:textId="77777777" w:rsidR="004F5136" w:rsidRPr="008D1FD3" w:rsidRDefault="004F5136" w:rsidP="004F5136">
            <w:pPr>
              <w:jc w:val="both"/>
              <w:rPr>
                <w:rFonts w:ascii="Calibri" w:hAnsi="Calibri" w:cs="Calibri"/>
              </w:rPr>
            </w:pPr>
            <w:r w:rsidRPr="008D1FD3">
              <w:rPr>
                <w:rFonts w:ascii="Calibri" w:hAnsi="Calibri" w:cs="Calibri"/>
              </w:rPr>
              <w:t>0,236</w:t>
            </w:r>
          </w:p>
        </w:tc>
        <w:tc>
          <w:tcPr>
            <w:tcW w:w="1136" w:type="dxa"/>
            <w:noWrap/>
            <w:hideMark/>
          </w:tcPr>
          <w:p w14:paraId="600A9150" w14:textId="77777777" w:rsidR="004F5136" w:rsidRPr="008D1FD3" w:rsidRDefault="004F5136" w:rsidP="004F5136">
            <w:pPr>
              <w:jc w:val="both"/>
              <w:rPr>
                <w:rFonts w:ascii="Calibri" w:hAnsi="Calibri" w:cs="Calibri"/>
              </w:rPr>
            </w:pPr>
            <w:r w:rsidRPr="008D1FD3">
              <w:rPr>
                <w:rFonts w:ascii="Calibri" w:hAnsi="Calibri" w:cs="Calibri"/>
              </w:rPr>
              <w:t>0,389</w:t>
            </w:r>
          </w:p>
        </w:tc>
        <w:tc>
          <w:tcPr>
            <w:tcW w:w="1136" w:type="dxa"/>
            <w:noWrap/>
            <w:hideMark/>
          </w:tcPr>
          <w:p w14:paraId="10759164" w14:textId="77777777" w:rsidR="004F5136" w:rsidRPr="008D1FD3" w:rsidRDefault="004F5136" w:rsidP="004F5136">
            <w:pPr>
              <w:jc w:val="both"/>
              <w:rPr>
                <w:rFonts w:ascii="Calibri" w:hAnsi="Calibri" w:cs="Calibri"/>
              </w:rPr>
            </w:pPr>
            <w:r w:rsidRPr="008D1FD3">
              <w:rPr>
                <w:rFonts w:ascii="Calibri" w:hAnsi="Calibri" w:cs="Calibri"/>
              </w:rPr>
              <w:t>0,436</w:t>
            </w:r>
          </w:p>
        </w:tc>
        <w:tc>
          <w:tcPr>
            <w:tcW w:w="1136" w:type="dxa"/>
            <w:noWrap/>
            <w:hideMark/>
          </w:tcPr>
          <w:p w14:paraId="09576F51" w14:textId="77777777" w:rsidR="004F5136" w:rsidRPr="008D1FD3" w:rsidRDefault="004F5136" w:rsidP="004F5136">
            <w:pPr>
              <w:jc w:val="both"/>
              <w:rPr>
                <w:rFonts w:ascii="Calibri" w:hAnsi="Calibri" w:cs="Calibri"/>
              </w:rPr>
            </w:pPr>
            <w:r w:rsidRPr="008D1FD3">
              <w:rPr>
                <w:rFonts w:ascii="Calibri" w:hAnsi="Calibri" w:cs="Calibri"/>
              </w:rPr>
              <w:t>0,505</w:t>
            </w:r>
          </w:p>
        </w:tc>
        <w:tc>
          <w:tcPr>
            <w:tcW w:w="1136" w:type="dxa"/>
            <w:noWrap/>
            <w:hideMark/>
          </w:tcPr>
          <w:p w14:paraId="7A561C90" w14:textId="77777777" w:rsidR="004F5136" w:rsidRPr="008D1FD3" w:rsidRDefault="004F5136" w:rsidP="004F5136">
            <w:pPr>
              <w:jc w:val="both"/>
              <w:rPr>
                <w:rFonts w:ascii="Calibri" w:hAnsi="Calibri" w:cs="Calibri"/>
              </w:rPr>
            </w:pPr>
            <w:r w:rsidRPr="008D1FD3">
              <w:rPr>
                <w:rFonts w:ascii="Calibri" w:hAnsi="Calibri" w:cs="Calibri"/>
              </w:rPr>
              <w:t>0,538</w:t>
            </w:r>
          </w:p>
        </w:tc>
        <w:tc>
          <w:tcPr>
            <w:tcW w:w="1241" w:type="dxa"/>
            <w:noWrap/>
            <w:hideMark/>
          </w:tcPr>
          <w:p w14:paraId="5492AB9C" w14:textId="77777777" w:rsidR="004F5136" w:rsidRPr="008D1FD3" w:rsidRDefault="004F5136" w:rsidP="004F5136">
            <w:pPr>
              <w:jc w:val="both"/>
              <w:rPr>
                <w:rFonts w:ascii="Calibri" w:hAnsi="Calibri" w:cs="Calibri"/>
              </w:rPr>
            </w:pPr>
            <w:r w:rsidRPr="008D1FD3">
              <w:rPr>
                <w:rFonts w:ascii="Calibri" w:hAnsi="Calibri" w:cs="Calibri"/>
              </w:rPr>
              <w:t>0,558</w:t>
            </w:r>
          </w:p>
        </w:tc>
      </w:tr>
      <w:tr w:rsidR="004F5136" w:rsidRPr="008D1FD3" w14:paraId="4AFB8C43" w14:textId="77777777" w:rsidTr="004F5136">
        <w:trPr>
          <w:trHeight w:val="300"/>
        </w:trPr>
        <w:tc>
          <w:tcPr>
            <w:tcW w:w="2430" w:type="dxa"/>
            <w:shd w:val="clear" w:color="auto" w:fill="D9D9D9" w:themeFill="background1" w:themeFillShade="D9"/>
            <w:noWrap/>
            <w:hideMark/>
          </w:tcPr>
          <w:p w14:paraId="1CEDC106" w14:textId="77777777" w:rsidR="004F5136" w:rsidRPr="008D1FD3" w:rsidRDefault="004F5136" w:rsidP="004F5136">
            <w:pPr>
              <w:jc w:val="both"/>
              <w:rPr>
                <w:rFonts w:ascii="Calibri" w:hAnsi="Calibri" w:cs="Calibri"/>
                <w:b/>
                <w:bCs/>
              </w:rPr>
            </w:pPr>
            <w:r w:rsidRPr="008D1FD3">
              <w:rPr>
                <w:rFonts w:ascii="Calibri" w:hAnsi="Calibri" w:cs="Calibri"/>
                <w:b/>
                <w:bCs/>
              </w:rPr>
              <w:t>BERT-base</w:t>
            </w:r>
          </w:p>
        </w:tc>
        <w:tc>
          <w:tcPr>
            <w:tcW w:w="1136" w:type="dxa"/>
            <w:noWrap/>
            <w:hideMark/>
          </w:tcPr>
          <w:p w14:paraId="6812B59B"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30CDDE84" w14:textId="77777777" w:rsidR="004F5136" w:rsidRPr="008D1FD3" w:rsidRDefault="004F5136" w:rsidP="004F5136">
            <w:pPr>
              <w:jc w:val="both"/>
              <w:rPr>
                <w:rFonts w:ascii="Calibri" w:hAnsi="Calibri" w:cs="Calibri"/>
              </w:rPr>
            </w:pPr>
            <w:r w:rsidRPr="008D1FD3">
              <w:rPr>
                <w:rFonts w:ascii="Calibri" w:hAnsi="Calibri" w:cs="Calibri"/>
              </w:rPr>
              <w:t>0,218</w:t>
            </w:r>
          </w:p>
        </w:tc>
        <w:tc>
          <w:tcPr>
            <w:tcW w:w="1136" w:type="dxa"/>
            <w:noWrap/>
            <w:hideMark/>
          </w:tcPr>
          <w:p w14:paraId="64DE344F" w14:textId="77777777" w:rsidR="004F5136" w:rsidRPr="008D1FD3" w:rsidRDefault="004F5136" w:rsidP="004F5136">
            <w:pPr>
              <w:jc w:val="both"/>
              <w:rPr>
                <w:rFonts w:ascii="Calibri" w:hAnsi="Calibri" w:cs="Calibri"/>
              </w:rPr>
            </w:pPr>
            <w:r w:rsidRPr="008D1FD3">
              <w:rPr>
                <w:rFonts w:ascii="Calibri" w:hAnsi="Calibri" w:cs="Calibri"/>
              </w:rPr>
              <w:t>0,458</w:t>
            </w:r>
          </w:p>
        </w:tc>
        <w:tc>
          <w:tcPr>
            <w:tcW w:w="1136" w:type="dxa"/>
            <w:noWrap/>
            <w:hideMark/>
          </w:tcPr>
          <w:p w14:paraId="3B89AA0B" w14:textId="77777777" w:rsidR="004F5136" w:rsidRPr="008D1FD3" w:rsidRDefault="004F5136" w:rsidP="004F5136">
            <w:pPr>
              <w:jc w:val="both"/>
              <w:rPr>
                <w:rFonts w:ascii="Calibri" w:hAnsi="Calibri" w:cs="Calibri"/>
              </w:rPr>
            </w:pPr>
            <w:r w:rsidRPr="008D1FD3">
              <w:rPr>
                <w:rFonts w:ascii="Calibri" w:hAnsi="Calibri" w:cs="Calibri"/>
              </w:rPr>
              <w:t>0,53</w:t>
            </w:r>
          </w:p>
        </w:tc>
        <w:tc>
          <w:tcPr>
            <w:tcW w:w="1136" w:type="dxa"/>
            <w:noWrap/>
            <w:hideMark/>
          </w:tcPr>
          <w:p w14:paraId="2B4D3EB1" w14:textId="77777777" w:rsidR="004F5136" w:rsidRPr="008D1FD3" w:rsidRDefault="004F5136" w:rsidP="004F5136">
            <w:pPr>
              <w:jc w:val="both"/>
              <w:rPr>
                <w:rFonts w:ascii="Calibri" w:hAnsi="Calibri" w:cs="Calibri"/>
              </w:rPr>
            </w:pPr>
            <w:r w:rsidRPr="008D1FD3">
              <w:rPr>
                <w:rFonts w:ascii="Calibri" w:hAnsi="Calibri" w:cs="Calibri"/>
              </w:rPr>
              <w:t>0,591</w:t>
            </w:r>
          </w:p>
        </w:tc>
        <w:tc>
          <w:tcPr>
            <w:tcW w:w="1136" w:type="dxa"/>
            <w:noWrap/>
            <w:hideMark/>
          </w:tcPr>
          <w:p w14:paraId="4D6AC5D8" w14:textId="77777777" w:rsidR="004F5136" w:rsidRPr="008D1FD3" w:rsidRDefault="004F5136" w:rsidP="004F5136">
            <w:pPr>
              <w:jc w:val="both"/>
              <w:rPr>
                <w:rFonts w:ascii="Calibri" w:hAnsi="Calibri" w:cs="Calibri"/>
              </w:rPr>
            </w:pPr>
            <w:r w:rsidRPr="008D1FD3">
              <w:rPr>
                <w:rFonts w:ascii="Calibri" w:hAnsi="Calibri" w:cs="Calibri"/>
              </w:rPr>
              <w:t>0,622</w:t>
            </w:r>
          </w:p>
        </w:tc>
        <w:tc>
          <w:tcPr>
            <w:tcW w:w="1241" w:type="dxa"/>
            <w:noWrap/>
            <w:hideMark/>
          </w:tcPr>
          <w:p w14:paraId="1434DC7E" w14:textId="77777777" w:rsidR="004F5136" w:rsidRPr="008D1FD3" w:rsidRDefault="004F5136" w:rsidP="004F5136">
            <w:pPr>
              <w:jc w:val="both"/>
              <w:rPr>
                <w:rFonts w:ascii="Calibri" w:hAnsi="Calibri" w:cs="Calibri"/>
              </w:rPr>
            </w:pPr>
            <w:r w:rsidRPr="008D1FD3">
              <w:rPr>
                <w:rFonts w:ascii="Calibri" w:hAnsi="Calibri" w:cs="Calibri"/>
              </w:rPr>
              <w:t>0,635</w:t>
            </w:r>
          </w:p>
        </w:tc>
      </w:tr>
      <w:tr w:rsidR="004F5136" w:rsidRPr="008D1FD3" w14:paraId="74A0DACF" w14:textId="77777777" w:rsidTr="004F5136">
        <w:trPr>
          <w:trHeight w:val="300"/>
        </w:trPr>
        <w:tc>
          <w:tcPr>
            <w:tcW w:w="2430" w:type="dxa"/>
            <w:shd w:val="clear" w:color="auto" w:fill="D9D9D9" w:themeFill="background1" w:themeFillShade="D9"/>
            <w:noWrap/>
            <w:hideMark/>
          </w:tcPr>
          <w:p w14:paraId="2F40D2EA" w14:textId="77777777" w:rsidR="004F5136" w:rsidRPr="008D1FD3" w:rsidRDefault="004F5136" w:rsidP="004F5136">
            <w:pPr>
              <w:jc w:val="both"/>
              <w:rPr>
                <w:rFonts w:ascii="Calibri" w:hAnsi="Calibri" w:cs="Calibri"/>
                <w:b/>
                <w:bCs/>
              </w:rPr>
            </w:pPr>
            <w:r w:rsidRPr="008D1FD3">
              <w:rPr>
                <w:rFonts w:ascii="Calibri" w:hAnsi="Calibri" w:cs="Calibri"/>
                <w:b/>
                <w:bCs/>
              </w:rPr>
              <w:t>BERT-base-nli</w:t>
            </w:r>
          </w:p>
        </w:tc>
        <w:tc>
          <w:tcPr>
            <w:tcW w:w="1136" w:type="dxa"/>
            <w:noWrap/>
            <w:hideMark/>
          </w:tcPr>
          <w:p w14:paraId="64E8160D" w14:textId="77777777" w:rsidR="004F5136" w:rsidRPr="008D1FD3" w:rsidRDefault="004F5136" w:rsidP="004F5136">
            <w:pPr>
              <w:jc w:val="both"/>
              <w:rPr>
                <w:rFonts w:ascii="Calibri" w:hAnsi="Calibri" w:cs="Calibri"/>
              </w:rPr>
            </w:pPr>
            <w:r w:rsidRPr="008D1FD3">
              <w:rPr>
                <w:rFonts w:ascii="Calibri" w:hAnsi="Calibri" w:cs="Calibri"/>
              </w:rPr>
              <w:t>0,271</w:t>
            </w:r>
          </w:p>
        </w:tc>
        <w:tc>
          <w:tcPr>
            <w:tcW w:w="1136" w:type="dxa"/>
            <w:noWrap/>
            <w:hideMark/>
          </w:tcPr>
          <w:p w14:paraId="36A2CFA8" w14:textId="77777777" w:rsidR="004F5136" w:rsidRPr="008D1FD3" w:rsidRDefault="004F5136" w:rsidP="004F5136">
            <w:pPr>
              <w:jc w:val="both"/>
              <w:rPr>
                <w:rFonts w:ascii="Calibri" w:hAnsi="Calibri" w:cs="Calibri"/>
              </w:rPr>
            </w:pPr>
            <w:r w:rsidRPr="008D1FD3">
              <w:rPr>
                <w:rFonts w:ascii="Calibri" w:hAnsi="Calibri" w:cs="Calibri"/>
              </w:rPr>
              <w:t>0,387</w:t>
            </w:r>
          </w:p>
        </w:tc>
        <w:tc>
          <w:tcPr>
            <w:tcW w:w="1136" w:type="dxa"/>
            <w:noWrap/>
            <w:hideMark/>
          </w:tcPr>
          <w:p w14:paraId="1F053F31" w14:textId="77777777" w:rsidR="004F5136" w:rsidRPr="008D1FD3" w:rsidRDefault="004F5136" w:rsidP="004F5136">
            <w:pPr>
              <w:jc w:val="both"/>
              <w:rPr>
                <w:rFonts w:ascii="Calibri" w:hAnsi="Calibri" w:cs="Calibri"/>
              </w:rPr>
            </w:pPr>
            <w:r w:rsidRPr="008D1FD3">
              <w:rPr>
                <w:rFonts w:ascii="Calibri" w:hAnsi="Calibri" w:cs="Calibri"/>
              </w:rPr>
              <w:t>0,511</w:t>
            </w:r>
          </w:p>
        </w:tc>
        <w:tc>
          <w:tcPr>
            <w:tcW w:w="1136" w:type="dxa"/>
            <w:noWrap/>
            <w:hideMark/>
          </w:tcPr>
          <w:p w14:paraId="27560881" w14:textId="77777777" w:rsidR="004F5136" w:rsidRPr="008D1FD3" w:rsidRDefault="004F5136" w:rsidP="004F5136">
            <w:pPr>
              <w:jc w:val="both"/>
              <w:rPr>
                <w:rFonts w:ascii="Calibri" w:hAnsi="Calibri" w:cs="Calibri"/>
              </w:rPr>
            </w:pPr>
            <w:r w:rsidRPr="008D1FD3">
              <w:rPr>
                <w:rFonts w:ascii="Calibri" w:hAnsi="Calibri" w:cs="Calibri"/>
              </w:rPr>
              <w:t>0,541</w:t>
            </w:r>
          </w:p>
        </w:tc>
        <w:tc>
          <w:tcPr>
            <w:tcW w:w="1136" w:type="dxa"/>
            <w:noWrap/>
            <w:hideMark/>
          </w:tcPr>
          <w:p w14:paraId="2A90FE34" w14:textId="77777777" w:rsidR="004F5136" w:rsidRPr="008D1FD3" w:rsidRDefault="004F5136" w:rsidP="004F5136">
            <w:pPr>
              <w:jc w:val="both"/>
              <w:rPr>
                <w:rFonts w:ascii="Calibri" w:hAnsi="Calibri" w:cs="Calibri"/>
              </w:rPr>
            </w:pPr>
            <w:r w:rsidRPr="008D1FD3">
              <w:rPr>
                <w:rFonts w:ascii="Calibri" w:hAnsi="Calibri" w:cs="Calibri"/>
              </w:rPr>
              <w:t>0,567</w:t>
            </w:r>
          </w:p>
        </w:tc>
        <w:tc>
          <w:tcPr>
            <w:tcW w:w="1136" w:type="dxa"/>
            <w:noWrap/>
            <w:hideMark/>
          </w:tcPr>
          <w:p w14:paraId="1774D35B" w14:textId="77777777" w:rsidR="004F5136" w:rsidRPr="008D1FD3" w:rsidRDefault="004F5136" w:rsidP="004F5136">
            <w:pPr>
              <w:jc w:val="both"/>
              <w:rPr>
                <w:rFonts w:ascii="Calibri" w:hAnsi="Calibri" w:cs="Calibri"/>
              </w:rPr>
            </w:pPr>
            <w:r w:rsidRPr="008D1FD3">
              <w:rPr>
                <w:rFonts w:ascii="Calibri" w:hAnsi="Calibri" w:cs="Calibri"/>
              </w:rPr>
              <w:t>0,601</w:t>
            </w:r>
          </w:p>
        </w:tc>
        <w:tc>
          <w:tcPr>
            <w:tcW w:w="1241" w:type="dxa"/>
            <w:noWrap/>
            <w:hideMark/>
          </w:tcPr>
          <w:p w14:paraId="77DD01F4" w14:textId="77777777" w:rsidR="004F5136" w:rsidRPr="008D1FD3" w:rsidRDefault="004F5136" w:rsidP="004F5136">
            <w:pPr>
              <w:jc w:val="both"/>
              <w:rPr>
                <w:rFonts w:ascii="Calibri" w:hAnsi="Calibri" w:cs="Calibri"/>
              </w:rPr>
            </w:pPr>
            <w:r w:rsidRPr="008D1FD3">
              <w:rPr>
                <w:rFonts w:ascii="Calibri" w:hAnsi="Calibri" w:cs="Calibri"/>
              </w:rPr>
              <w:t>0,616</w:t>
            </w:r>
          </w:p>
        </w:tc>
      </w:tr>
    </w:tbl>
    <w:p w14:paraId="00F0F22F" w14:textId="3687A3C1" w:rsidR="004F5136" w:rsidRPr="008D1FD3" w:rsidRDefault="004F5136" w:rsidP="004548CC">
      <w:pPr>
        <w:jc w:val="both"/>
        <w:rPr>
          <w:rFonts w:ascii="Calibri" w:hAnsi="Calibri" w:cs="Calibri"/>
        </w:rPr>
      </w:pPr>
    </w:p>
    <w:p w14:paraId="0CA2032D" w14:textId="77777777" w:rsidR="004F5136" w:rsidRPr="008D1FD3" w:rsidRDefault="004F5136" w:rsidP="004548CC">
      <w:pPr>
        <w:jc w:val="both"/>
        <w:rPr>
          <w:rFonts w:ascii="Calibri" w:hAnsi="Calibri" w:cs="Calibri"/>
        </w:rPr>
      </w:pPr>
    </w:p>
    <w:p w14:paraId="69A48F2C" w14:textId="229E4501" w:rsidR="004F5136" w:rsidRPr="008D1FD3" w:rsidRDefault="004F5136" w:rsidP="004F5136">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Pr="008D1FD3">
        <w:rPr>
          <w:noProof/>
          <w:color w:val="000000" w:themeColor="text1"/>
          <w:sz w:val="24"/>
          <w:szCs w:val="24"/>
        </w:rPr>
        <w:t>23</w:t>
      </w:r>
      <w:r w:rsidRPr="008D1FD3">
        <w:rPr>
          <w:color w:val="000000" w:themeColor="text1"/>
          <w:sz w:val="24"/>
          <w:szCs w:val="24"/>
        </w:rPr>
        <w:fldChar w:fldCharType="end"/>
      </w:r>
      <w:r w:rsidRPr="008D1FD3">
        <w:rPr>
          <w:color w:val="000000" w:themeColor="text1"/>
          <w:sz w:val="24"/>
          <w:szCs w:val="24"/>
        </w:rPr>
        <w:t xml:space="preserve"> - Average F1-micro across </w:t>
      </w:r>
      <w:r w:rsidR="007950E1">
        <w:rPr>
          <w:color w:val="000000" w:themeColor="text1"/>
          <w:sz w:val="24"/>
          <w:szCs w:val="24"/>
        </w:rPr>
        <w:t xml:space="preserve">four </w:t>
      </w:r>
      <w:r w:rsidRPr="008D1FD3">
        <w:rPr>
          <w:color w:val="000000" w:themeColor="text1"/>
          <w:sz w:val="24"/>
          <w:szCs w:val="24"/>
        </w:rPr>
        <w:t>datasets</w:t>
      </w:r>
      <w:r w:rsidRPr="008D1FD3">
        <w:rPr>
          <w:noProof/>
          <w:color w:val="000000" w:themeColor="text1"/>
          <w:sz w:val="24"/>
          <w:szCs w:val="24"/>
        </w:rPr>
        <w:t xml:space="preserve"> with up to 5000 data points</w:t>
      </w:r>
    </w:p>
    <w:tbl>
      <w:tblPr>
        <w:tblStyle w:val="TableGrid"/>
        <w:tblW w:w="10487" w:type="dxa"/>
        <w:tblInd w:w="-714" w:type="dxa"/>
        <w:tblLook w:val="04A0" w:firstRow="1" w:lastRow="0" w:firstColumn="1" w:lastColumn="0" w:noHBand="0" w:noVBand="1"/>
      </w:tblPr>
      <w:tblGrid>
        <w:gridCol w:w="2430"/>
        <w:gridCol w:w="1136"/>
        <w:gridCol w:w="1136"/>
        <w:gridCol w:w="1136"/>
        <w:gridCol w:w="1136"/>
        <w:gridCol w:w="1136"/>
        <w:gridCol w:w="1136"/>
        <w:gridCol w:w="1241"/>
      </w:tblGrid>
      <w:tr w:rsidR="004F5136" w:rsidRPr="008D1FD3" w14:paraId="186B3B31" w14:textId="77777777" w:rsidTr="004F5136">
        <w:trPr>
          <w:trHeight w:val="300"/>
        </w:trPr>
        <w:tc>
          <w:tcPr>
            <w:tcW w:w="2430" w:type="dxa"/>
            <w:shd w:val="clear" w:color="auto" w:fill="BFBFBF" w:themeFill="background1" w:themeFillShade="BF"/>
            <w:noWrap/>
            <w:hideMark/>
          </w:tcPr>
          <w:p w14:paraId="0D344A22" w14:textId="77777777" w:rsidR="004F5136" w:rsidRPr="008D1FD3" w:rsidRDefault="004F5136" w:rsidP="004F5136">
            <w:pPr>
              <w:jc w:val="both"/>
              <w:rPr>
                <w:rFonts w:ascii="Calibri" w:hAnsi="Calibri" w:cs="Calibri"/>
                <w:b/>
                <w:bCs/>
              </w:rPr>
            </w:pPr>
            <w:r w:rsidRPr="008D1FD3">
              <w:rPr>
                <w:rFonts w:ascii="Calibri" w:hAnsi="Calibri" w:cs="Calibri"/>
                <w:b/>
                <w:bCs/>
              </w:rPr>
              <w:t>Sample size / Algorithm</w:t>
            </w:r>
          </w:p>
        </w:tc>
        <w:tc>
          <w:tcPr>
            <w:tcW w:w="1136" w:type="dxa"/>
            <w:shd w:val="clear" w:color="auto" w:fill="BFBFBF" w:themeFill="background1" w:themeFillShade="BF"/>
            <w:noWrap/>
            <w:hideMark/>
          </w:tcPr>
          <w:p w14:paraId="2A0CC4D5" w14:textId="77777777" w:rsidR="004F5136" w:rsidRPr="008D1FD3" w:rsidRDefault="004F5136" w:rsidP="004F5136">
            <w:pPr>
              <w:jc w:val="both"/>
              <w:rPr>
                <w:rFonts w:ascii="Calibri" w:hAnsi="Calibri" w:cs="Calibri"/>
                <w:b/>
                <w:bCs/>
              </w:rPr>
            </w:pPr>
            <w:r w:rsidRPr="008D1FD3">
              <w:rPr>
                <w:rFonts w:ascii="Calibri" w:hAnsi="Calibri" w:cs="Calibri"/>
                <w:b/>
                <w:bCs/>
              </w:rPr>
              <w:t>0 (8 datasets)</w:t>
            </w:r>
          </w:p>
        </w:tc>
        <w:tc>
          <w:tcPr>
            <w:tcW w:w="1136" w:type="dxa"/>
            <w:shd w:val="clear" w:color="auto" w:fill="BFBFBF" w:themeFill="background1" w:themeFillShade="BF"/>
            <w:noWrap/>
            <w:hideMark/>
          </w:tcPr>
          <w:p w14:paraId="46E7E7FC" w14:textId="77777777" w:rsidR="004F5136" w:rsidRPr="008D1FD3" w:rsidRDefault="004F5136" w:rsidP="004F5136">
            <w:pPr>
              <w:jc w:val="both"/>
              <w:rPr>
                <w:rFonts w:ascii="Calibri" w:hAnsi="Calibri" w:cs="Calibri"/>
                <w:b/>
                <w:bCs/>
              </w:rPr>
            </w:pPr>
            <w:r w:rsidRPr="008D1FD3">
              <w:rPr>
                <w:rFonts w:ascii="Calibri" w:hAnsi="Calibri" w:cs="Calibri"/>
                <w:b/>
                <w:bCs/>
              </w:rPr>
              <w:t>100 (8 datasets)</w:t>
            </w:r>
          </w:p>
        </w:tc>
        <w:tc>
          <w:tcPr>
            <w:tcW w:w="1136" w:type="dxa"/>
            <w:shd w:val="clear" w:color="auto" w:fill="BFBFBF" w:themeFill="background1" w:themeFillShade="BF"/>
            <w:noWrap/>
            <w:hideMark/>
          </w:tcPr>
          <w:p w14:paraId="49BB88C3" w14:textId="77777777" w:rsidR="004F5136" w:rsidRPr="008D1FD3" w:rsidRDefault="004F5136" w:rsidP="004F5136">
            <w:pPr>
              <w:jc w:val="both"/>
              <w:rPr>
                <w:rFonts w:ascii="Calibri" w:hAnsi="Calibri" w:cs="Calibri"/>
                <w:b/>
                <w:bCs/>
              </w:rPr>
            </w:pPr>
            <w:r w:rsidRPr="008D1FD3">
              <w:rPr>
                <w:rFonts w:ascii="Calibri" w:hAnsi="Calibri" w:cs="Calibri"/>
                <w:b/>
                <w:bCs/>
              </w:rPr>
              <w:t>500 (8 datasets)</w:t>
            </w:r>
          </w:p>
        </w:tc>
        <w:tc>
          <w:tcPr>
            <w:tcW w:w="1136" w:type="dxa"/>
            <w:shd w:val="clear" w:color="auto" w:fill="BFBFBF" w:themeFill="background1" w:themeFillShade="BF"/>
            <w:noWrap/>
            <w:hideMark/>
          </w:tcPr>
          <w:p w14:paraId="3A7A6EFE" w14:textId="77777777" w:rsidR="004F5136" w:rsidRPr="008D1FD3" w:rsidRDefault="004F5136" w:rsidP="004F5136">
            <w:pPr>
              <w:jc w:val="both"/>
              <w:rPr>
                <w:rFonts w:ascii="Calibri" w:hAnsi="Calibri" w:cs="Calibri"/>
                <w:b/>
                <w:bCs/>
              </w:rPr>
            </w:pPr>
            <w:r w:rsidRPr="008D1FD3">
              <w:rPr>
                <w:rFonts w:ascii="Calibri" w:hAnsi="Calibri" w:cs="Calibri"/>
                <w:b/>
                <w:bCs/>
              </w:rPr>
              <w:t>1000 (8 datasets)</w:t>
            </w:r>
          </w:p>
        </w:tc>
        <w:tc>
          <w:tcPr>
            <w:tcW w:w="1136" w:type="dxa"/>
            <w:shd w:val="clear" w:color="auto" w:fill="BFBFBF" w:themeFill="background1" w:themeFillShade="BF"/>
            <w:noWrap/>
            <w:hideMark/>
          </w:tcPr>
          <w:p w14:paraId="0600CB10" w14:textId="77777777" w:rsidR="004F5136" w:rsidRPr="008D1FD3" w:rsidRDefault="004F5136" w:rsidP="004F5136">
            <w:pPr>
              <w:jc w:val="both"/>
              <w:rPr>
                <w:rFonts w:ascii="Calibri" w:hAnsi="Calibri" w:cs="Calibri"/>
                <w:b/>
                <w:bCs/>
              </w:rPr>
            </w:pPr>
            <w:r w:rsidRPr="008D1FD3">
              <w:rPr>
                <w:rFonts w:ascii="Calibri" w:hAnsi="Calibri" w:cs="Calibri"/>
                <w:b/>
                <w:bCs/>
              </w:rPr>
              <w:t>2500 (8 datasets)</w:t>
            </w:r>
          </w:p>
        </w:tc>
        <w:tc>
          <w:tcPr>
            <w:tcW w:w="1136" w:type="dxa"/>
            <w:shd w:val="clear" w:color="auto" w:fill="BFBFBF" w:themeFill="background1" w:themeFillShade="BF"/>
            <w:noWrap/>
            <w:hideMark/>
          </w:tcPr>
          <w:p w14:paraId="677ACE8C" w14:textId="77777777" w:rsidR="004F5136" w:rsidRPr="008D1FD3" w:rsidRDefault="004F5136" w:rsidP="004F5136">
            <w:pPr>
              <w:jc w:val="both"/>
              <w:rPr>
                <w:rFonts w:ascii="Calibri" w:hAnsi="Calibri" w:cs="Calibri"/>
                <w:b/>
                <w:bCs/>
              </w:rPr>
            </w:pPr>
            <w:r w:rsidRPr="008D1FD3">
              <w:rPr>
                <w:rFonts w:ascii="Calibri" w:hAnsi="Calibri" w:cs="Calibri"/>
                <w:b/>
                <w:bCs/>
              </w:rPr>
              <w:t>5000 (4 datasets)</w:t>
            </w:r>
          </w:p>
        </w:tc>
        <w:tc>
          <w:tcPr>
            <w:tcW w:w="1241" w:type="dxa"/>
            <w:shd w:val="clear" w:color="auto" w:fill="BFBFBF" w:themeFill="background1" w:themeFillShade="BF"/>
            <w:noWrap/>
            <w:hideMark/>
          </w:tcPr>
          <w:p w14:paraId="6D52B15D" w14:textId="77777777" w:rsidR="004F5136" w:rsidRPr="008D1FD3" w:rsidRDefault="004F5136" w:rsidP="004F5136">
            <w:pPr>
              <w:jc w:val="both"/>
              <w:rPr>
                <w:rFonts w:ascii="Calibri" w:hAnsi="Calibri" w:cs="Calibri"/>
                <w:b/>
                <w:bCs/>
              </w:rPr>
            </w:pPr>
            <w:r w:rsidRPr="008D1FD3">
              <w:rPr>
                <w:rFonts w:ascii="Calibri" w:hAnsi="Calibri" w:cs="Calibri"/>
                <w:b/>
                <w:bCs/>
              </w:rPr>
              <w:t>10000 (3 datasets)</w:t>
            </w:r>
          </w:p>
        </w:tc>
      </w:tr>
      <w:tr w:rsidR="004F5136" w:rsidRPr="008D1FD3" w14:paraId="375E5ECD" w14:textId="77777777" w:rsidTr="004F5136">
        <w:trPr>
          <w:trHeight w:val="300"/>
        </w:trPr>
        <w:tc>
          <w:tcPr>
            <w:tcW w:w="2430" w:type="dxa"/>
            <w:shd w:val="clear" w:color="auto" w:fill="D9D9D9" w:themeFill="background1" w:themeFillShade="D9"/>
            <w:noWrap/>
            <w:hideMark/>
          </w:tcPr>
          <w:p w14:paraId="64CA8AC2" w14:textId="77777777" w:rsidR="004F5136" w:rsidRPr="008D1FD3" w:rsidRDefault="004F5136" w:rsidP="004F5136">
            <w:pPr>
              <w:jc w:val="both"/>
              <w:rPr>
                <w:rFonts w:ascii="Calibri" w:hAnsi="Calibri" w:cs="Calibri"/>
                <w:b/>
                <w:bCs/>
              </w:rPr>
            </w:pPr>
            <w:r w:rsidRPr="008D1FD3">
              <w:rPr>
                <w:rFonts w:ascii="Calibri" w:hAnsi="Calibri" w:cs="Calibri"/>
                <w:b/>
                <w:bCs/>
              </w:rPr>
              <w:t>SVM_tfidf</w:t>
            </w:r>
          </w:p>
        </w:tc>
        <w:tc>
          <w:tcPr>
            <w:tcW w:w="1136" w:type="dxa"/>
            <w:noWrap/>
            <w:hideMark/>
          </w:tcPr>
          <w:p w14:paraId="493A2B03"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5790F991" w14:textId="77777777" w:rsidR="004F5136" w:rsidRPr="008D1FD3" w:rsidRDefault="004F5136" w:rsidP="004F5136">
            <w:pPr>
              <w:jc w:val="both"/>
              <w:rPr>
                <w:rFonts w:ascii="Calibri" w:hAnsi="Calibri" w:cs="Calibri"/>
              </w:rPr>
            </w:pPr>
            <w:r w:rsidRPr="008D1FD3">
              <w:rPr>
                <w:rFonts w:ascii="Calibri" w:hAnsi="Calibri" w:cs="Calibri"/>
              </w:rPr>
              <w:t>0,302</w:t>
            </w:r>
          </w:p>
        </w:tc>
        <w:tc>
          <w:tcPr>
            <w:tcW w:w="1136" w:type="dxa"/>
            <w:noWrap/>
            <w:hideMark/>
          </w:tcPr>
          <w:p w14:paraId="6FC30398" w14:textId="77777777" w:rsidR="004F5136" w:rsidRPr="008D1FD3" w:rsidRDefault="004F5136" w:rsidP="004F5136">
            <w:pPr>
              <w:jc w:val="both"/>
              <w:rPr>
                <w:rFonts w:ascii="Calibri" w:hAnsi="Calibri" w:cs="Calibri"/>
              </w:rPr>
            </w:pPr>
            <w:r w:rsidRPr="008D1FD3">
              <w:rPr>
                <w:rFonts w:ascii="Calibri" w:hAnsi="Calibri" w:cs="Calibri"/>
              </w:rPr>
              <w:t>0,474</w:t>
            </w:r>
          </w:p>
        </w:tc>
        <w:tc>
          <w:tcPr>
            <w:tcW w:w="1136" w:type="dxa"/>
            <w:noWrap/>
            <w:hideMark/>
          </w:tcPr>
          <w:p w14:paraId="276DC8D8" w14:textId="77777777" w:rsidR="004F5136" w:rsidRPr="008D1FD3" w:rsidRDefault="004F5136" w:rsidP="004F5136">
            <w:pPr>
              <w:jc w:val="both"/>
              <w:rPr>
                <w:rFonts w:ascii="Calibri" w:hAnsi="Calibri" w:cs="Calibri"/>
              </w:rPr>
            </w:pPr>
            <w:r w:rsidRPr="008D1FD3">
              <w:rPr>
                <w:rFonts w:ascii="Calibri" w:hAnsi="Calibri" w:cs="Calibri"/>
              </w:rPr>
              <w:t>0,522</w:t>
            </w:r>
          </w:p>
        </w:tc>
        <w:tc>
          <w:tcPr>
            <w:tcW w:w="1136" w:type="dxa"/>
            <w:noWrap/>
            <w:hideMark/>
          </w:tcPr>
          <w:p w14:paraId="39BECC3A" w14:textId="77777777" w:rsidR="004F5136" w:rsidRPr="008D1FD3" w:rsidRDefault="004F5136" w:rsidP="004F5136">
            <w:pPr>
              <w:jc w:val="both"/>
              <w:rPr>
                <w:rFonts w:ascii="Calibri" w:hAnsi="Calibri" w:cs="Calibri"/>
              </w:rPr>
            </w:pPr>
            <w:r w:rsidRPr="008D1FD3">
              <w:rPr>
                <w:rFonts w:ascii="Calibri" w:hAnsi="Calibri" w:cs="Calibri"/>
              </w:rPr>
              <w:t>0,557</w:t>
            </w:r>
          </w:p>
        </w:tc>
        <w:tc>
          <w:tcPr>
            <w:tcW w:w="1136" w:type="dxa"/>
            <w:noWrap/>
            <w:hideMark/>
          </w:tcPr>
          <w:p w14:paraId="67ADAB07" w14:textId="77777777" w:rsidR="004F5136" w:rsidRPr="008D1FD3" w:rsidRDefault="004F5136" w:rsidP="004F5136">
            <w:pPr>
              <w:jc w:val="both"/>
              <w:rPr>
                <w:rFonts w:ascii="Calibri" w:hAnsi="Calibri" w:cs="Calibri"/>
              </w:rPr>
            </w:pPr>
            <w:r w:rsidRPr="008D1FD3">
              <w:rPr>
                <w:rFonts w:ascii="Calibri" w:hAnsi="Calibri" w:cs="Calibri"/>
              </w:rPr>
              <w:t>0,579</w:t>
            </w:r>
          </w:p>
        </w:tc>
        <w:tc>
          <w:tcPr>
            <w:tcW w:w="1241" w:type="dxa"/>
            <w:noWrap/>
            <w:hideMark/>
          </w:tcPr>
          <w:p w14:paraId="0C872335" w14:textId="77777777" w:rsidR="004F5136" w:rsidRPr="008D1FD3" w:rsidRDefault="004F5136" w:rsidP="004F5136">
            <w:pPr>
              <w:jc w:val="both"/>
              <w:rPr>
                <w:rFonts w:ascii="Calibri" w:hAnsi="Calibri" w:cs="Calibri"/>
              </w:rPr>
            </w:pPr>
            <w:r w:rsidRPr="008D1FD3">
              <w:rPr>
                <w:rFonts w:ascii="Calibri" w:hAnsi="Calibri" w:cs="Calibri"/>
              </w:rPr>
              <w:t>0,604</w:t>
            </w:r>
          </w:p>
        </w:tc>
      </w:tr>
      <w:tr w:rsidR="004F5136" w:rsidRPr="008D1FD3" w14:paraId="5C24E67A" w14:textId="77777777" w:rsidTr="004F5136">
        <w:trPr>
          <w:trHeight w:val="300"/>
        </w:trPr>
        <w:tc>
          <w:tcPr>
            <w:tcW w:w="2430" w:type="dxa"/>
            <w:shd w:val="clear" w:color="auto" w:fill="D9D9D9" w:themeFill="background1" w:themeFillShade="D9"/>
            <w:noWrap/>
            <w:hideMark/>
          </w:tcPr>
          <w:p w14:paraId="3A67C14E" w14:textId="77777777" w:rsidR="004F5136" w:rsidRPr="008D1FD3" w:rsidRDefault="004F5136" w:rsidP="004F5136">
            <w:pPr>
              <w:jc w:val="both"/>
              <w:rPr>
                <w:rFonts w:ascii="Calibri" w:hAnsi="Calibri" w:cs="Calibri"/>
                <w:b/>
                <w:bCs/>
              </w:rPr>
            </w:pPr>
            <w:r w:rsidRPr="008D1FD3">
              <w:rPr>
                <w:rFonts w:ascii="Calibri" w:hAnsi="Calibri" w:cs="Calibri"/>
                <w:b/>
                <w:bCs/>
              </w:rPr>
              <w:t>logistic_tfidf</w:t>
            </w:r>
          </w:p>
        </w:tc>
        <w:tc>
          <w:tcPr>
            <w:tcW w:w="1136" w:type="dxa"/>
            <w:noWrap/>
            <w:hideMark/>
          </w:tcPr>
          <w:p w14:paraId="396F9737"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0908F692" w14:textId="77777777" w:rsidR="004F5136" w:rsidRPr="008D1FD3" w:rsidRDefault="004F5136" w:rsidP="004F5136">
            <w:pPr>
              <w:jc w:val="both"/>
              <w:rPr>
                <w:rFonts w:ascii="Calibri" w:hAnsi="Calibri" w:cs="Calibri"/>
              </w:rPr>
            </w:pPr>
            <w:r w:rsidRPr="008D1FD3">
              <w:rPr>
                <w:rFonts w:ascii="Calibri" w:hAnsi="Calibri" w:cs="Calibri"/>
              </w:rPr>
              <w:t>0,322</w:t>
            </w:r>
          </w:p>
        </w:tc>
        <w:tc>
          <w:tcPr>
            <w:tcW w:w="1136" w:type="dxa"/>
            <w:noWrap/>
            <w:hideMark/>
          </w:tcPr>
          <w:p w14:paraId="37E7ED7F" w14:textId="77777777" w:rsidR="004F5136" w:rsidRPr="008D1FD3" w:rsidRDefault="004F5136" w:rsidP="004F5136">
            <w:pPr>
              <w:jc w:val="both"/>
              <w:rPr>
                <w:rFonts w:ascii="Calibri" w:hAnsi="Calibri" w:cs="Calibri"/>
              </w:rPr>
            </w:pPr>
            <w:r w:rsidRPr="008D1FD3">
              <w:rPr>
                <w:rFonts w:ascii="Calibri" w:hAnsi="Calibri" w:cs="Calibri"/>
              </w:rPr>
              <w:t>0,483</w:t>
            </w:r>
          </w:p>
        </w:tc>
        <w:tc>
          <w:tcPr>
            <w:tcW w:w="1136" w:type="dxa"/>
            <w:noWrap/>
            <w:hideMark/>
          </w:tcPr>
          <w:p w14:paraId="578EEC4A" w14:textId="77777777" w:rsidR="004F5136" w:rsidRPr="008D1FD3" w:rsidRDefault="004F5136" w:rsidP="004F5136">
            <w:pPr>
              <w:jc w:val="both"/>
              <w:rPr>
                <w:rFonts w:ascii="Calibri" w:hAnsi="Calibri" w:cs="Calibri"/>
              </w:rPr>
            </w:pPr>
            <w:r w:rsidRPr="008D1FD3">
              <w:rPr>
                <w:rFonts w:ascii="Calibri" w:hAnsi="Calibri" w:cs="Calibri"/>
              </w:rPr>
              <w:t>0,51</w:t>
            </w:r>
          </w:p>
        </w:tc>
        <w:tc>
          <w:tcPr>
            <w:tcW w:w="1136" w:type="dxa"/>
            <w:noWrap/>
            <w:hideMark/>
          </w:tcPr>
          <w:p w14:paraId="210BB3D8" w14:textId="77777777" w:rsidR="004F5136" w:rsidRPr="008D1FD3" w:rsidRDefault="004F5136" w:rsidP="004F5136">
            <w:pPr>
              <w:jc w:val="both"/>
              <w:rPr>
                <w:rFonts w:ascii="Calibri" w:hAnsi="Calibri" w:cs="Calibri"/>
              </w:rPr>
            </w:pPr>
            <w:r w:rsidRPr="008D1FD3">
              <w:rPr>
                <w:rFonts w:ascii="Calibri" w:hAnsi="Calibri" w:cs="Calibri"/>
              </w:rPr>
              <w:t>0,543</w:t>
            </w:r>
          </w:p>
        </w:tc>
        <w:tc>
          <w:tcPr>
            <w:tcW w:w="1136" w:type="dxa"/>
            <w:noWrap/>
            <w:hideMark/>
          </w:tcPr>
          <w:p w14:paraId="58FF1A97" w14:textId="77777777" w:rsidR="004F5136" w:rsidRPr="008D1FD3" w:rsidRDefault="004F5136" w:rsidP="004F5136">
            <w:pPr>
              <w:jc w:val="both"/>
              <w:rPr>
                <w:rFonts w:ascii="Calibri" w:hAnsi="Calibri" w:cs="Calibri"/>
              </w:rPr>
            </w:pPr>
            <w:r w:rsidRPr="008D1FD3">
              <w:rPr>
                <w:rFonts w:ascii="Calibri" w:hAnsi="Calibri" w:cs="Calibri"/>
              </w:rPr>
              <w:t>0,562</w:t>
            </w:r>
          </w:p>
        </w:tc>
        <w:tc>
          <w:tcPr>
            <w:tcW w:w="1241" w:type="dxa"/>
            <w:noWrap/>
            <w:hideMark/>
          </w:tcPr>
          <w:p w14:paraId="4DAC0ABD" w14:textId="77777777" w:rsidR="004F5136" w:rsidRPr="008D1FD3" w:rsidRDefault="004F5136" w:rsidP="004F5136">
            <w:pPr>
              <w:jc w:val="both"/>
              <w:rPr>
                <w:rFonts w:ascii="Calibri" w:hAnsi="Calibri" w:cs="Calibri"/>
              </w:rPr>
            </w:pPr>
            <w:r w:rsidRPr="008D1FD3">
              <w:rPr>
                <w:rFonts w:ascii="Calibri" w:hAnsi="Calibri" w:cs="Calibri"/>
              </w:rPr>
              <w:t>0,598</w:t>
            </w:r>
          </w:p>
        </w:tc>
      </w:tr>
      <w:tr w:rsidR="004F5136" w:rsidRPr="008D1FD3" w14:paraId="5763BDBD" w14:textId="77777777" w:rsidTr="004F5136">
        <w:trPr>
          <w:trHeight w:val="300"/>
        </w:trPr>
        <w:tc>
          <w:tcPr>
            <w:tcW w:w="2430" w:type="dxa"/>
            <w:shd w:val="clear" w:color="auto" w:fill="D9D9D9" w:themeFill="background1" w:themeFillShade="D9"/>
            <w:noWrap/>
            <w:hideMark/>
          </w:tcPr>
          <w:p w14:paraId="0EAAACCA" w14:textId="77777777" w:rsidR="004F5136" w:rsidRPr="008D1FD3" w:rsidRDefault="004F5136" w:rsidP="004F5136">
            <w:pPr>
              <w:jc w:val="both"/>
              <w:rPr>
                <w:rFonts w:ascii="Calibri" w:hAnsi="Calibri" w:cs="Calibri"/>
                <w:b/>
                <w:bCs/>
              </w:rPr>
            </w:pPr>
            <w:r w:rsidRPr="008D1FD3">
              <w:rPr>
                <w:rFonts w:ascii="Calibri" w:hAnsi="Calibri" w:cs="Calibri"/>
                <w:b/>
                <w:bCs/>
              </w:rPr>
              <w:t>SVM_embeddings</w:t>
            </w:r>
          </w:p>
        </w:tc>
        <w:tc>
          <w:tcPr>
            <w:tcW w:w="1136" w:type="dxa"/>
            <w:noWrap/>
            <w:hideMark/>
          </w:tcPr>
          <w:p w14:paraId="44B38C63"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371D84FC" w14:textId="77777777" w:rsidR="004F5136" w:rsidRPr="008D1FD3" w:rsidRDefault="004F5136" w:rsidP="004F5136">
            <w:pPr>
              <w:jc w:val="both"/>
              <w:rPr>
                <w:rFonts w:ascii="Calibri" w:hAnsi="Calibri" w:cs="Calibri"/>
              </w:rPr>
            </w:pPr>
            <w:r w:rsidRPr="008D1FD3">
              <w:rPr>
                <w:rFonts w:ascii="Calibri" w:hAnsi="Calibri" w:cs="Calibri"/>
              </w:rPr>
              <w:t>0,394</w:t>
            </w:r>
          </w:p>
        </w:tc>
        <w:tc>
          <w:tcPr>
            <w:tcW w:w="1136" w:type="dxa"/>
            <w:noWrap/>
            <w:hideMark/>
          </w:tcPr>
          <w:p w14:paraId="02839B48" w14:textId="77777777" w:rsidR="004F5136" w:rsidRPr="008D1FD3" w:rsidRDefault="004F5136" w:rsidP="004F5136">
            <w:pPr>
              <w:jc w:val="both"/>
              <w:rPr>
                <w:rFonts w:ascii="Calibri" w:hAnsi="Calibri" w:cs="Calibri"/>
              </w:rPr>
            </w:pPr>
            <w:r w:rsidRPr="008D1FD3">
              <w:rPr>
                <w:rFonts w:ascii="Calibri" w:hAnsi="Calibri" w:cs="Calibri"/>
              </w:rPr>
              <w:t>0,525</w:t>
            </w:r>
          </w:p>
        </w:tc>
        <w:tc>
          <w:tcPr>
            <w:tcW w:w="1136" w:type="dxa"/>
            <w:noWrap/>
            <w:hideMark/>
          </w:tcPr>
          <w:p w14:paraId="0DE8C392" w14:textId="77777777" w:rsidR="004F5136" w:rsidRPr="008D1FD3" w:rsidRDefault="004F5136" w:rsidP="004F5136">
            <w:pPr>
              <w:jc w:val="both"/>
              <w:rPr>
                <w:rFonts w:ascii="Calibri" w:hAnsi="Calibri" w:cs="Calibri"/>
              </w:rPr>
            </w:pPr>
            <w:r w:rsidRPr="008D1FD3">
              <w:rPr>
                <w:rFonts w:ascii="Calibri" w:hAnsi="Calibri" w:cs="Calibri"/>
              </w:rPr>
              <w:t>0,55</w:t>
            </w:r>
          </w:p>
        </w:tc>
        <w:tc>
          <w:tcPr>
            <w:tcW w:w="1136" w:type="dxa"/>
            <w:noWrap/>
            <w:hideMark/>
          </w:tcPr>
          <w:p w14:paraId="35A3642D" w14:textId="77777777" w:rsidR="004F5136" w:rsidRPr="008D1FD3" w:rsidRDefault="004F5136" w:rsidP="004F5136">
            <w:pPr>
              <w:jc w:val="both"/>
              <w:rPr>
                <w:rFonts w:ascii="Calibri" w:hAnsi="Calibri" w:cs="Calibri"/>
              </w:rPr>
            </w:pPr>
            <w:r w:rsidRPr="008D1FD3">
              <w:rPr>
                <w:rFonts w:ascii="Calibri" w:hAnsi="Calibri" w:cs="Calibri"/>
              </w:rPr>
              <w:t>0,594</w:t>
            </w:r>
          </w:p>
        </w:tc>
        <w:tc>
          <w:tcPr>
            <w:tcW w:w="1136" w:type="dxa"/>
            <w:noWrap/>
            <w:hideMark/>
          </w:tcPr>
          <w:p w14:paraId="5846DC4D" w14:textId="77777777" w:rsidR="004F5136" w:rsidRPr="008D1FD3" w:rsidRDefault="004F5136" w:rsidP="004F5136">
            <w:pPr>
              <w:jc w:val="both"/>
              <w:rPr>
                <w:rFonts w:ascii="Calibri" w:hAnsi="Calibri" w:cs="Calibri"/>
              </w:rPr>
            </w:pPr>
            <w:r w:rsidRPr="008D1FD3">
              <w:rPr>
                <w:rFonts w:ascii="Calibri" w:hAnsi="Calibri" w:cs="Calibri"/>
              </w:rPr>
              <w:t>0,621</w:t>
            </w:r>
          </w:p>
        </w:tc>
        <w:tc>
          <w:tcPr>
            <w:tcW w:w="1241" w:type="dxa"/>
            <w:noWrap/>
            <w:hideMark/>
          </w:tcPr>
          <w:p w14:paraId="317E5A87" w14:textId="77777777" w:rsidR="004F5136" w:rsidRPr="008D1FD3" w:rsidRDefault="004F5136" w:rsidP="004F5136">
            <w:pPr>
              <w:jc w:val="both"/>
              <w:rPr>
                <w:rFonts w:ascii="Calibri" w:hAnsi="Calibri" w:cs="Calibri"/>
              </w:rPr>
            </w:pPr>
            <w:r w:rsidRPr="008D1FD3">
              <w:rPr>
                <w:rFonts w:ascii="Calibri" w:hAnsi="Calibri" w:cs="Calibri"/>
              </w:rPr>
              <w:t>0,636</w:t>
            </w:r>
          </w:p>
        </w:tc>
      </w:tr>
      <w:tr w:rsidR="004F5136" w:rsidRPr="008D1FD3" w14:paraId="1250569A" w14:textId="77777777" w:rsidTr="004F5136">
        <w:trPr>
          <w:trHeight w:val="300"/>
        </w:trPr>
        <w:tc>
          <w:tcPr>
            <w:tcW w:w="2430" w:type="dxa"/>
            <w:shd w:val="clear" w:color="auto" w:fill="D9D9D9" w:themeFill="background1" w:themeFillShade="D9"/>
            <w:noWrap/>
            <w:hideMark/>
          </w:tcPr>
          <w:p w14:paraId="2872ED8E" w14:textId="77777777" w:rsidR="004F5136" w:rsidRPr="008D1FD3" w:rsidRDefault="004F5136" w:rsidP="004F5136">
            <w:pPr>
              <w:jc w:val="both"/>
              <w:rPr>
                <w:rFonts w:ascii="Calibri" w:hAnsi="Calibri" w:cs="Calibri"/>
                <w:b/>
                <w:bCs/>
              </w:rPr>
            </w:pPr>
            <w:r w:rsidRPr="008D1FD3">
              <w:rPr>
                <w:rFonts w:ascii="Calibri" w:hAnsi="Calibri" w:cs="Calibri"/>
                <w:b/>
                <w:bCs/>
              </w:rPr>
              <w:t>logistic_embeddings</w:t>
            </w:r>
          </w:p>
        </w:tc>
        <w:tc>
          <w:tcPr>
            <w:tcW w:w="1136" w:type="dxa"/>
            <w:noWrap/>
            <w:hideMark/>
          </w:tcPr>
          <w:p w14:paraId="5C1017A8"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70687546" w14:textId="77777777" w:rsidR="004F5136" w:rsidRPr="008D1FD3" w:rsidRDefault="004F5136" w:rsidP="004F5136">
            <w:pPr>
              <w:jc w:val="both"/>
              <w:rPr>
                <w:rFonts w:ascii="Calibri" w:hAnsi="Calibri" w:cs="Calibri"/>
              </w:rPr>
            </w:pPr>
            <w:r w:rsidRPr="008D1FD3">
              <w:rPr>
                <w:rFonts w:ascii="Calibri" w:hAnsi="Calibri" w:cs="Calibri"/>
              </w:rPr>
              <w:t>0,398</w:t>
            </w:r>
          </w:p>
        </w:tc>
        <w:tc>
          <w:tcPr>
            <w:tcW w:w="1136" w:type="dxa"/>
            <w:noWrap/>
            <w:hideMark/>
          </w:tcPr>
          <w:p w14:paraId="7267F82F" w14:textId="77777777" w:rsidR="004F5136" w:rsidRPr="008D1FD3" w:rsidRDefault="004F5136" w:rsidP="004F5136">
            <w:pPr>
              <w:jc w:val="both"/>
              <w:rPr>
                <w:rFonts w:ascii="Calibri" w:hAnsi="Calibri" w:cs="Calibri"/>
              </w:rPr>
            </w:pPr>
            <w:r w:rsidRPr="008D1FD3">
              <w:rPr>
                <w:rFonts w:ascii="Calibri" w:hAnsi="Calibri" w:cs="Calibri"/>
              </w:rPr>
              <w:t>0,495</w:t>
            </w:r>
          </w:p>
        </w:tc>
        <w:tc>
          <w:tcPr>
            <w:tcW w:w="1136" w:type="dxa"/>
            <w:noWrap/>
            <w:hideMark/>
          </w:tcPr>
          <w:p w14:paraId="19A929B9" w14:textId="77777777" w:rsidR="004F5136" w:rsidRPr="008D1FD3" w:rsidRDefault="004F5136" w:rsidP="004F5136">
            <w:pPr>
              <w:jc w:val="both"/>
              <w:rPr>
                <w:rFonts w:ascii="Calibri" w:hAnsi="Calibri" w:cs="Calibri"/>
              </w:rPr>
            </w:pPr>
            <w:r w:rsidRPr="008D1FD3">
              <w:rPr>
                <w:rFonts w:ascii="Calibri" w:hAnsi="Calibri" w:cs="Calibri"/>
              </w:rPr>
              <w:t>0,534</w:t>
            </w:r>
          </w:p>
        </w:tc>
        <w:tc>
          <w:tcPr>
            <w:tcW w:w="1136" w:type="dxa"/>
            <w:noWrap/>
            <w:hideMark/>
          </w:tcPr>
          <w:p w14:paraId="09B2616C" w14:textId="77777777" w:rsidR="004F5136" w:rsidRPr="008D1FD3" w:rsidRDefault="004F5136" w:rsidP="004F5136">
            <w:pPr>
              <w:jc w:val="both"/>
              <w:rPr>
                <w:rFonts w:ascii="Calibri" w:hAnsi="Calibri" w:cs="Calibri"/>
              </w:rPr>
            </w:pPr>
            <w:r w:rsidRPr="008D1FD3">
              <w:rPr>
                <w:rFonts w:ascii="Calibri" w:hAnsi="Calibri" w:cs="Calibri"/>
              </w:rPr>
              <w:t>0,588</w:t>
            </w:r>
          </w:p>
        </w:tc>
        <w:tc>
          <w:tcPr>
            <w:tcW w:w="1136" w:type="dxa"/>
            <w:noWrap/>
            <w:hideMark/>
          </w:tcPr>
          <w:p w14:paraId="1B501D17" w14:textId="77777777" w:rsidR="004F5136" w:rsidRPr="008D1FD3" w:rsidRDefault="004F5136" w:rsidP="004F5136">
            <w:pPr>
              <w:jc w:val="both"/>
              <w:rPr>
                <w:rFonts w:ascii="Calibri" w:hAnsi="Calibri" w:cs="Calibri"/>
              </w:rPr>
            </w:pPr>
            <w:r w:rsidRPr="008D1FD3">
              <w:rPr>
                <w:rFonts w:ascii="Calibri" w:hAnsi="Calibri" w:cs="Calibri"/>
              </w:rPr>
              <w:t>0,605</w:t>
            </w:r>
          </w:p>
        </w:tc>
        <w:tc>
          <w:tcPr>
            <w:tcW w:w="1241" w:type="dxa"/>
            <w:noWrap/>
            <w:hideMark/>
          </w:tcPr>
          <w:p w14:paraId="6B78BF50" w14:textId="77777777" w:rsidR="004F5136" w:rsidRPr="008D1FD3" w:rsidRDefault="004F5136" w:rsidP="004F5136">
            <w:pPr>
              <w:jc w:val="both"/>
              <w:rPr>
                <w:rFonts w:ascii="Calibri" w:hAnsi="Calibri" w:cs="Calibri"/>
              </w:rPr>
            </w:pPr>
            <w:r w:rsidRPr="008D1FD3">
              <w:rPr>
                <w:rFonts w:ascii="Calibri" w:hAnsi="Calibri" w:cs="Calibri"/>
              </w:rPr>
              <w:t>0,62</w:t>
            </w:r>
          </w:p>
        </w:tc>
      </w:tr>
      <w:tr w:rsidR="004F5136" w:rsidRPr="008D1FD3" w14:paraId="71698F26" w14:textId="77777777" w:rsidTr="004F5136">
        <w:trPr>
          <w:trHeight w:val="300"/>
        </w:trPr>
        <w:tc>
          <w:tcPr>
            <w:tcW w:w="2430" w:type="dxa"/>
            <w:shd w:val="clear" w:color="auto" w:fill="D9D9D9" w:themeFill="background1" w:themeFillShade="D9"/>
            <w:noWrap/>
            <w:hideMark/>
          </w:tcPr>
          <w:p w14:paraId="2F171336" w14:textId="77777777" w:rsidR="004F5136" w:rsidRPr="008D1FD3" w:rsidRDefault="004F5136" w:rsidP="004F5136">
            <w:pPr>
              <w:jc w:val="both"/>
              <w:rPr>
                <w:rFonts w:ascii="Calibri" w:hAnsi="Calibri" w:cs="Calibri"/>
                <w:b/>
                <w:bCs/>
              </w:rPr>
            </w:pPr>
            <w:r w:rsidRPr="008D1FD3">
              <w:rPr>
                <w:rFonts w:ascii="Calibri" w:hAnsi="Calibri" w:cs="Calibri"/>
                <w:b/>
                <w:bCs/>
              </w:rPr>
              <w:t>classical-best-tfidf</w:t>
            </w:r>
          </w:p>
        </w:tc>
        <w:tc>
          <w:tcPr>
            <w:tcW w:w="1136" w:type="dxa"/>
            <w:noWrap/>
            <w:hideMark/>
          </w:tcPr>
          <w:p w14:paraId="2348BA1D"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3818A68E" w14:textId="77777777" w:rsidR="004F5136" w:rsidRPr="008D1FD3" w:rsidRDefault="004F5136" w:rsidP="004F5136">
            <w:pPr>
              <w:jc w:val="both"/>
              <w:rPr>
                <w:rFonts w:ascii="Calibri" w:hAnsi="Calibri" w:cs="Calibri"/>
              </w:rPr>
            </w:pPr>
            <w:r w:rsidRPr="008D1FD3">
              <w:rPr>
                <w:rFonts w:ascii="Calibri" w:hAnsi="Calibri" w:cs="Calibri"/>
              </w:rPr>
              <w:t>0,322</w:t>
            </w:r>
          </w:p>
        </w:tc>
        <w:tc>
          <w:tcPr>
            <w:tcW w:w="1136" w:type="dxa"/>
            <w:noWrap/>
            <w:hideMark/>
          </w:tcPr>
          <w:p w14:paraId="24BA5C05" w14:textId="77777777" w:rsidR="004F5136" w:rsidRPr="008D1FD3" w:rsidRDefault="004F5136" w:rsidP="004F5136">
            <w:pPr>
              <w:jc w:val="both"/>
              <w:rPr>
                <w:rFonts w:ascii="Calibri" w:hAnsi="Calibri" w:cs="Calibri"/>
              </w:rPr>
            </w:pPr>
            <w:r w:rsidRPr="008D1FD3">
              <w:rPr>
                <w:rFonts w:ascii="Calibri" w:hAnsi="Calibri" w:cs="Calibri"/>
              </w:rPr>
              <w:t>0,483</w:t>
            </w:r>
          </w:p>
        </w:tc>
        <w:tc>
          <w:tcPr>
            <w:tcW w:w="1136" w:type="dxa"/>
            <w:noWrap/>
            <w:hideMark/>
          </w:tcPr>
          <w:p w14:paraId="1C68FBC4" w14:textId="77777777" w:rsidR="004F5136" w:rsidRPr="008D1FD3" w:rsidRDefault="004F5136" w:rsidP="004F5136">
            <w:pPr>
              <w:jc w:val="both"/>
              <w:rPr>
                <w:rFonts w:ascii="Calibri" w:hAnsi="Calibri" w:cs="Calibri"/>
              </w:rPr>
            </w:pPr>
            <w:r w:rsidRPr="008D1FD3">
              <w:rPr>
                <w:rFonts w:ascii="Calibri" w:hAnsi="Calibri" w:cs="Calibri"/>
              </w:rPr>
              <w:t>0,522</w:t>
            </w:r>
          </w:p>
        </w:tc>
        <w:tc>
          <w:tcPr>
            <w:tcW w:w="1136" w:type="dxa"/>
            <w:noWrap/>
            <w:hideMark/>
          </w:tcPr>
          <w:p w14:paraId="028F60C7" w14:textId="77777777" w:rsidR="004F5136" w:rsidRPr="008D1FD3" w:rsidRDefault="004F5136" w:rsidP="004F5136">
            <w:pPr>
              <w:jc w:val="both"/>
              <w:rPr>
                <w:rFonts w:ascii="Calibri" w:hAnsi="Calibri" w:cs="Calibri"/>
              </w:rPr>
            </w:pPr>
            <w:r w:rsidRPr="008D1FD3">
              <w:rPr>
                <w:rFonts w:ascii="Calibri" w:hAnsi="Calibri" w:cs="Calibri"/>
              </w:rPr>
              <w:t>0,557</w:t>
            </w:r>
          </w:p>
        </w:tc>
        <w:tc>
          <w:tcPr>
            <w:tcW w:w="1136" w:type="dxa"/>
            <w:noWrap/>
            <w:hideMark/>
          </w:tcPr>
          <w:p w14:paraId="51806C36" w14:textId="77777777" w:rsidR="004F5136" w:rsidRPr="008D1FD3" w:rsidRDefault="004F5136" w:rsidP="004F5136">
            <w:pPr>
              <w:jc w:val="both"/>
              <w:rPr>
                <w:rFonts w:ascii="Calibri" w:hAnsi="Calibri" w:cs="Calibri"/>
              </w:rPr>
            </w:pPr>
            <w:r w:rsidRPr="008D1FD3">
              <w:rPr>
                <w:rFonts w:ascii="Calibri" w:hAnsi="Calibri" w:cs="Calibri"/>
              </w:rPr>
              <w:t>0,579</w:t>
            </w:r>
          </w:p>
        </w:tc>
        <w:tc>
          <w:tcPr>
            <w:tcW w:w="1241" w:type="dxa"/>
            <w:noWrap/>
            <w:hideMark/>
          </w:tcPr>
          <w:p w14:paraId="46C43D1E" w14:textId="77777777" w:rsidR="004F5136" w:rsidRPr="008D1FD3" w:rsidRDefault="004F5136" w:rsidP="004F5136">
            <w:pPr>
              <w:jc w:val="both"/>
              <w:rPr>
                <w:rFonts w:ascii="Calibri" w:hAnsi="Calibri" w:cs="Calibri"/>
              </w:rPr>
            </w:pPr>
            <w:r w:rsidRPr="008D1FD3">
              <w:rPr>
                <w:rFonts w:ascii="Calibri" w:hAnsi="Calibri" w:cs="Calibri"/>
              </w:rPr>
              <w:t>0,604</w:t>
            </w:r>
          </w:p>
        </w:tc>
      </w:tr>
      <w:tr w:rsidR="004F5136" w:rsidRPr="008D1FD3" w14:paraId="025E4C24" w14:textId="77777777" w:rsidTr="004F5136">
        <w:trPr>
          <w:trHeight w:val="300"/>
        </w:trPr>
        <w:tc>
          <w:tcPr>
            <w:tcW w:w="2430" w:type="dxa"/>
            <w:shd w:val="clear" w:color="auto" w:fill="D9D9D9" w:themeFill="background1" w:themeFillShade="D9"/>
            <w:noWrap/>
            <w:hideMark/>
          </w:tcPr>
          <w:p w14:paraId="79A58A2E" w14:textId="77777777" w:rsidR="004F5136" w:rsidRPr="008D1FD3" w:rsidRDefault="004F5136" w:rsidP="004F5136">
            <w:pPr>
              <w:jc w:val="both"/>
              <w:rPr>
                <w:rFonts w:ascii="Calibri" w:hAnsi="Calibri" w:cs="Calibri"/>
                <w:b/>
                <w:bCs/>
              </w:rPr>
            </w:pPr>
            <w:r w:rsidRPr="008D1FD3">
              <w:rPr>
                <w:rFonts w:ascii="Calibri" w:hAnsi="Calibri" w:cs="Calibri"/>
                <w:b/>
                <w:bCs/>
              </w:rPr>
              <w:t>classical-best-embeddings</w:t>
            </w:r>
          </w:p>
        </w:tc>
        <w:tc>
          <w:tcPr>
            <w:tcW w:w="1136" w:type="dxa"/>
            <w:noWrap/>
            <w:hideMark/>
          </w:tcPr>
          <w:p w14:paraId="5EB2FDC5"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13BE6089" w14:textId="77777777" w:rsidR="004F5136" w:rsidRPr="008D1FD3" w:rsidRDefault="004F5136" w:rsidP="004F5136">
            <w:pPr>
              <w:jc w:val="both"/>
              <w:rPr>
                <w:rFonts w:ascii="Calibri" w:hAnsi="Calibri" w:cs="Calibri"/>
              </w:rPr>
            </w:pPr>
            <w:r w:rsidRPr="008D1FD3">
              <w:rPr>
                <w:rFonts w:ascii="Calibri" w:hAnsi="Calibri" w:cs="Calibri"/>
              </w:rPr>
              <w:t>0,398</w:t>
            </w:r>
          </w:p>
        </w:tc>
        <w:tc>
          <w:tcPr>
            <w:tcW w:w="1136" w:type="dxa"/>
            <w:noWrap/>
            <w:hideMark/>
          </w:tcPr>
          <w:p w14:paraId="098A25D0" w14:textId="77777777" w:rsidR="004F5136" w:rsidRPr="008D1FD3" w:rsidRDefault="004F5136" w:rsidP="004F5136">
            <w:pPr>
              <w:jc w:val="both"/>
              <w:rPr>
                <w:rFonts w:ascii="Calibri" w:hAnsi="Calibri" w:cs="Calibri"/>
              </w:rPr>
            </w:pPr>
            <w:r w:rsidRPr="008D1FD3">
              <w:rPr>
                <w:rFonts w:ascii="Calibri" w:hAnsi="Calibri" w:cs="Calibri"/>
              </w:rPr>
              <w:t>0,525</w:t>
            </w:r>
          </w:p>
        </w:tc>
        <w:tc>
          <w:tcPr>
            <w:tcW w:w="1136" w:type="dxa"/>
            <w:noWrap/>
            <w:hideMark/>
          </w:tcPr>
          <w:p w14:paraId="13D95F54" w14:textId="77777777" w:rsidR="004F5136" w:rsidRPr="008D1FD3" w:rsidRDefault="004F5136" w:rsidP="004F5136">
            <w:pPr>
              <w:jc w:val="both"/>
              <w:rPr>
                <w:rFonts w:ascii="Calibri" w:hAnsi="Calibri" w:cs="Calibri"/>
              </w:rPr>
            </w:pPr>
            <w:r w:rsidRPr="008D1FD3">
              <w:rPr>
                <w:rFonts w:ascii="Calibri" w:hAnsi="Calibri" w:cs="Calibri"/>
              </w:rPr>
              <w:t>0,55</w:t>
            </w:r>
          </w:p>
        </w:tc>
        <w:tc>
          <w:tcPr>
            <w:tcW w:w="1136" w:type="dxa"/>
            <w:noWrap/>
            <w:hideMark/>
          </w:tcPr>
          <w:p w14:paraId="152AC6ED" w14:textId="77777777" w:rsidR="004F5136" w:rsidRPr="008D1FD3" w:rsidRDefault="004F5136" w:rsidP="004F5136">
            <w:pPr>
              <w:jc w:val="both"/>
              <w:rPr>
                <w:rFonts w:ascii="Calibri" w:hAnsi="Calibri" w:cs="Calibri"/>
              </w:rPr>
            </w:pPr>
            <w:r w:rsidRPr="008D1FD3">
              <w:rPr>
                <w:rFonts w:ascii="Calibri" w:hAnsi="Calibri" w:cs="Calibri"/>
              </w:rPr>
              <w:t>0,594</w:t>
            </w:r>
          </w:p>
        </w:tc>
        <w:tc>
          <w:tcPr>
            <w:tcW w:w="1136" w:type="dxa"/>
            <w:noWrap/>
            <w:hideMark/>
          </w:tcPr>
          <w:p w14:paraId="251E286C" w14:textId="77777777" w:rsidR="004F5136" w:rsidRPr="008D1FD3" w:rsidRDefault="004F5136" w:rsidP="004F5136">
            <w:pPr>
              <w:jc w:val="both"/>
              <w:rPr>
                <w:rFonts w:ascii="Calibri" w:hAnsi="Calibri" w:cs="Calibri"/>
              </w:rPr>
            </w:pPr>
            <w:r w:rsidRPr="008D1FD3">
              <w:rPr>
                <w:rFonts w:ascii="Calibri" w:hAnsi="Calibri" w:cs="Calibri"/>
              </w:rPr>
              <w:t>0,621</w:t>
            </w:r>
          </w:p>
        </w:tc>
        <w:tc>
          <w:tcPr>
            <w:tcW w:w="1241" w:type="dxa"/>
            <w:noWrap/>
            <w:hideMark/>
          </w:tcPr>
          <w:p w14:paraId="1101852A" w14:textId="77777777" w:rsidR="004F5136" w:rsidRPr="008D1FD3" w:rsidRDefault="004F5136" w:rsidP="004F5136">
            <w:pPr>
              <w:jc w:val="both"/>
              <w:rPr>
                <w:rFonts w:ascii="Calibri" w:hAnsi="Calibri" w:cs="Calibri"/>
              </w:rPr>
            </w:pPr>
            <w:r w:rsidRPr="008D1FD3">
              <w:rPr>
                <w:rFonts w:ascii="Calibri" w:hAnsi="Calibri" w:cs="Calibri"/>
              </w:rPr>
              <w:t>0,636</w:t>
            </w:r>
          </w:p>
        </w:tc>
      </w:tr>
      <w:tr w:rsidR="004F5136" w:rsidRPr="008D1FD3" w14:paraId="5984AACF" w14:textId="77777777" w:rsidTr="004F5136">
        <w:trPr>
          <w:trHeight w:val="300"/>
        </w:trPr>
        <w:tc>
          <w:tcPr>
            <w:tcW w:w="2430" w:type="dxa"/>
            <w:shd w:val="clear" w:color="auto" w:fill="D9D9D9" w:themeFill="background1" w:themeFillShade="D9"/>
            <w:noWrap/>
            <w:hideMark/>
          </w:tcPr>
          <w:p w14:paraId="769BB72C" w14:textId="77777777" w:rsidR="004F5136" w:rsidRPr="008D1FD3" w:rsidRDefault="004F5136" w:rsidP="004F5136">
            <w:pPr>
              <w:jc w:val="both"/>
              <w:rPr>
                <w:rFonts w:ascii="Calibri" w:hAnsi="Calibri" w:cs="Calibri"/>
                <w:b/>
                <w:bCs/>
              </w:rPr>
            </w:pPr>
            <w:r w:rsidRPr="008D1FD3">
              <w:rPr>
                <w:rFonts w:ascii="Calibri" w:hAnsi="Calibri" w:cs="Calibri"/>
                <w:b/>
                <w:bCs/>
              </w:rPr>
              <w:t>BERT-base</w:t>
            </w:r>
          </w:p>
        </w:tc>
        <w:tc>
          <w:tcPr>
            <w:tcW w:w="1136" w:type="dxa"/>
            <w:noWrap/>
            <w:hideMark/>
          </w:tcPr>
          <w:p w14:paraId="4ECF18BC"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79F4B78A" w14:textId="77777777" w:rsidR="004F5136" w:rsidRPr="008D1FD3" w:rsidRDefault="004F5136" w:rsidP="004F5136">
            <w:pPr>
              <w:jc w:val="both"/>
              <w:rPr>
                <w:rFonts w:ascii="Calibri" w:hAnsi="Calibri" w:cs="Calibri"/>
              </w:rPr>
            </w:pPr>
            <w:r w:rsidRPr="008D1FD3">
              <w:rPr>
                <w:rFonts w:ascii="Calibri" w:hAnsi="Calibri" w:cs="Calibri"/>
              </w:rPr>
              <w:t>0,401</w:t>
            </w:r>
          </w:p>
        </w:tc>
        <w:tc>
          <w:tcPr>
            <w:tcW w:w="1136" w:type="dxa"/>
            <w:noWrap/>
            <w:hideMark/>
          </w:tcPr>
          <w:p w14:paraId="3C3221C5" w14:textId="77777777" w:rsidR="004F5136" w:rsidRPr="008D1FD3" w:rsidRDefault="004F5136" w:rsidP="004F5136">
            <w:pPr>
              <w:jc w:val="both"/>
              <w:rPr>
                <w:rFonts w:ascii="Calibri" w:hAnsi="Calibri" w:cs="Calibri"/>
              </w:rPr>
            </w:pPr>
            <w:r w:rsidRPr="008D1FD3">
              <w:rPr>
                <w:rFonts w:ascii="Calibri" w:hAnsi="Calibri" w:cs="Calibri"/>
              </w:rPr>
              <w:t>0,578</w:t>
            </w:r>
          </w:p>
        </w:tc>
        <w:tc>
          <w:tcPr>
            <w:tcW w:w="1136" w:type="dxa"/>
            <w:noWrap/>
            <w:hideMark/>
          </w:tcPr>
          <w:p w14:paraId="6A464720" w14:textId="77777777" w:rsidR="004F5136" w:rsidRPr="008D1FD3" w:rsidRDefault="004F5136" w:rsidP="004F5136">
            <w:pPr>
              <w:jc w:val="both"/>
              <w:rPr>
                <w:rFonts w:ascii="Calibri" w:hAnsi="Calibri" w:cs="Calibri"/>
              </w:rPr>
            </w:pPr>
            <w:r w:rsidRPr="008D1FD3">
              <w:rPr>
                <w:rFonts w:ascii="Calibri" w:hAnsi="Calibri" w:cs="Calibri"/>
              </w:rPr>
              <w:t>0,624</w:t>
            </w:r>
          </w:p>
        </w:tc>
        <w:tc>
          <w:tcPr>
            <w:tcW w:w="1136" w:type="dxa"/>
            <w:noWrap/>
            <w:hideMark/>
          </w:tcPr>
          <w:p w14:paraId="2523782F" w14:textId="77777777" w:rsidR="004F5136" w:rsidRPr="008D1FD3" w:rsidRDefault="004F5136" w:rsidP="004F5136">
            <w:pPr>
              <w:jc w:val="both"/>
              <w:rPr>
                <w:rFonts w:ascii="Calibri" w:hAnsi="Calibri" w:cs="Calibri"/>
              </w:rPr>
            </w:pPr>
            <w:r w:rsidRPr="008D1FD3">
              <w:rPr>
                <w:rFonts w:ascii="Calibri" w:hAnsi="Calibri" w:cs="Calibri"/>
              </w:rPr>
              <w:t>0,667</w:t>
            </w:r>
          </w:p>
        </w:tc>
        <w:tc>
          <w:tcPr>
            <w:tcW w:w="1136" w:type="dxa"/>
            <w:noWrap/>
            <w:hideMark/>
          </w:tcPr>
          <w:p w14:paraId="5CC66995" w14:textId="77777777" w:rsidR="004F5136" w:rsidRPr="008D1FD3" w:rsidRDefault="004F5136" w:rsidP="004F5136">
            <w:pPr>
              <w:jc w:val="both"/>
              <w:rPr>
                <w:rFonts w:ascii="Calibri" w:hAnsi="Calibri" w:cs="Calibri"/>
              </w:rPr>
            </w:pPr>
            <w:r w:rsidRPr="008D1FD3">
              <w:rPr>
                <w:rFonts w:ascii="Calibri" w:hAnsi="Calibri" w:cs="Calibri"/>
              </w:rPr>
              <w:t>0,686</w:t>
            </w:r>
          </w:p>
        </w:tc>
        <w:tc>
          <w:tcPr>
            <w:tcW w:w="1241" w:type="dxa"/>
            <w:noWrap/>
            <w:hideMark/>
          </w:tcPr>
          <w:p w14:paraId="42CD500C" w14:textId="77777777" w:rsidR="004F5136" w:rsidRPr="008D1FD3" w:rsidRDefault="004F5136" w:rsidP="004F5136">
            <w:pPr>
              <w:jc w:val="both"/>
              <w:rPr>
                <w:rFonts w:ascii="Calibri" w:hAnsi="Calibri" w:cs="Calibri"/>
              </w:rPr>
            </w:pPr>
            <w:r w:rsidRPr="008D1FD3">
              <w:rPr>
                <w:rFonts w:ascii="Calibri" w:hAnsi="Calibri" w:cs="Calibri"/>
              </w:rPr>
              <w:t>0,7</w:t>
            </w:r>
          </w:p>
        </w:tc>
      </w:tr>
      <w:tr w:rsidR="004F5136" w:rsidRPr="008D1FD3" w14:paraId="29527514" w14:textId="77777777" w:rsidTr="004F5136">
        <w:trPr>
          <w:trHeight w:val="300"/>
        </w:trPr>
        <w:tc>
          <w:tcPr>
            <w:tcW w:w="2430" w:type="dxa"/>
            <w:shd w:val="clear" w:color="auto" w:fill="D9D9D9" w:themeFill="background1" w:themeFillShade="D9"/>
            <w:noWrap/>
            <w:hideMark/>
          </w:tcPr>
          <w:p w14:paraId="5199A7DB" w14:textId="77777777" w:rsidR="004F5136" w:rsidRPr="008D1FD3" w:rsidRDefault="004F5136" w:rsidP="004F5136">
            <w:pPr>
              <w:jc w:val="both"/>
              <w:rPr>
                <w:rFonts w:ascii="Calibri" w:hAnsi="Calibri" w:cs="Calibri"/>
                <w:b/>
                <w:bCs/>
              </w:rPr>
            </w:pPr>
            <w:r w:rsidRPr="008D1FD3">
              <w:rPr>
                <w:rFonts w:ascii="Calibri" w:hAnsi="Calibri" w:cs="Calibri"/>
                <w:b/>
                <w:bCs/>
              </w:rPr>
              <w:t>BERT-base-nli</w:t>
            </w:r>
          </w:p>
        </w:tc>
        <w:tc>
          <w:tcPr>
            <w:tcW w:w="1136" w:type="dxa"/>
            <w:noWrap/>
            <w:hideMark/>
          </w:tcPr>
          <w:p w14:paraId="0EC9628A" w14:textId="77777777" w:rsidR="004F5136" w:rsidRPr="008D1FD3" w:rsidRDefault="004F5136" w:rsidP="004F5136">
            <w:pPr>
              <w:jc w:val="both"/>
              <w:rPr>
                <w:rFonts w:ascii="Calibri" w:hAnsi="Calibri" w:cs="Calibri"/>
              </w:rPr>
            </w:pPr>
            <w:r w:rsidRPr="008D1FD3">
              <w:rPr>
                <w:rFonts w:ascii="Calibri" w:hAnsi="Calibri" w:cs="Calibri"/>
              </w:rPr>
              <w:t>0,3</w:t>
            </w:r>
          </w:p>
        </w:tc>
        <w:tc>
          <w:tcPr>
            <w:tcW w:w="1136" w:type="dxa"/>
            <w:noWrap/>
            <w:hideMark/>
          </w:tcPr>
          <w:p w14:paraId="5ED603C6" w14:textId="77777777" w:rsidR="004F5136" w:rsidRPr="008D1FD3" w:rsidRDefault="004F5136" w:rsidP="004F5136">
            <w:pPr>
              <w:jc w:val="both"/>
              <w:rPr>
                <w:rFonts w:ascii="Calibri" w:hAnsi="Calibri" w:cs="Calibri"/>
              </w:rPr>
            </w:pPr>
            <w:r w:rsidRPr="008D1FD3">
              <w:rPr>
                <w:rFonts w:ascii="Calibri" w:hAnsi="Calibri" w:cs="Calibri"/>
              </w:rPr>
              <w:t>0,451</w:t>
            </w:r>
          </w:p>
        </w:tc>
        <w:tc>
          <w:tcPr>
            <w:tcW w:w="1136" w:type="dxa"/>
            <w:noWrap/>
            <w:hideMark/>
          </w:tcPr>
          <w:p w14:paraId="535BB33F" w14:textId="77777777" w:rsidR="004F5136" w:rsidRPr="008D1FD3" w:rsidRDefault="004F5136" w:rsidP="004F5136">
            <w:pPr>
              <w:jc w:val="both"/>
              <w:rPr>
                <w:rFonts w:ascii="Calibri" w:hAnsi="Calibri" w:cs="Calibri"/>
              </w:rPr>
            </w:pPr>
            <w:r w:rsidRPr="008D1FD3">
              <w:rPr>
                <w:rFonts w:ascii="Calibri" w:hAnsi="Calibri" w:cs="Calibri"/>
              </w:rPr>
              <w:t>0,582</w:t>
            </w:r>
          </w:p>
        </w:tc>
        <w:tc>
          <w:tcPr>
            <w:tcW w:w="1136" w:type="dxa"/>
            <w:noWrap/>
            <w:hideMark/>
          </w:tcPr>
          <w:p w14:paraId="7FF85C70" w14:textId="77777777" w:rsidR="004F5136" w:rsidRPr="008D1FD3" w:rsidRDefault="004F5136" w:rsidP="004F5136">
            <w:pPr>
              <w:jc w:val="both"/>
              <w:rPr>
                <w:rFonts w:ascii="Calibri" w:hAnsi="Calibri" w:cs="Calibri"/>
              </w:rPr>
            </w:pPr>
            <w:r w:rsidRPr="008D1FD3">
              <w:rPr>
                <w:rFonts w:ascii="Calibri" w:hAnsi="Calibri" w:cs="Calibri"/>
              </w:rPr>
              <w:t>0,615</w:t>
            </w:r>
          </w:p>
        </w:tc>
        <w:tc>
          <w:tcPr>
            <w:tcW w:w="1136" w:type="dxa"/>
            <w:noWrap/>
            <w:hideMark/>
          </w:tcPr>
          <w:p w14:paraId="75FF2BBF" w14:textId="77777777" w:rsidR="004F5136" w:rsidRPr="008D1FD3" w:rsidRDefault="004F5136" w:rsidP="004F5136">
            <w:pPr>
              <w:jc w:val="both"/>
              <w:rPr>
                <w:rFonts w:ascii="Calibri" w:hAnsi="Calibri" w:cs="Calibri"/>
              </w:rPr>
            </w:pPr>
            <w:r w:rsidRPr="008D1FD3">
              <w:rPr>
                <w:rFonts w:ascii="Calibri" w:hAnsi="Calibri" w:cs="Calibri"/>
              </w:rPr>
              <w:t>0,643</w:t>
            </w:r>
          </w:p>
        </w:tc>
        <w:tc>
          <w:tcPr>
            <w:tcW w:w="1136" w:type="dxa"/>
            <w:noWrap/>
            <w:hideMark/>
          </w:tcPr>
          <w:p w14:paraId="593E305A" w14:textId="77777777" w:rsidR="004F5136" w:rsidRPr="008D1FD3" w:rsidRDefault="004F5136" w:rsidP="004F5136">
            <w:pPr>
              <w:jc w:val="both"/>
              <w:rPr>
                <w:rFonts w:ascii="Calibri" w:hAnsi="Calibri" w:cs="Calibri"/>
              </w:rPr>
            </w:pPr>
            <w:r w:rsidRPr="008D1FD3">
              <w:rPr>
                <w:rFonts w:ascii="Calibri" w:hAnsi="Calibri" w:cs="Calibri"/>
              </w:rPr>
              <w:t>0,671</w:t>
            </w:r>
          </w:p>
        </w:tc>
        <w:tc>
          <w:tcPr>
            <w:tcW w:w="1241" w:type="dxa"/>
            <w:noWrap/>
            <w:hideMark/>
          </w:tcPr>
          <w:p w14:paraId="41D1D12D" w14:textId="77777777" w:rsidR="004F5136" w:rsidRPr="008D1FD3" w:rsidRDefault="004F5136" w:rsidP="004F5136">
            <w:pPr>
              <w:jc w:val="both"/>
              <w:rPr>
                <w:rFonts w:ascii="Calibri" w:hAnsi="Calibri" w:cs="Calibri"/>
              </w:rPr>
            </w:pPr>
            <w:r w:rsidRPr="008D1FD3">
              <w:rPr>
                <w:rFonts w:ascii="Calibri" w:hAnsi="Calibri" w:cs="Calibri"/>
              </w:rPr>
              <w:t>0,686</w:t>
            </w:r>
          </w:p>
        </w:tc>
      </w:tr>
    </w:tbl>
    <w:p w14:paraId="43958ADB" w14:textId="59029350" w:rsidR="004F5136" w:rsidRPr="008D1FD3" w:rsidRDefault="004F5136" w:rsidP="004548CC">
      <w:pPr>
        <w:jc w:val="both"/>
        <w:rPr>
          <w:rFonts w:ascii="Calibri" w:hAnsi="Calibri" w:cs="Calibri"/>
        </w:rPr>
      </w:pPr>
    </w:p>
    <w:p w14:paraId="52DA4D7C" w14:textId="1BDB7DB1" w:rsidR="004F5136" w:rsidRPr="008D1FD3" w:rsidRDefault="004F5136" w:rsidP="004548CC">
      <w:pPr>
        <w:jc w:val="both"/>
        <w:rPr>
          <w:rFonts w:ascii="Calibri" w:hAnsi="Calibri" w:cs="Calibri"/>
        </w:rPr>
      </w:pPr>
    </w:p>
    <w:p w14:paraId="7F7B5573" w14:textId="7BC13A44" w:rsidR="009A52F4" w:rsidRPr="008D1FD3" w:rsidRDefault="009A52F4" w:rsidP="004548CC">
      <w:pPr>
        <w:jc w:val="both"/>
        <w:rPr>
          <w:rFonts w:ascii="Calibri" w:hAnsi="Calibri" w:cs="Calibri"/>
        </w:rPr>
      </w:pPr>
    </w:p>
    <w:p w14:paraId="3EE54A40" w14:textId="77777777" w:rsidR="005B1D76" w:rsidRPr="008D1FD3" w:rsidRDefault="005B1D76" w:rsidP="004548CC">
      <w:pPr>
        <w:jc w:val="both"/>
        <w:rPr>
          <w:rFonts w:ascii="Calibri" w:hAnsi="Calibri" w:cs="Calibri"/>
        </w:rPr>
      </w:pPr>
    </w:p>
    <w:p w14:paraId="7D9EBA85" w14:textId="0FCE54F2"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4</w:t>
      </w:r>
      <w:r w:rsidRPr="008D1FD3">
        <w:rPr>
          <w:color w:val="000000" w:themeColor="text1"/>
          <w:sz w:val="24"/>
          <w:szCs w:val="24"/>
        </w:rPr>
        <w:fldChar w:fldCharType="end"/>
      </w:r>
      <w:r w:rsidRPr="008D1FD3">
        <w:rPr>
          <w:color w:val="000000" w:themeColor="text1"/>
          <w:sz w:val="24"/>
          <w:szCs w:val="24"/>
        </w:rPr>
        <w:t xml:space="preserve"> - Manifesto-8 detailed metrics</w:t>
      </w:r>
    </w:p>
    <w:tbl>
      <w:tblPr>
        <w:tblW w:w="0" w:type="auto"/>
        <w:tblInd w:w="-8" w:type="dxa"/>
        <w:tblCellMar>
          <w:left w:w="0" w:type="dxa"/>
          <w:right w:w="0" w:type="dxa"/>
        </w:tblCellMar>
        <w:tblLook w:val="04A0" w:firstRow="1" w:lastRow="0" w:firstColumn="1" w:lastColumn="0" w:noHBand="0" w:noVBand="1"/>
      </w:tblPr>
      <w:tblGrid>
        <w:gridCol w:w="1386"/>
        <w:gridCol w:w="867"/>
        <w:gridCol w:w="1079"/>
        <w:gridCol w:w="899"/>
        <w:gridCol w:w="1696"/>
        <w:gridCol w:w="1515"/>
        <w:gridCol w:w="785"/>
        <w:gridCol w:w="785"/>
      </w:tblGrid>
      <w:tr w:rsidR="0020355C" w:rsidRPr="008D1FD3" w14:paraId="011069E1"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49E828" w14:textId="77777777" w:rsidR="0020355C" w:rsidRPr="008D1FD3" w:rsidRDefault="0020355C" w:rsidP="0020355C">
            <w:pPr>
              <w:rPr>
                <w:rFonts w:ascii="Calibri" w:hAnsi="Calibri" w:cs="Calibri"/>
                <w:sz w:val="18"/>
                <w:szCs w:val="18"/>
              </w:rPr>
            </w:pPr>
          </w:p>
        </w:tc>
        <w:tc>
          <w:tcPr>
            <w:tcW w:w="86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25C18E0"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n_sample</w:t>
            </w:r>
          </w:p>
        </w:tc>
        <w:tc>
          <w:tcPr>
            <w:tcW w:w="107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33B1F"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logistic_tfidf</w:t>
            </w:r>
          </w:p>
        </w:tc>
        <w:tc>
          <w:tcPr>
            <w:tcW w:w="89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6FBD67"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SVM_tfidf</w:t>
            </w:r>
          </w:p>
        </w:tc>
        <w:tc>
          <w:tcPr>
            <w:tcW w:w="169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3C1C12F"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logistic_embeddings</w:t>
            </w:r>
          </w:p>
        </w:tc>
        <w:tc>
          <w:tcPr>
            <w:tcW w:w="15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1CEB5C"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SVM_embeddings</w:t>
            </w:r>
          </w:p>
        </w:tc>
        <w:tc>
          <w:tcPr>
            <w:tcW w:w="7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F7DD89E"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deberta-v3-base</w:t>
            </w:r>
          </w:p>
        </w:tc>
        <w:tc>
          <w:tcPr>
            <w:tcW w:w="7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EC15E2"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deberta-v3-nli</w:t>
            </w:r>
          </w:p>
        </w:tc>
      </w:tr>
      <w:tr w:rsidR="00C926E6" w:rsidRPr="008D1FD3" w14:paraId="45A1959B" w14:textId="77777777" w:rsidTr="00184DFB">
        <w:trPr>
          <w:trHeight w:val="180"/>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BA89FE"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CCA64"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FD19C0" w14:textId="5FCEE6CF"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18FCD" w14:textId="1205370A"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7607" w14:textId="1364DB03"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ABA1D" w14:textId="772D1031"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2E6FD" w14:textId="39F82B0C"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46CDF" w14:textId="6BAF3231" w:rsidR="00C926E6" w:rsidRPr="008D1FD3" w:rsidRDefault="00C926E6" w:rsidP="00C926E6">
            <w:pPr>
              <w:rPr>
                <w:rFonts w:ascii="Calibri" w:hAnsi="Calibri" w:cs="Calibri"/>
                <w:sz w:val="18"/>
                <w:szCs w:val="18"/>
              </w:rPr>
            </w:pPr>
            <w:r w:rsidRPr="008D1FD3">
              <w:rPr>
                <w:rFonts w:ascii="Calibri" w:hAnsi="Calibri" w:cs="Calibri"/>
                <w:sz w:val="18"/>
                <w:szCs w:val="18"/>
              </w:rPr>
              <w:t>0,018</w:t>
            </w:r>
          </w:p>
        </w:tc>
      </w:tr>
      <w:tr w:rsidR="00C926E6" w:rsidRPr="008D1FD3" w14:paraId="5E99F188"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F5390B"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A3DC0"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FD806" w14:textId="23E8D7E7" w:rsidR="00C926E6" w:rsidRPr="008D1FD3" w:rsidRDefault="00C926E6" w:rsidP="00C926E6">
            <w:pPr>
              <w:rPr>
                <w:rFonts w:ascii="Calibri" w:hAnsi="Calibri" w:cs="Calibri"/>
                <w:sz w:val="18"/>
                <w:szCs w:val="18"/>
              </w:rPr>
            </w:pPr>
            <w:r w:rsidRPr="008D1FD3">
              <w:rPr>
                <w:rFonts w:ascii="Calibri" w:hAnsi="Calibri" w:cs="Calibri"/>
                <w:sz w:val="18"/>
                <w:szCs w:val="18"/>
              </w:rPr>
              <w:t>0,17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F3FF7" w14:textId="0536F557" w:rsidR="00C926E6" w:rsidRPr="008D1FD3" w:rsidRDefault="00C926E6" w:rsidP="00C926E6">
            <w:pPr>
              <w:rPr>
                <w:rFonts w:ascii="Calibri" w:hAnsi="Calibri" w:cs="Calibri"/>
                <w:sz w:val="18"/>
                <w:szCs w:val="18"/>
              </w:rPr>
            </w:pPr>
            <w:r w:rsidRPr="008D1FD3">
              <w:rPr>
                <w:rFonts w:ascii="Calibri" w:hAnsi="Calibri" w:cs="Calibri"/>
                <w:sz w:val="18"/>
                <w:szCs w:val="18"/>
              </w:rPr>
              <w:t>0,116</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59BC8" w14:textId="38D5BBF4" w:rsidR="00C926E6" w:rsidRPr="008D1FD3" w:rsidRDefault="00C926E6" w:rsidP="00C926E6">
            <w:pPr>
              <w:rPr>
                <w:rFonts w:ascii="Calibri" w:hAnsi="Calibri" w:cs="Calibri"/>
                <w:sz w:val="18"/>
                <w:szCs w:val="18"/>
              </w:rPr>
            </w:pPr>
            <w:r w:rsidRPr="008D1FD3">
              <w:rPr>
                <w:rFonts w:ascii="Calibri" w:hAnsi="Calibri" w:cs="Calibri"/>
                <w:sz w:val="18"/>
                <w:szCs w:val="18"/>
              </w:rPr>
              <w:t>0,276</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61235" w14:textId="3E8019F4" w:rsidR="00C926E6" w:rsidRPr="008D1FD3" w:rsidRDefault="00C926E6" w:rsidP="00C926E6">
            <w:pPr>
              <w:rPr>
                <w:rFonts w:ascii="Calibri" w:hAnsi="Calibri" w:cs="Calibri"/>
                <w:sz w:val="18"/>
                <w:szCs w:val="18"/>
              </w:rPr>
            </w:pPr>
            <w:r w:rsidRPr="008D1FD3">
              <w:rPr>
                <w:rFonts w:ascii="Calibri" w:hAnsi="Calibri" w:cs="Calibri"/>
                <w:sz w:val="18"/>
                <w:szCs w:val="18"/>
              </w:rPr>
              <w:t>0,28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57130" w14:textId="2016497E" w:rsidR="00C926E6" w:rsidRPr="008D1FD3" w:rsidRDefault="00C926E6" w:rsidP="00C926E6">
            <w:pPr>
              <w:rPr>
                <w:rFonts w:ascii="Calibri" w:hAnsi="Calibri" w:cs="Calibri"/>
                <w:sz w:val="18"/>
                <w:szCs w:val="18"/>
              </w:rPr>
            </w:pPr>
            <w:r w:rsidRPr="008D1FD3">
              <w:rPr>
                <w:rFonts w:ascii="Calibri" w:hAnsi="Calibri" w:cs="Calibri"/>
                <w:sz w:val="18"/>
                <w:szCs w:val="18"/>
              </w:rPr>
              <w:t>0,228</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3B0C" w14:textId="44F7798E" w:rsidR="00C926E6" w:rsidRPr="008D1FD3" w:rsidRDefault="00C926E6" w:rsidP="00C926E6">
            <w:pPr>
              <w:rPr>
                <w:rFonts w:ascii="Calibri" w:hAnsi="Calibri" w:cs="Calibri"/>
                <w:sz w:val="18"/>
                <w:szCs w:val="18"/>
              </w:rPr>
            </w:pPr>
            <w:r w:rsidRPr="008D1FD3">
              <w:rPr>
                <w:rFonts w:ascii="Calibri" w:hAnsi="Calibri" w:cs="Calibri"/>
                <w:sz w:val="18"/>
                <w:szCs w:val="18"/>
              </w:rPr>
              <w:t>0,317</w:t>
            </w:r>
          </w:p>
        </w:tc>
      </w:tr>
      <w:tr w:rsidR="00C926E6" w:rsidRPr="008D1FD3" w14:paraId="59B1C448"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D3D4C2"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5F4F7"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35D14" w14:textId="2A9E932A" w:rsidR="00C926E6" w:rsidRPr="008D1FD3" w:rsidRDefault="00C926E6" w:rsidP="00C926E6">
            <w:pPr>
              <w:rPr>
                <w:rFonts w:ascii="Calibri" w:hAnsi="Calibri" w:cs="Calibri"/>
                <w:sz w:val="18"/>
                <w:szCs w:val="18"/>
              </w:rPr>
            </w:pPr>
            <w:r w:rsidRPr="008D1FD3">
              <w:rPr>
                <w:rFonts w:ascii="Calibri" w:hAnsi="Calibri" w:cs="Calibri"/>
                <w:sz w:val="18"/>
                <w:szCs w:val="18"/>
              </w:rPr>
              <w:t>0,286</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6AEB2" w14:textId="7E40B01D" w:rsidR="00C926E6" w:rsidRPr="008D1FD3" w:rsidRDefault="00C926E6" w:rsidP="00C926E6">
            <w:pPr>
              <w:rPr>
                <w:rFonts w:ascii="Calibri" w:hAnsi="Calibri" w:cs="Calibri"/>
                <w:sz w:val="18"/>
                <w:szCs w:val="18"/>
              </w:rPr>
            </w:pPr>
            <w:r w:rsidRPr="008D1FD3">
              <w:rPr>
                <w:rFonts w:ascii="Calibri" w:hAnsi="Calibri" w:cs="Calibri"/>
                <w:sz w:val="18"/>
                <w:szCs w:val="18"/>
              </w:rPr>
              <w:t>0,305</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8A1C1" w14:textId="34FE5AE4" w:rsidR="00C926E6" w:rsidRPr="008D1FD3" w:rsidRDefault="00C926E6" w:rsidP="00C926E6">
            <w:pPr>
              <w:rPr>
                <w:rFonts w:ascii="Calibri" w:hAnsi="Calibri" w:cs="Calibri"/>
                <w:sz w:val="18"/>
                <w:szCs w:val="18"/>
              </w:rPr>
            </w:pPr>
            <w:r w:rsidRPr="008D1FD3">
              <w:rPr>
                <w:rFonts w:ascii="Calibri" w:hAnsi="Calibri" w:cs="Calibri"/>
                <w:sz w:val="18"/>
                <w:szCs w:val="18"/>
              </w:rPr>
              <w:t>0,374</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240B4" w14:textId="0121A27A" w:rsidR="00C926E6" w:rsidRPr="008D1FD3" w:rsidRDefault="00C926E6" w:rsidP="00C926E6">
            <w:pPr>
              <w:rPr>
                <w:rFonts w:ascii="Calibri" w:hAnsi="Calibri" w:cs="Calibri"/>
                <w:sz w:val="18"/>
                <w:szCs w:val="18"/>
              </w:rPr>
            </w:pPr>
            <w:r w:rsidRPr="008D1FD3">
              <w:rPr>
                <w:rFonts w:ascii="Calibri" w:hAnsi="Calibri" w:cs="Calibri"/>
                <w:sz w:val="18"/>
                <w:szCs w:val="18"/>
              </w:rPr>
              <w:t>0,387</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92031" w14:textId="2440A9D4" w:rsidR="00C926E6" w:rsidRPr="008D1FD3" w:rsidRDefault="00C926E6" w:rsidP="00C926E6">
            <w:pPr>
              <w:rPr>
                <w:rFonts w:ascii="Calibri" w:hAnsi="Calibri" w:cs="Calibri"/>
                <w:sz w:val="18"/>
                <w:szCs w:val="18"/>
              </w:rPr>
            </w:pPr>
            <w:r w:rsidRPr="008D1FD3">
              <w:rPr>
                <w:rFonts w:ascii="Calibri" w:hAnsi="Calibri" w:cs="Calibri"/>
                <w:sz w:val="18"/>
                <w:szCs w:val="18"/>
              </w:rPr>
              <w:t>0,27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4D9BC" w14:textId="615FB5D2" w:rsidR="00C926E6" w:rsidRPr="008D1FD3" w:rsidRDefault="00C926E6" w:rsidP="00C926E6">
            <w:pPr>
              <w:rPr>
                <w:rFonts w:ascii="Calibri" w:hAnsi="Calibri" w:cs="Calibri"/>
                <w:sz w:val="18"/>
                <w:szCs w:val="18"/>
              </w:rPr>
            </w:pPr>
            <w:r w:rsidRPr="008D1FD3">
              <w:rPr>
                <w:rFonts w:ascii="Calibri" w:hAnsi="Calibri" w:cs="Calibri"/>
                <w:sz w:val="18"/>
                <w:szCs w:val="18"/>
              </w:rPr>
              <w:t>0,445</w:t>
            </w:r>
          </w:p>
        </w:tc>
      </w:tr>
      <w:tr w:rsidR="00C926E6" w:rsidRPr="008D1FD3" w14:paraId="6AF57FC3"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3C3E6D6"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B49B3"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C74D70" w14:textId="38C12C45" w:rsidR="00C926E6" w:rsidRPr="008D1FD3" w:rsidRDefault="00C926E6" w:rsidP="00C926E6">
            <w:pPr>
              <w:rPr>
                <w:rFonts w:ascii="Calibri" w:hAnsi="Calibri" w:cs="Calibri"/>
                <w:sz w:val="18"/>
                <w:szCs w:val="18"/>
              </w:rPr>
            </w:pPr>
            <w:r w:rsidRPr="008D1FD3">
              <w:rPr>
                <w:rFonts w:ascii="Calibri" w:hAnsi="Calibri" w:cs="Calibri"/>
                <w:sz w:val="18"/>
                <w:szCs w:val="18"/>
              </w:rPr>
              <w:t>0,3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2B3BB" w14:textId="636B02E5" w:rsidR="00C926E6" w:rsidRPr="008D1FD3" w:rsidRDefault="00C926E6" w:rsidP="00C926E6">
            <w:pPr>
              <w:rPr>
                <w:rFonts w:ascii="Calibri" w:hAnsi="Calibri" w:cs="Calibri"/>
                <w:sz w:val="18"/>
                <w:szCs w:val="18"/>
              </w:rPr>
            </w:pPr>
            <w:r w:rsidRPr="008D1FD3">
              <w:rPr>
                <w:rFonts w:ascii="Calibri" w:hAnsi="Calibri" w:cs="Calibri"/>
                <w:sz w:val="18"/>
                <w:szCs w:val="18"/>
              </w:rPr>
              <w:t>0,329</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E5D1F2" w14:textId="096A5193" w:rsidR="00C926E6" w:rsidRPr="008D1FD3" w:rsidRDefault="00C926E6" w:rsidP="00C926E6">
            <w:pPr>
              <w:rPr>
                <w:rFonts w:ascii="Calibri" w:hAnsi="Calibri" w:cs="Calibri"/>
                <w:sz w:val="18"/>
                <w:szCs w:val="18"/>
              </w:rPr>
            </w:pPr>
            <w:r w:rsidRPr="008D1FD3">
              <w:rPr>
                <w:rFonts w:ascii="Calibri" w:hAnsi="Calibri" w:cs="Calibri"/>
                <w:sz w:val="18"/>
                <w:szCs w:val="18"/>
              </w:rPr>
              <w:t>0,411</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3EF8F" w14:textId="6DB7AB0A" w:rsidR="00C926E6" w:rsidRPr="008D1FD3" w:rsidRDefault="00C926E6" w:rsidP="00C926E6">
            <w:pPr>
              <w:rPr>
                <w:rFonts w:ascii="Calibri" w:hAnsi="Calibri" w:cs="Calibri"/>
                <w:sz w:val="18"/>
                <w:szCs w:val="18"/>
              </w:rPr>
            </w:pPr>
            <w:r w:rsidRPr="008D1FD3">
              <w:rPr>
                <w:rFonts w:ascii="Calibri" w:hAnsi="Calibri" w:cs="Calibri"/>
                <w:sz w:val="18"/>
                <w:szCs w:val="18"/>
              </w:rPr>
              <w:t>0,408</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9EEBB" w14:textId="6885F7A9" w:rsidR="00C926E6" w:rsidRPr="008D1FD3" w:rsidRDefault="00C926E6" w:rsidP="00C926E6">
            <w:pPr>
              <w:rPr>
                <w:rFonts w:ascii="Calibri" w:hAnsi="Calibri" w:cs="Calibri"/>
                <w:sz w:val="18"/>
                <w:szCs w:val="18"/>
              </w:rPr>
            </w:pPr>
            <w:r w:rsidRPr="008D1FD3">
              <w:rPr>
                <w:rFonts w:ascii="Calibri" w:hAnsi="Calibri" w:cs="Calibri"/>
                <w:sz w:val="18"/>
                <w:szCs w:val="18"/>
              </w:rPr>
              <w:t>0,429</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85519" w14:textId="64853375" w:rsidR="00C926E6" w:rsidRPr="008D1FD3" w:rsidRDefault="00C926E6" w:rsidP="00C926E6">
            <w:pPr>
              <w:rPr>
                <w:rFonts w:ascii="Calibri" w:hAnsi="Calibri" w:cs="Calibri"/>
                <w:sz w:val="18"/>
                <w:szCs w:val="18"/>
              </w:rPr>
            </w:pPr>
            <w:r w:rsidRPr="008D1FD3">
              <w:rPr>
                <w:rFonts w:ascii="Calibri" w:hAnsi="Calibri" w:cs="Calibri"/>
                <w:sz w:val="18"/>
                <w:szCs w:val="18"/>
              </w:rPr>
              <w:t>0,466</w:t>
            </w:r>
          </w:p>
        </w:tc>
      </w:tr>
      <w:tr w:rsidR="00C926E6" w:rsidRPr="008D1FD3" w14:paraId="52F0A229"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335A51"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CC6A5"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2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D6D07" w14:textId="4BB73AEE" w:rsidR="00C926E6" w:rsidRPr="008D1FD3" w:rsidRDefault="00C926E6" w:rsidP="00C926E6">
            <w:pPr>
              <w:rPr>
                <w:rFonts w:ascii="Calibri" w:hAnsi="Calibri" w:cs="Calibri"/>
                <w:sz w:val="18"/>
                <w:szCs w:val="18"/>
              </w:rPr>
            </w:pPr>
            <w:r w:rsidRPr="008D1FD3">
              <w:rPr>
                <w:rFonts w:ascii="Calibri" w:hAnsi="Calibri" w:cs="Calibri"/>
                <w:sz w:val="18"/>
                <w:szCs w:val="18"/>
              </w:rPr>
              <w:t>0,355</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6B28" w14:textId="2C276EDB" w:rsidR="00C926E6" w:rsidRPr="008D1FD3" w:rsidRDefault="00C926E6" w:rsidP="00C926E6">
            <w:pPr>
              <w:rPr>
                <w:rFonts w:ascii="Calibri" w:hAnsi="Calibri" w:cs="Calibri"/>
                <w:sz w:val="18"/>
                <w:szCs w:val="18"/>
              </w:rPr>
            </w:pPr>
            <w:r w:rsidRPr="008D1FD3">
              <w:rPr>
                <w:rFonts w:ascii="Calibri" w:hAnsi="Calibri" w:cs="Calibri"/>
                <w:sz w:val="18"/>
                <w:szCs w:val="18"/>
              </w:rPr>
              <w:t>0,368</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B78732" w14:textId="18FBF1DA" w:rsidR="00C926E6" w:rsidRPr="008D1FD3" w:rsidRDefault="00C926E6" w:rsidP="00C926E6">
            <w:pPr>
              <w:rPr>
                <w:rFonts w:ascii="Calibri" w:hAnsi="Calibri" w:cs="Calibri"/>
                <w:sz w:val="18"/>
                <w:szCs w:val="18"/>
              </w:rPr>
            </w:pPr>
            <w:r w:rsidRPr="008D1FD3">
              <w:rPr>
                <w:rFonts w:ascii="Calibri" w:hAnsi="Calibri" w:cs="Calibri"/>
                <w:sz w:val="18"/>
                <w:szCs w:val="18"/>
              </w:rPr>
              <w:t>0,44</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A3C56" w14:textId="2846C9A3" w:rsidR="00C926E6" w:rsidRPr="008D1FD3" w:rsidRDefault="00C926E6" w:rsidP="00C926E6">
            <w:pPr>
              <w:rPr>
                <w:rFonts w:ascii="Calibri" w:hAnsi="Calibri" w:cs="Calibri"/>
                <w:sz w:val="18"/>
                <w:szCs w:val="18"/>
              </w:rPr>
            </w:pPr>
            <w:r w:rsidRPr="008D1FD3">
              <w:rPr>
                <w:rFonts w:ascii="Calibri" w:hAnsi="Calibri" w:cs="Calibri"/>
                <w:sz w:val="18"/>
                <w:szCs w:val="18"/>
              </w:rPr>
              <w:t>0,43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79B1C6" w14:textId="545F7D55" w:rsidR="00C926E6" w:rsidRPr="008D1FD3" w:rsidRDefault="00C926E6" w:rsidP="00C926E6">
            <w:pPr>
              <w:rPr>
                <w:rFonts w:ascii="Calibri" w:hAnsi="Calibri" w:cs="Calibri"/>
                <w:sz w:val="18"/>
                <w:szCs w:val="18"/>
              </w:rPr>
            </w:pPr>
            <w:r w:rsidRPr="008D1FD3">
              <w:rPr>
                <w:rFonts w:ascii="Calibri" w:hAnsi="Calibri" w:cs="Calibri"/>
                <w:sz w:val="18"/>
                <w:szCs w:val="18"/>
              </w:rPr>
              <w:t>0,479</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5AD28" w14:textId="42D1724E" w:rsidR="00C926E6" w:rsidRPr="008D1FD3" w:rsidRDefault="00C926E6" w:rsidP="00C926E6">
            <w:pPr>
              <w:rPr>
                <w:rFonts w:ascii="Calibri" w:hAnsi="Calibri" w:cs="Calibri"/>
                <w:sz w:val="18"/>
                <w:szCs w:val="18"/>
              </w:rPr>
            </w:pPr>
            <w:r w:rsidRPr="008D1FD3">
              <w:rPr>
                <w:rFonts w:ascii="Calibri" w:hAnsi="Calibri" w:cs="Calibri"/>
                <w:sz w:val="18"/>
                <w:szCs w:val="18"/>
              </w:rPr>
              <w:t>0,49</w:t>
            </w:r>
          </w:p>
        </w:tc>
      </w:tr>
      <w:tr w:rsidR="00C926E6" w:rsidRPr="008D1FD3" w14:paraId="6C64544A"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9E0EF"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737D8"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63F99" w14:textId="3F3E1B30" w:rsidR="00C926E6" w:rsidRPr="008D1FD3" w:rsidRDefault="00C926E6" w:rsidP="00C926E6">
            <w:pPr>
              <w:rPr>
                <w:rFonts w:ascii="Calibri" w:hAnsi="Calibri" w:cs="Calibri"/>
                <w:sz w:val="18"/>
                <w:szCs w:val="18"/>
              </w:rPr>
            </w:pPr>
            <w:r w:rsidRPr="008D1FD3">
              <w:rPr>
                <w:rFonts w:ascii="Calibri" w:hAnsi="Calibri" w:cs="Calibri"/>
                <w:sz w:val="18"/>
                <w:szCs w:val="18"/>
              </w:rPr>
              <w:t>0,384</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29A2A" w14:textId="13D00F28" w:rsidR="00C926E6" w:rsidRPr="008D1FD3" w:rsidRDefault="00C926E6" w:rsidP="00C926E6">
            <w:pPr>
              <w:rPr>
                <w:rFonts w:ascii="Calibri" w:hAnsi="Calibri" w:cs="Calibri"/>
                <w:sz w:val="18"/>
                <w:szCs w:val="18"/>
              </w:rPr>
            </w:pPr>
            <w:r w:rsidRPr="008D1FD3">
              <w:rPr>
                <w:rFonts w:ascii="Calibri" w:hAnsi="Calibri" w:cs="Calibri"/>
                <w:sz w:val="18"/>
                <w:szCs w:val="18"/>
              </w:rPr>
              <w:t>0,387</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90FEF8" w14:textId="1081DD1C" w:rsidR="00C926E6" w:rsidRPr="008D1FD3" w:rsidRDefault="00C926E6" w:rsidP="00C926E6">
            <w:pPr>
              <w:rPr>
                <w:rFonts w:ascii="Calibri" w:hAnsi="Calibri" w:cs="Calibri"/>
                <w:sz w:val="18"/>
                <w:szCs w:val="18"/>
              </w:rPr>
            </w:pPr>
            <w:r w:rsidRPr="008D1FD3">
              <w:rPr>
                <w:rFonts w:ascii="Calibri" w:hAnsi="Calibri" w:cs="Calibri"/>
                <w:sz w:val="18"/>
                <w:szCs w:val="18"/>
              </w:rPr>
              <w:t>0,453</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25567" w14:textId="2D8E4F26" w:rsidR="00C926E6" w:rsidRPr="008D1FD3" w:rsidRDefault="00C926E6" w:rsidP="00C926E6">
            <w:pPr>
              <w:rPr>
                <w:rFonts w:ascii="Calibri" w:hAnsi="Calibri" w:cs="Calibri"/>
                <w:sz w:val="18"/>
                <w:szCs w:val="18"/>
              </w:rPr>
            </w:pPr>
            <w:r w:rsidRPr="008D1FD3">
              <w:rPr>
                <w:rFonts w:ascii="Calibri" w:hAnsi="Calibri" w:cs="Calibri"/>
                <w:sz w:val="18"/>
                <w:szCs w:val="18"/>
              </w:rPr>
              <w:t>0,45</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2F3B5" w14:textId="73E9FBC5" w:rsidR="00C926E6" w:rsidRPr="008D1FD3" w:rsidRDefault="00C926E6" w:rsidP="00C926E6">
            <w:pPr>
              <w:rPr>
                <w:rFonts w:ascii="Calibri" w:hAnsi="Calibri" w:cs="Calibri"/>
                <w:sz w:val="18"/>
                <w:szCs w:val="18"/>
              </w:rPr>
            </w:pPr>
            <w:r w:rsidRPr="008D1FD3">
              <w:rPr>
                <w:rFonts w:ascii="Calibri" w:hAnsi="Calibri" w:cs="Calibri"/>
                <w:sz w:val="18"/>
                <w:szCs w:val="18"/>
              </w:rPr>
              <w:t>0,499</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C55CD" w14:textId="4F6B3ACC" w:rsidR="00C926E6" w:rsidRPr="008D1FD3" w:rsidRDefault="00C926E6" w:rsidP="00C926E6">
            <w:pPr>
              <w:rPr>
                <w:rFonts w:ascii="Calibri" w:hAnsi="Calibri" w:cs="Calibri"/>
                <w:sz w:val="18"/>
                <w:szCs w:val="18"/>
              </w:rPr>
            </w:pPr>
            <w:r w:rsidRPr="008D1FD3">
              <w:rPr>
                <w:rFonts w:ascii="Calibri" w:hAnsi="Calibri" w:cs="Calibri"/>
                <w:sz w:val="18"/>
                <w:szCs w:val="18"/>
              </w:rPr>
              <w:t>0,511</w:t>
            </w:r>
          </w:p>
        </w:tc>
      </w:tr>
      <w:tr w:rsidR="00C926E6" w:rsidRPr="008D1FD3" w14:paraId="02A335AA"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028B46"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A5E7F3"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04837" w14:textId="35603605" w:rsidR="00C926E6" w:rsidRPr="008D1FD3" w:rsidRDefault="00C926E6" w:rsidP="00C926E6">
            <w:pPr>
              <w:rPr>
                <w:rFonts w:ascii="Calibri" w:hAnsi="Calibri" w:cs="Calibri"/>
                <w:sz w:val="18"/>
                <w:szCs w:val="18"/>
              </w:rPr>
            </w:pPr>
            <w:r w:rsidRPr="008D1FD3">
              <w:rPr>
                <w:rFonts w:ascii="Calibri" w:hAnsi="Calibri" w:cs="Calibri"/>
                <w:sz w:val="18"/>
                <w:szCs w:val="18"/>
              </w:rPr>
              <w:t>0,404</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F583F" w14:textId="2F2C2E95" w:rsidR="00C926E6" w:rsidRPr="008D1FD3" w:rsidRDefault="00C926E6" w:rsidP="00C926E6">
            <w:pPr>
              <w:rPr>
                <w:rFonts w:ascii="Calibri" w:hAnsi="Calibri" w:cs="Calibri"/>
                <w:sz w:val="18"/>
                <w:szCs w:val="18"/>
              </w:rPr>
            </w:pPr>
            <w:r w:rsidRPr="008D1FD3">
              <w:rPr>
                <w:rFonts w:ascii="Calibri" w:hAnsi="Calibri" w:cs="Calibri"/>
                <w:sz w:val="18"/>
                <w:szCs w:val="18"/>
              </w:rPr>
              <w:t>0,415</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42CE" w14:textId="27DD8352" w:rsidR="00C926E6" w:rsidRPr="008D1FD3" w:rsidRDefault="00C926E6" w:rsidP="00C926E6">
            <w:pPr>
              <w:rPr>
                <w:rFonts w:ascii="Calibri" w:hAnsi="Calibri" w:cs="Calibri"/>
                <w:sz w:val="18"/>
                <w:szCs w:val="18"/>
              </w:rPr>
            </w:pPr>
            <w:r w:rsidRPr="008D1FD3">
              <w:rPr>
                <w:rFonts w:ascii="Calibri" w:hAnsi="Calibri" w:cs="Calibri"/>
                <w:sz w:val="18"/>
                <w:szCs w:val="18"/>
              </w:rPr>
              <w:t>0,467</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48B1C" w14:textId="409A557D" w:rsidR="00C926E6" w:rsidRPr="008D1FD3" w:rsidRDefault="00C926E6" w:rsidP="00C926E6">
            <w:pPr>
              <w:rPr>
                <w:rFonts w:ascii="Calibri" w:hAnsi="Calibri" w:cs="Calibri"/>
                <w:sz w:val="18"/>
                <w:szCs w:val="18"/>
              </w:rPr>
            </w:pPr>
            <w:r w:rsidRPr="008D1FD3">
              <w:rPr>
                <w:rFonts w:ascii="Calibri" w:hAnsi="Calibri" w:cs="Calibri"/>
                <w:sz w:val="18"/>
                <w:szCs w:val="18"/>
              </w:rPr>
              <w:t>0,46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ACCE" w14:textId="3CCEAD93" w:rsidR="00C926E6" w:rsidRPr="008D1FD3" w:rsidRDefault="00C926E6" w:rsidP="00C926E6">
            <w:pPr>
              <w:rPr>
                <w:rFonts w:ascii="Calibri" w:hAnsi="Calibri" w:cs="Calibri"/>
                <w:sz w:val="18"/>
                <w:szCs w:val="18"/>
              </w:rPr>
            </w:pPr>
            <w:r w:rsidRPr="008D1FD3">
              <w:rPr>
                <w:rFonts w:ascii="Calibri" w:hAnsi="Calibri" w:cs="Calibri"/>
                <w:sz w:val="18"/>
                <w:szCs w:val="18"/>
              </w:rPr>
              <w:t>0,522</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72996" w14:textId="0ACAB256" w:rsidR="00C926E6" w:rsidRPr="008D1FD3" w:rsidRDefault="00C926E6" w:rsidP="00C926E6">
            <w:pPr>
              <w:rPr>
                <w:rFonts w:ascii="Calibri" w:hAnsi="Calibri" w:cs="Calibri"/>
                <w:sz w:val="18"/>
                <w:szCs w:val="18"/>
              </w:rPr>
            </w:pPr>
            <w:r w:rsidRPr="008D1FD3">
              <w:rPr>
                <w:rFonts w:ascii="Calibri" w:hAnsi="Calibri" w:cs="Calibri"/>
                <w:sz w:val="18"/>
                <w:szCs w:val="18"/>
              </w:rPr>
              <w:t>0,53</w:t>
            </w:r>
          </w:p>
        </w:tc>
      </w:tr>
      <w:tr w:rsidR="00C926E6" w:rsidRPr="008D1FD3" w14:paraId="0218D70C"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4E69E3"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10CF9"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F55" w14:textId="2EBA4853"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08F4E" w14:textId="212A8B66"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6A2B7" w14:textId="474BF8F4"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D1839" w14:textId="698F85BC"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67496D" w14:textId="24474E29"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8CB37" w14:textId="13AC151D" w:rsidR="00C926E6" w:rsidRPr="008D1FD3" w:rsidRDefault="00C926E6" w:rsidP="00C926E6">
            <w:pPr>
              <w:rPr>
                <w:rFonts w:ascii="Calibri" w:hAnsi="Calibri" w:cs="Calibri"/>
                <w:sz w:val="18"/>
                <w:szCs w:val="18"/>
              </w:rPr>
            </w:pPr>
            <w:r w:rsidRPr="008D1FD3">
              <w:rPr>
                <w:rFonts w:ascii="Calibri" w:hAnsi="Calibri" w:cs="Calibri"/>
                <w:sz w:val="18"/>
                <w:szCs w:val="18"/>
              </w:rPr>
              <w:t>0,016</w:t>
            </w:r>
          </w:p>
        </w:tc>
      </w:tr>
      <w:tr w:rsidR="00C926E6" w:rsidRPr="008D1FD3" w14:paraId="12DAADC4"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EA794"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F7F6D"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88550" w14:textId="1FFD6544" w:rsidR="00C926E6" w:rsidRPr="008D1FD3" w:rsidRDefault="00C926E6" w:rsidP="00C926E6">
            <w:pPr>
              <w:rPr>
                <w:rFonts w:ascii="Calibri" w:hAnsi="Calibri" w:cs="Calibri"/>
                <w:sz w:val="18"/>
                <w:szCs w:val="18"/>
              </w:rPr>
            </w:pPr>
            <w:r w:rsidRPr="008D1FD3">
              <w:rPr>
                <w:rFonts w:ascii="Calibri" w:hAnsi="Calibri" w:cs="Calibri"/>
                <w:sz w:val="18"/>
                <w:szCs w:val="18"/>
              </w:rPr>
              <w:t>0,257</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F2CB2" w14:textId="6603C8E5" w:rsidR="00C926E6" w:rsidRPr="008D1FD3" w:rsidRDefault="00C926E6" w:rsidP="00C926E6">
            <w:pPr>
              <w:rPr>
                <w:rFonts w:ascii="Calibri" w:hAnsi="Calibri" w:cs="Calibri"/>
                <w:sz w:val="18"/>
                <w:szCs w:val="18"/>
              </w:rPr>
            </w:pPr>
            <w:r w:rsidRPr="008D1FD3">
              <w:rPr>
                <w:rFonts w:ascii="Calibri" w:hAnsi="Calibri" w:cs="Calibri"/>
                <w:sz w:val="18"/>
                <w:szCs w:val="18"/>
              </w:rPr>
              <w:t>0,268</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82924F" w14:textId="1CB32C36" w:rsidR="00C926E6" w:rsidRPr="008D1FD3" w:rsidRDefault="00C926E6" w:rsidP="00C926E6">
            <w:pPr>
              <w:rPr>
                <w:rFonts w:ascii="Calibri" w:hAnsi="Calibri" w:cs="Calibri"/>
                <w:sz w:val="18"/>
                <w:szCs w:val="18"/>
              </w:rPr>
            </w:pPr>
            <w:r w:rsidRPr="008D1FD3">
              <w:rPr>
                <w:rFonts w:ascii="Calibri" w:hAnsi="Calibri" w:cs="Calibri"/>
                <w:sz w:val="18"/>
                <w:szCs w:val="18"/>
              </w:rPr>
              <w:t>0,4</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3E53F" w14:textId="2DEF1E1D" w:rsidR="00C926E6" w:rsidRPr="008D1FD3" w:rsidRDefault="00C926E6" w:rsidP="00C926E6">
            <w:pPr>
              <w:rPr>
                <w:rFonts w:ascii="Calibri" w:hAnsi="Calibri" w:cs="Calibri"/>
                <w:sz w:val="18"/>
                <w:szCs w:val="18"/>
              </w:rPr>
            </w:pPr>
            <w:r w:rsidRPr="008D1FD3">
              <w:rPr>
                <w:rFonts w:ascii="Calibri" w:hAnsi="Calibri" w:cs="Calibri"/>
                <w:sz w:val="18"/>
                <w:szCs w:val="18"/>
              </w:rPr>
              <w:t>0,402</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E882B" w14:textId="77AB4390" w:rsidR="00C926E6" w:rsidRPr="008D1FD3" w:rsidRDefault="00C926E6" w:rsidP="00C926E6">
            <w:pPr>
              <w:rPr>
                <w:rFonts w:ascii="Calibri" w:hAnsi="Calibri" w:cs="Calibri"/>
                <w:sz w:val="18"/>
                <w:szCs w:val="18"/>
              </w:rPr>
            </w:pPr>
            <w:r w:rsidRPr="008D1FD3">
              <w:rPr>
                <w:rFonts w:ascii="Calibri" w:hAnsi="Calibri" w:cs="Calibri"/>
                <w:sz w:val="18"/>
                <w:szCs w:val="18"/>
              </w:rPr>
              <w:t>0,353</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A8AC5" w14:textId="7C37F174" w:rsidR="00C926E6" w:rsidRPr="008D1FD3" w:rsidRDefault="00C926E6" w:rsidP="00C926E6">
            <w:pPr>
              <w:rPr>
                <w:rFonts w:ascii="Calibri" w:hAnsi="Calibri" w:cs="Calibri"/>
                <w:sz w:val="18"/>
                <w:szCs w:val="18"/>
              </w:rPr>
            </w:pPr>
            <w:r w:rsidRPr="008D1FD3">
              <w:rPr>
                <w:rFonts w:ascii="Calibri" w:hAnsi="Calibri" w:cs="Calibri"/>
                <w:sz w:val="18"/>
                <w:szCs w:val="18"/>
              </w:rPr>
              <w:t>0,384</w:t>
            </w:r>
          </w:p>
        </w:tc>
      </w:tr>
      <w:tr w:rsidR="00C926E6" w:rsidRPr="008D1FD3" w14:paraId="625EF2B8"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48F7F7"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DAEAD"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2E490" w14:textId="1C6BF8D0" w:rsidR="00C926E6" w:rsidRPr="008D1FD3" w:rsidRDefault="00C926E6" w:rsidP="00C926E6">
            <w:pPr>
              <w:rPr>
                <w:rFonts w:ascii="Calibri" w:hAnsi="Calibri" w:cs="Calibri"/>
                <w:sz w:val="18"/>
                <w:szCs w:val="18"/>
              </w:rPr>
            </w:pPr>
            <w:r w:rsidRPr="008D1FD3">
              <w:rPr>
                <w:rFonts w:ascii="Calibri" w:hAnsi="Calibri" w:cs="Calibri"/>
                <w:sz w:val="18"/>
                <w:szCs w:val="18"/>
              </w:rPr>
              <w:t>0,416</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72740" w14:textId="0E20D359" w:rsidR="00C926E6" w:rsidRPr="008D1FD3" w:rsidRDefault="00C926E6" w:rsidP="00C926E6">
            <w:pPr>
              <w:rPr>
                <w:rFonts w:ascii="Calibri" w:hAnsi="Calibri" w:cs="Calibri"/>
                <w:sz w:val="18"/>
                <w:szCs w:val="18"/>
              </w:rPr>
            </w:pPr>
            <w:r w:rsidRPr="008D1FD3">
              <w:rPr>
                <w:rFonts w:ascii="Calibri" w:hAnsi="Calibri" w:cs="Calibri"/>
                <w:sz w:val="18"/>
                <w:szCs w:val="18"/>
              </w:rPr>
              <w:t>0,43</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9B246" w14:textId="12FF35CE" w:rsidR="00C926E6" w:rsidRPr="008D1FD3" w:rsidRDefault="00C926E6" w:rsidP="00C926E6">
            <w:pPr>
              <w:rPr>
                <w:rFonts w:ascii="Calibri" w:hAnsi="Calibri" w:cs="Calibri"/>
                <w:sz w:val="18"/>
                <w:szCs w:val="18"/>
              </w:rPr>
            </w:pPr>
            <w:r w:rsidRPr="008D1FD3">
              <w:rPr>
                <w:rFonts w:ascii="Calibri" w:hAnsi="Calibri" w:cs="Calibri"/>
                <w:sz w:val="18"/>
                <w:szCs w:val="18"/>
              </w:rPr>
              <w:t>0,494</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B8D537" w14:textId="5000C268" w:rsidR="00C926E6" w:rsidRPr="008D1FD3" w:rsidRDefault="00C926E6" w:rsidP="00C926E6">
            <w:pPr>
              <w:rPr>
                <w:rFonts w:ascii="Calibri" w:hAnsi="Calibri" w:cs="Calibri"/>
                <w:sz w:val="18"/>
                <w:szCs w:val="18"/>
              </w:rPr>
            </w:pPr>
            <w:r w:rsidRPr="008D1FD3">
              <w:rPr>
                <w:rFonts w:ascii="Calibri" w:hAnsi="Calibri" w:cs="Calibri"/>
                <w:sz w:val="18"/>
                <w:szCs w:val="18"/>
              </w:rPr>
              <w:t>0,52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851C8" w14:textId="4DBC284B" w:rsidR="00C926E6" w:rsidRPr="008D1FD3" w:rsidRDefault="00C926E6" w:rsidP="00C926E6">
            <w:pPr>
              <w:rPr>
                <w:rFonts w:ascii="Calibri" w:hAnsi="Calibri" w:cs="Calibri"/>
                <w:sz w:val="18"/>
                <w:szCs w:val="18"/>
              </w:rPr>
            </w:pPr>
            <w:r w:rsidRPr="008D1FD3">
              <w:rPr>
                <w:rFonts w:ascii="Calibri" w:hAnsi="Calibri" w:cs="Calibri"/>
                <w:sz w:val="18"/>
                <w:szCs w:val="18"/>
              </w:rPr>
              <w:t>0,445</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64557" w14:textId="4E5BB93C" w:rsidR="00C926E6" w:rsidRPr="008D1FD3" w:rsidRDefault="00C926E6" w:rsidP="00C926E6">
            <w:pPr>
              <w:rPr>
                <w:rFonts w:ascii="Calibri" w:hAnsi="Calibri" w:cs="Calibri"/>
                <w:sz w:val="18"/>
                <w:szCs w:val="18"/>
              </w:rPr>
            </w:pPr>
            <w:r w:rsidRPr="008D1FD3">
              <w:rPr>
                <w:rFonts w:ascii="Calibri" w:hAnsi="Calibri" w:cs="Calibri"/>
                <w:sz w:val="18"/>
                <w:szCs w:val="18"/>
              </w:rPr>
              <w:t>0,52</w:t>
            </w:r>
          </w:p>
        </w:tc>
      </w:tr>
      <w:tr w:rsidR="00C926E6" w:rsidRPr="008D1FD3" w14:paraId="59222CE2"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926E0F"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520E5"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BDD4F" w14:textId="76E20080" w:rsidR="00C926E6" w:rsidRPr="008D1FD3" w:rsidRDefault="00C926E6" w:rsidP="00C926E6">
            <w:pPr>
              <w:rPr>
                <w:rFonts w:ascii="Calibri" w:hAnsi="Calibri" w:cs="Calibri"/>
                <w:sz w:val="18"/>
                <w:szCs w:val="18"/>
              </w:rPr>
            </w:pPr>
            <w:r w:rsidRPr="008D1FD3">
              <w:rPr>
                <w:rFonts w:ascii="Calibri" w:hAnsi="Calibri" w:cs="Calibri"/>
                <w:sz w:val="18"/>
                <w:szCs w:val="18"/>
              </w:rPr>
              <w:t>0,42</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62407" w14:textId="6E8BBC38" w:rsidR="00C926E6" w:rsidRPr="008D1FD3" w:rsidRDefault="00C926E6" w:rsidP="00C926E6">
            <w:pPr>
              <w:rPr>
                <w:rFonts w:ascii="Calibri" w:hAnsi="Calibri" w:cs="Calibri"/>
                <w:sz w:val="18"/>
                <w:szCs w:val="18"/>
              </w:rPr>
            </w:pPr>
            <w:r w:rsidRPr="008D1FD3">
              <w:rPr>
                <w:rFonts w:ascii="Calibri" w:hAnsi="Calibri" w:cs="Calibri"/>
                <w:sz w:val="18"/>
                <w:szCs w:val="18"/>
              </w:rPr>
              <w:t>0,463</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0CBA1" w14:textId="58C316B6" w:rsidR="00C926E6" w:rsidRPr="008D1FD3" w:rsidRDefault="00C926E6" w:rsidP="00C926E6">
            <w:pPr>
              <w:rPr>
                <w:rFonts w:ascii="Calibri" w:hAnsi="Calibri" w:cs="Calibri"/>
                <w:sz w:val="18"/>
                <w:szCs w:val="18"/>
              </w:rPr>
            </w:pPr>
            <w:r w:rsidRPr="008D1FD3">
              <w:rPr>
                <w:rFonts w:ascii="Calibri" w:hAnsi="Calibri" w:cs="Calibri"/>
                <w:sz w:val="18"/>
                <w:szCs w:val="18"/>
              </w:rPr>
              <w:t>0,539</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0A3FA" w14:textId="10AC3E77" w:rsidR="00C926E6" w:rsidRPr="008D1FD3" w:rsidRDefault="00C926E6" w:rsidP="00C926E6">
            <w:pPr>
              <w:rPr>
                <w:rFonts w:ascii="Calibri" w:hAnsi="Calibri" w:cs="Calibri"/>
                <w:sz w:val="18"/>
                <w:szCs w:val="18"/>
              </w:rPr>
            </w:pPr>
            <w:r w:rsidRPr="008D1FD3">
              <w:rPr>
                <w:rFonts w:ascii="Calibri" w:hAnsi="Calibri" w:cs="Calibri"/>
                <w:sz w:val="18"/>
                <w:szCs w:val="18"/>
              </w:rPr>
              <w:t>0,52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F790C" w14:textId="01F8F5D7" w:rsidR="00C926E6" w:rsidRPr="008D1FD3" w:rsidRDefault="00C926E6" w:rsidP="00C926E6">
            <w:pPr>
              <w:rPr>
                <w:rFonts w:ascii="Calibri" w:hAnsi="Calibri" w:cs="Calibri"/>
                <w:sz w:val="18"/>
                <w:szCs w:val="18"/>
              </w:rPr>
            </w:pPr>
            <w:r w:rsidRPr="008D1FD3">
              <w:rPr>
                <w:rFonts w:ascii="Calibri" w:hAnsi="Calibri" w:cs="Calibri"/>
                <w:sz w:val="18"/>
                <w:szCs w:val="18"/>
              </w:rPr>
              <w:t>0,557</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23A94A" w14:textId="4BDD88B7" w:rsidR="00C926E6" w:rsidRPr="008D1FD3" w:rsidRDefault="00C926E6" w:rsidP="00C926E6">
            <w:pPr>
              <w:rPr>
                <w:rFonts w:ascii="Calibri" w:hAnsi="Calibri" w:cs="Calibri"/>
                <w:sz w:val="18"/>
                <w:szCs w:val="18"/>
              </w:rPr>
            </w:pPr>
            <w:r w:rsidRPr="008D1FD3">
              <w:rPr>
                <w:rFonts w:ascii="Calibri" w:hAnsi="Calibri" w:cs="Calibri"/>
                <w:sz w:val="18"/>
                <w:szCs w:val="18"/>
              </w:rPr>
              <w:t>0,565</w:t>
            </w:r>
          </w:p>
        </w:tc>
      </w:tr>
      <w:tr w:rsidR="00C926E6" w:rsidRPr="008D1FD3" w14:paraId="32F2FBE4"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20D25D"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301B7"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2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5B1B5" w14:textId="08038226" w:rsidR="00C926E6" w:rsidRPr="008D1FD3" w:rsidRDefault="00C926E6" w:rsidP="00C926E6">
            <w:pPr>
              <w:rPr>
                <w:rFonts w:ascii="Calibri" w:hAnsi="Calibri" w:cs="Calibri"/>
                <w:sz w:val="18"/>
                <w:szCs w:val="18"/>
              </w:rPr>
            </w:pPr>
            <w:r w:rsidRPr="008D1FD3">
              <w:rPr>
                <w:rFonts w:ascii="Calibri" w:hAnsi="Calibri" w:cs="Calibri"/>
                <w:sz w:val="18"/>
                <w:szCs w:val="18"/>
              </w:rPr>
              <w:t>0,486</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F39B6" w14:textId="0A9C490C" w:rsidR="00C926E6" w:rsidRPr="008D1FD3" w:rsidRDefault="00C926E6" w:rsidP="00C926E6">
            <w:pPr>
              <w:rPr>
                <w:rFonts w:ascii="Calibri" w:hAnsi="Calibri" w:cs="Calibri"/>
                <w:sz w:val="18"/>
                <w:szCs w:val="18"/>
              </w:rPr>
            </w:pPr>
            <w:r w:rsidRPr="008D1FD3">
              <w:rPr>
                <w:rFonts w:ascii="Calibri" w:hAnsi="Calibri" w:cs="Calibri"/>
                <w:sz w:val="18"/>
                <w:szCs w:val="18"/>
              </w:rPr>
              <w:t>0,51</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59D23" w14:textId="469FD7FD" w:rsidR="00C926E6" w:rsidRPr="008D1FD3" w:rsidRDefault="00C926E6" w:rsidP="00C926E6">
            <w:pPr>
              <w:rPr>
                <w:rFonts w:ascii="Calibri" w:hAnsi="Calibri" w:cs="Calibri"/>
                <w:sz w:val="18"/>
                <w:szCs w:val="18"/>
              </w:rPr>
            </w:pPr>
            <w:r w:rsidRPr="008D1FD3">
              <w:rPr>
                <w:rFonts w:ascii="Calibri" w:hAnsi="Calibri" w:cs="Calibri"/>
                <w:sz w:val="18"/>
                <w:szCs w:val="18"/>
              </w:rPr>
              <w:t>0,58</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A0D07" w14:textId="631DA50D" w:rsidR="00C926E6" w:rsidRPr="008D1FD3" w:rsidRDefault="00C926E6" w:rsidP="00C926E6">
            <w:pPr>
              <w:rPr>
                <w:rFonts w:ascii="Calibri" w:hAnsi="Calibri" w:cs="Calibri"/>
                <w:sz w:val="18"/>
                <w:szCs w:val="18"/>
              </w:rPr>
            </w:pPr>
            <w:r w:rsidRPr="008D1FD3">
              <w:rPr>
                <w:rFonts w:ascii="Calibri" w:hAnsi="Calibri" w:cs="Calibri"/>
                <w:sz w:val="18"/>
                <w:szCs w:val="18"/>
              </w:rPr>
              <w:t>0,55</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279B1" w14:textId="73C4F941" w:rsidR="00C926E6" w:rsidRPr="008D1FD3" w:rsidRDefault="00C926E6" w:rsidP="00C926E6">
            <w:pPr>
              <w:rPr>
                <w:rFonts w:ascii="Calibri" w:hAnsi="Calibri" w:cs="Calibri"/>
                <w:sz w:val="18"/>
                <w:szCs w:val="18"/>
              </w:rPr>
            </w:pPr>
            <w:r w:rsidRPr="008D1FD3">
              <w:rPr>
                <w:rFonts w:ascii="Calibri" w:hAnsi="Calibri" w:cs="Calibri"/>
                <w:sz w:val="18"/>
                <w:szCs w:val="18"/>
              </w:rPr>
              <w:t>0,602</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36553" w14:textId="6AA3287A" w:rsidR="00C926E6" w:rsidRPr="008D1FD3" w:rsidRDefault="00C926E6" w:rsidP="00C926E6">
            <w:pPr>
              <w:rPr>
                <w:rFonts w:ascii="Calibri" w:hAnsi="Calibri" w:cs="Calibri"/>
                <w:sz w:val="18"/>
                <w:szCs w:val="18"/>
              </w:rPr>
            </w:pPr>
            <w:r w:rsidRPr="008D1FD3">
              <w:rPr>
                <w:rFonts w:ascii="Calibri" w:hAnsi="Calibri" w:cs="Calibri"/>
                <w:sz w:val="18"/>
                <w:szCs w:val="18"/>
              </w:rPr>
              <w:t>0,589</w:t>
            </w:r>
          </w:p>
        </w:tc>
      </w:tr>
      <w:tr w:rsidR="00C926E6" w:rsidRPr="008D1FD3" w14:paraId="0C6052B4"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B63265"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81AFE"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F054FF" w14:textId="20AB1809" w:rsidR="00C926E6" w:rsidRPr="008D1FD3" w:rsidRDefault="00C926E6" w:rsidP="00C926E6">
            <w:pPr>
              <w:rPr>
                <w:rFonts w:ascii="Calibri" w:hAnsi="Calibri" w:cs="Calibri"/>
                <w:sz w:val="18"/>
                <w:szCs w:val="18"/>
              </w:rPr>
            </w:pPr>
            <w:r w:rsidRPr="008D1FD3">
              <w:rPr>
                <w:rFonts w:ascii="Calibri" w:hAnsi="Calibri" w:cs="Calibri"/>
                <w:sz w:val="18"/>
                <w:szCs w:val="18"/>
              </w:rPr>
              <w:t>0,52</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9827D" w14:textId="664FEB94" w:rsidR="00C926E6" w:rsidRPr="008D1FD3" w:rsidRDefault="00C926E6" w:rsidP="00C926E6">
            <w:pPr>
              <w:rPr>
                <w:rFonts w:ascii="Calibri" w:hAnsi="Calibri" w:cs="Calibri"/>
                <w:sz w:val="18"/>
                <w:szCs w:val="18"/>
              </w:rPr>
            </w:pPr>
            <w:r w:rsidRPr="008D1FD3">
              <w:rPr>
                <w:rFonts w:ascii="Calibri" w:hAnsi="Calibri" w:cs="Calibri"/>
                <w:sz w:val="18"/>
                <w:szCs w:val="18"/>
              </w:rPr>
              <w:t>0,535</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FFD07" w14:textId="58E60346" w:rsidR="00C926E6" w:rsidRPr="008D1FD3" w:rsidRDefault="00C926E6" w:rsidP="00C926E6">
            <w:pPr>
              <w:rPr>
                <w:rFonts w:ascii="Calibri" w:hAnsi="Calibri" w:cs="Calibri"/>
                <w:sz w:val="18"/>
                <w:szCs w:val="18"/>
              </w:rPr>
            </w:pPr>
            <w:r w:rsidRPr="008D1FD3">
              <w:rPr>
                <w:rFonts w:ascii="Calibri" w:hAnsi="Calibri" w:cs="Calibri"/>
                <w:sz w:val="18"/>
                <w:szCs w:val="18"/>
              </w:rPr>
              <w:t>0,589</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6AED0E" w14:textId="4672DA66" w:rsidR="00C926E6" w:rsidRPr="008D1FD3" w:rsidRDefault="00C926E6" w:rsidP="00C926E6">
            <w:pPr>
              <w:rPr>
                <w:rFonts w:ascii="Calibri" w:hAnsi="Calibri" w:cs="Calibri"/>
                <w:sz w:val="18"/>
                <w:szCs w:val="18"/>
              </w:rPr>
            </w:pPr>
            <w:r w:rsidRPr="008D1FD3">
              <w:rPr>
                <w:rFonts w:ascii="Calibri" w:hAnsi="Calibri" w:cs="Calibri"/>
                <w:sz w:val="18"/>
                <w:szCs w:val="18"/>
              </w:rPr>
              <w:t>0,569</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50123" w14:textId="617053EC" w:rsidR="00C926E6" w:rsidRPr="008D1FD3" w:rsidRDefault="00C926E6" w:rsidP="00C926E6">
            <w:pPr>
              <w:rPr>
                <w:rFonts w:ascii="Calibri" w:hAnsi="Calibri" w:cs="Calibri"/>
                <w:sz w:val="18"/>
                <w:szCs w:val="18"/>
              </w:rPr>
            </w:pPr>
            <w:r w:rsidRPr="008D1FD3">
              <w:rPr>
                <w:rFonts w:ascii="Calibri" w:hAnsi="Calibri" w:cs="Calibri"/>
                <w:sz w:val="18"/>
                <w:szCs w:val="18"/>
              </w:rPr>
              <w:t>0,61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96766" w14:textId="041A2799" w:rsidR="00C926E6" w:rsidRPr="008D1FD3" w:rsidRDefault="00C926E6" w:rsidP="00C926E6">
            <w:pPr>
              <w:rPr>
                <w:rFonts w:ascii="Calibri" w:hAnsi="Calibri" w:cs="Calibri"/>
                <w:sz w:val="18"/>
                <w:szCs w:val="18"/>
              </w:rPr>
            </w:pPr>
            <w:r w:rsidRPr="008D1FD3">
              <w:rPr>
                <w:rFonts w:ascii="Calibri" w:hAnsi="Calibri" w:cs="Calibri"/>
                <w:sz w:val="18"/>
                <w:szCs w:val="18"/>
              </w:rPr>
              <w:t>0,609</w:t>
            </w:r>
          </w:p>
        </w:tc>
      </w:tr>
      <w:tr w:rsidR="00C926E6" w:rsidRPr="008D1FD3" w14:paraId="066087D8"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18208"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6580B"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9C852D" w14:textId="60AD5375" w:rsidR="00C926E6" w:rsidRPr="008D1FD3" w:rsidRDefault="00C926E6" w:rsidP="00C926E6">
            <w:pPr>
              <w:rPr>
                <w:rFonts w:ascii="Calibri" w:hAnsi="Calibri" w:cs="Calibri"/>
                <w:sz w:val="18"/>
                <w:szCs w:val="18"/>
              </w:rPr>
            </w:pPr>
            <w:r w:rsidRPr="008D1FD3">
              <w:rPr>
                <w:rFonts w:ascii="Calibri" w:hAnsi="Calibri" w:cs="Calibri"/>
                <w:sz w:val="18"/>
                <w:szCs w:val="18"/>
              </w:rPr>
              <w:t>0,54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DC764" w14:textId="448275D4" w:rsidR="00C926E6" w:rsidRPr="008D1FD3" w:rsidRDefault="00C926E6" w:rsidP="00C926E6">
            <w:pPr>
              <w:rPr>
                <w:rFonts w:ascii="Calibri" w:hAnsi="Calibri" w:cs="Calibri"/>
                <w:sz w:val="18"/>
                <w:szCs w:val="18"/>
              </w:rPr>
            </w:pPr>
            <w:r w:rsidRPr="008D1FD3">
              <w:rPr>
                <w:rFonts w:ascii="Calibri" w:hAnsi="Calibri" w:cs="Calibri"/>
                <w:sz w:val="18"/>
                <w:szCs w:val="18"/>
              </w:rPr>
              <w:t>0,555</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C7426F" w14:textId="7FC864AD" w:rsidR="00C926E6" w:rsidRPr="008D1FD3" w:rsidRDefault="00C926E6" w:rsidP="00C926E6">
            <w:pPr>
              <w:rPr>
                <w:rFonts w:ascii="Calibri" w:hAnsi="Calibri" w:cs="Calibri"/>
                <w:sz w:val="18"/>
                <w:szCs w:val="18"/>
              </w:rPr>
            </w:pPr>
            <w:r w:rsidRPr="008D1FD3">
              <w:rPr>
                <w:rFonts w:ascii="Calibri" w:hAnsi="Calibri" w:cs="Calibri"/>
                <w:sz w:val="18"/>
                <w:szCs w:val="18"/>
              </w:rPr>
              <w:t>0,598</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C86F2" w14:textId="1FD0B563" w:rsidR="00C926E6" w:rsidRPr="008D1FD3" w:rsidRDefault="00C926E6" w:rsidP="00C926E6">
            <w:pPr>
              <w:rPr>
                <w:rFonts w:ascii="Calibri" w:hAnsi="Calibri" w:cs="Calibri"/>
                <w:sz w:val="18"/>
                <w:szCs w:val="18"/>
              </w:rPr>
            </w:pPr>
            <w:r w:rsidRPr="008D1FD3">
              <w:rPr>
                <w:rFonts w:ascii="Calibri" w:hAnsi="Calibri" w:cs="Calibri"/>
                <w:sz w:val="18"/>
                <w:szCs w:val="18"/>
              </w:rPr>
              <w:t>0,58</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1DDF6" w14:textId="2A0CD385" w:rsidR="00C926E6" w:rsidRPr="008D1FD3" w:rsidRDefault="00C926E6" w:rsidP="00C926E6">
            <w:pPr>
              <w:rPr>
                <w:rFonts w:ascii="Calibri" w:hAnsi="Calibri" w:cs="Calibri"/>
                <w:sz w:val="18"/>
                <w:szCs w:val="18"/>
              </w:rPr>
            </w:pPr>
            <w:r w:rsidRPr="008D1FD3">
              <w:rPr>
                <w:rFonts w:ascii="Calibri" w:hAnsi="Calibri" w:cs="Calibri"/>
                <w:sz w:val="18"/>
                <w:szCs w:val="18"/>
              </w:rPr>
              <w:t>0,63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CFD5C" w14:textId="3B3F51D1" w:rsidR="00C926E6" w:rsidRPr="008D1FD3" w:rsidRDefault="00C926E6" w:rsidP="00C926E6">
            <w:pPr>
              <w:rPr>
                <w:rFonts w:ascii="Calibri" w:hAnsi="Calibri" w:cs="Calibri"/>
                <w:sz w:val="18"/>
                <w:szCs w:val="18"/>
              </w:rPr>
            </w:pPr>
            <w:r w:rsidRPr="008D1FD3">
              <w:rPr>
                <w:rFonts w:ascii="Calibri" w:hAnsi="Calibri" w:cs="Calibri"/>
                <w:sz w:val="18"/>
                <w:szCs w:val="18"/>
              </w:rPr>
              <w:t>0,629</w:t>
            </w:r>
          </w:p>
        </w:tc>
      </w:tr>
      <w:tr w:rsidR="00C926E6" w:rsidRPr="008D1FD3" w14:paraId="7F037957" w14:textId="77777777" w:rsidTr="00184DFB">
        <w:trPr>
          <w:trHeight w:val="180"/>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481FA4"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2BCEF"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6D4F2" w14:textId="3BD64078"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423A1" w14:textId="716FB49B"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7978D" w14:textId="2A924F61"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DE1AD" w14:textId="6336197C"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78171" w14:textId="1EC23748"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D8C7E" w14:textId="061F194E"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r>
      <w:tr w:rsidR="00C926E6" w:rsidRPr="008D1FD3" w14:paraId="02A43E32"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52E7F4"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96477"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0077E" w14:textId="7D48ED58" w:rsidR="00C926E6" w:rsidRPr="008D1FD3" w:rsidRDefault="00C926E6" w:rsidP="00C926E6">
            <w:pPr>
              <w:rPr>
                <w:rFonts w:ascii="Calibri" w:hAnsi="Calibri" w:cs="Calibri"/>
                <w:sz w:val="18"/>
                <w:szCs w:val="18"/>
              </w:rPr>
            </w:pPr>
            <w:r w:rsidRPr="008D1FD3">
              <w:rPr>
                <w:rFonts w:ascii="Calibri" w:hAnsi="Calibri" w:cs="Calibri"/>
                <w:sz w:val="18"/>
                <w:szCs w:val="18"/>
              </w:rPr>
              <w:t>0,005</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C3395" w14:textId="5BB613FA" w:rsidR="00C926E6" w:rsidRPr="008D1FD3" w:rsidRDefault="00C926E6" w:rsidP="00C926E6">
            <w:pPr>
              <w:rPr>
                <w:rFonts w:ascii="Calibri" w:hAnsi="Calibri" w:cs="Calibri"/>
                <w:sz w:val="18"/>
                <w:szCs w:val="18"/>
              </w:rPr>
            </w:pPr>
            <w:r w:rsidRPr="008D1FD3">
              <w:rPr>
                <w:rFonts w:ascii="Calibri" w:hAnsi="Calibri" w:cs="Calibri"/>
                <w:sz w:val="18"/>
                <w:szCs w:val="18"/>
              </w:rPr>
              <w:t>0,002</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A78E" w14:textId="0FEA18D4"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6FD6EB" w14:textId="4E79A4FF" w:rsidR="00C926E6" w:rsidRPr="008D1FD3" w:rsidRDefault="00C926E6" w:rsidP="00C926E6">
            <w:pPr>
              <w:rPr>
                <w:rFonts w:ascii="Calibri" w:hAnsi="Calibri" w:cs="Calibri"/>
                <w:sz w:val="18"/>
                <w:szCs w:val="18"/>
              </w:rPr>
            </w:pPr>
            <w:r w:rsidRPr="008D1FD3">
              <w:rPr>
                <w:rFonts w:ascii="Calibri" w:hAnsi="Calibri" w:cs="Calibri"/>
                <w:sz w:val="18"/>
                <w:szCs w:val="18"/>
              </w:rPr>
              <w:t>0,01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4B129" w14:textId="5A39DBA0" w:rsidR="00C926E6" w:rsidRPr="008D1FD3" w:rsidRDefault="00C926E6" w:rsidP="00C926E6">
            <w:pPr>
              <w:rPr>
                <w:rFonts w:ascii="Calibri" w:hAnsi="Calibri" w:cs="Calibri"/>
                <w:sz w:val="18"/>
                <w:szCs w:val="18"/>
              </w:rPr>
            </w:pPr>
            <w:r w:rsidRPr="008D1FD3">
              <w:rPr>
                <w:rFonts w:ascii="Calibri" w:hAnsi="Calibri" w:cs="Calibri"/>
                <w:sz w:val="18"/>
                <w:szCs w:val="18"/>
              </w:rPr>
              <w:t>0,01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D7027" w14:textId="66393EC6" w:rsidR="00C926E6" w:rsidRPr="008D1FD3" w:rsidRDefault="00C926E6" w:rsidP="00C926E6">
            <w:pPr>
              <w:rPr>
                <w:rFonts w:ascii="Calibri" w:hAnsi="Calibri" w:cs="Calibri"/>
                <w:sz w:val="18"/>
                <w:szCs w:val="18"/>
              </w:rPr>
            </w:pPr>
            <w:r w:rsidRPr="008D1FD3">
              <w:rPr>
                <w:rFonts w:ascii="Calibri" w:hAnsi="Calibri" w:cs="Calibri"/>
                <w:sz w:val="18"/>
                <w:szCs w:val="18"/>
              </w:rPr>
              <w:t>0,013</w:t>
            </w:r>
          </w:p>
        </w:tc>
      </w:tr>
      <w:tr w:rsidR="00C926E6" w:rsidRPr="008D1FD3" w14:paraId="16736ED6"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1F2B637"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542B7"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1D0BB9" w14:textId="1487AE69"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77640" w14:textId="4860DCE6"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603803" w14:textId="7DDC0590"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519EDD" w14:textId="1660FBF6" w:rsidR="00C926E6" w:rsidRPr="008D1FD3" w:rsidRDefault="00C926E6" w:rsidP="00C926E6">
            <w:pPr>
              <w:rPr>
                <w:rFonts w:ascii="Calibri" w:hAnsi="Calibri" w:cs="Calibri"/>
                <w:sz w:val="18"/>
                <w:szCs w:val="18"/>
              </w:rPr>
            </w:pPr>
            <w:r w:rsidRPr="008D1FD3">
              <w:rPr>
                <w:rFonts w:ascii="Calibri" w:hAnsi="Calibri" w:cs="Calibri"/>
                <w:sz w:val="18"/>
                <w:szCs w:val="18"/>
              </w:rPr>
              <w:t>0,0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848FE" w14:textId="4795580E" w:rsidR="00C926E6" w:rsidRPr="008D1FD3" w:rsidRDefault="00C926E6" w:rsidP="00C926E6">
            <w:pPr>
              <w:rPr>
                <w:rFonts w:ascii="Calibri" w:hAnsi="Calibri" w:cs="Calibri"/>
                <w:sz w:val="18"/>
                <w:szCs w:val="18"/>
              </w:rPr>
            </w:pPr>
            <w:r w:rsidRPr="008D1FD3">
              <w:rPr>
                <w:rFonts w:ascii="Calibri" w:hAnsi="Calibri" w:cs="Calibri"/>
                <w:sz w:val="18"/>
                <w:szCs w:val="18"/>
              </w:rPr>
              <w:t>0,15</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27C4" w14:textId="462BD31D" w:rsidR="00C926E6" w:rsidRPr="008D1FD3" w:rsidRDefault="00C926E6" w:rsidP="00C926E6">
            <w:pPr>
              <w:rPr>
                <w:rFonts w:ascii="Calibri" w:hAnsi="Calibri" w:cs="Calibri"/>
                <w:sz w:val="18"/>
                <w:szCs w:val="18"/>
              </w:rPr>
            </w:pPr>
            <w:r w:rsidRPr="008D1FD3">
              <w:rPr>
                <w:rFonts w:ascii="Calibri" w:hAnsi="Calibri" w:cs="Calibri"/>
                <w:sz w:val="18"/>
                <w:szCs w:val="18"/>
              </w:rPr>
              <w:t>0,009</w:t>
            </w:r>
          </w:p>
        </w:tc>
      </w:tr>
      <w:tr w:rsidR="00C926E6" w:rsidRPr="008D1FD3" w14:paraId="10227417"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56FB91E"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DA8A4"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B4EE8" w14:textId="5EA84187" w:rsidR="00C926E6" w:rsidRPr="008D1FD3" w:rsidRDefault="00C926E6" w:rsidP="00C926E6">
            <w:pPr>
              <w:rPr>
                <w:rFonts w:ascii="Calibri" w:hAnsi="Calibri" w:cs="Calibri"/>
                <w:sz w:val="18"/>
                <w:szCs w:val="18"/>
              </w:rPr>
            </w:pPr>
            <w:r w:rsidRPr="008D1FD3">
              <w:rPr>
                <w:rFonts w:ascii="Calibri" w:hAnsi="Calibri" w:cs="Calibri"/>
                <w:sz w:val="18"/>
                <w:szCs w:val="18"/>
              </w:rPr>
              <w:t>0,01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6EDE05" w14:textId="6A25E70B"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82115" w14:textId="4807A6D2" w:rsidR="00C926E6" w:rsidRPr="008D1FD3" w:rsidRDefault="00C926E6" w:rsidP="00C926E6">
            <w:pPr>
              <w:rPr>
                <w:rFonts w:ascii="Calibri" w:hAnsi="Calibri" w:cs="Calibri"/>
                <w:sz w:val="18"/>
                <w:szCs w:val="18"/>
              </w:rPr>
            </w:pPr>
            <w:r w:rsidRPr="008D1FD3">
              <w:rPr>
                <w:rFonts w:ascii="Calibri" w:hAnsi="Calibri" w:cs="Calibri"/>
                <w:sz w:val="18"/>
                <w:szCs w:val="18"/>
              </w:rPr>
              <w:t>0,008</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2A1677" w14:textId="1BE123EC"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CCC8A" w14:textId="56D783D7"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2FA6E6" w14:textId="31F4E9BE" w:rsidR="00C926E6" w:rsidRPr="008D1FD3" w:rsidRDefault="00C926E6" w:rsidP="00C926E6">
            <w:pPr>
              <w:rPr>
                <w:rFonts w:ascii="Calibri" w:hAnsi="Calibri" w:cs="Calibri"/>
                <w:sz w:val="18"/>
                <w:szCs w:val="18"/>
              </w:rPr>
            </w:pPr>
            <w:r w:rsidRPr="008D1FD3">
              <w:rPr>
                <w:rFonts w:ascii="Calibri" w:hAnsi="Calibri" w:cs="Calibri"/>
                <w:sz w:val="18"/>
                <w:szCs w:val="18"/>
              </w:rPr>
              <w:t>0,009</w:t>
            </w:r>
          </w:p>
        </w:tc>
      </w:tr>
      <w:tr w:rsidR="00C926E6" w:rsidRPr="008D1FD3" w14:paraId="1A49FC05"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CC421E"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12F5E"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2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32B5F" w14:textId="7C2B2543"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3D006" w14:textId="52AE83EA" w:rsidR="00C926E6" w:rsidRPr="008D1FD3" w:rsidRDefault="00C926E6" w:rsidP="00C926E6">
            <w:pPr>
              <w:rPr>
                <w:rFonts w:ascii="Calibri" w:hAnsi="Calibri" w:cs="Calibri"/>
                <w:sz w:val="18"/>
                <w:szCs w:val="18"/>
              </w:rPr>
            </w:pPr>
            <w:r w:rsidRPr="008D1FD3">
              <w:rPr>
                <w:rFonts w:ascii="Calibri" w:hAnsi="Calibri" w:cs="Calibri"/>
                <w:sz w:val="18"/>
                <w:szCs w:val="18"/>
              </w:rPr>
              <w:t>0,002</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06154" w14:textId="15C2A261" w:rsidR="00C926E6" w:rsidRPr="008D1FD3" w:rsidRDefault="00C926E6" w:rsidP="00C926E6">
            <w:pPr>
              <w:rPr>
                <w:rFonts w:ascii="Calibri" w:hAnsi="Calibri" w:cs="Calibri"/>
                <w:sz w:val="18"/>
                <w:szCs w:val="18"/>
              </w:rPr>
            </w:pPr>
            <w:r w:rsidRPr="008D1FD3">
              <w:rPr>
                <w:rFonts w:ascii="Calibri" w:hAnsi="Calibri" w:cs="Calibri"/>
                <w:sz w:val="18"/>
                <w:szCs w:val="18"/>
              </w:rPr>
              <w:t>0,002</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2A39E" w14:textId="26574586" w:rsidR="00C926E6" w:rsidRPr="008D1FD3" w:rsidRDefault="00C926E6" w:rsidP="00C926E6">
            <w:pPr>
              <w:rPr>
                <w:rFonts w:ascii="Calibri" w:hAnsi="Calibri" w:cs="Calibri"/>
                <w:sz w:val="18"/>
                <w:szCs w:val="18"/>
              </w:rPr>
            </w:pPr>
            <w:r w:rsidRPr="008D1FD3">
              <w:rPr>
                <w:rFonts w:ascii="Calibri" w:hAnsi="Calibri" w:cs="Calibri"/>
                <w:sz w:val="18"/>
                <w:szCs w:val="18"/>
              </w:rPr>
              <w:t>0,00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B9E8B" w14:textId="583878A8" w:rsidR="00C926E6" w:rsidRPr="008D1FD3" w:rsidRDefault="00C926E6" w:rsidP="00C926E6">
            <w:pPr>
              <w:rPr>
                <w:rFonts w:ascii="Calibri" w:hAnsi="Calibri" w:cs="Calibri"/>
                <w:sz w:val="18"/>
                <w:szCs w:val="18"/>
              </w:rPr>
            </w:pPr>
            <w:r w:rsidRPr="008D1FD3">
              <w:rPr>
                <w:rFonts w:ascii="Calibri" w:hAnsi="Calibri" w:cs="Calibri"/>
                <w:sz w:val="18"/>
                <w:szCs w:val="18"/>
              </w:rPr>
              <w:t>0,00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E1289" w14:textId="1D17FCEC"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r>
      <w:tr w:rsidR="00C926E6" w:rsidRPr="008D1FD3" w14:paraId="5690B78F"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56152C"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70C28"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A25D5" w14:textId="3284092A" w:rsidR="00C926E6" w:rsidRPr="008D1FD3" w:rsidRDefault="00C926E6" w:rsidP="00C926E6">
            <w:pPr>
              <w:rPr>
                <w:rFonts w:ascii="Calibri" w:hAnsi="Calibri" w:cs="Calibri"/>
                <w:sz w:val="18"/>
                <w:szCs w:val="18"/>
              </w:rPr>
            </w:pPr>
            <w:r w:rsidRPr="008D1FD3">
              <w:rPr>
                <w:rFonts w:ascii="Calibri" w:hAnsi="Calibri" w:cs="Calibri"/>
                <w:sz w:val="18"/>
                <w:szCs w:val="18"/>
              </w:rPr>
              <w:t>0,003</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A4B45" w14:textId="22D61E23" w:rsidR="00C926E6" w:rsidRPr="008D1FD3" w:rsidRDefault="00C926E6" w:rsidP="00C926E6">
            <w:pPr>
              <w:rPr>
                <w:rFonts w:ascii="Calibri" w:hAnsi="Calibri" w:cs="Calibri"/>
                <w:sz w:val="18"/>
                <w:szCs w:val="18"/>
              </w:rPr>
            </w:pPr>
            <w:r w:rsidRPr="008D1FD3">
              <w:rPr>
                <w:rFonts w:ascii="Calibri" w:hAnsi="Calibri" w:cs="Calibri"/>
                <w:sz w:val="18"/>
                <w:szCs w:val="18"/>
              </w:rPr>
              <w:t>0,005</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68FAD" w14:textId="6D52443E" w:rsidR="00C926E6" w:rsidRPr="008D1FD3" w:rsidRDefault="00C926E6" w:rsidP="00C926E6">
            <w:pPr>
              <w:rPr>
                <w:rFonts w:ascii="Calibri" w:hAnsi="Calibri" w:cs="Calibri"/>
                <w:sz w:val="18"/>
                <w:szCs w:val="18"/>
              </w:rPr>
            </w:pPr>
            <w:r w:rsidRPr="008D1FD3">
              <w:rPr>
                <w:rFonts w:ascii="Calibri" w:hAnsi="Calibri" w:cs="Calibri"/>
                <w:sz w:val="18"/>
                <w:szCs w:val="18"/>
              </w:rPr>
              <w:t>0,002</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2B21E" w14:textId="0D5F8A76" w:rsidR="00C926E6" w:rsidRPr="008D1FD3" w:rsidRDefault="00C926E6" w:rsidP="00C926E6">
            <w:pPr>
              <w:rPr>
                <w:rFonts w:ascii="Calibri" w:hAnsi="Calibri" w:cs="Calibri"/>
                <w:sz w:val="18"/>
                <w:szCs w:val="18"/>
              </w:rPr>
            </w:pPr>
            <w:r w:rsidRPr="008D1FD3">
              <w:rPr>
                <w:rFonts w:ascii="Calibri" w:hAnsi="Calibri" w:cs="Calibri"/>
                <w:sz w:val="18"/>
                <w:szCs w:val="18"/>
              </w:rPr>
              <w:t>0,005</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813AC" w14:textId="76F9911C" w:rsidR="00C926E6" w:rsidRPr="008D1FD3" w:rsidRDefault="00C926E6" w:rsidP="00C926E6">
            <w:pPr>
              <w:rPr>
                <w:rFonts w:ascii="Calibri" w:hAnsi="Calibri" w:cs="Calibri"/>
                <w:sz w:val="18"/>
                <w:szCs w:val="18"/>
              </w:rPr>
            </w:pPr>
            <w:r w:rsidRPr="008D1FD3">
              <w:rPr>
                <w:rFonts w:ascii="Calibri" w:hAnsi="Calibri" w:cs="Calibri"/>
                <w:sz w:val="18"/>
                <w:szCs w:val="18"/>
              </w:rPr>
              <w:t>0,002</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27811C" w14:textId="5816886A" w:rsidR="00C926E6" w:rsidRPr="008D1FD3" w:rsidRDefault="00C926E6" w:rsidP="00C926E6">
            <w:pPr>
              <w:rPr>
                <w:rFonts w:ascii="Calibri" w:hAnsi="Calibri" w:cs="Calibri"/>
                <w:sz w:val="18"/>
                <w:szCs w:val="18"/>
              </w:rPr>
            </w:pPr>
            <w:r w:rsidRPr="008D1FD3">
              <w:rPr>
                <w:rFonts w:ascii="Calibri" w:hAnsi="Calibri" w:cs="Calibri"/>
                <w:sz w:val="18"/>
                <w:szCs w:val="18"/>
              </w:rPr>
              <w:t>0,006</w:t>
            </w:r>
          </w:p>
        </w:tc>
      </w:tr>
      <w:tr w:rsidR="00C926E6" w:rsidRPr="008D1FD3" w14:paraId="04E2A0B0"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DEBF1F"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6B764"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C65AD5" w14:textId="7EF54032"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77F9C" w14:textId="7A74B4E0"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7629B" w14:textId="7EEDE260"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EB38A" w14:textId="6907F499"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AB02B" w14:textId="2B2DE735" w:rsidR="00C926E6" w:rsidRPr="008D1FD3" w:rsidRDefault="00C926E6" w:rsidP="00C926E6">
            <w:pPr>
              <w:rPr>
                <w:rFonts w:ascii="Calibri" w:hAnsi="Calibri" w:cs="Calibri"/>
                <w:sz w:val="18"/>
                <w:szCs w:val="18"/>
              </w:rPr>
            </w:pPr>
            <w:r w:rsidRPr="008D1FD3">
              <w:rPr>
                <w:rFonts w:ascii="Calibri" w:hAnsi="Calibri" w:cs="Calibri"/>
                <w:sz w:val="18"/>
                <w:szCs w:val="18"/>
              </w:rPr>
              <w:t>0,00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E51EFD" w14:textId="284D6B4F" w:rsidR="00C926E6" w:rsidRPr="008D1FD3" w:rsidRDefault="00C926E6" w:rsidP="00C926E6">
            <w:pPr>
              <w:rPr>
                <w:rFonts w:ascii="Calibri" w:hAnsi="Calibri" w:cs="Calibri"/>
                <w:sz w:val="18"/>
                <w:szCs w:val="18"/>
              </w:rPr>
            </w:pPr>
            <w:r w:rsidRPr="008D1FD3">
              <w:rPr>
                <w:rFonts w:ascii="Calibri" w:hAnsi="Calibri" w:cs="Calibri"/>
                <w:sz w:val="18"/>
                <w:szCs w:val="18"/>
              </w:rPr>
              <w:t>0,005</w:t>
            </w:r>
          </w:p>
        </w:tc>
      </w:tr>
      <w:tr w:rsidR="00C926E6" w:rsidRPr="008D1FD3" w14:paraId="0DF191E8"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3B2C13"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687DA"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6A3D0" w14:textId="3EF5F353"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758CD" w14:textId="0162987D"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7C13" w14:textId="688F2423"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C94E" w14:textId="43E2A23F"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19E76" w14:textId="3EEB182E"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A8E8A2" w14:textId="3F9BE7B6"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r>
      <w:tr w:rsidR="00C926E6" w:rsidRPr="008D1FD3" w14:paraId="3217A1C3"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77718EC"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3CC94"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C4878" w14:textId="5365F2C0" w:rsidR="00C926E6" w:rsidRPr="008D1FD3" w:rsidRDefault="00C926E6" w:rsidP="00C926E6">
            <w:pPr>
              <w:rPr>
                <w:rFonts w:ascii="Calibri" w:hAnsi="Calibri" w:cs="Calibri"/>
                <w:sz w:val="18"/>
                <w:szCs w:val="18"/>
              </w:rPr>
            </w:pPr>
            <w:r w:rsidRPr="008D1FD3">
              <w:rPr>
                <w:rFonts w:ascii="Calibri" w:hAnsi="Calibri" w:cs="Calibri"/>
                <w:sz w:val="18"/>
                <w:szCs w:val="18"/>
              </w:rPr>
              <w:t>0,025</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5036D" w14:textId="743ACFE5" w:rsidR="00C926E6" w:rsidRPr="008D1FD3" w:rsidRDefault="00C926E6" w:rsidP="00C926E6">
            <w:pPr>
              <w:rPr>
                <w:rFonts w:ascii="Calibri" w:hAnsi="Calibri" w:cs="Calibri"/>
                <w:sz w:val="18"/>
                <w:szCs w:val="18"/>
              </w:rPr>
            </w:pPr>
            <w:r w:rsidRPr="008D1FD3">
              <w:rPr>
                <w:rFonts w:ascii="Calibri" w:hAnsi="Calibri" w:cs="Calibri"/>
                <w:sz w:val="18"/>
                <w:szCs w:val="18"/>
              </w:rPr>
              <w:t>0,025</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152A7" w14:textId="1D4F5F84" w:rsidR="00C926E6" w:rsidRPr="008D1FD3" w:rsidRDefault="00C926E6" w:rsidP="00C926E6">
            <w:pPr>
              <w:rPr>
                <w:rFonts w:ascii="Calibri" w:hAnsi="Calibri" w:cs="Calibri"/>
                <w:sz w:val="18"/>
                <w:szCs w:val="18"/>
              </w:rPr>
            </w:pPr>
            <w:r w:rsidRPr="008D1FD3">
              <w:rPr>
                <w:rFonts w:ascii="Calibri" w:hAnsi="Calibri" w:cs="Calibri"/>
                <w:sz w:val="18"/>
                <w:szCs w:val="18"/>
              </w:rPr>
              <w:t>0,02</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C936E" w14:textId="46DFA547" w:rsidR="00C926E6" w:rsidRPr="008D1FD3" w:rsidRDefault="00C926E6" w:rsidP="00C926E6">
            <w:pPr>
              <w:rPr>
                <w:rFonts w:ascii="Calibri" w:hAnsi="Calibri" w:cs="Calibri"/>
                <w:sz w:val="18"/>
                <w:szCs w:val="18"/>
              </w:rPr>
            </w:pPr>
            <w:r w:rsidRPr="008D1FD3">
              <w:rPr>
                <w:rFonts w:ascii="Calibri" w:hAnsi="Calibri" w:cs="Calibri"/>
                <w:sz w:val="18"/>
                <w:szCs w:val="18"/>
              </w:rPr>
              <w:t>0,019</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0B6BA" w14:textId="4D03EA41" w:rsidR="00C926E6" w:rsidRPr="008D1FD3" w:rsidRDefault="00C926E6" w:rsidP="00C926E6">
            <w:pPr>
              <w:rPr>
                <w:rFonts w:ascii="Calibri" w:hAnsi="Calibri" w:cs="Calibri"/>
                <w:sz w:val="18"/>
                <w:szCs w:val="18"/>
              </w:rPr>
            </w:pPr>
            <w:r w:rsidRPr="008D1FD3">
              <w:rPr>
                <w:rFonts w:ascii="Calibri" w:hAnsi="Calibri" w:cs="Calibri"/>
                <w:sz w:val="18"/>
                <w:szCs w:val="18"/>
              </w:rPr>
              <w:t>0,007</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F009F" w14:textId="411E4B75" w:rsidR="00C926E6" w:rsidRPr="008D1FD3" w:rsidRDefault="00C926E6" w:rsidP="00C926E6">
            <w:pPr>
              <w:rPr>
                <w:rFonts w:ascii="Calibri" w:hAnsi="Calibri" w:cs="Calibri"/>
                <w:sz w:val="18"/>
                <w:szCs w:val="18"/>
              </w:rPr>
            </w:pPr>
            <w:r w:rsidRPr="008D1FD3">
              <w:rPr>
                <w:rFonts w:ascii="Calibri" w:hAnsi="Calibri" w:cs="Calibri"/>
                <w:sz w:val="18"/>
                <w:szCs w:val="18"/>
              </w:rPr>
              <w:t>0,034</w:t>
            </w:r>
          </w:p>
        </w:tc>
      </w:tr>
      <w:tr w:rsidR="00C926E6" w:rsidRPr="008D1FD3" w14:paraId="043755C3"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A5930D"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3211"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86F93" w14:textId="688FF8E4" w:rsidR="00C926E6" w:rsidRPr="008D1FD3" w:rsidRDefault="00C926E6" w:rsidP="00C926E6">
            <w:pPr>
              <w:rPr>
                <w:rFonts w:ascii="Calibri" w:hAnsi="Calibri" w:cs="Calibri"/>
                <w:sz w:val="18"/>
                <w:szCs w:val="18"/>
              </w:rPr>
            </w:pPr>
            <w:r w:rsidRPr="008D1FD3">
              <w:rPr>
                <w:rFonts w:ascii="Calibri" w:hAnsi="Calibri" w:cs="Calibri"/>
                <w:sz w:val="18"/>
                <w:szCs w:val="18"/>
              </w:rPr>
              <w:t>0,013</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7D131F" w14:textId="65868928" w:rsidR="00C926E6" w:rsidRPr="008D1FD3" w:rsidRDefault="00C926E6" w:rsidP="00C926E6">
            <w:pPr>
              <w:rPr>
                <w:rFonts w:ascii="Calibri" w:hAnsi="Calibri" w:cs="Calibri"/>
                <w:sz w:val="18"/>
                <w:szCs w:val="18"/>
              </w:rPr>
            </w:pPr>
            <w:r w:rsidRPr="008D1FD3">
              <w:rPr>
                <w:rFonts w:ascii="Calibri" w:hAnsi="Calibri" w:cs="Calibri"/>
                <w:sz w:val="18"/>
                <w:szCs w:val="18"/>
              </w:rPr>
              <w:t>0,013</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3795C" w14:textId="7F56C555" w:rsidR="00C926E6" w:rsidRPr="008D1FD3" w:rsidRDefault="00C926E6" w:rsidP="00C926E6">
            <w:pPr>
              <w:rPr>
                <w:rFonts w:ascii="Calibri" w:hAnsi="Calibri" w:cs="Calibri"/>
                <w:sz w:val="18"/>
                <w:szCs w:val="18"/>
              </w:rPr>
            </w:pPr>
            <w:r w:rsidRPr="008D1FD3">
              <w:rPr>
                <w:rFonts w:ascii="Calibri" w:hAnsi="Calibri" w:cs="Calibri"/>
                <w:sz w:val="18"/>
                <w:szCs w:val="18"/>
              </w:rPr>
              <w:t>0,011</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6383E1" w14:textId="4BFAC283" w:rsidR="00C926E6" w:rsidRPr="008D1FD3" w:rsidRDefault="00C926E6" w:rsidP="00C926E6">
            <w:pPr>
              <w:rPr>
                <w:rFonts w:ascii="Calibri" w:hAnsi="Calibri" w:cs="Calibri"/>
                <w:sz w:val="18"/>
                <w:szCs w:val="18"/>
              </w:rPr>
            </w:pPr>
            <w:r w:rsidRPr="008D1FD3">
              <w:rPr>
                <w:rFonts w:ascii="Calibri" w:hAnsi="Calibri" w:cs="Calibri"/>
                <w:sz w:val="18"/>
                <w:szCs w:val="18"/>
              </w:rPr>
              <w:t>0,0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73730" w14:textId="501FE4EF" w:rsidR="00C926E6" w:rsidRPr="008D1FD3" w:rsidRDefault="00C926E6" w:rsidP="00C926E6">
            <w:pPr>
              <w:rPr>
                <w:rFonts w:ascii="Calibri" w:hAnsi="Calibri" w:cs="Calibri"/>
                <w:sz w:val="18"/>
                <w:szCs w:val="18"/>
              </w:rPr>
            </w:pPr>
            <w:r w:rsidRPr="008D1FD3">
              <w:rPr>
                <w:rFonts w:ascii="Calibri" w:hAnsi="Calibri" w:cs="Calibri"/>
                <w:sz w:val="18"/>
                <w:szCs w:val="18"/>
              </w:rPr>
              <w:t>0,09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D0E38" w14:textId="450C55D4" w:rsidR="00C926E6" w:rsidRPr="008D1FD3" w:rsidRDefault="00C926E6" w:rsidP="00C926E6">
            <w:pPr>
              <w:rPr>
                <w:rFonts w:ascii="Calibri" w:hAnsi="Calibri" w:cs="Calibri"/>
                <w:sz w:val="18"/>
                <w:szCs w:val="18"/>
              </w:rPr>
            </w:pPr>
            <w:r w:rsidRPr="008D1FD3">
              <w:rPr>
                <w:rFonts w:ascii="Calibri" w:hAnsi="Calibri" w:cs="Calibri"/>
                <w:sz w:val="18"/>
                <w:szCs w:val="18"/>
              </w:rPr>
              <w:t>0,011</w:t>
            </w:r>
          </w:p>
        </w:tc>
      </w:tr>
      <w:tr w:rsidR="00C926E6" w:rsidRPr="008D1FD3" w14:paraId="274D7686"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1BE07"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44087B"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62CC8" w14:textId="5435DE07"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F09CD1" w14:textId="03132D93" w:rsidR="00C926E6" w:rsidRPr="008D1FD3" w:rsidRDefault="00C926E6" w:rsidP="00C926E6">
            <w:pPr>
              <w:rPr>
                <w:rFonts w:ascii="Calibri" w:hAnsi="Calibri" w:cs="Calibri"/>
                <w:sz w:val="18"/>
                <w:szCs w:val="18"/>
              </w:rPr>
            </w:pPr>
            <w:r w:rsidRPr="008D1FD3">
              <w:rPr>
                <w:rFonts w:ascii="Calibri" w:hAnsi="Calibri" w:cs="Calibri"/>
                <w:sz w:val="18"/>
                <w:szCs w:val="18"/>
              </w:rPr>
              <w:t>0,009</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E58D" w14:textId="40F20FF8" w:rsidR="00C926E6" w:rsidRPr="008D1FD3" w:rsidRDefault="00C926E6" w:rsidP="00C926E6">
            <w:pPr>
              <w:rPr>
                <w:rFonts w:ascii="Calibri" w:hAnsi="Calibri" w:cs="Calibri"/>
                <w:sz w:val="18"/>
                <w:szCs w:val="18"/>
              </w:rPr>
            </w:pPr>
            <w:r w:rsidRPr="008D1FD3">
              <w:rPr>
                <w:rFonts w:ascii="Calibri" w:hAnsi="Calibri" w:cs="Calibri"/>
                <w:sz w:val="18"/>
                <w:szCs w:val="18"/>
              </w:rPr>
              <w:t>0,005</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F3F8B" w14:textId="4BC66DD1" w:rsidR="00C926E6" w:rsidRPr="008D1FD3" w:rsidRDefault="00C926E6" w:rsidP="00C926E6">
            <w:pPr>
              <w:rPr>
                <w:rFonts w:ascii="Calibri" w:hAnsi="Calibri" w:cs="Calibri"/>
                <w:sz w:val="18"/>
                <w:szCs w:val="18"/>
              </w:rPr>
            </w:pPr>
            <w:r w:rsidRPr="008D1FD3">
              <w:rPr>
                <w:rFonts w:ascii="Calibri" w:hAnsi="Calibri" w:cs="Calibri"/>
                <w:sz w:val="18"/>
                <w:szCs w:val="18"/>
              </w:rPr>
              <w:t>0,01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591F0" w14:textId="592A0162" w:rsidR="00C926E6" w:rsidRPr="008D1FD3" w:rsidRDefault="00C926E6" w:rsidP="00C926E6">
            <w:pPr>
              <w:rPr>
                <w:rFonts w:ascii="Calibri" w:hAnsi="Calibri" w:cs="Calibri"/>
                <w:sz w:val="18"/>
                <w:szCs w:val="18"/>
              </w:rPr>
            </w:pPr>
            <w:r w:rsidRPr="008D1FD3">
              <w:rPr>
                <w:rFonts w:ascii="Calibri" w:hAnsi="Calibri" w:cs="Calibri"/>
                <w:sz w:val="18"/>
                <w:szCs w:val="18"/>
              </w:rPr>
              <w:t>0,007</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C60E2" w14:textId="4EADA8E7" w:rsidR="00C926E6" w:rsidRPr="008D1FD3" w:rsidRDefault="00C926E6" w:rsidP="00C926E6">
            <w:pPr>
              <w:rPr>
                <w:rFonts w:ascii="Calibri" w:hAnsi="Calibri" w:cs="Calibri"/>
                <w:sz w:val="18"/>
                <w:szCs w:val="18"/>
              </w:rPr>
            </w:pPr>
            <w:r w:rsidRPr="008D1FD3">
              <w:rPr>
                <w:rFonts w:ascii="Calibri" w:hAnsi="Calibri" w:cs="Calibri"/>
                <w:sz w:val="18"/>
                <w:szCs w:val="18"/>
              </w:rPr>
              <w:t>0,015</w:t>
            </w:r>
          </w:p>
        </w:tc>
      </w:tr>
      <w:tr w:rsidR="00C926E6" w:rsidRPr="008D1FD3" w14:paraId="26026596"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C8C3E6"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04ADC"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2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4C0E1" w14:textId="5B561CEE"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81B07" w14:textId="5F7DEA47" w:rsidR="00C926E6" w:rsidRPr="008D1FD3" w:rsidRDefault="00C926E6" w:rsidP="00C926E6">
            <w:pPr>
              <w:rPr>
                <w:rFonts w:ascii="Calibri" w:hAnsi="Calibri" w:cs="Calibri"/>
                <w:sz w:val="18"/>
                <w:szCs w:val="18"/>
              </w:rPr>
            </w:pPr>
            <w:r w:rsidRPr="008D1FD3">
              <w:rPr>
                <w:rFonts w:ascii="Calibri" w:hAnsi="Calibri" w:cs="Calibri"/>
                <w:sz w:val="18"/>
                <w:szCs w:val="18"/>
              </w:rPr>
              <w:t>0,003</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71CA98" w14:textId="766CA96A" w:rsidR="00C926E6" w:rsidRPr="008D1FD3" w:rsidRDefault="00C926E6" w:rsidP="00C926E6">
            <w:pPr>
              <w:rPr>
                <w:rFonts w:ascii="Calibri" w:hAnsi="Calibri" w:cs="Calibri"/>
                <w:sz w:val="18"/>
                <w:szCs w:val="18"/>
              </w:rPr>
            </w:pPr>
            <w:r w:rsidRPr="008D1FD3">
              <w:rPr>
                <w:rFonts w:ascii="Calibri" w:hAnsi="Calibri" w:cs="Calibri"/>
                <w:sz w:val="18"/>
                <w:szCs w:val="18"/>
              </w:rPr>
              <w:t>0,002</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5D4C0" w14:textId="0902E5F9" w:rsidR="00C926E6" w:rsidRPr="008D1FD3" w:rsidRDefault="00C926E6" w:rsidP="00C926E6">
            <w:pPr>
              <w:rPr>
                <w:rFonts w:ascii="Calibri" w:hAnsi="Calibri" w:cs="Calibri"/>
                <w:sz w:val="18"/>
                <w:szCs w:val="18"/>
              </w:rPr>
            </w:pPr>
            <w:r w:rsidRPr="008D1FD3">
              <w:rPr>
                <w:rFonts w:ascii="Calibri" w:hAnsi="Calibri" w:cs="Calibri"/>
                <w:sz w:val="18"/>
                <w:szCs w:val="18"/>
              </w:rPr>
              <w:t>0,00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FB80B" w14:textId="78B1B72D"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46638" w14:textId="5F42921C" w:rsidR="00C926E6" w:rsidRPr="008D1FD3" w:rsidRDefault="00C926E6" w:rsidP="00C926E6">
            <w:pPr>
              <w:rPr>
                <w:rFonts w:ascii="Calibri" w:hAnsi="Calibri" w:cs="Calibri"/>
                <w:sz w:val="18"/>
                <w:szCs w:val="18"/>
              </w:rPr>
            </w:pPr>
            <w:r w:rsidRPr="008D1FD3">
              <w:rPr>
                <w:rFonts w:ascii="Calibri" w:hAnsi="Calibri" w:cs="Calibri"/>
                <w:sz w:val="18"/>
                <w:szCs w:val="18"/>
              </w:rPr>
              <w:t>0,007</w:t>
            </w:r>
          </w:p>
        </w:tc>
      </w:tr>
      <w:tr w:rsidR="00C926E6" w:rsidRPr="008D1FD3" w14:paraId="76CE34C9"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FFECE8"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049B6"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8A542" w14:textId="59CFC356"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89C28" w14:textId="28E522EF"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B99CD" w14:textId="55320C0C"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81D32" w14:textId="677CECD6"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4EB32" w14:textId="35C743DE" w:rsidR="00C926E6" w:rsidRPr="008D1FD3" w:rsidRDefault="00C926E6" w:rsidP="00C926E6">
            <w:pPr>
              <w:rPr>
                <w:rFonts w:ascii="Calibri" w:hAnsi="Calibri" w:cs="Calibri"/>
                <w:sz w:val="18"/>
                <w:szCs w:val="18"/>
              </w:rPr>
            </w:pPr>
            <w:r w:rsidRPr="008D1FD3">
              <w:rPr>
                <w:rFonts w:ascii="Calibri" w:hAnsi="Calibri" w:cs="Calibri"/>
                <w:sz w:val="18"/>
                <w:szCs w:val="18"/>
              </w:rPr>
              <w:t>0,0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A373" w14:textId="27A93DCA"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r>
      <w:tr w:rsidR="00C926E6" w:rsidRPr="008D1FD3" w14:paraId="12998EA6"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CC0432"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C9D1B3"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E8A35" w14:textId="761EA896"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88E65A" w14:textId="73A27403"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9CF08" w14:textId="3177E9DD"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8328F" w14:textId="7FFF65FA"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86AD2" w14:textId="63E78B8C"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6D015" w14:textId="1409E38E" w:rsidR="00C926E6" w:rsidRPr="008D1FD3" w:rsidRDefault="00C926E6" w:rsidP="00C926E6">
            <w:pPr>
              <w:rPr>
                <w:rFonts w:ascii="Calibri" w:hAnsi="Calibri" w:cs="Calibri"/>
                <w:sz w:val="18"/>
                <w:szCs w:val="18"/>
              </w:rPr>
            </w:pPr>
            <w:r w:rsidRPr="008D1FD3">
              <w:rPr>
                <w:rFonts w:ascii="Calibri" w:hAnsi="Calibri" w:cs="Calibri"/>
                <w:sz w:val="18"/>
                <w:szCs w:val="18"/>
              </w:rPr>
              <w:t>0,006</w:t>
            </w:r>
          </w:p>
        </w:tc>
      </w:tr>
    </w:tbl>
    <w:p w14:paraId="74FFA3B0" w14:textId="5DC0A8BA" w:rsidR="0020355C" w:rsidRPr="008D1FD3" w:rsidRDefault="0020355C" w:rsidP="004548CC">
      <w:pPr>
        <w:jc w:val="both"/>
        <w:rPr>
          <w:rFonts w:ascii="Calibri" w:hAnsi="Calibri" w:cs="Calibri"/>
        </w:rPr>
      </w:pPr>
    </w:p>
    <w:p w14:paraId="4315BDAA" w14:textId="77777777" w:rsidR="009A52F4" w:rsidRPr="008D1FD3" w:rsidRDefault="009A52F4" w:rsidP="004548CC">
      <w:pPr>
        <w:jc w:val="both"/>
        <w:rPr>
          <w:rFonts w:ascii="Calibri" w:hAnsi="Calibri" w:cs="Calibri"/>
        </w:rPr>
      </w:pPr>
    </w:p>
    <w:p w14:paraId="00480DE9" w14:textId="61D4CF6D"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5</w:t>
      </w:r>
      <w:r w:rsidRPr="008D1FD3">
        <w:rPr>
          <w:color w:val="000000" w:themeColor="text1"/>
          <w:sz w:val="24"/>
          <w:szCs w:val="24"/>
        </w:rPr>
        <w:fldChar w:fldCharType="end"/>
      </w:r>
      <w:r w:rsidRPr="008D1FD3">
        <w:rPr>
          <w:color w:val="000000" w:themeColor="text1"/>
          <w:sz w:val="24"/>
          <w:szCs w:val="24"/>
        </w:rPr>
        <w:t xml:space="preserve"> - Manifesto-military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1D4810" w:rsidRPr="008D1FD3" w14:paraId="46406B8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719194" w14:textId="77777777" w:rsidR="001D4810" w:rsidRPr="008D1FD3" w:rsidRDefault="001D4810" w:rsidP="001D4810">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EAA671"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00286C"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1B9C50"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8842D"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A038765"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6DE763"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52958F"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nli</w:t>
            </w:r>
          </w:p>
        </w:tc>
      </w:tr>
      <w:tr w:rsidR="00184DFB" w:rsidRPr="008D1FD3" w14:paraId="7ABBFCE5" w14:textId="77777777" w:rsidTr="004C197C">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6B3A45"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lastRenderedPageBreak/>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7436F"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D2AF0C" w14:textId="3096000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924244" w14:textId="6944C7E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04FB8D" w14:textId="55383B7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03329B1" w14:textId="522C7A1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D31A22" w14:textId="374F2F0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9E51FB" w14:textId="47DEE8F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1</w:t>
            </w:r>
          </w:p>
        </w:tc>
      </w:tr>
      <w:tr w:rsidR="00184DFB" w:rsidRPr="008D1FD3" w14:paraId="692EC349"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E1E0E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7E577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ED22C8" w14:textId="6A515C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34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55C03E2" w14:textId="413AA5E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35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0DDBE7" w14:textId="2350BEC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9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CBA0EDA" w14:textId="5EE6D13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9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D8842E" w14:textId="4ED4A26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53C163" w14:textId="4940F4E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w:t>
            </w:r>
          </w:p>
        </w:tc>
      </w:tr>
      <w:tr w:rsidR="00184DFB" w:rsidRPr="008D1FD3" w14:paraId="4EE514C1"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06BCE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AE881"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0661DF" w14:textId="668F594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3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E58D04" w14:textId="23C4C09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6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5FA699" w14:textId="25DF10F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8714BE" w14:textId="59A68D4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33C313" w14:textId="2D0E02A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CF61BB" w14:textId="5BB950D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8</w:t>
            </w:r>
          </w:p>
        </w:tc>
      </w:tr>
      <w:tr w:rsidR="00184DFB" w:rsidRPr="008D1FD3" w14:paraId="2A82CAB1"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A1770"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2100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6DF5C5" w14:textId="1AF1811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6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7A71DC" w14:textId="6657FF2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7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A6F0952" w14:textId="5FD6CAF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C56721" w14:textId="771A93D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3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123CBF" w14:textId="2382151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B14A79" w14:textId="05E7D72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8</w:t>
            </w:r>
          </w:p>
        </w:tc>
      </w:tr>
      <w:tr w:rsidR="00184DFB" w:rsidRPr="008D1FD3" w14:paraId="7DB9AEA3"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6A6ADC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4D3E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230D07" w14:textId="4607788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2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B7AEF8" w14:textId="03BDBC6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3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C02973" w14:textId="19C289C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4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02F3F3" w14:textId="6DF4AAA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4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557C96" w14:textId="45D19FB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9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9928A9" w14:textId="14B8DF8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5</w:t>
            </w:r>
          </w:p>
        </w:tc>
      </w:tr>
      <w:tr w:rsidR="00184DFB" w:rsidRPr="008D1FD3" w14:paraId="3479AA8E"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6D9BD9"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BEC2"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A2D3AB" w14:textId="20600C6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2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9F33FD" w14:textId="179CF85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6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9A6E44" w14:textId="124E0AC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5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84FC33" w14:textId="4468A18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7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4CBEDAB" w14:textId="4E99421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699B59" w14:textId="1D66F06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46</w:t>
            </w:r>
          </w:p>
        </w:tc>
      </w:tr>
      <w:tr w:rsidR="00184DFB" w:rsidRPr="008D1FD3" w14:paraId="62FD2039"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90E1ED"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3820DB"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5150A4" w14:textId="4A867E0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8F90AC" w14:textId="6D3F2B7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AE024F" w14:textId="0F567B3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9B52DD" w14:textId="3C31953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2C6AAAD" w14:textId="48A2C1F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8E5FC7" w14:textId="0AE2BA7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24</w:t>
            </w:r>
          </w:p>
        </w:tc>
      </w:tr>
      <w:tr w:rsidR="00184DFB" w:rsidRPr="008D1FD3" w14:paraId="213C299B"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CA0DC4"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ED0A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165B59" w14:textId="28797A0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BB3B46" w14:textId="6D56DF3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7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6DDD362" w14:textId="5801F18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9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03201B" w14:textId="240EA28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F38CEA" w14:textId="7A3415D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71D66E" w14:textId="3EA0C70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4</w:t>
            </w:r>
          </w:p>
        </w:tc>
      </w:tr>
      <w:tr w:rsidR="00184DFB" w:rsidRPr="008D1FD3" w14:paraId="2F9E261F"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14EB8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BD003"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87F19D" w14:textId="61FE74D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4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4CC471" w14:textId="7E72F0E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18E391" w14:textId="4883EDD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DEF436" w14:textId="3D43795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4BA0D9" w14:textId="717CBE3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2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666784" w14:textId="06128EA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24</w:t>
            </w:r>
          </w:p>
        </w:tc>
      </w:tr>
      <w:tr w:rsidR="00184DFB" w:rsidRPr="008D1FD3" w14:paraId="0E6FDA28"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292DC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E262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9B61FE" w14:textId="079FF94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0B185A" w14:textId="65D7CC1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B20EAF" w14:textId="4FE70D5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9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EA2F2E" w14:textId="32723E8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9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20EF3A" w14:textId="332E420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2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862CC2" w14:textId="7573F98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34</w:t>
            </w:r>
          </w:p>
        </w:tc>
      </w:tr>
      <w:tr w:rsidR="00184DFB" w:rsidRPr="008D1FD3" w14:paraId="74A7E65F"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10F58A"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89423"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47D6DC" w14:textId="0DFD31D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0A8F16" w14:textId="0D18388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201EAC" w14:textId="6DE0D9B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45AAF6" w14:textId="20F1DE1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BC9095" w14:textId="1941519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038F94" w14:textId="0847462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34</w:t>
            </w:r>
          </w:p>
        </w:tc>
      </w:tr>
      <w:tr w:rsidR="00184DFB" w:rsidRPr="008D1FD3" w14:paraId="4B0CD1BD"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3DC0E5"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E111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082A1E2" w14:textId="33B3A21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891E9D" w14:textId="09F3321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3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6839C4" w14:textId="570F409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7CC7AD" w14:textId="177FDA6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052FE2" w14:textId="4362814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3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A0ACAA4" w14:textId="37A0211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37</w:t>
            </w:r>
          </w:p>
        </w:tc>
      </w:tr>
      <w:tr w:rsidR="00184DFB" w:rsidRPr="008D1FD3" w14:paraId="12FDE6AA"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D72989"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1397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E796FA" w14:textId="6186BC0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97C67F" w14:textId="2E79E08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A6A92A" w14:textId="5A889E5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B47E7B" w14:textId="11184DB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56526CC" w14:textId="6CD11D5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8E5272" w14:textId="6B41BA4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74364F4F"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86B5FD"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08786"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75BE6A2" w14:textId="20D0125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ABD594" w14:textId="02F4A80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2D6ADB" w14:textId="5C0700F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691019" w14:textId="69F00BC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9B864A" w14:textId="03D5DBF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7BC4B6" w14:textId="1BE27B4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6</w:t>
            </w:r>
          </w:p>
        </w:tc>
      </w:tr>
      <w:tr w:rsidR="00184DFB" w:rsidRPr="008D1FD3" w14:paraId="262B1D33" w14:textId="77777777" w:rsidTr="004C197C">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8D77B1"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5B40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47DAD0" w14:textId="75B3C9A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2A243D7" w14:textId="555A3A4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1166B3" w14:textId="3415F0E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9DA177" w14:textId="4DBB52B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48342A" w14:textId="13DEE4D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05F23E" w14:textId="70095F7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r>
      <w:tr w:rsidR="00184DFB" w:rsidRPr="008D1FD3" w14:paraId="4057DDCA"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0BFDD9"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6633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EA3390" w14:textId="52A304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C906AF" w14:textId="4FBBEDE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124CA7" w14:textId="2C17DF0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137DDC" w14:textId="1FC119D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D01692" w14:textId="6B096DF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FEBAFA" w14:textId="4BE413D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r>
      <w:tr w:rsidR="00184DFB" w:rsidRPr="008D1FD3" w14:paraId="09D06E4C"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E4677A"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265AD"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E353B9" w14:textId="397ED2F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0FAAAF" w14:textId="45ECFE8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13EA8C" w14:textId="4C26F32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19B0B7" w14:textId="6AE421A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9D0445" w14:textId="230D563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B98FDA" w14:textId="6F8B41E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r>
      <w:tr w:rsidR="00184DFB" w:rsidRPr="008D1FD3" w14:paraId="3AB37345"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2413C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6AB2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B0E16B" w14:textId="7377942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C48F14" w14:textId="06CC396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B1B780" w14:textId="6562E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D97D0C" w14:textId="7B64561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9EFD24" w14:textId="6E5E9E4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62285D" w14:textId="7BDCE68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r>
      <w:tr w:rsidR="00184DFB" w:rsidRPr="008D1FD3" w14:paraId="6B12A50A"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59DEBC"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27C6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2B7EC5" w14:textId="30748E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AB0F00" w14:textId="1BFC0EC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6B5F1E" w14:textId="4353F0E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2D0638" w14:textId="7EDE77B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7548A28" w14:textId="7449044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44E505" w14:textId="1A148FC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68D41220"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261A0"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80DA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B12B19" w14:textId="2744D35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CF069F" w14:textId="7B398D5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3DBF81" w14:textId="2B01713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E8851E" w14:textId="37B173B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478DC9" w14:textId="277CA39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175993" w14:textId="5EEC393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w:t>
            </w:r>
          </w:p>
        </w:tc>
      </w:tr>
      <w:tr w:rsidR="00184DFB" w:rsidRPr="008D1FD3" w14:paraId="2B44A3CE"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C83888"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D8A41"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1DB915" w14:textId="1E87603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520975" w14:textId="0F6C661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41BB81" w14:textId="28FFC60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C2E9DA" w14:textId="679BF4F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922D8F" w14:textId="15DCA97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7EA86DC" w14:textId="10EECDD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r>
      <w:tr w:rsidR="00184DFB" w:rsidRPr="008D1FD3" w14:paraId="67AAEBD7"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4CCF4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9C96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6FC3F1" w14:textId="4AEAD1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BCD164" w14:textId="2C97AB4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B99ED4" w14:textId="59AA848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0EF904" w14:textId="09519C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73EBAA" w14:textId="7D809B1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24B119" w14:textId="6031272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1</w:t>
            </w:r>
          </w:p>
        </w:tc>
      </w:tr>
      <w:tr w:rsidR="00184DFB" w:rsidRPr="008D1FD3" w14:paraId="414E8135"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267631"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0FC8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34D93A" w14:textId="0E4A9AD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47E6E85" w14:textId="66AFE11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62C63F" w14:textId="5A1FB7D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55C483D" w14:textId="4C1B834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4C0E78" w14:textId="58E9815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D40847" w14:textId="55F1B0E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r>
      <w:tr w:rsidR="00184DFB" w:rsidRPr="008D1FD3" w14:paraId="4B0062DC"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F99EE"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12AD6"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551274" w14:textId="4614F1F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B1ED9E" w14:textId="40B1024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F5A6FC" w14:textId="04A81A5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713CA32" w14:textId="07400EF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409FED" w14:textId="378AFB4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44370A" w14:textId="6312977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2</w:t>
            </w:r>
          </w:p>
        </w:tc>
      </w:tr>
    </w:tbl>
    <w:p w14:paraId="5504023F" w14:textId="1ADB9A13" w:rsidR="0020355C" w:rsidRPr="008D1FD3" w:rsidRDefault="0020355C" w:rsidP="004548CC">
      <w:pPr>
        <w:jc w:val="both"/>
        <w:rPr>
          <w:rFonts w:ascii="Calibri" w:hAnsi="Calibri" w:cs="Calibri"/>
        </w:rPr>
      </w:pPr>
    </w:p>
    <w:p w14:paraId="75B28C63" w14:textId="77777777" w:rsidR="009A52F4" w:rsidRPr="008D1FD3" w:rsidRDefault="009A52F4" w:rsidP="004548CC">
      <w:pPr>
        <w:jc w:val="both"/>
        <w:rPr>
          <w:rFonts w:ascii="Calibri" w:hAnsi="Calibri" w:cs="Calibri"/>
        </w:rPr>
      </w:pPr>
    </w:p>
    <w:p w14:paraId="17F9EAD8" w14:textId="3E26FC24"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6</w:t>
      </w:r>
      <w:r w:rsidRPr="008D1FD3">
        <w:rPr>
          <w:color w:val="000000" w:themeColor="text1"/>
          <w:sz w:val="24"/>
          <w:szCs w:val="24"/>
        </w:rPr>
        <w:fldChar w:fldCharType="end"/>
      </w:r>
      <w:r w:rsidRPr="008D1FD3">
        <w:rPr>
          <w:color w:val="000000" w:themeColor="text1"/>
          <w:sz w:val="24"/>
          <w:szCs w:val="24"/>
        </w:rPr>
        <w:t xml:space="preserve"> - Manifesto-protectionism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1D4810" w:rsidRPr="008D1FD3" w14:paraId="269EEC5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7B5F36" w14:textId="77777777" w:rsidR="001D4810" w:rsidRPr="008D1FD3" w:rsidRDefault="001D4810" w:rsidP="001D4810">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009953"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6BE9F"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CBBFD1"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8A778A"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18AEF8"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FD1EAA"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8E0693"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nli</w:t>
            </w:r>
          </w:p>
        </w:tc>
      </w:tr>
      <w:tr w:rsidR="00184DFB" w:rsidRPr="008D1FD3" w14:paraId="304A86A1" w14:textId="77777777" w:rsidTr="00A534FB">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DD0B76"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0D898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60F952" w14:textId="6F7D99D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49A883" w14:textId="1FFCECA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DD28EBE" w14:textId="2D2932C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BAF141" w14:textId="6674845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C6297A" w14:textId="3BABBEA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31DF26" w14:textId="13B0440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382</w:t>
            </w:r>
          </w:p>
        </w:tc>
      </w:tr>
      <w:tr w:rsidR="00184DFB" w:rsidRPr="008D1FD3" w14:paraId="64307C5F"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1B8F74"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B1B1F"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2C6720" w14:textId="41305F3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9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7D21EC" w14:textId="61619F9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0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8B38C4" w14:textId="13D7027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1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0DB5D6" w14:textId="6342DC5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205852C" w14:textId="56E99A2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D2A5D4" w14:textId="35EE6E7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5</w:t>
            </w:r>
          </w:p>
        </w:tc>
      </w:tr>
      <w:tr w:rsidR="00184DFB" w:rsidRPr="008D1FD3" w14:paraId="59ABEF00"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2037D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BA33F"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782AE29" w14:textId="7D61501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4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B60218E" w14:textId="4369839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6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F40314" w14:textId="4BE0C96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26DC7A" w14:textId="1CC1571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E4EF5D" w14:textId="3F06FA6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4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BFA1B8" w14:textId="3E84B0D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95</w:t>
            </w:r>
          </w:p>
        </w:tc>
      </w:tr>
      <w:tr w:rsidR="00184DFB" w:rsidRPr="008D1FD3" w14:paraId="408A0D08"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FCC711"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D988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80C26B" w14:textId="1BF1A3B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1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AF3AC4" w14:textId="6F43FBD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6E5E5F" w14:textId="778132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3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27554E" w14:textId="18C4752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004F4D" w14:textId="0AC8BC7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0EF1F22" w14:textId="5068915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w:t>
            </w:r>
          </w:p>
        </w:tc>
      </w:tr>
      <w:tr w:rsidR="00184DFB" w:rsidRPr="008D1FD3" w14:paraId="43D646C8"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22AFC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EC7F3"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09A0E0" w14:textId="7A066BC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2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6D84EB" w14:textId="2F85502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7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911985" w14:textId="0B68481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2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8CB73E" w14:textId="25FA5BA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4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5E9AA5" w14:textId="7D81EE6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2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5F6C9C" w14:textId="5118862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47</w:t>
            </w:r>
          </w:p>
        </w:tc>
      </w:tr>
      <w:tr w:rsidR="00184DFB" w:rsidRPr="008D1FD3" w14:paraId="0F292FCF"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643A5"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DD461"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0952FF" w14:textId="5741FCA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C1DE99" w14:textId="0603944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8564E1" w14:textId="2138BF6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7BE8A6" w14:textId="38E2F2E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990B23" w14:textId="25CA585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4D0797" w14:textId="00E3838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9</w:t>
            </w:r>
          </w:p>
        </w:tc>
      </w:tr>
      <w:tr w:rsidR="00184DFB" w:rsidRPr="008D1FD3" w14:paraId="67919591"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1BC6B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3C60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F1E3EC" w14:textId="52EEFFB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C1B098" w14:textId="6947E37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5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A0AB96" w14:textId="14C867D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6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E35057" w14:textId="3310A3B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6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8DF1F2" w14:textId="7895679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87B0AC" w14:textId="24AFAFD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47</w:t>
            </w:r>
          </w:p>
        </w:tc>
      </w:tr>
      <w:tr w:rsidR="00184DFB" w:rsidRPr="008D1FD3" w14:paraId="68CDFE7B"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23C8C5"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A196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0CD36A" w14:textId="602B42A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2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176B4B" w14:textId="2B87B04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7BD14C" w14:textId="301E2F6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191B29" w14:textId="34E7447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4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33E9D5" w14:textId="250C153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5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59E6679" w14:textId="60B06C3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2</w:t>
            </w:r>
          </w:p>
        </w:tc>
      </w:tr>
      <w:tr w:rsidR="00184DFB" w:rsidRPr="008D1FD3" w14:paraId="71554E4B"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A89C4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1648D"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FB7DF8" w14:textId="491A51B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0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1C5999" w14:textId="1AD056C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A63FDC" w14:textId="50E4E8C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ECCFBC" w14:textId="15181EF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EA4007" w14:textId="21E1983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A7397C" w14:textId="05F606B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98</w:t>
            </w:r>
          </w:p>
        </w:tc>
      </w:tr>
      <w:tr w:rsidR="00184DFB" w:rsidRPr="008D1FD3" w14:paraId="2CFC38CD"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A9840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3A4F2B"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FBE3A4" w14:textId="6576F5A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9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758B4D7" w14:textId="58069EF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1E60AA" w14:textId="71010DB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56F5251" w14:textId="2C7E39F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B5D13A" w14:textId="32D7BD8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2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289C2D" w14:textId="4206F33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24</w:t>
            </w:r>
          </w:p>
        </w:tc>
      </w:tr>
      <w:tr w:rsidR="00184DFB" w:rsidRPr="008D1FD3" w14:paraId="6556B7D9"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1BCAC4"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lastRenderedPageBreak/>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EA72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AA071B8" w14:textId="4753ACB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3769CD" w14:textId="080CD7A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E29BAA" w14:textId="6F656F2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7A9975" w14:textId="3C09A30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5DE909" w14:textId="7402239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FC1B558" w14:textId="2318AA5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2AD62F79"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D7F99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EF61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82A658" w14:textId="5AB3EFB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4345256" w14:textId="4F20BB4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6479B50" w14:textId="30E0171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1E1F62" w14:textId="4F8F1BE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A6CBD7" w14:textId="337DF99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E6DDC1" w14:textId="6A08005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r>
      <w:tr w:rsidR="00184DFB" w:rsidRPr="008D1FD3" w14:paraId="2A286099"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E8002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BF30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2861E71" w14:textId="0853A53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4AADEB" w14:textId="5347E16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FED42F" w14:textId="6B80534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81ED150" w14:textId="7AC0779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50B36B" w14:textId="16D8B73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FFFA0B" w14:textId="75F06C6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r>
      <w:tr w:rsidR="00184DFB" w:rsidRPr="008D1FD3" w14:paraId="573BB3D3"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0E96E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1485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01BCBA" w14:textId="4B31543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B1F41B" w14:textId="0B9B0A2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EE5CB1" w14:textId="37176D5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66C492" w14:textId="3B5457F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8FFFD0" w14:textId="11AA0F3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55A22F" w14:textId="45B5102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4</w:t>
            </w:r>
          </w:p>
        </w:tc>
      </w:tr>
      <w:tr w:rsidR="00184DFB" w:rsidRPr="008D1FD3" w14:paraId="022146A7" w14:textId="77777777" w:rsidTr="00A534FB">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E7BD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FCC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3E682A" w14:textId="1F8DFC7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2ECF20" w14:textId="42A78C4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CCDD7C" w14:textId="4FD887E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59B63D" w14:textId="5EBEEED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B113FB" w14:textId="15818E6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586B82" w14:textId="41466DA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8</w:t>
            </w:r>
          </w:p>
        </w:tc>
      </w:tr>
      <w:tr w:rsidR="00184DFB" w:rsidRPr="008D1FD3" w14:paraId="588A5E4C"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A021C6"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C901D"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715139" w14:textId="0906910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45C362" w14:textId="4582BB7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6571F9" w14:textId="3E08EEF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D24276" w14:textId="4ABF926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4C7D03" w14:textId="12D41F5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64B541" w14:textId="452FAD9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79C589C4"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5061B9"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C1E76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D805AE" w14:textId="7C2DCE9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5ED02F" w14:textId="3E0B503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0656B2D" w14:textId="5DD0E62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CD577F" w14:textId="112D90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A254D0" w14:textId="1E8E053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5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9C99D0" w14:textId="481C22B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r>
      <w:tr w:rsidR="00184DFB" w:rsidRPr="008D1FD3" w14:paraId="3D598F81"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430FCD"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1FF0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612A99" w14:textId="4D78F9A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AC09DE" w14:textId="722F637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038522" w14:textId="0DE09A8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172A04" w14:textId="00380F9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B3ABEC" w14:textId="102BA64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D78015" w14:textId="300C5E3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r>
      <w:tr w:rsidR="00184DFB" w:rsidRPr="008D1FD3" w14:paraId="0C65C003"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E3149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9BEB2"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358455" w14:textId="1FB7C20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22B0A2" w14:textId="6600161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DF0515" w14:textId="6627F06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D29C05" w14:textId="10E01C7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B837CB" w14:textId="73EEDE9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D4147A1" w14:textId="29C4CE5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r>
      <w:tr w:rsidR="00184DFB" w:rsidRPr="008D1FD3" w14:paraId="1B4C85BD"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83E25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02196"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6577D8" w14:textId="13F5C60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B37928" w14:textId="70F2AB1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3BA548" w14:textId="3EF98C0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40AC5F" w14:textId="1ECB3B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21A409" w14:textId="500A950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9EB9D9" w14:textId="4FB0ADE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r>
    </w:tbl>
    <w:p w14:paraId="2BC4A8EE" w14:textId="6A925096" w:rsidR="001D4810" w:rsidRPr="008D1FD3" w:rsidRDefault="001D4810" w:rsidP="004548CC">
      <w:pPr>
        <w:jc w:val="both"/>
        <w:rPr>
          <w:rFonts w:ascii="Calibri" w:hAnsi="Calibri" w:cs="Calibri"/>
        </w:rPr>
      </w:pPr>
    </w:p>
    <w:p w14:paraId="0A2A7BCA" w14:textId="77777777" w:rsidR="009A52F4" w:rsidRPr="008D1FD3" w:rsidRDefault="009A52F4" w:rsidP="004548CC">
      <w:pPr>
        <w:jc w:val="both"/>
        <w:rPr>
          <w:rFonts w:ascii="Calibri" w:hAnsi="Calibri" w:cs="Calibri"/>
        </w:rPr>
      </w:pPr>
    </w:p>
    <w:p w14:paraId="1DED76D7" w14:textId="42F59059"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7</w:t>
      </w:r>
      <w:r w:rsidRPr="008D1FD3">
        <w:rPr>
          <w:color w:val="000000" w:themeColor="text1"/>
          <w:sz w:val="24"/>
          <w:szCs w:val="24"/>
        </w:rPr>
        <w:fldChar w:fldCharType="end"/>
      </w:r>
      <w:r w:rsidRPr="008D1FD3">
        <w:rPr>
          <w:color w:val="000000" w:themeColor="text1"/>
          <w:sz w:val="24"/>
          <w:szCs w:val="24"/>
        </w:rPr>
        <w:t xml:space="preserve"> - Manifesto-morality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1D4810" w:rsidRPr="008D1FD3" w14:paraId="7984EE5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849931" w14:textId="77777777" w:rsidR="001D4810" w:rsidRPr="008D1FD3" w:rsidRDefault="001D4810" w:rsidP="001D4810">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F5B0C4"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8AF903"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7FCF90"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4AC198"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F1CED9"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498FA27"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BC18129"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nli</w:t>
            </w:r>
          </w:p>
        </w:tc>
      </w:tr>
      <w:tr w:rsidR="00184DFB" w:rsidRPr="008D1FD3" w14:paraId="1BF8A841" w14:textId="77777777" w:rsidTr="00A7167B">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76CF8"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C545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9B6266" w14:textId="2C62BAA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1A94A9" w14:textId="76D94B6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FC5D450" w14:textId="01720DF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6ECE64" w14:textId="663155E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F09730" w14:textId="192BDC1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E4E381" w14:textId="1995A16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56</w:t>
            </w:r>
          </w:p>
        </w:tc>
      </w:tr>
      <w:tr w:rsidR="00184DFB" w:rsidRPr="008D1FD3" w14:paraId="35D745BB"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5B77A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9B7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FBBF03" w14:textId="5457E5F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0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DB9D32" w14:textId="6BEE073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39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2A6F77" w14:textId="697043D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39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02FC13" w14:textId="77FC101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38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8D4890" w14:textId="1F21C9D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1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5255FC0" w14:textId="284C9D1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99</w:t>
            </w:r>
          </w:p>
        </w:tc>
      </w:tr>
      <w:tr w:rsidR="00184DFB" w:rsidRPr="008D1FD3" w14:paraId="731E7B5F"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9AEFE0"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12F2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7AACFA6" w14:textId="56ED4B7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5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ECDD0A" w14:textId="1127AA3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E871EB" w14:textId="04DE097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0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672170" w14:textId="0BEF4FF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7A69BB" w14:textId="73B2E2F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36EC92" w14:textId="7B751D4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8</w:t>
            </w:r>
          </w:p>
        </w:tc>
      </w:tr>
      <w:tr w:rsidR="00184DFB" w:rsidRPr="008D1FD3" w14:paraId="50B6FF10"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36FDFA6"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3D22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000E1FA" w14:textId="2B5E925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8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EA112F" w14:textId="29AC578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A1F7FD" w14:textId="16A2D95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4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B37C6E" w14:textId="1142DB7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5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B9416E" w14:textId="22E28CF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00FFF04" w14:textId="2479B8D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37</w:t>
            </w:r>
          </w:p>
        </w:tc>
      </w:tr>
      <w:tr w:rsidR="00184DFB" w:rsidRPr="008D1FD3" w14:paraId="51DCA9BB"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63F50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B32A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8932435" w14:textId="07C4312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FE0E2B1" w14:textId="38053B3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656730" w14:textId="4D74505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344977" w14:textId="59E58D5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2F360CD" w14:textId="3212B9E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D57B02" w14:textId="1328DBE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2</w:t>
            </w:r>
          </w:p>
        </w:tc>
      </w:tr>
      <w:tr w:rsidR="00184DFB" w:rsidRPr="008D1FD3" w14:paraId="7775725C"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68590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B4EAF"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7668D0" w14:textId="25B1BA2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6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C9FDA37" w14:textId="491B953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8343F9" w14:textId="5900D91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D3990C" w14:textId="4BC7150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3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A34949" w14:textId="1EA4AB4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3F4CE2" w14:textId="0503DDC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9</w:t>
            </w:r>
          </w:p>
        </w:tc>
      </w:tr>
      <w:tr w:rsidR="00184DFB" w:rsidRPr="008D1FD3" w14:paraId="0E0A1595"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B121B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751B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B659B5" w14:textId="6CFDFB4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9C3D35" w14:textId="63469F4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E50CE6" w14:textId="29AC0F0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2C83BB" w14:textId="55A09FD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C69546" w14:textId="2EC9A7F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A59471E" w14:textId="00DC4D0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w:t>
            </w:r>
          </w:p>
        </w:tc>
      </w:tr>
      <w:tr w:rsidR="00184DFB" w:rsidRPr="008D1FD3" w14:paraId="384A9E1E"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EAAAC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6703B"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82C5C67" w14:textId="2C2478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5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E1B482" w14:textId="2B5383C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D6B7F2" w14:textId="1983D49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5B74C9" w14:textId="594825B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2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9C33DC" w14:textId="4B53843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7E6DE4" w14:textId="3E3FE2C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48</w:t>
            </w:r>
          </w:p>
        </w:tc>
      </w:tr>
      <w:tr w:rsidR="00184DFB" w:rsidRPr="008D1FD3" w14:paraId="68EAA419"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A0BA05"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D127B"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68AC928" w14:textId="7875C88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7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53E084" w14:textId="7E5E42A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D911C1" w14:textId="3F75212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9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8ADEDF" w14:textId="1765DDC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8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94EEF8" w14:textId="670A25C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6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A097C1" w14:textId="29DE979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65</w:t>
            </w:r>
          </w:p>
        </w:tc>
      </w:tr>
      <w:tr w:rsidR="00184DFB" w:rsidRPr="008D1FD3" w14:paraId="0FCB57C9"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A63CE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A6FD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2228E2" w14:textId="1B4389D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D873766" w14:textId="4F65F9B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6520F8" w14:textId="7907654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3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AE868F" w14:textId="3145445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2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6D0C31" w14:textId="38DEDD6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799162" w14:textId="34EB5E1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3</w:t>
            </w:r>
          </w:p>
        </w:tc>
      </w:tr>
      <w:tr w:rsidR="00184DFB" w:rsidRPr="008D1FD3" w14:paraId="39A4C19D"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6F3852D"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8C9F1"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77FE0A" w14:textId="703E54F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599727" w14:textId="2297984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08A4FC" w14:textId="05EB48F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6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AE2E17" w14:textId="6F40254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5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2AFA54" w14:textId="418190C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D2376A" w14:textId="74F9A76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4</w:t>
            </w:r>
          </w:p>
        </w:tc>
      </w:tr>
      <w:tr w:rsidR="00184DFB" w:rsidRPr="008D1FD3" w14:paraId="4ABA1D06"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4714A"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AE1C6"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D4441F" w14:textId="4E55E71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5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461A5F" w14:textId="3A80483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6EA8CC" w14:textId="1522573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6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4E5E5F" w14:textId="4E0C091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6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872831" w14:textId="194EF0B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1DDD28" w14:textId="31B7B85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9</w:t>
            </w:r>
          </w:p>
        </w:tc>
      </w:tr>
      <w:tr w:rsidR="00184DFB" w:rsidRPr="008D1FD3" w14:paraId="32FA8BDC"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F852A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8E5C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BE4EEB1" w14:textId="3B5DE37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A5FADB" w14:textId="62BBDD8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957575" w14:textId="785EC99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C7D16F" w14:textId="28F2E6B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EBA778D" w14:textId="1D2F474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289291A" w14:textId="4461A64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51D50726"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0D4405A"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596D5"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66856ED" w14:textId="422D466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BDB8B28" w14:textId="2048057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7634D5" w14:textId="1B6FC53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D584CD" w14:textId="34320BF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5499DF" w14:textId="6ABE528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8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9FBAFA" w14:textId="406AB79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9</w:t>
            </w:r>
          </w:p>
        </w:tc>
      </w:tr>
      <w:tr w:rsidR="00184DFB" w:rsidRPr="008D1FD3" w14:paraId="0D13E39C" w14:textId="77777777" w:rsidTr="00A7167B">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0203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1790F"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6E1795" w14:textId="3D2EFB3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A8B6E98" w14:textId="3E39343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21E914B" w14:textId="6D72165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B89614" w14:textId="55AE046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626111" w14:textId="3FD105D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32C748" w14:textId="6E49C88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4</w:t>
            </w:r>
          </w:p>
        </w:tc>
      </w:tr>
      <w:tr w:rsidR="00184DFB" w:rsidRPr="008D1FD3" w14:paraId="677506EC"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0F91F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F96B6"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5257FC3" w14:textId="1E160B4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A325CC" w14:textId="0300913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EDC14D" w14:textId="06F5728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1D77AB" w14:textId="1722CBC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884CD03" w14:textId="02FC038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B9C986" w14:textId="1A9DF62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2</w:t>
            </w:r>
          </w:p>
        </w:tc>
      </w:tr>
      <w:tr w:rsidR="00184DFB" w:rsidRPr="008D1FD3" w14:paraId="5260DF58"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9785A5"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ED2B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16DD7E" w14:textId="31AEF75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3C2642" w14:textId="1D51DE7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9472A4" w14:textId="0FA08C5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FECE0D" w14:textId="2407911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433A5B5" w14:textId="3F80D17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68FA8E" w14:textId="414AD53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w:t>
            </w:r>
          </w:p>
        </w:tc>
      </w:tr>
      <w:tr w:rsidR="00184DFB" w:rsidRPr="008D1FD3" w14:paraId="40F690BA"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6510ED"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74BC2"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322E62" w14:textId="2566E1A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2A6ECB" w14:textId="54AB044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E95211" w14:textId="27A3A37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FE145D" w14:textId="7F4E870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602ADA" w14:textId="0AD1CE9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58926F" w14:textId="23D14D5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r>
      <w:tr w:rsidR="00184DFB" w:rsidRPr="008D1FD3" w14:paraId="7E9BB175"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B18B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F387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74D704" w14:textId="709BAAE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A695C04" w14:textId="6267306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6FBE732" w14:textId="00F172E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E15450" w14:textId="28B410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6C512A" w14:textId="660709F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727267" w14:textId="5250BD8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0A0F11DC"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5F3BFC1"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0187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8786C3" w14:textId="0DE49EE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8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49D882" w14:textId="17B44A1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6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03BBD5" w14:textId="7100F2F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6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49B498" w14:textId="64552EA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7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A1F95E" w14:textId="7E70576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13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E8764B" w14:textId="7749B94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4</w:t>
            </w:r>
          </w:p>
        </w:tc>
      </w:tr>
      <w:tr w:rsidR="00184DFB" w:rsidRPr="008D1FD3" w14:paraId="58027010"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F2CED1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FEF0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D1ECEF" w14:textId="0FBDBFA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7B5D60" w14:textId="6344037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B9E977" w14:textId="1382AF3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3E5FE9" w14:textId="0F25B15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F233C6" w14:textId="3B4A411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B933BC" w14:textId="5F9CBEA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9</w:t>
            </w:r>
          </w:p>
        </w:tc>
      </w:tr>
      <w:tr w:rsidR="00184DFB" w:rsidRPr="008D1FD3" w14:paraId="062A2EAB"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91FB90"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6CB6C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ACC6B0" w14:textId="4BF7488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4F11F8" w14:textId="6CD1075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715499" w14:textId="21C9440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C75504" w14:textId="044B66A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152F5A" w14:textId="565723D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C672AE" w14:textId="7877585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r>
      <w:tr w:rsidR="00184DFB" w:rsidRPr="008D1FD3" w14:paraId="10092435"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4D051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C98C03"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0D398F" w14:textId="485BFDB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66277F" w14:textId="536B192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06196A" w14:textId="672421B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09CF07" w14:textId="4D26B42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57F903" w14:textId="25B408A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F8CE25" w14:textId="6F54144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r>
      <w:tr w:rsidR="00184DFB" w:rsidRPr="008D1FD3" w14:paraId="51BF6E4C"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BEB2A9"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8DA15"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33258E" w14:textId="6E2A6AE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2348ED4" w14:textId="12F3FFC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5583779" w14:textId="7A42D04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5522B4" w14:textId="1506F59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213612" w14:textId="08927F8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2432D8" w14:textId="149A5F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r>
    </w:tbl>
    <w:p w14:paraId="20391D51" w14:textId="2E97E52D" w:rsidR="001D4810" w:rsidRPr="008D1FD3" w:rsidRDefault="001D4810" w:rsidP="004548CC">
      <w:pPr>
        <w:jc w:val="both"/>
        <w:rPr>
          <w:rFonts w:ascii="Calibri" w:hAnsi="Calibri" w:cs="Calibri"/>
        </w:rPr>
      </w:pPr>
    </w:p>
    <w:p w14:paraId="143FB1BD" w14:textId="77777777" w:rsidR="009A52F4" w:rsidRPr="008D1FD3" w:rsidRDefault="009A52F4" w:rsidP="004548CC">
      <w:pPr>
        <w:jc w:val="both"/>
        <w:rPr>
          <w:rFonts w:ascii="Calibri" w:hAnsi="Calibri" w:cs="Calibri"/>
        </w:rPr>
      </w:pPr>
    </w:p>
    <w:p w14:paraId="00595CB3" w14:textId="2EE70756"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8</w:t>
      </w:r>
      <w:r w:rsidRPr="008D1FD3">
        <w:rPr>
          <w:color w:val="000000" w:themeColor="text1"/>
          <w:sz w:val="24"/>
          <w:szCs w:val="24"/>
        </w:rPr>
        <w:fldChar w:fldCharType="end"/>
      </w:r>
      <w:r w:rsidRPr="008D1FD3">
        <w:rPr>
          <w:color w:val="000000" w:themeColor="text1"/>
          <w:sz w:val="24"/>
          <w:szCs w:val="24"/>
        </w:rPr>
        <w:t xml:space="preserve"> - Sentiment economy news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1D4810" w:rsidRPr="008D1FD3" w14:paraId="4BEA987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46AA32" w14:textId="77777777" w:rsidR="001D4810" w:rsidRPr="008D1FD3" w:rsidRDefault="001D4810" w:rsidP="001D4810">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FC2EFC"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DA345D2"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860C"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53E78"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D2A5FB5"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A65B9F"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5DDCB"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nli</w:t>
            </w:r>
          </w:p>
        </w:tc>
      </w:tr>
      <w:tr w:rsidR="00184DFB" w:rsidRPr="008D1FD3" w14:paraId="639594D2" w14:textId="77777777" w:rsidTr="002252E3">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1E8512C"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EB816"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68F930" w14:textId="06B252B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2C8513" w14:textId="2E3D263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F9ED30" w14:textId="0EF8189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0D289F" w14:textId="32897FA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ADC41F6" w14:textId="679822F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DB7148" w14:textId="63D7E48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w:t>
            </w:r>
          </w:p>
        </w:tc>
      </w:tr>
      <w:tr w:rsidR="00184DFB" w:rsidRPr="008D1FD3" w14:paraId="240EE6CB"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7B28E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E413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781C6B" w14:textId="5D138B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2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E6F502" w14:textId="4E95CED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1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523A26" w14:textId="26CE62F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A8D9759" w14:textId="776D7D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4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F41F7A" w14:textId="737EE30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5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68659C" w14:textId="182F9E9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71</w:t>
            </w:r>
          </w:p>
        </w:tc>
      </w:tr>
      <w:tr w:rsidR="00184DFB" w:rsidRPr="008D1FD3" w14:paraId="3E06C9B1"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8BA68"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D41E9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A77063" w14:textId="54E7A6C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8F4966" w14:textId="2FD2D0F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FFBA2D" w14:textId="3A83AF0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5962E4F" w14:textId="4271D3B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0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7B5DFF" w14:textId="2646E50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9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0D1DC8C" w14:textId="3775737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2</w:t>
            </w:r>
          </w:p>
        </w:tc>
      </w:tr>
      <w:tr w:rsidR="00184DFB" w:rsidRPr="008D1FD3" w14:paraId="5290B5D5"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574554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7832A"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6FD953" w14:textId="6B4E17D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F0EA64" w14:textId="49C66BD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0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5CE2BC" w14:textId="0EFB7A2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73090E" w14:textId="3ACB6E7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2F5838" w14:textId="764582D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583909" w14:textId="489D164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41</w:t>
            </w:r>
          </w:p>
        </w:tc>
      </w:tr>
      <w:tr w:rsidR="00184DFB" w:rsidRPr="008D1FD3" w14:paraId="55C75759"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9C82A0"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EA3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656C18" w14:textId="41D04DD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5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F090F7" w14:textId="267E3CA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F608B4" w14:textId="3044C97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B8CB57" w14:textId="403B97D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5D9C4D" w14:textId="51359AF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9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9420BB0" w14:textId="31DB4AA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44</w:t>
            </w:r>
          </w:p>
        </w:tc>
      </w:tr>
      <w:tr w:rsidR="00184DFB" w:rsidRPr="008D1FD3" w14:paraId="553617CF"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6EC73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CCF83"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911A238" w14:textId="3B4A10F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7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88F8B8" w14:textId="668412A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5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BA4B11" w14:textId="2BC7861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2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DE82B3" w14:textId="2E6F2C0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48D75B" w14:textId="7FA9C14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7A9F18" w14:textId="2EA55A5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37</w:t>
            </w:r>
          </w:p>
        </w:tc>
      </w:tr>
      <w:tr w:rsidR="00184DFB" w:rsidRPr="008D1FD3" w14:paraId="5D8382CB"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3C53F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DF69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989EE6" w14:textId="4030690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1493F5" w14:textId="0AF31B0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7CD808" w14:textId="5B93C9B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78B209" w14:textId="073D070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85306EA" w14:textId="1B97762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3D44C2" w14:textId="6247248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28</w:t>
            </w:r>
          </w:p>
        </w:tc>
      </w:tr>
      <w:tr w:rsidR="00184DFB" w:rsidRPr="008D1FD3" w14:paraId="778600E9"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3D880E"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9408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4E354A" w14:textId="6C07475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5F5072" w14:textId="02D561C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9DE2DB" w14:textId="5EDED73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814C34D" w14:textId="08BBD7A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952F59" w14:textId="30305C9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4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9464305" w14:textId="3D71628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7</w:t>
            </w:r>
          </w:p>
        </w:tc>
      </w:tr>
      <w:tr w:rsidR="00184DFB" w:rsidRPr="008D1FD3" w14:paraId="7A1836D1"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DDF2A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B24B21"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F90AD4" w14:textId="546A49B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2138B0" w14:textId="46AB6A1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6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B889153" w14:textId="72FC239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3C11BD" w14:textId="50B42F9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6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88171C7" w14:textId="14A5162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F6AB59" w14:textId="0EA2CC4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23</w:t>
            </w:r>
          </w:p>
        </w:tc>
      </w:tr>
      <w:tr w:rsidR="00184DFB" w:rsidRPr="008D1FD3" w14:paraId="13E833A7"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BE6B1"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DC40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E6356E" w14:textId="34699E6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6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9CA496" w14:textId="3FBFAB8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62F059" w14:textId="2F8954B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AB68B6" w14:textId="43A2250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2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DCFAE9" w14:textId="516ED65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3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92B2F5" w14:textId="2F51364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57</w:t>
            </w:r>
          </w:p>
        </w:tc>
      </w:tr>
      <w:tr w:rsidR="00184DFB" w:rsidRPr="008D1FD3" w14:paraId="184EA282"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24E8E"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C82F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190E5B" w14:textId="59B3CFC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487D9E" w14:textId="77D15D2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9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07F7F5" w14:textId="457326C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C03883" w14:textId="5F36655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44D083" w14:textId="0787D24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FFD9AD" w14:textId="5C7F300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6</w:t>
            </w:r>
          </w:p>
        </w:tc>
      </w:tr>
      <w:tr w:rsidR="00184DFB" w:rsidRPr="008D1FD3" w14:paraId="29E4379E"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BD14D8"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55E1D"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88487C" w14:textId="497296A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251C7F7" w14:textId="5BE5C96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711F94" w14:textId="5C5BD46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D54A3B" w14:textId="3ACF7A4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6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8D8EA1" w14:textId="51A9CF3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2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A57E1F" w14:textId="6C10762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54</w:t>
            </w:r>
          </w:p>
        </w:tc>
      </w:tr>
      <w:tr w:rsidR="00184DFB" w:rsidRPr="008D1FD3" w14:paraId="78F426AF"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365F66"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68BF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864809C" w14:textId="5B5B427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A6C082" w14:textId="3309DBF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33FAEA" w14:textId="089AED2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2DCBFB" w14:textId="4375795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F74875" w14:textId="2C92CA6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BA37609" w14:textId="3BC0F2B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35FAC25B"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7D0BAC"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5A85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86F54D" w14:textId="54F1D6E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A7D8EEC" w14:textId="17AAC49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E0C8A1" w14:textId="06D609D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7D9A9C" w14:textId="6FFD61F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A12F82" w14:textId="1BFB8AA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9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A86A16" w14:textId="325A44E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3</w:t>
            </w:r>
          </w:p>
        </w:tc>
      </w:tr>
      <w:tr w:rsidR="00184DFB" w:rsidRPr="008D1FD3" w14:paraId="0E5D7CDB" w14:textId="77777777" w:rsidTr="002252E3">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FEFA5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6E14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8D3C6F" w14:textId="07A014B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54276C" w14:textId="1DF0BE6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791D72" w14:textId="7D716CF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26B75A2" w14:textId="3EF8108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8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8C8BCF" w14:textId="661E087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DC7ABC" w14:textId="73445EC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r>
      <w:tr w:rsidR="00184DFB" w:rsidRPr="008D1FD3" w14:paraId="0B26BCB9"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B8918"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725A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20C3988" w14:textId="0970F7A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07E348" w14:textId="1E130C8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A728EF" w14:textId="593B7E1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DA2253" w14:textId="460CD44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63D1A0" w14:textId="0502801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56DAA2F" w14:textId="37E5F83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r>
      <w:tr w:rsidR="00184DFB" w:rsidRPr="008D1FD3" w14:paraId="7C39FEDF"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22AB3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0E7A8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77F4CF4" w14:textId="1C64869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B82A86" w14:textId="35361B0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9441026" w14:textId="5EB8F6A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2C67DB" w14:textId="731288C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992588" w14:textId="3A381E2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41BE9B" w14:textId="185D21D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r>
      <w:tr w:rsidR="00184DFB" w:rsidRPr="008D1FD3" w14:paraId="21C405D9"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F3A48D"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C92A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932447" w14:textId="0FED558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E38B30" w14:textId="5565611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5F90A6" w14:textId="01A2CCB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3CEC78" w14:textId="1E61EE6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848B253" w14:textId="7DA88C4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7EE0860" w14:textId="012EB11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r>
      <w:tr w:rsidR="00184DFB" w:rsidRPr="008D1FD3" w14:paraId="1EB26A1A"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821076E"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7109B"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B4D7B6" w14:textId="3906948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C42CF3" w14:textId="0F009B8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FD12DB" w14:textId="31B3F54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C95EAF" w14:textId="2FC37F9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42349F" w14:textId="2DB9625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8E97175" w14:textId="23C7BBB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62B3047B"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D1DB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8FC9F"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503A20" w14:textId="5918162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D2B9B7" w14:textId="35385D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2B5E07" w14:textId="5694A5B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5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C2DD07" w14:textId="64EAB9C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A64601" w14:textId="7BE702D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5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D85149" w14:textId="1B89FFC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7</w:t>
            </w:r>
          </w:p>
        </w:tc>
      </w:tr>
      <w:tr w:rsidR="00184DFB" w:rsidRPr="008D1FD3" w14:paraId="18E7BC6E"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BFCDE9"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B2B5A"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CAEF03" w14:textId="740087B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4045B2" w14:textId="1C8840C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BE7E07" w14:textId="20A1E7B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F5AD81" w14:textId="6EEDF4D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0E1B55" w14:textId="5F5EAC9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3B7442" w14:textId="6213EB1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r>
      <w:tr w:rsidR="00184DFB" w:rsidRPr="008D1FD3" w14:paraId="39B9FE5E"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34812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ABF8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8A29780" w14:textId="79B1F0C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09AF433" w14:textId="52E18FE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97152E" w14:textId="2BB0BC6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145894" w14:textId="61FD223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9721ED" w14:textId="418F88A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FD33D4" w14:textId="26C898E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r>
      <w:tr w:rsidR="00184DFB" w:rsidRPr="008D1FD3" w14:paraId="5AABEA12"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60386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FF872"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CAF606" w14:textId="18BBBE3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24CF808" w14:textId="7B86A70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D4190E" w14:textId="0DDA7B5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CD2193B" w14:textId="5D2F84E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1EE2E6" w14:textId="44A362D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F34BB3" w14:textId="2AFD501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r>
      <w:tr w:rsidR="00184DFB" w:rsidRPr="008D1FD3" w14:paraId="2258FB82"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3F8F6E"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E2F1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B11BE81" w14:textId="474E82A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C62E68" w14:textId="043D076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7EF39EC" w14:textId="1D8E40A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8E1362" w14:textId="2FEB29A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8A9215" w14:textId="593BEB0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1316A8" w14:textId="0628C58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r>
    </w:tbl>
    <w:p w14:paraId="43600220" w14:textId="77777777" w:rsidR="001D4810" w:rsidRPr="008D1FD3" w:rsidRDefault="001D4810" w:rsidP="004548CC">
      <w:pPr>
        <w:jc w:val="both"/>
        <w:rPr>
          <w:rFonts w:ascii="Calibri" w:hAnsi="Calibri" w:cs="Calibri"/>
        </w:rPr>
      </w:pPr>
    </w:p>
    <w:p w14:paraId="5A46D6B8" w14:textId="4A266033" w:rsidR="0020355C" w:rsidRPr="008D1FD3" w:rsidRDefault="0020355C" w:rsidP="004548CC">
      <w:pPr>
        <w:jc w:val="both"/>
        <w:rPr>
          <w:rFonts w:ascii="Calibri" w:hAnsi="Calibri" w:cs="Calibri"/>
        </w:rPr>
      </w:pPr>
    </w:p>
    <w:p w14:paraId="49088C93" w14:textId="55D84B29"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9</w:t>
      </w:r>
      <w:r w:rsidRPr="008D1FD3">
        <w:rPr>
          <w:color w:val="000000" w:themeColor="text1"/>
          <w:sz w:val="24"/>
          <w:szCs w:val="24"/>
        </w:rPr>
        <w:fldChar w:fldCharType="end"/>
      </w:r>
      <w:r w:rsidRPr="008D1FD3">
        <w:rPr>
          <w:color w:val="000000" w:themeColor="text1"/>
          <w:sz w:val="24"/>
          <w:szCs w:val="24"/>
        </w:rPr>
        <w:t xml:space="preserve"> - CAP state of the union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1D4810" w:rsidRPr="008D1FD3" w14:paraId="2A8FCD9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DAA0" w14:textId="77777777" w:rsidR="001D4810" w:rsidRPr="008D1FD3" w:rsidRDefault="001D4810" w:rsidP="001D4810">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61E8E4"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9305894"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C3193B"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ABC2C1"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5B232F"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6176F9"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1E116F"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nli</w:t>
            </w:r>
          </w:p>
        </w:tc>
      </w:tr>
      <w:tr w:rsidR="00736524" w:rsidRPr="008D1FD3" w14:paraId="54490D4F" w14:textId="77777777" w:rsidTr="00F27F7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CE8313"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767B7"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A29BF8" w14:textId="5925F63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462D51" w14:textId="7F94FF1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456D6B" w14:textId="5DB18F0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83786B" w14:textId="026385C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AF4C7A" w14:textId="781DA4C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15D996" w14:textId="08D14B3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6</w:t>
            </w:r>
          </w:p>
        </w:tc>
      </w:tr>
      <w:tr w:rsidR="00736524" w:rsidRPr="008D1FD3" w14:paraId="2E1167AC"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9063E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0E80"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77466D" w14:textId="6D08B12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8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D59C3C" w14:textId="6F0B969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1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D7A56F" w14:textId="40AA4D3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F23BB7" w14:textId="14511E6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7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E98B48" w14:textId="41E983A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9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914504" w14:textId="58DB27D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1</w:t>
            </w:r>
          </w:p>
        </w:tc>
      </w:tr>
      <w:tr w:rsidR="00736524" w:rsidRPr="008D1FD3" w14:paraId="26CB17D9"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C2F45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3C888"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D0BBB0" w14:textId="7BC0F71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1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BCFDD8" w14:textId="79E81B4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9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C631612" w14:textId="30776C4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5278C5" w14:textId="67C7F22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5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EFFB4D" w14:textId="04B6571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889BBB" w14:textId="1243622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9</w:t>
            </w:r>
          </w:p>
        </w:tc>
      </w:tr>
      <w:tr w:rsidR="00736524" w:rsidRPr="008D1FD3" w14:paraId="136168E3"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5E9B2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3E1C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A9F76C" w14:textId="697A91E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6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B85B96E" w14:textId="357242B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6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27B0F1" w14:textId="214139E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7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BBCA52" w14:textId="3653179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2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4D6B2E" w14:textId="3EEC432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2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1590D0" w14:textId="64E585E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52</w:t>
            </w:r>
          </w:p>
        </w:tc>
      </w:tr>
      <w:tr w:rsidR="00736524" w:rsidRPr="008D1FD3" w14:paraId="0242DB94"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018078"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A315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32D355" w14:textId="6574287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E234BA" w14:textId="659D069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0D9D0A" w14:textId="0E5FAD6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2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4E3777" w14:textId="2DA2383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B297DC" w14:textId="00973FF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78C5A4" w14:textId="7C24D0D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86</w:t>
            </w:r>
          </w:p>
        </w:tc>
      </w:tr>
      <w:tr w:rsidR="00736524" w:rsidRPr="008D1FD3" w14:paraId="1194AEBD"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E7CA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lastRenderedPageBreak/>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1F6B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0D33467" w14:textId="211DC73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8E56C4" w14:textId="73C8F31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1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A38713" w14:textId="6479F2C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5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881D712" w14:textId="561F4B4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4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248810" w14:textId="21BB700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7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847BF8" w14:textId="5E0FAD1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7</w:t>
            </w:r>
          </w:p>
        </w:tc>
      </w:tr>
      <w:tr w:rsidR="00736524" w:rsidRPr="008D1FD3" w14:paraId="5067E0C1"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0053B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953A5"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2AE6EA" w14:textId="57A6AAF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5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E97028" w14:textId="4474E37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4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807D81" w14:textId="7A41E8C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9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25BA8F0" w14:textId="25A773A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7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6CC852" w14:textId="11FC350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8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54DB00E" w14:textId="2F5D938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3</w:t>
            </w:r>
          </w:p>
        </w:tc>
      </w:tr>
      <w:tr w:rsidR="00736524" w:rsidRPr="008D1FD3" w14:paraId="56231EAE"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61EF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F7F58"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45059F" w14:textId="4291B26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F57682" w14:textId="50E40D5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D03996" w14:textId="0DA8983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3DF99A" w14:textId="00ECD6C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9D2EB5" w14:textId="6B3791A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815C493" w14:textId="2885278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25</w:t>
            </w:r>
          </w:p>
        </w:tc>
      </w:tr>
      <w:tr w:rsidR="00736524" w:rsidRPr="008D1FD3" w14:paraId="64D5FF38"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5CECE7"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EC7"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1E8F5B" w14:textId="0437057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4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A6E98CE" w14:textId="0F34B0B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9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E915B1" w14:textId="0EE752A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3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F1EEA3" w14:textId="2D01AD1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B5C93B2" w14:textId="732BE3C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9ADB26" w14:textId="0D9A462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42</w:t>
            </w:r>
          </w:p>
        </w:tc>
      </w:tr>
      <w:tr w:rsidR="00736524" w:rsidRPr="008D1FD3" w14:paraId="66AB886F"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CECF3"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AE57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10FE9D" w14:textId="191517F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5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D0494DA" w14:textId="2A95B4F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3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CF3229" w14:textId="2A86CA2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C43F6F" w14:textId="389B208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0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C27EEE" w14:textId="4A407CD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8C692C" w14:textId="0E5F050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9</w:t>
            </w:r>
          </w:p>
        </w:tc>
      </w:tr>
      <w:tr w:rsidR="00736524" w:rsidRPr="008D1FD3" w14:paraId="60EBE66C"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9E0727"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5548A"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08DECB" w14:textId="12FAC0B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6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57CF1E" w14:textId="586C682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B15C4F" w14:textId="36DB552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2F1532" w14:textId="2CD40B5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3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4CF87B" w14:textId="19ED6A0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E54DF0" w14:textId="5A523D8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4</w:t>
            </w:r>
          </w:p>
        </w:tc>
      </w:tr>
      <w:tr w:rsidR="00736524" w:rsidRPr="008D1FD3" w14:paraId="0AE2A5E0"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F3AF59"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DBAD"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EA365F" w14:textId="10DD81F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3488AA" w14:textId="7DAD4D7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6BDDC4" w14:textId="704AF43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9277349" w14:textId="21F7E51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8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97E6B25" w14:textId="11D49FD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E14A0E" w14:textId="25D425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39</w:t>
            </w:r>
          </w:p>
        </w:tc>
      </w:tr>
      <w:tr w:rsidR="00736524" w:rsidRPr="008D1FD3" w14:paraId="530A69D7"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022AF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7F09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16CCE4" w14:textId="738B29F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BF2B75" w14:textId="5205A16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F2FF2B" w14:textId="2D5A065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3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340265" w14:textId="64DBD83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4C9424" w14:textId="6B77070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FDBEC71" w14:textId="7E27121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9</w:t>
            </w:r>
          </w:p>
        </w:tc>
      </w:tr>
      <w:tr w:rsidR="00736524" w:rsidRPr="008D1FD3" w14:paraId="0D042041"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8B3F30"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3E55C"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E82DADB" w14:textId="23636AE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D12D4A2" w14:textId="3F1C868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7412DC" w14:textId="4F8D3EC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044AC0" w14:textId="3C55FCD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1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B496DF" w14:textId="30D51B3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0CAADF" w14:textId="077DC4F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9</w:t>
            </w:r>
          </w:p>
        </w:tc>
      </w:tr>
      <w:tr w:rsidR="00736524" w:rsidRPr="008D1FD3" w14:paraId="515E7F8F" w14:textId="77777777" w:rsidTr="00F27F7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561F2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6D8B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E4B687" w14:textId="7306C54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53B2EFC" w14:textId="25319E1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866080" w14:textId="304B472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030D802" w14:textId="100B297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DB7F78" w14:textId="1916717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B60805" w14:textId="1612920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r>
      <w:tr w:rsidR="00736524" w:rsidRPr="008D1FD3" w14:paraId="40B37049"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505F53"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5CCD7"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703E35" w14:textId="6EFF951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0F3286" w14:textId="7FFAA10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120C27" w14:textId="495B1DD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692D54" w14:textId="3965822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FCBE6A" w14:textId="5CDC05A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21CC9D" w14:textId="3D1D64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3</w:t>
            </w:r>
          </w:p>
        </w:tc>
      </w:tr>
      <w:tr w:rsidR="00736524" w:rsidRPr="008D1FD3" w14:paraId="35491E2F"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EE784C6"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D7B1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C909EA" w14:textId="534561C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C8E0B95" w14:textId="4802911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5F2819" w14:textId="7D69560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92202B" w14:textId="5A94930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E910B4" w14:textId="2154665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327F44" w14:textId="3C8A6A0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4</w:t>
            </w:r>
          </w:p>
        </w:tc>
      </w:tr>
      <w:tr w:rsidR="00736524" w:rsidRPr="008D1FD3" w14:paraId="0C5C0AD4"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17B9A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B226D"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5A47DBF" w14:textId="608B965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278F389" w14:textId="150ED03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239F05" w14:textId="4C2ED42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2984AE6" w14:textId="2E8A90E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77E295B" w14:textId="4673882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054CB1" w14:textId="228826E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r>
      <w:tr w:rsidR="00736524" w:rsidRPr="008D1FD3" w14:paraId="443336CE"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182967"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2BB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0EB00B" w14:textId="69D08BF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848869" w14:textId="324DB33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720C12" w14:textId="0B0C92D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45E5E9" w14:textId="72AC7C6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91C72D" w14:textId="7AD65E6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92F7A3" w14:textId="7F1426D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r>
      <w:tr w:rsidR="00736524" w:rsidRPr="008D1FD3" w14:paraId="2E515A4F"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CA49C9"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92C4"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742EA9" w14:textId="47367ED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2EF1D9" w14:textId="724FDB3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00CD40" w14:textId="3854FCB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CEEBAA" w14:textId="6DB0FEC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33A34F" w14:textId="4AD4FF8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0D03A3" w14:textId="2C0D132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r>
      <w:tr w:rsidR="00736524" w:rsidRPr="008D1FD3" w14:paraId="23CC2E39"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202573A"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90D5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E157BD" w14:textId="19A42E9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EFC0AD" w14:textId="4C6AE9B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BFB6F0" w14:textId="11D8D2D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DA0C67" w14:textId="4B7D21C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1A7E85" w14:textId="1B9E1F7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A748983" w14:textId="3246C5F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7</w:t>
            </w:r>
          </w:p>
        </w:tc>
      </w:tr>
      <w:tr w:rsidR="00736524" w:rsidRPr="008D1FD3" w14:paraId="70DE631D"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B160D0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FD5CF"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CBA4CA0" w14:textId="18153CF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1A7B94" w14:textId="1BC0F6E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03B45B" w14:textId="52CC69A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2AEDDC" w14:textId="6224C1D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F3F2DA" w14:textId="3BD5F78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0B87E9E" w14:textId="7F589BB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r>
      <w:tr w:rsidR="00736524" w:rsidRPr="008D1FD3" w14:paraId="6DA7E85E"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D4925"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E2CA"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782AC2" w14:textId="2712B06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0D4A57" w14:textId="6519518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E9BACE" w14:textId="6B83266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B04A73" w14:textId="4064D7B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2500E8" w14:textId="3740B70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A0AA09" w14:textId="2AFE45E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r>
      <w:tr w:rsidR="00736524" w:rsidRPr="008D1FD3" w14:paraId="3BE7DA87"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8A5AD4"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B5A73"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59A2AD" w14:textId="1686222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C2A9D4" w14:textId="76C10A4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FA01D5" w14:textId="4EF3D18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251DB9" w14:textId="4B1281D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F217C6" w14:textId="18F9A3D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86F168" w14:textId="28BD61B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r>
      <w:tr w:rsidR="00736524" w:rsidRPr="008D1FD3" w14:paraId="29CFAA01"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8B74C47"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F6147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7BD673" w14:textId="72323B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DEBC9D" w14:textId="5261EB8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F6ADC7" w14:textId="36956EA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755D7F" w14:textId="6ADF423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909F70" w14:textId="34FE98E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F415E69" w14:textId="1540300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1</w:t>
            </w:r>
          </w:p>
        </w:tc>
      </w:tr>
      <w:tr w:rsidR="00736524" w:rsidRPr="008D1FD3" w14:paraId="026184ED"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B9A342"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8EBF9"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4196DC" w14:textId="794614B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E4542E0" w14:textId="6E4E2D9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22353C3" w14:textId="7D205FD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50FECA" w14:textId="2C0C2EA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4B3F89" w14:textId="5BD0E52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D14570" w14:textId="05F95B0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r>
      <w:tr w:rsidR="00736524" w:rsidRPr="008D1FD3" w14:paraId="0E59BF75"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352427"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E4E0"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316E1E" w14:textId="4AD12DE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5A61C5" w14:textId="30FE2C3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65998E" w14:textId="68AFFA7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8C0D85D" w14:textId="41F06A0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396AB0" w14:textId="7EDD98C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ABEA200" w14:textId="18F97BA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r>
      <w:tr w:rsidR="00736524" w:rsidRPr="008D1FD3" w14:paraId="118432E1"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129CB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398B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D74639" w14:textId="15B0F0C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0AE0880" w14:textId="6E32A1A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88B97E" w14:textId="38D5327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B40E9F2" w14:textId="471E2A4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5BBFB7" w14:textId="4475A35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D6CD05" w14:textId="262A37A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r>
    </w:tbl>
    <w:p w14:paraId="10EEB42D" w14:textId="3419F149" w:rsidR="001D4810" w:rsidRPr="008D1FD3" w:rsidRDefault="001D4810" w:rsidP="004548CC">
      <w:pPr>
        <w:jc w:val="both"/>
        <w:rPr>
          <w:rFonts w:ascii="Calibri" w:hAnsi="Calibri" w:cs="Calibri"/>
        </w:rPr>
      </w:pPr>
    </w:p>
    <w:p w14:paraId="2B391260" w14:textId="4EC6C4FE"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0</w:t>
      </w:r>
      <w:r w:rsidRPr="008D1FD3">
        <w:rPr>
          <w:color w:val="000000" w:themeColor="text1"/>
          <w:sz w:val="24"/>
          <w:szCs w:val="24"/>
        </w:rPr>
        <w:fldChar w:fldCharType="end"/>
      </w:r>
      <w:r w:rsidRPr="008D1FD3">
        <w:rPr>
          <w:color w:val="000000" w:themeColor="text1"/>
          <w:sz w:val="24"/>
          <w:szCs w:val="24"/>
        </w:rPr>
        <w:t xml:space="preserve"> - CAP US court cases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1D4810" w:rsidRPr="008D1FD3" w14:paraId="2262210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F9BDD0" w14:textId="77777777" w:rsidR="001D4810" w:rsidRPr="008D1FD3" w:rsidRDefault="001D4810" w:rsidP="001D4810">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F3C1A8"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5935DB"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F73D4B9"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9B47F99"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8FC182"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FF8984"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34B7F5F"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nli</w:t>
            </w:r>
          </w:p>
        </w:tc>
      </w:tr>
      <w:tr w:rsidR="00736524" w:rsidRPr="008D1FD3" w14:paraId="48752F1D" w14:textId="77777777" w:rsidTr="00923356">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98CD66"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C981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32D876" w14:textId="3536511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A6EC41" w14:textId="31CD9ED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C234BB" w14:textId="2273472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6DCFD7" w14:textId="4BE8D4E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CB1FC8" w14:textId="11D17ED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8F09BB" w14:textId="2CB03C3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2</w:t>
            </w:r>
          </w:p>
        </w:tc>
      </w:tr>
      <w:tr w:rsidR="00736524" w:rsidRPr="008D1FD3" w14:paraId="417198C6"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9D3FC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3AF3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86DF73" w14:textId="02D212B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4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37176C" w14:textId="11E7CC6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1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8A3924" w14:textId="789823E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2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BEE8AF" w14:textId="46A1BB1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9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F12372" w14:textId="53ADB1D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5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E983C9" w14:textId="268E195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85</w:t>
            </w:r>
          </w:p>
        </w:tc>
      </w:tr>
      <w:tr w:rsidR="00736524" w:rsidRPr="008D1FD3" w14:paraId="13028295"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FECD34"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32598"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963307" w14:textId="12FE17B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5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30624B" w14:textId="78A5768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2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37AD6A" w14:textId="7EAB490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049101" w14:textId="52BDF55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7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3B9081" w14:textId="3F4864D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9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238718" w14:textId="488419E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1</w:t>
            </w:r>
          </w:p>
        </w:tc>
      </w:tr>
      <w:tr w:rsidR="00736524" w:rsidRPr="008D1FD3" w14:paraId="03345243"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583FF4"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A6BD3"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2764FB" w14:textId="0407D33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1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59B73E" w14:textId="4438B5A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D798FE" w14:textId="1046EA0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5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152F73" w14:textId="3848A2F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CA2D31" w14:textId="67DBAF7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345F2E" w14:textId="39A5DE2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42</w:t>
            </w:r>
          </w:p>
        </w:tc>
      </w:tr>
      <w:tr w:rsidR="00736524" w:rsidRPr="008D1FD3" w14:paraId="5210609E"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44930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CA5B34"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C199F91" w14:textId="0938748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E0B456C" w14:textId="73FA700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7303D2" w14:textId="0084A30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0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6662FC" w14:textId="06BAAD7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F03344" w14:textId="0F9966E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7EB89BF" w14:textId="7B8FA24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53</w:t>
            </w:r>
          </w:p>
        </w:tc>
      </w:tr>
      <w:tr w:rsidR="00736524" w:rsidRPr="008D1FD3" w14:paraId="7214C535"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576D6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C163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BD8FCE" w14:textId="35BEE7B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42986B" w14:textId="43D67FE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DE1EC2" w14:textId="0ACB7CB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2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4EC2CF" w14:textId="198EB35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4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9439DF" w14:textId="4EEE246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7CDC1B" w14:textId="45B44FD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81</w:t>
            </w:r>
          </w:p>
        </w:tc>
      </w:tr>
      <w:tr w:rsidR="00736524" w:rsidRPr="008D1FD3" w14:paraId="388D1BCB"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DE7472"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60C5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B5022F" w14:textId="1A0EDE8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9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219A1E" w14:textId="14D9A1D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2250F4" w14:textId="748DFE1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3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889BBF" w14:textId="546A736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5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5CBD902" w14:textId="6BF5028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8510DD9" w14:textId="0F8E555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74</w:t>
            </w:r>
          </w:p>
        </w:tc>
      </w:tr>
      <w:tr w:rsidR="00736524" w:rsidRPr="008D1FD3" w14:paraId="63EFA08B"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700C0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ADEE9"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964D1C" w14:textId="5F37C88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191B6A" w14:textId="66AD62B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3D8F3F" w14:textId="404746E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AD2048" w14:textId="749D084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BC2D11" w14:textId="5138B2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C19C6E2" w14:textId="7C6D44A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9</w:t>
            </w:r>
          </w:p>
        </w:tc>
      </w:tr>
      <w:tr w:rsidR="00736524" w:rsidRPr="008D1FD3" w14:paraId="45948535"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AEEE988"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1FBF8"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AC32C9" w14:textId="51EA6BC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250CC2" w14:textId="6801644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1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6729BE" w14:textId="268C52D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B951DD" w14:textId="30AAFFB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9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865E3A" w14:textId="00DE4A8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3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9D9DA32" w14:textId="68D22C0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99</w:t>
            </w:r>
          </w:p>
        </w:tc>
      </w:tr>
      <w:tr w:rsidR="00736524" w:rsidRPr="008D1FD3" w14:paraId="0582F0E5"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C7224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C2BA9"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A3A8B8" w14:textId="28C1236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8C68C4" w14:textId="47A950B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9C23CF" w14:textId="7824156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41698A9" w14:textId="4AD1EEA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EB6AC7" w14:textId="7F68B6F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5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6C36E6" w14:textId="11644EE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51</w:t>
            </w:r>
          </w:p>
        </w:tc>
      </w:tr>
      <w:tr w:rsidR="00736524" w:rsidRPr="008D1FD3" w14:paraId="3C742A93"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6044C8"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B59F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F814A2" w14:textId="413A658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3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A3C3688" w14:textId="3749207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04FBA4" w14:textId="3CDC3A1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367C33" w14:textId="7F48C9C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1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477E26" w14:textId="4D74E36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BF7EE7" w14:textId="42C70B9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8</w:t>
            </w:r>
          </w:p>
        </w:tc>
      </w:tr>
      <w:tr w:rsidR="00736524" w:rsidRPr="008D1FD3" w14:paraId="069532B3"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922E4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602F"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47CC7C" w14:textId="556D26B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5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7C699E" w14:textId="7A34C20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5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ECB190" w14:textId="297B818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6488A7" w14:textId="4D4C217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4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DB3002" w14:textId="1ABC179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CD7F31" w14:textId="5BB112B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79</w:t>
            </w:r>
          </w:p>
        </w:tc>
      </w:tr>
      <w:tr w:rsidR="00736524" w:rsidRPr="008D1FD3" w14:paraId="05CB784E"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C6C3D6"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lastRenderedPageBreak/>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B52A"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E5A16F3" w14:textId="11F5419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5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2F4A83" w14:textId="67C1B62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4A3C16" w14:textId="05E5F93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7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0EFF02E" w14:textId="59B5B35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DE0CE5" w14:textId="7573C81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A19484" w14:textId="4844D7F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05</w:t>
            </w:r>
          </w:p>
        </w:tc>
      </w:tr>
      <w:tr w:rsidR="00736524" w:rsidRPr="008D1FD3" w14:paraId="582C88F6"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D2EE79"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38341"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9F32A5" w14:textId="6DE7062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D66E292" w14:textId="72675AB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0ED3FB" w14:textId="5255F7D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E70EF6" w14:textId="1ECE48E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935D7D9" w14:textId="0CB1332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2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A66990" w14:textId="3211348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w:t>
            </w:r>
          </w:p>
        </w:tc>
      </w:tr>
      <w:tr w:rsidR="00736524" w:rsidRPr="008D1FD3" w14:paraId="0569B611" w14:textId="77777777" w:rsidTr="00923356">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8F226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8A05D"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E9CF7C9" w14:textId="24BEF31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DAB85B" w14:textId="1EF49FB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DF48D6" w14:textId="004F69E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FA020D" w14:textId="23F7AFC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92D6B10" w14:textId="6FD2812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712372" w14:textId="06BA3C4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r>
      <w:tr w:rsidR="00736524" w:rsidRPr="008D1FD3" w14:paraId="1AD96E53"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7A6226"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41994"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263170" w14:textId="4F94034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435408" w14:textId="64D5822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0FB6F2E" w14:textId="210C736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E4FAFF" w14:textId="056ADA4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3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7DE6D2" w14:textId="1FBDCF4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0CEC7E" w14:textId="75C4301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26</w:t>
            </w:r>
          </w:p>
        </w:tc>
      </w:tr>
      <w:tr w:rsidR="00736524" w:rsidRPr="008D1FD3" w14:paraId="595AE962"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6A23B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A15B3"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4F6087" w14:textId="5474898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36CF1E" w14:textId="74B4B7E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B494F5" w14:textId="7C9D83F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C3336D" w14:textId="507F894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98ADD2" w14:textId="0DA3B25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51273C" w14:textId="48F791B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r>
      <w:tr w:rsidR="00736524" w:rsidRPr="008D1FD3" w14:paraId="07083A0E"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B84479"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790B4"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E70C74" w14:textId="251B9D4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5D5876B" w14:textId="041E097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B90670" w14:textId="47DB98E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38C61D" w14:textId="03AFE42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150EB0" w14:textId="3901BEA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E17310" w14:textId="5F2C7B6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r>
      <w:tr w:rsidR="00736524" w:rsidRPr="008D1FD3" w14:paraId="78A6D66D"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A7EDB2"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B1DD"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F229D9" w14:textId="2893F6F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3C5D60" w14:textId="7CDF690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D6F9CD" w14:textId="682E239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3A03B8" w14:textId="362E54B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AD5FF1" w14:textId="4D5A178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467FF0" w14:textId="78246B6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r>
      <w:tr w:rsidR="00736524" w:rsidRPr="008D1FD3" w14:paraId="46A0A899"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7D154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6EEA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1D9783" w14:textId="4EF9648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4A748D" w14:textId="3DD70FC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6617B9" w14:textId="61C96E9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A8C729" w14:textId="584E0F8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ED3727" w14:textId="0135381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69A30B" w14:textId="48DFF2E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r>
      <w:tr w:rsidR="00736524" w:rsidRPr="008D1FD3" w14:paraId="1BB6E8D8"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70D9F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781AC"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E67742" w14:textId="252083A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79D54C" w14:textId="09BA22A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5F8B8E6" w14:textId="53AE844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DA25CC" w14:textId="72C712C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E8DF92" w14:textId="628F5CD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8D5C36C" w14:textId="363C109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r>
      <w:tr w:rsidR="00736524" w:rsidRPr="008D1FD3" w14:paraId="18FA7994"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0F5B7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3E801"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581BB2" w14:textId="40F5E9F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02B5162" w14:textId="5B18328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DDEEA7" w14:textId="1FFD5E8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5192C2C" w14:textId="20AFF55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C073F7" w14:textId="1FF37AA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2DBEB7" w14:textId="7C443BF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r>
      <w:tr w:rsidR="00736524" w:rsidRPr="008D1FD3" w14:paraId="4005E091"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6E96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5B91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9A6D90" w14:textId="72E306A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6A0ECB" w14:textId="0F60EAB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C667A6" w14:textId="44FC20C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832658" w14:textId="13835F1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62CC0C" w14:textId="2042347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9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73AA62E" w14:textId="261ABD4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59</w:t>
            </w:r>
          </w:p>
        </w:tc>
      </w:tr>
      <w:tr w:rsidR="00736524" w:rsidRPr="008D1FD3" w14:paraId="285A3254"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84FAC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6B2C3"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54BB55" w14:textId="179B2AD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A37336" w14:textId="3B6D63A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87B575" w14:textId="66B3907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493758" w14:textId="352289F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DD361D" w14:textId="3C683D8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71B5D9" w14:textId="33D81EE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r>
      <w:tr w:rsidR="00736524" w:rsidRPr="008D1FD3" w14:paraId="2F1BCE0A"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7499AF5"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A65B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AC3C72" w14:textId="295E0A6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297D900" w14:textId="5EB3D29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6CAAF2" w14:textId="605028C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E6C681" w14:textId="4C2E13B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5A0C5E" w14:textId="5C5688B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995341" w14:textId="3901FD1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r>
      <w:tr w:rsidR="00736524" w:rsidRPr="008D1FD3" w14:paraId="24515634"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BC1EE9"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FAC33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1FBE0C" w14:textId="5CB6E1C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CA7428" w14:textId="66285F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D6D2F0" w14:textId="708C0E3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6701B4" w14:textId="6BCBD89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B918EE" w14:textId="07BC250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FE2154" w14:textId="1824906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r>
      <w:tr w:rsidR="00736524" w:rsidRPr="008D1FD3" w14:paraId="74A9F334"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64D5B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6C81C"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17A7BA" w14:textId="35C0B54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A8A3DF8" w14:textId="4EE06C0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784429" w14:textId="1E79936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DBB668" w14:textId="5DC1F4B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F181A2" w14:textId="2B32091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06F321" w14:textId="4E2162C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r>
      <w:tr w:rsidR="00736524" w:rsidRPr="008D1FD3" w14:paraId="7F120E4B"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E41744"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4B77"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25042D" w14:textId="1A90F05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1DF410" w14:textId="19E2AB4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28C8C2" w14:textId="1E5BC95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AA6945" w14:textId="7575062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952569" w14:textId="5193277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C8F2A8" w14:textId="3B8C599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r>
    </w:tbl>
    <w:p w14:paraId="252C9E84" w14:textId="77777777" w:rsidR="001D4810" w:rsidRPr="008D1FD3" w:rsidRDefault="001D4810" w:rsidP="004548CC">
      <w:pPr>
        <w:jc w:val="both"/>
        <w:rPr>
          <w:rFonts w:ascii="Calibri" w:hAnsi="Calibri" w:cs="Calibri"/>
        </w:rPr>
      </w:pPr>
    </w:p>
    <w:p w14:paraId="52F87089" w14:textId="32AF4030" w:rsidR="0020355C" w:rsidRPr="008D1FD3" w:rsidRDefault="0020355C" w:rsidP="004548CC">
      <w:pPr>
        <w:jc w:val="both"/>
        <w:rPr>
          <w:rFonts w:ascii="Calibri" w:hAnsi="Calibri" w:cs="Calibri"/>
        </w:rPr>
      </w:pPr>
    </w:p>
    <w:p w14:paraId="59208F6C" w14:textId="3455E1D6"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1</w:t>
      </w:r>
      <w:r w:rsidRPr="008D1FD3">
        <w:rPr>
          <w:color w:val="000000" w:themeColor="text1"/>
          <w:sz w:val="24"/>
          <w:szCs w:val="24"/>
        </w:rPr>
        <w:fldChar w:fldCharType="end"/>
      </w:r>
      <w:r w:rsidRPr="008D1FD3">
        <w:rPr>
          <w:color w:val="000000" w:themeColor="text1"/>
          <w:sz w:val="24"/>
          <w:szCs w:val="24"/>
        </w:rPr>
        <w:t xml:space="preserve"> - </w:t>
      </w:r>
      <w:proofErr w:type="spellStart"/>
      <w:r w:rsidRPr="008D1FD3">
        <w:rPr>
          <w:color w:val="000000" w:themeColor="text1"/>
          <w:sz w:val="24"/>
          <w:szCs w:val="24"/>
        </w:rPr>
        <w:t>CoronaNet</w:t>
      </w:r>
      <w:proofErr w:type="spellEnd"/>
      <w:r w:rsidRPr="008D1FD3">
        <w:rPr>
          <w:color w:val="000000" w:themeColor="text1"/>
          <w:sz w:val="24"/>
          <w:szCs w:val="24"/>
        </w:rPr>
        <w:t xml:space="preserve">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BE44CA" w:rsidRPr="008D1FD3" w14:paraId="5F92664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CDA910" w14:textId="77777777" w:rsidR="00BE44CA" w:rsidRPr="008D1FD3" w:rsidRDefault="00BE44CA" w:rsidP="00BE44CA">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DB9DAE"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3D185F"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CDCA72A"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805C801"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D6AEB9"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F9B94F"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46FE31"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deberta-v3-nli</w:t>
            </w:r>
          </w:p>
        </w:tc>
      </w:tr>
      <w:tr w:rsidR="00736524" w:rsidRPr="008D1FD3" w14:paraId="3A27A8D4" w14:textId="77777777" w:rsidTr="003C769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9BE42"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49A0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08502C2" w14:textId="32B6EB1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C7C9FB" w14:textId="1DB8F2C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9C859D" w14:textId="598E2A6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BEB34C" w14:textId="3E002C4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F14D97" w14:textId="7623CCB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3A71AD" w14:textId="4071F76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86</w:t>
            </w:r>
          </w:p>
        </w:tc>
      </w:tr>
      <w:tr w:rsidR="00736524" w:rsidRPr="008D1FD3" w14:paraId="0312AAEB"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4A296"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E2410"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9A7644" w14:textId="3AA7ECC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B80398" w14:textId="6862C6B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6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6E9F7B" w14:textId="0FDCB3D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7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E9138A" w14:textId="019E837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4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9F7783" w14:textId="777E227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9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B8C963" w14:textId="055A5D6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4</w:t>
            </w:r>
          </w:p>
        </w:tc>
      </w:tr>
      <w:tr w:rsidR="00736524" w:rsidRPr="008D1FD3" w14:paraId="30C39CAA"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33A593"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FF0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3C6FDC" w14:textId="15E6628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1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29C3878" w14:textId="420F4C5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9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2F1CA7" w14:textId="0017D99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3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6AE9F7" w14:textId="5003F21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3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9E8484" w14:textId="4878215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C4EA959" w14:textId="67CAE84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8</w:t>
            </w:r>
          </w:p>
        </w:tc>
      </w:tr>
      <w:tr w:rsidR="00736524" w:rsidRPr="008D1FD3" w14:paraId="24397477"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5DFDB9"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B857D"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9CD9BC" w14:textId="3723287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6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59EC86" w14:textId="773213B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D38161" w14:textId="56BA64C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9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1768FC" w14:textId="19450F3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8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238A67" w14:textId="146F2FC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5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8158D3" w14:textId="0B20398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5</w:t>
            </w:r>
          </w:p>
        </w:tc>
      </w:tr>
      <w:tr w:rsidR="00736524" w:rsidRPr="008D1FD3" w14:paraId="27606766"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35BC97"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0D20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D578CF" w14:textId="78654C5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886E1F" w14:textId="482822E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F57BB3" w14:textId="0A6447A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972CBD" w14:textId="1115371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9C16AC" w14:textId="7E282EA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1E66F4" w14:textId="304616F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4</w:t>
            </w:r>
          </w:p>
        </w:tc>
      </w:tr>
      <w:tr w:rsidR="00736524" w:rsidRPr="008D1FD3" w14:paraId="2C89146B"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6B75D8"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4A561"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993FC6" w14:textId="5F00404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5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3057FD" w14:textId="7AA1687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AC3C35" w14:textId="33B9A95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8E990A" w14:textId="0836918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0920207" w14:textId="26102B6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64A7E0" w14:textId="7F982AF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84</w:t>
            </w:r>
          </w:p>
        </w:tc>
      </w:tr>
      <w:tr w:rsidR="00736524" w:rsidRPr="008D1FD3" w14:paraId="5240AA1F"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E110C2"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CABA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631DCE" w14:textId="2168854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7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7B61BF" w14:textId="71B8A55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61A42C" w14:textId="28E44B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E3DFE9" w14:textId="225533C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3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011C2C4" w14:textId="47841A4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3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6999DE" w14:textId="0FCD79C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8</w:t>
            </w:r>
          </w:p>
        </w:tc>
      </w:tr>
      <w:tr w:rsidR="00736524" w:rsidRPr="008D1FD3" w14:paraId="6C60A97C"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5CB4440"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0EB0"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6E3BB2" w14:textId="2A938E4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8F4F99F" w14:textId="45B1518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19406C" w14:textId="01ABF7E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C94C39" w14:textId="166F02C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7DEA25" w14:textId="5403D38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8C5333" w14:textId="194298A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69</w:t>
            </w:r>
          </w:p>
        </w:tc>
      </w:tr>
      <w:tr w:rsidR="00736524" w:rsidRPr="008D1FD3" w14:paraId="0C0ABAD6"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52F1B5"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89B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240175" w14:textId="525DE2D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58D1A1" w14:textId="3694F6A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3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6EC517" w14:textId="569B792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5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8BAE4B" w14:textId="2751327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AA29CC" w14:textId="3294588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123F14" w14:textId="30F5571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8</w:t>
            </w:r>
          </w:p>
        </w:tc>
      </w:tr>
      <w:tr w:rsidR="00736524" w:rsidRPr="008D1FD3" w14:paraId="3D28F1FB"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2AE4BA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9A24EF"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87ACAF" w14:textId="3E509AE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5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F87077" w14:textId="5C07496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4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FF7C97" w14:textId="47BB3BF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8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5B9455" w14:textId="104ECFC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5654CD" w14:textId="544B5E7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0000BC" w14:textId="05C28F7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w:t>
            </w:r>
          </w:p>
        </w:tc>
      </w:tr>
      <w:tr w:rsidR="00736524" w:rsidRPr="008D1FD3" w14:paraId="61963FE1"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D8012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F0C5"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6E6BBD" w14:textId="49EF3FC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7281803" w14:textId="5DE0145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2E0994" w14:textId="48196AD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2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32281E" w14:textId="1ABABCB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39C6F6" w14:textId="2913CAC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92B0D2" w14:textId="4039027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34</w:t>
            </w:r>
          </w:p>
        </w:tc>
      </w:tr>
      <w:tr w:rsidR="00736524" w:rsidRPr="008D1FD3" w14:paraId="31F5C657"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D818A"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F6D10"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07E829" w14:textId="6D3EB42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5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6255B8" w14:textId="0174B68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57F521A" w14:textId="688D6DA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7D9C9D" w14:textId="00018BE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EE25D3" w14:textId="7BC30CC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2DF3FB" w14:textId="13E0CAA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3</w:t>
            </w:r>
          </w:p>
        </w:tc>
      </w:tr>
      <w:tr w:rsidR="00736524" w:rsidRPr="008D1FD3" w14:paraId="104BA695"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C6CF7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31773"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77683A" w14:textId="3E66D01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E63D8D" w14:textId="08AA11D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D44B2D" w14:textId="0E0C09A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54C80E" w14:textId="4E2001B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3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8B783C" w14:textId="2733728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1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9063A5" w14:textId="3916C9E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03</w:t>
            </w:r>
          </w:p>
        </w:tc>
      </w:tr>
      <w:tr w:rsidR="00736524" w:rsidRPr="008D1FD3" w14:paraId="4101C0CE"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425C80"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3611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104084" w14:textId="36E48F1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87D247" w14:textId="11BA5C3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3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29AF531" w14:textId="26B4ADD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4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BD14F9" w14:textId="5E419D8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DA4278" w14:textId="69523A9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4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34ADF1" w14:textId="0EDAD57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17</w:t>
            </w:r>
          </w:p>
        </w:tc>
      </w:tr>
      <w:tr w:rsidR="00736524" w:rsidRPr="008D1FD3" w14:paraId="5B89F2B8" w14:textId="77777777" w:rsidTr="003C769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4E78E5"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0F623"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A6F4374" w14:textId="7DD8312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7B8F76" w14:textId="435FEFF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3B5EF0" w14:textId="6EAB390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B5D216" w14:textId="3C6D3DA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4978F8" w14:textId="3BFD3E2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B2C059" w14:textId="08FC609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r>
      <w:tr w:rsidR="00736524" w:rsidRPr="008D1FD3" w14:paraId="376E4C37"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315542"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0ABB4"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E7F35A" w14:textId="616A037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86FB12A" w14:textId="2798F17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EC808E" w14:textId="3D8B498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0CC1CB" w14:textId="207A710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736C7B" w14:textId="2628E60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3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155517" w14:textId="63F4552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7</w:t>
            </w:r>
          </w:p>
        </w:tc>
      </w:tr>
      <w:tr w:rsidR="00736524" w:rsidRPr="008D1FD3" w14:paraId="3837A8B5"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6EB35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E411BD"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894B69" w14:textId="6C7464D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1EED7C" w14:textId="0DD14C5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898EEE" w14:textId="54AF516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3D14FB" w14:textId="189A76D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5AB6D3" w14:textId="6CDCD74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24AE18" w14:textId="7A16FA2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8</w:t>
            </w:r>
          </w:p>
        </w:tc>
      </w:tr>
      <w:tr w:rsidR="00736524" w:rsidRPr="008D1FD3" w14:paraId="0649A958"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50075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74BE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68DECD" w14:textId="02C2A98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382355" w14:textId="55B2DCB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B04AF2" w14:textId="58A0765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38024D" w14:textId="52E755A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BD1C63" w14:textId="6085EC6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7F6E8B0" w14:textId="09EDED0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r>
      <w:tr w:rsidR="00736524" w:rsidRPr="008D1FD3" w14:paraId="18D46D3B"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F23CA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lastRenderedPageBreak/>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C364"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6AA78B" w14:textId="1EA7CA5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5AA85FE" w14:textId="6E2ED09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E33CE9" w14:textId="0E52BE3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A4961A" w14:textId="2EC9C16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1F4D06" w14:textId="7D73DE5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DA9008" w14:textId="178FE1B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r>
      <w:tr w:rsidR="00736524" w:rsidRPr="008D1FD3" w14:paraId="4EDA95E5"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F409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E61C9"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5CA2FF0" w14:textId="295EF6F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9DF4CF" w14:textId="00782D0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C59553" w14:textId="353A818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FE48C0" w14:textId="188701A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39BF0C" w14:textId="4E6EEC4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630C46" w14:textId="6DF1A5C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r>
      <w:tr w:rsidR="00736524" w:rsidRPr="008D1FD3" w14:paraId="13C524E6"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2B5626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E19E8"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84D477" w14:textId="4A34F6F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D7A462" w14:textId="74201F7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CA248E" w14:textId="796C998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7E95D70" w14:textId="74ACA38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B2634A" w14:textId="0F2FEAD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97B9F0" w14:textId="0FA7835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r>
      <w:tr w:rsidR="00736524" w:rsidRPr="008D1FD3" w14:paraId="3DF3AAAB"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255703"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7BE31"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984F2B" w14:textId="26EEC6D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21F7B8" w14:textId="65721AC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629122E" w14:textId="39AF364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0AB3B5D" w14:textId="48DF828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1131A8" w14:textId="31783C3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2AACFD4" w14:textId="551D389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r>
      <w:tr w:rsidR="00736524" w:rsidRPr="008D1FD3" w14:paraId="1FB0682D"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7E733D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DAC0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7C92D6" w14:textId="5A8C33D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3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19C181" w14:textId="378AFC3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2160AF" w14:textId="45F72DD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A86E5ED" w14:textId="3D24B3F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2F9275" w14:textId="1517C73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1278C8" w14:textId="0D7EAA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r>
      <w:tr w:rsidR="00736524" w:rsidRPr="008D1FD3" w14:paraId="4894F9F3"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D993FD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321AF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41D1CC" w14:textId="775C79E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1A44F2" w14:textId="63E401A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D3B67B" w14:textId="029A969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0C59DC" w14:textId="6F481CA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E02A35" w14:textId="14420D7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4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C01290" w14:textId="41CF1AD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7</w:t>
            </w:r>
          </w:p>
        </w:tc>
      </w:tr>
      <w:tr w:rsidR="00736524" w:rsidRPr="008D1FD3" w14:paraId="64BAD320"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45BEB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31BE0"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41113A" w14:textId="316E251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3EC865" w14:textId="331D95E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9A9ADD" w14:textId="356547E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33F7C3" w14:textId="17A76DA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B4C7C3" w14:textId="3B2CCD7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60481A" w14:textId="2E28D53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r>
      <w:tr w:rsidR="00736524" w:rsidRPr="008D1FD3" w14:paraId="53EE0FA3"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426FFA"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C59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7F817B" w14:textId="3CAD2AC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973208" w14:textId="3D135D7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96761C2" w14:textId="433DCBF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1E04E6" w14:textId="40AB332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AED8F3" w14:textId="639CDA6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C5C39D" w14:textId="6254EBF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r>
      <w:tr w:rsidR="00736524" w:rsidRPr="008D1FD3" w14:paraId="3DE41815"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DAC37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AAC7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071617" w14:textId="0E5055F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2E7476D" w14:textId="5B126B0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ABD69E" w14:textId="49F839F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556A2E" w14:textId="22BF0DF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D73E28" w14:textId="13BB17A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B783709" w14:textId="473D422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r>
      <w:tr w:rsidR="00736524" w:rsidRPr="008D1FD3" w14:paraId="7AC564BA"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7C9FD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DD101"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17E69C" w14:textId="39E999E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AF6C0F1" w14:textId="43837E1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54C852" w14:textId="7A374D0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95EBC7" w14:textId="2B59BF1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82D9AE" w14:textId="2F282D9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E5BE62" w14:textId="1BCC2D3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r>
    </w:tbl>
    <w:p w14:paraId="328592B4" w14:textId="4959C913" w:rsidR="00BE44CA" w:rsidRPr="008D1FD3" w:rsidRDefault="00BE44CA" w:rsidP="004548CC">
      <w:pPr>
        <w:jc w:val="both"/>
        <w:rPr>
          <w:rFonts w:ascii="Calibri" w:hAnsi="Calibri" w:cs="Calibri"/>
        </w:rPr>
      </w:pPr>
    </w:p>
    <w:p w14:paraId="1483B4E6" w14:textId="77777777" w:rsidR="00BE44CA" w:rsidRPr="008D1FD3" w:rsidRDefault="00BE44CA" w:rsidP="004548CC">
      <w:pPr>
        <w:jc w:val="both"/>
        <w:rPr>
          <w:rFonts w:ascii="Calibri" w:hAnsi="Calibri" w:cs="Calibri"/>
        </w:rPr>
      </w:pPr>
    </w:p>
    <w:p w14:paraId="3BFF6058" w14:textId="7B1BFD71" w:rsidR="004548CC" w:rsidRPr="008D1FD3" w:rsidRDefault="004548CC" w:rsidP="004548CC">
      <w:pPr>
        <w:jc w:val="both"/>
        <w:rPr>
          <w:rFonts w:ascii="Calibri" w:hAnsi="Calibri" w:cs="Calibri"/>
        </w:rPr>
      </w:pPr>
    </w:p>
    <w:p w14:paraId="61D41A99" w14:textId="77777777" w:rsidR="00504509" w:rsidRPr="008D1FD3" w:rsidRDefault="00504509">
      <w:pPr>
        <w:rPr>
          <w:rFonts w:ascii="Calibri" w:hAnsi="Calibri" w:cs="Calibri"/>
        </w:rPr>
        <w:sectPr w:rsidR="00504509" w:rsidRPr="008D1FD3" w:rsidSect="001717E4">
          <w:footerReference w:type="even" r:id="rId9"/>
          <w:footerReference w:type="default" r:id="rId10"/>
          <w:pgSz w:w="11900" w:h="16840"/>
          <w:pgMar w:top="1440" w:right="1440" w:bottom="1440" w:left="1440" w:header="708" w:footer="708" w:gutter="0"/>
          <w:cols w:space="720"/>
          <w:titlePg/>
        </w:sectPr>
      </w:pPr>
    </w:p>
    <w:p w14:paraId="73638168" w14:textId="420E8A9E" w:rsidR="003D0EA9" w:rsidRPr="008D1FD3" w:rsidRDefault="0089676A" w:rsidP="0089676A">
      <w:pPr>
        <w:rPr>
          <w:rFonts w:ascii="Calibri" w:hAnsi="Calibri" w:cs="Calibri"/>
        </w:rPr>
      </w:pPr>
      <w:r w:rsidRPr="008D1FD3">
        <w:rPr>
          <w:rFonts w:ascii="Calibri" w:hAnsi="Calibri" w:cs="Calibri"/>
          <w:noProof/>
        </w:rPr>
        <w:lastRenderedPageBreak/>
        <w:drawing>
          <wp:anchor distT="0" distB="0" distL="114300" distR="114300" simplePos="0" relativeHeight="251662336" behindDoc="0" locked="0" layoutInCell="1" allowOverlap="1" wp14:anchorId="3A33F727" wp14:editId="33577049">
            <wp:simplePos x="0" y="0"/>
            <wp:positionH relativeFrom="column">
              <wp:posOffset>-694055</wp:posOffset>
            </wp:positionH>
            <wp:positionV relativeFrom="paragraph">
              <wp:posOffset>276225</wp:posOffset>
            </wp:positionV>
            <wp:extent cx="10088880" cy="5445760"/>
            <wp:effectExtent l="0" t="0" r="0" b="2540"/>
            <wp:wrapTopAndBottom/>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rotWithShape="1">
                    <a:blip r:embed="rId11">
                      <a:extLst>
                        <a:ext uri="{28A0092B-C50C-407E-A947-70E740481C1C}">
                          <a14:useLocalDpi xmlns:a14="http://schemas.microsoft.com/office/drawing/2010/main" val="0"/>
                        </a:ext>
                      </a:extLst>
                    </a:blip>
                    <a:srcRect t="8235"/>
                    <a:stretch/>
                  </pic:blipFill>
                  <pic:spPr bwMode="auto">
                    <a:xfrm>
                      <a:off x="0" y="0"/>
                      <a:ext cx="10088880" cy="5445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52F4" w:rsidRPr="008D1FD3">
        <w:rPr>
          <w:rFonts w:ascii="Calibri" w:hAnsi="Calibri" w:cs="Calibri"/>
          <w:noProof/>
        </w:rPr>
        <mc:AlternateContent>
          <mc:Choice Requires="wps">
            <w:drawing>
              <wp:anchor distT="0" distB="0" distL="114300" distR="114300" simplePos="0" relativeHeight="251661312" behindDoc="1" locked="0" layoutInCell="1" allowOverlap="1" wp14:anchorId="6EDA29BB" wp14:editId="2E83F988">
                <wp:simplePos x="0" y="0"/>
                <wp:positionH relativeFrom="column">
                  <wp:posOffset>-321004</wp:posOffset>
                </wp:positionH>
                <wp:positionV relativeFrom="paragraph">
                  <wp:posOffset>-289363</wp:posOffset>
                </wp:positionV>
                <wp:extent cx="10618470" cy="635"/>
                <wp:effectExtent l="0" t="0" r="0" b="12065"/>
                <wp:wrapNone/>
                <wp:docPr id="1" name="Text Box 1"/>
                <wp:cNvGraphicFramePr/>
                <a:graphic xmlns:a="http://schemas.openxmlformats.org/drawingml/2006/main">
                  <a:graphicData uri="http://schemas.microsoft.com/office/word/2010/wordprocessingShape">
                    <wps:wsp>
                      <wps:cNvSpPr txBox="1"/>
                      <wps:spPr>
                        <a:xfrm>
                          <a:off x="0" y="0"/>
                          <a:ext cx="10618470" cy="635"/>
                        </a:xfrm>
                        <a:prstGeom prst="rect">
                          <a:avLst/>
                        </a:prstGeom>
                        <a:solidFill>
                          <a:prstClr val="white"/>
                        </a:solidFill>
                        <a:ln>
                          <a:noFill/>
                        </a:ln>
                      </wps:spPr>
                      <wps:txbx>
                        <w:txbxContent>
                          <w:p w14:paraId="4787D2A3" w14:textId="18E1F1DE" w:rsidR="009A52F4" w:rsidRPr="009A52F4" w:rsidRDefault="009A52F4" w:rsidP="009A52F4">
                            <w:pPr>
                              <w:pStyle w:val="Caption"/>
                              <w:jc w:val="center"/>
                              <w:rPr>
                                <w:b/>
                                <w:noProof/>
                                <w:color w:val="000000" w:themeColor="text1"/>
                                <w:sz w:val="24"/>
                                <w:szCs w:val="24"/>
                              </w:rPr>
                            </w:pPr>
                            <w:r w:rsidRPr="009A52F4">
                              <w:rPr>
                                <w:color w:val="000000" w:themeColor="text1"/>
                                <w:sz w:val="24"/>
                                <w:szCs w:val="24"/>
                              </w:rPr>
                              <w:t xml:space="preserve">Figure </w:t>
                            </w:r>
                            <w:r w:rsidRPr="009A52F4">
                              <w:rPr>
                                <w:color w:val="000000" w:themeColor="text1"/>
                                <w:sz w:val="24"/>
                                <w:szCs w:val="24"/>
                              </w:rPr>
                              <w:fldChar w:fldCharType="begin"/>
                            </w:r>
                            <w:r w:rsidRPr="009A52F4">
                              <w:rPr>
                                <w:color w:val="000000" w:themeColor="text1"/>
                                <w:sz w:val="24"/>
                                <w:szCs w:val="24"/>
                              </w:rPr>
                              <w:instrText xml:space="preserve"> SEQ Figure \* ARABIC </w:instrText>
                            </w:r>
                            <w:r w:rsidRPr="009A52F4">
                              <w:rPr>
                                <w:color w:val="000000" w:themeColor="text1"/>
                                <w:sz w:val="24"/>
                                <w:szCs w:val="24"/>
                              </w:rPr>
                              <w:fldChar w:fldCharType="separate"/>
                            </w:r>
                            <w:r w:rsidRPr="009A52F4">
                              <w:rPr>
                                <w:noProof/>
                                <w:color w:val="000000" w:themeColor="text1"/>
                                <w:sz w:val="24"/>
                                <w:szCs w:val="24"/>
                              </w:rPr>
                              <w:t>1</w:t>
                            </w:r>
                            <w:r w:rsidRPr="009A52F4">
                              <w:rPr>
                                <w:color w:val="000000" w:themeColor="text1"/>
                                <w:sz w:val="24"/>
                                <w:szCs w:val="24"/>
                              </w:rPr>
                              <w:fldChar w:fldCharType="end"/>
                            </w:r>
                            <w:r w:rsidRPr="009A52F4">
                              <w:rPr>
                                <w:color w:val="000000" w:themeColor="text1"/>
                                <w:sz w:val="24"/>
                                <w:szCs w:val="24"/>
                              </w:rPr>
                              <w:t xml:space="preserve"> - F1-micro performance per dataset</w:t>
                            </w:r>
                            <w:r>
                              <w:rPr>
                                <w:color w:val="000000" w:themeColor="text1"/>
                                <w:sz w:val="24"/>
                                <w:szCs w:val="24"/>
                              </w:rPr>
                              <w:t xml:space="preserve"> per sample size per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DA29BB" id="_x0000_t202" coordsize="21600,21600" o:spt="202" path="m,l,21600r21600,l21600,xe">
                <v:stroke joinstyle="miter"/>
                <v:path gradientshapeok="t" o:connecttype="rect"/>
              </v:shapetype>
              <v:shape id="Text Box 1" o:spid="_x0000_s1026" type="#_x0000_t202" style="position:absolute;margin-left:-25.3pt;margin-top:-22.8pt;width:836.1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" stroked="f">
                <v:textbox style="mso-fit-shape-to-text:t" inset="0,0,0,0">
                  <w:txbxContent>
                    <w:p w14:paraId="4787D2A3" w14:textId="18E1F1DE" w:rsidR="009A52F4" w:rsidRPr="009A52F4" w:rsidRDefault="009A52F4" w:rsidP="009A52F4">
                      <w:pPr>
                        <w:pStyle w:val="Caption"/>
                        <w:jc w:val="center"/>
                        <w:rPr>
                          <w:b/>
                          <w:noProof/>
                          <w:color w:val="000000" w:themeColor="text1"/>
                          <w:sz w:val="24"/>
                          <w:szCs w:val="24"/>
                        </w:rPr>
                      </w:pPr>
                      <w:r w:rsidRPr="009A52F4">
                        <w:rPr>
                          <w:color w:val="000000" w:themeColor="text1"/>
                          <w:sz w:val="24"/>
                          <w:szCs w:val="24"/>
                        </w:rPr>
                        <w:t xml:space="preserve">Figure </w:t>
                      </w:r>
                      <w:r w:rsidRPr="009A52F4">
                        <w:rPr>
                          <w:color w:val="000000" w:themeColor="text1"/>
                          <w:sz w:val="24"/>
                          <w:szCs w:val="24"/>
                        </w:rPr>
                        <w:fldChar w:fldCharType="begin"/>
                      </w:r>
                      <w:r w:rsidRPr="009A52F4">
                        <w:rPr>
                          <w:color w:val="000000" w:themeColor="text1"/>
                          <w:sz w:val="24"/>
                          <w:szCs w:val="24"/>
                        </w:rPr>
                        <w:instrText xml:space="preserve"> SEQ Figure \* ARABIC </w:instrText>
                      </w:r>
                      <w:r w:rsidRPr="009A52F4">
                        <w:rPr>
                          <w:color w:val="000000" w:themeColor="text1"/>
                          <w:sz w:val="24"/>
                          <w:szCs w:val="24"/>
                        </w:rPr>
                        <w:fldChar w:fldCharType="separate"/>
                      </w:r>
                      <w:r w:rsidRPr="009A52F4">
                        <w:rPr>
                          <w:noProof/>
                          <w:color w:val="000000" w:themeColor="text1"/>
                          <w:sz w:val="24"/>
                          <w:szCs w:val="24"/>
                        </w:rPr>
                        <w:t>1</w:t>
                      </w:r>
                      <w:r w:rsidRPr="009A52F4">
                        <w:rPr>
                          <w:color w:val="000000" w:themeColor="text1"/>
                          <w:sz w:val="24"/>
                          <w:szCs w:val="24"/>
                        </w:rPr>
                        <w:fldChar w:fldCharType="end"/>
                      </w:r>
                      <w:r w:rsidRPr="009A52F4">
                        <w:rPr>
                          <w:color w:val="000000" w:themeColor="text1"/>
                          <w:sz w:val="24"/>
                          <w:szCs w:val="24"/>
                        </w:rPr>
                        <w:t xml:space="preserve"> - F1-micro performance per dataset</w:t>
                      </w:r>
                      <w:r>
                        <w:rPr>
                          <w:color w:val="000000" w:themeColor="text1"/>
                          <w:sz w:val="24"/>
                          <w:szCs w:val="24"/>
                        </w:rPr>
                        <w:t xml:space="preserve"> per sample size per algorithm</w:t>
                      </w:r>
                    </w:p>
                  </w:txbxContent>
                </v:textbox>
              </v:shape>
            </w:pict>
          </mc:Fallback>
        </mc:AlternateContent>
      </w:r>
    </w:p>
    <w:p w14:paraId="5E67D727" w14:textId="77777777" w:rsidR="006842B8" w:rsidRPr="008D1FD3" w:rsidRDefault="006842B8" w:rsidP="004548CC">
      <w:pPr>
        <w:jc w:val="both"/>
        <w:rPr>
          <w:rFonts w:ascii="Calibri" w:hAnsi="Calibri" w:cs="Calibri"/>
        </w:rPr>
        <w:sectPr w:rsidR="006842B8" w:rsidRPr="008D1FD3" w:rsidSect="00504509">
          <w:pgSz w:w="16840" w:h="11900" w:orient="landscape"/>
          <w:pgMar w:top="1440" w:right="1440" w:bottom="1440" w:left="1440" w:header="708" w:footer="708" w:gutter="0"/>
          <w:cols w:space="720"/>
          <w:docGrid w:linePitch="326"/>
        </w:sectPr>
      </w:pPr>
    </w:p>
    <w:p w14:paraId="6F017DF2" w14:textId="47ECA399" w:rsidR="00504509" w:rsidRPr="008D1FD3" w:rsidRDefault="00FA2D74" w:rsidP="006C7B2F">
      <w:pPr>
        <w:pStyle w:val="Heading1"/>
        <w:spacing w:line="480" w:lineRule="auto"/>
        <w:rPr>
          <w:b w:val="0"/>
          <w:sz w:val="32"/>
          <w:szCs w:val="32"/>
        </w:rPr>
      </w:pPr>
      <w:bookmarkStart w:id="4" w:name="_Toc108793252"/>
      <w:r w:rsidRPr="008D1FD3">
        <w:rPr>
          <w:sz w:val="32"/>
          <w:szCs w:val="32"/>
        </w:rPr>
        <w:lastRenderedPageBreak/>
        <w:t>Appendix</w:t>
      </w:r>
      <w:r w:rsidR="00504509" w:rsidRPr="008D1FD3">
        <w:rPr>
          <w:sz w:val="32"/>
          <w:szCs w:val="32"/>
        </w:rPr>
        <w:t xml:space="preserve"> </w:t>
      </w:r>
      <w:r w:rsidR="006B43E8" w:rsidRPr="008D1FD3">
        <w:rPr>
          <w:sz w:val="32"/>
          <w:szCs w:val="32"/>
        </w:rPr>
        <w:t>E</w:t>
      </w:r>
      <w:r w:rsidR="00504509" w:rsidRPr="008D1FD3">
        <w:rPr>
          <w:sz w:val="32"/>
          <w:szCs w:val="32"/>
        </w:rPr>
        <w:t>: Hyperparameters and Pre-processing</w:t>
      </w:r>
      <w:bookmarkEnd w:id="4"/>
    </w:p>
    <w:p w14:paraId="2749B0CA" w14:textId="3CD5606E" w:rsidR="00504509" w:rsidRPr="008D1FD3" w:rsidRDefault="00504509" w:rsidP="008A1C9A">
      <w:pPr>
        <w:spacing w:line="480" w:lineRule="auto"/>
        <w:jc w:val="both"/>
        <w:rPr>
          <w:rFonts w:ascii="Calibri" w:hAnsi="Calibri" w:cs="Calibri"/>
        </w:rPr>
      </w:pPr>
      <w:r w:rsidRPr="008D1FD3">
        <w:rPr>
          <w:rFonts w:ascii="Calibri" w:hAnsi="Calibri" w:cs="Calibri"/>
        </w:rPr>
        <w:t>The table</w:t>
      </w:r>
      <w:r w:rsidR="006C7B2F" w:rsidRPr="008D1FD3">
        <w:rPr>
          <w:rFonts w:ascii="Calibri" w:hAnsi="Calibri" w:cs="Calibri"/>
        </w:rPr>
        <w:t>s</w:t>
      </w:r>
      <w:r w:rsidRPr="008D1FD3">
        <w:rPr>
          <w:rFonts w:ascii="Calibri" w:hAnsi="Calibri" w:cs="Calibri"/>
        </w:rPr>
        <w:t xml:space="preserve"> below display the best hyperparameters for each dataset and sample size determined by a hyperparameter search with the Python</w:t>
      </w:r>
      <w:r w:rsidR="006C7B2F" w:rsidRPr="008D1FD3">
        <w:rPr>
          <w:rFonts w:ascii="Calibri" w:hAnsi="Calibri" w:cs="Calibri"/>
        </w:rPr>
        <w:t xml:space="preserve"> library Optuna</w:t>
      </w:r>
      <w:r w:rsidRPr="008D1FD3">
        <w:rPr>
          <w:rStyle w:val="FootnoteReference"/>
          <w:rFonts w:ascii="Calibri" w:hAnsi="Calibri" w:cs="Calibri"/>
        </w:rPr>
        <w:footnoteReference w:id="10"/>
      </w:r>
      <w:r w:rsidR="005A602F" w:rsidRPr="008D1FD3">
        <w:rPr>
          <w:rFonts w:ascii="Calibri" w:hAnsi="Calibri" w:cs="Calibri"/>
        </w:rPr>
        <w:t xml:space="preserve"> for all algorithms</w:t>
      </w:r>
      <w:r w:rsidR="006C7B2F" w:rsidRPr="008D1FD3">
        <w:rPr>
          <w:rFonts w:ascii="Calibri" w:hAnsi="Calibri" w:cs="Calibri"/>
        </w:rPr>
        <w:t>. Optuna starts with a random hyperparameter search and then smartly samples well performing hyperparameters to avoid the high computational costs of grid search. For classical algorithms, 60 different hyperparameter configurations were tested and for BERT models up to 15 configurations were tested to save computational resources.</w:t>
      </w:r>
      <w:r w:rsidR="0084235C" w:rsidRPr="008D1FD3">
        <w:rPr>
          <w:rFonts w:ascii="Calibri" w:hAnsi="Calibri" w:cs="Calibri"/>
        </w:rPr>
        <w:t xml:space="preserve"> Moreover, </w:t>
      </w:r>
      <w:r w:rsidR="0085709A" w:rsidRPr="008D1FD3">
        <w:rPr>
          <w:rFonts w:ascii="Calibri" w:hAnsi="Calibri" w:cs="Calibri"/>
        </w:rPr>
        <w:t>for BERT models no hyperparameter search was conducted for sample size 10 000. Hyperparameters for sample size 5000 were used instead, because optimal hyperparameters seemed to stay relatively stable across sample sizes and to avoid high computation costs for minimal performance benefits</w:t>
      </w:r>
      <w:r w:rsidR="0084235C" w:rsidRPr="008D1FD3">
        <w:rPr>
          <w:rFonts w:ascii="Calibri" w:hAnsi="Calibri" w:cs="Calibri"/>
        </w:rPr>
        <w:t>.</w:t>
      </w:r>
      <w:r w:rsidR="006C7B2F" w:rsidRPr="008D1FD3">
        <w:rPr>
          <w:rFonts w:ascii="Calibri" w:hAnsi="Calibri" w:cs="Calibri"/>
        </w:rPr>
        <w:t xml:space="preserve"> </w:t>
      </w:r>
      <w:r w:rsidRPr="008D1FD3">
        <w:rPr>
          <w:rFonts w:ascii="Calibri" w:hAnsi="Calibri" w:cs="Calibri"/>
        </w:rPr>
        <w:t>Note that we call the algorithms “BERT” for simplicity, the actual pre-trained algorithm used was DeBERTaV3-base</w:t>
      </w:r>
      <w:r w:rsidR="006C7B2F" w:rsidRPr="008D1FD3">
        <w:rPr>
          <w:rFonts w:ascii="Calibri" w:hAnsi="Calibri" w:cs="Calibri"/>
        </w:rPr>
        <w:t xml:space="preserve"> </w:t>
      </w:r>
      <w:r w:rsidR="006C7B2F" w:rsidRPr="008D1FD3">
        <w:rPr>
          <w:rFonts w:ascii="Calibri" w:hAnsi="Calibri" w:cs="Calibri"/>
        </w:rPr>
        <w:fldChar w:fldCharType="begin"/>
      </w:r>
      <w:r w:rsidR="006C7B2F" w:rsidRPr="008D1FD3">
        <w:rPr>
          <w:rFonts w:ascii="Calibri" w:hAnsi="Calibri" w:cs="Calibri"/>
        </w:rPr>
        <w:instrText xml:space="preserve"> ADDIN ZOTERO_ITEM CSL_CITATION {"citationID":"8AZVO3Vt","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6C7B2F" w:rsidRPr="008D1FD3">
        <w:rPr>
          <w:rFonts w:ascii="Calibri" w:hAnsi="Calibri" w:cs="Calibri"/>
        </w:rPr>
        <w:fldChar w:fldCharType="separate"/>
      </w:r>
      <w:r w:rsidR="006C7B2F" w:rsidRPr="008D1FD3">
        <w:rPr>
          <w:rFonts w:ascii="Calibri" w:hAnsi="Calibri" w:cs="Calibri"/>
          <w:noProof/>
        </w:rPr>
        <w:t>(He, Gao, and Chen 2021)</w:t>
      </w:r>
      <w:r w:rsidR="006C7B2F" w:rsidRPr="008D1FD3">
        <w:rPr>
          <w:rFonts w:ascii="Calibri" w:hAnsi="Calibri" w:cs="Calibri"/>
        </w:rPr>
        <w:fldChar w:fldCharType="end"/>
      </w:r>
      <w:r w:rsidRPr="008D1FD3">
        <w:rPr>
          <w:rFonts w:ascii="Calibri" w:hAnsi="Calibri" w:cs="Calibri"/>
        </w:rPr>
        <w:t>.</w:t>
      </w:r>
      <w:r w:rsidRPr="008D1FD3">
        <w:rPr>
          <w:rStyle w:val="FootnoteReference"/>
          <w:rFonts w:ascii="Calibri" w:hAnsi="Calibri" w:cs="Calibri"/>
        </w:rPr>
        <w:footnoteReference w:id="11"/>
      </w:r>
      <w:r w:rsidRPr="008D1FD3">
        <w:rPr>
          <w:rFonts w:ascii="Calibri" w:hAnsi="Calibri" w:cs="Calibri"/>
        </w:rPr>
        <w:t xml:space="preserve"> </w:t>
      </w:r>
    </w:p>
    <w:p w14:paraId="60E1307A" w14:textId="7654A50F" w:rsidR="00A3287F" w:rsidRPr="008D1FD3" w:rsidRDefault="00A3287F" w:rsidP="008A1C9A">
      <w:pPr>
        <w:spacing w:line="480" w:lineRule="auto"/>
        <w:jc w:val="both"/>
        <w:rPr>
          <w:rFonts w:ascii="Calibri" w:hAnsi="Calibri" w:cs="Calibri"/>
        </w:rPr>
      </w:pPr>
    </w:p>
    <w:p w14:paraId="284D3347" w14:textId="7DE32539" w:rsidR="009B2DF8" w:rsidRPr="008D1FD3" w:rsidRDefault="009B2DF8" w:rsidP="008A1C9A">
      <w:pPr>
        <w:spacing w:line="480" w:lineRule="auto"/>
        <w:jc w:val="both"/>
        <w:rPr>
          <w:rFonts w:ascii="Calibri" w:hAnsi="Calibri" w:cs="Calibri"/>
          <w:b/>
          <w:bCs/>
          <w:sz w:val="28"/>
          <w:szCs w:val="28"/>
        </w:rPr>
      </w:pPr>
      <w:r w:rsidRPr="008D1FD3">
        <w:rPr>
          <w:rFonts w:ascii="Calibri" w:hAnsi="Calibri" w:cs="Calibri"/>
          <w:b/>
          <w:bCs/>
          <w:sz w:val="28"/>
          <w:szCs w:val="28"/>
        </w:rPr>
        <w:t>Including context sentences or not?</w:t>
      </w:r>
    </w:p>
    <w:p w14:paraId="3ACBC598" w14:textId="54B86B2F" w:rsidR="00A3287F" w:rsidRPr="008D1FD3" w:rsidRDefault="00C21935" w:rsidP="008A1C9A">
      <w:pPr>
        <w:spacing w:line="480" w:lineRule="auto"/>
        <w:jc w:val="both"/>
        <w:rPr>
          <w:rFonts w:ascii="Calibri" w:hAnsi="Calibri" w:cs="Calibri"/>
        </w:rPr>
      </w:pPr>
      <w:r w:rsidRPr="008D1FD3">
        <w:rPr>
          <w:rFonts w:ascii="Calibri" w:hAnsi="Calibri" w:cs="Calibri"/>
        </w:rPr>
        <w:t xml:space="preserve">For quasi-sentence level datasets (Manifesto datasets and State of the Union Speeches), </w:t>
      </w:r>
      <w:r w:rsidR="00A3287F" w:rsidRPr="008D1FD3">
        <w:rPr>
          <w:rFonts w:ascii="Calibri" w:hAnsi="Calibri" w:cs="Calibri"/>
        </w:rPr>
        <w:t xml:space="preserve">we also tested </w:t>
      </w:r>
      <w:r w:rsidR="009B2DF8" w:rsidRPr="008D1FD3">
        <w:rPr>
          <w:rFonts w:ascii="Calibri" w:hAnsi="Calibri" w:cs="Calibri"/>
        </w:rPr>
        <w:t>concatenating the target sentence with its preceding and following sentences</w:t>
      </w:r>
      <w:r w:rsidR="009B2DF8" w:rsidRPr="008D1FD3">
        <w:rPr>
          <w:rFonts w:ascii="Calibri" w:hAnsi="Calibri" w:cs="Calibri"/>
        </w:rPr>
        <w:fldChar w:fldCharType="begin"/>
      </w:r>
      <w:r w:rsidR="00344D4C" w:rsidRPr="008D1FD3">
        <w:rPr>
          <w:rFonts w:ascii="Calibri" w:hAnsi="Calibri" w:cs="Calibri"/>
        </w:rPr>
        <w:instrText xml:space="preserve"> ADDIN ZOTERO_ITEM CSL_CITATION {"citationID":"gShATC3G","properties":{"formattedCitation":"(Burst et al. 2020; Policy Agendas Project 2015)","plainCitation":"(Burst et al. 2020; Policy Agendas Project 2015)","dontUpdate":true,"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000000">
        <w:rPr>
          <w:rFonts w:ascii="Calibri" w:hAnsi="Calibri" w:cs="Calibri"/>
        </w:rPr>
        <w:fldChar w:fldCharType="separate"/>
      </w:r>
      <w:r w:rsidR="009B2DF8" w:rsidRPr="008D1FD3">
        <w:rPr>
          <w:rFonts w:ascii="Calibri" w:hAnsi="Calibri" w:cs="Calibri"/>
        </w:rPr>
        <w:fldChar w:fldCharType="end"/>
      </w:r>
      <w:r w:rsidR="00A3287F" w:rsidRPr="008D1FD3">
        <w:rPr>
          <w:rFonts w:ascii="Calibri" w:hAnsi="Calibri" w:cs="Calibri"/>
        </w:rPr>
        <w:t xml:space="preserve">. The underlying assumption is that these context sentences provided additional </w:t>
      </w:r>
      <w:r w:rsidRPr="008D1FD3">
        <w:rPr>
          <w:rFonts w:ascii="Calibri" w:hAnsi="Calibri" w:cs="Calibri"/>
        </w:rPr>
        <w:t xml:space="preserve">relevant </w:t>
      </w:r>
      <w:r w:rsidR="00A3287F" w:rsidRPr="008D1FD3">
        <w:rPr>
          <w:rFonts w:ascii="Calibri" w:hAnsi="Calibri" w:cs="Calibri"/>
        </w:rPr>
        <w:t>information to the classifier</w:t>
      </w:r>
      <w:r w:rsidR="009B2DF8" w:rsidRPr="008D1FD3">
        <w:rPr>
          <w:rFonts w:ascii="Calibri" w:hAnsi="Calibri" w:cs="Calibri"/>
        </w:rPr>
        <w:t xml:space="preserve"> </w:t>
      </w:r>
      <w:r w:rsidR="009B2DF8" w:rsidRPr="008D1FD3">
        <w:rPr>
          <w:rFonts w:ascii="Calibri" w:hAnsi="Calibri" w:cs="Calibri"/>
        </w:rPr>
        <w:fldChar w:fldCharType="begin"/>
      </w:r>
      <w:r w:rsidR="009B2DF8" w:rsidRPr="008D1FD3">
        <w:rPr>
          <w:rFonts w:ascii="Calibri" w:hAnsi="Calibri" w:cs="Calibri"/>
        </w:rPr>
        <w:instrText xml:space="preserve"> ADDIN ZOTERO_ITEM CSL_CITATION {"citationID":"JZDpNxzv","properties":{"formattedCitation":"(Bilbao-Jayo and Almeida 2018)","plainCitation":"(Bilbao-Jayo and Almeida 2018)","noteIndex":0},"citationItems":[{"id":525,"uris":["http://zotero.org/users/9255699/items/275UCYLH"],"itemData":{"id":525,"type":"article-journal","abstract":"In this article, the authors propose a new approach to automate the analysis of the political discourse of the citizens and public servants, to allow public administrations to better react to their needs and claims. The tool presented in this article can be applied to the analysis of the underlying political themes in any type of text, in order to better understand the reasons behind it. To do so, the authors have built a discourse classifier using multi-scale convolutional neural networks in seven different languages: Spanish, Finnish, Danish, English, German, French, and Italian. Each of the language-specific discourse classifiers has been trained with sentences extracted from annotated parties’ election manifestos. The analysis proves that enhancing the multi-scale convolutional neural networks with context data improves the political analysis results.","container-title":"International Journal of Distributed Sensor Networks","DOI":"10.1177/1550147718811827","ISSN":"1550-1477, 1550-1477","issue":"11","journalAbbreviation":"International Journal of Distributed Sensor Networks","language":"en","page":"155014771881182","source":"DOI.org (Crossref)","title":"Automatic political discourse analysis with multi-scale convolutional neural networks and contextual data","volume":"14","author":[{"family":"Bilbao-Jayo","given":"Aritz"},{"family":"Almeida","given":"Aitor"}],"issued":{"date-parts":[["2018",11]]}}}],"schema":"https://github.com/citation-style-language/schema/raw/master/csl-citation.json"} </w:instrText>
      </w:r>
      <w:r w:rsidR="009B2DF8" w:rsidRPr="008D1FD3">
        <w:rPr>
          <w:rFonts w:ascii="Calibri" w:hAnsi="Calibri" w:cs="Calibri"/>
        </w:rPr>
        <w:fldChar w:fldCharType="separate"/>
      </w:r>
      <w:r w:rsidR="009B2DF8" w:rsidRPr="008D1FD3">
        <w:rPr>
          <w:rFonts w:ascii="Calibri" w:hAnsi="Calibri" w:cs="Calibri"/>
          <w:noProof/>
        </w:rPr>
        <w:t>(Bilbao-Jayo and Almeida 2018)</w:t>
      </w:r>
      <w:r w:rsidR="009B2DF8" w:rsidRPr="008D1FD3">
        <w:rPr>
          <w:rFonts w:ascii="Calibri" w:hAnsi="Calibri" w:cs="Calibri"/>
        </w:rPr>
        <w:fldChar w:fldCharType="end"/>
      </w:r>
      <w:r w:rsidR="00A3287F" w:rsidRPr="008D1FD3">
        <w:rPr>
          <w:rFonts w:ascii="Calibri" w:hAnsi="Calibri" w:cs="Calibri"/>
        </w:rPr>
        <w:t xml:space="preserve">. </w:t>
      </w:r>
      <w:r w:rsidR="00B21C07" w:rsidRPr="008D1FD3">
        <w:rPr>
          <w:rFonts w:ascii="Calibri" w:hAnsi="Calibri" w:cs="Calibri"/>
        </w:rPr>
        <w:t>We find that including context systematically increases performance.</w:t>
      </w:r>
      <w:r w:rsidR="00237654" w:rsidRPr="008D1FD3">
        <w:rPr>
          <w:rStyle w:val="FootnoteReference"/>
          <w:rFonts w:ascii="Calibri" w:hAnsi="Calibri" w:cs="Calibri"/>
        </w:rPr>
        <w:footnoteReference w:id="12"/>
      </w:r>
    </w:p>
    <w:p w14:paraId="70CA009A" w14:textId="36371468" w:rsidR="00B21C07" w:rsidRPr="008D1FD3" w:rsidRDefault="00D82377" w:rsidP="008A1C9A">
      <w:pPr>
        <w:spacing w:line="480" w:lineRule="auto"/>
        <w:jc w:val="both"/>
        <w:rPr>
          <w:rFonts w:ascii="Calibri" w:hAnsi="Calibri" w:cs="Calibri"/>
        </w:rPr>
      </w:pPr>
      <w:r w:rsidRPr="008D1FD3">
        <w:rPr>
          <w:rFonts w:ascii="Calibri" w:hAnsi="Calibri" w:cs="Calibri"/>
        </w:rPr>
        <w:lastRenderedPageBreak/>
        <w:t>This</w:t>
      </w:r>
      <w:r w:rsidR="00B21C07" w:rsidRPr="008D1FD3">
        <w:rPr>
          <w:rFonts w:ascii="Calibri" w:hAnsi="Calibri" w:cs="Calibri"/>
        </w:rPr>
        <w:t xml:space="preserve"> has probably two main reasons: First, the surrounding sentences contain relevant information </w:t>
      </w:r>
      <w:r w:rsidR="001B27E4" w:rsidRPr="008D1FD3">
        <w:rPr>
          <w:rFonts w:ascii="Calibri" w:hAnsi="Calibri" w:cs="Calibri"/>
        </w:rPr>
        <w:t xml:space="preserve">for the classifier </w:t>
      </w:r>
      <w:r w:rsidR="00B21C07" w:rsidRPr="008D1FD3">
        <w:rPr>
          <w:rFonts w:ascii="Calibri" w:hAnsi="Calibri" w:cs="Calibri"/>
        </w:rPr>
        <w:t>to contextualise the target sentence. Human</w:t>
      </w:r>
      <w:r w:rsidRPr="008D1FD3">
        <w:rPr>
          <w:rFonts w:ascii="Calibri" w:hAnsi="Calibri" w:cs="Calibri"/>
        </w:rPr>
        <w:t>s</w:t>
      </w:r>
      <w:r w:rsidR="00B21C07" w:rsidRPr="008D1FD3">
        <w:rPr>
          <w:rFonts w:ascii="Calibri" w:hAnsi="Calibri" w:cs="Calibri"/>
        </w:rPr>
        <w:t xml:space="preserve"> also annotated each sentence after reading its context and instead of isolated strings. Second, we find that </w:t>
      </w:r>
      <w:r w:rsidR="002D1A01" w:rsidRPr="008D1FD3">
        <w:rPr>
          <w:rFonts w:ascii="Calibri" w:hAnsi="Calibri" w:cs="Calibri"/>
        </w:rPr>
        <w:t xml:space="preserve">especially </w:t>
      </w:r>
      <w:r w:rsidRPr="008D1FD3">
        <w:rPr>
          <w:rFonts w:ascii="Calibri" w:hAnsi="Calibri" w:cs="Calibri"/>
        </w:rPr>
        <w:t>for</w:t>
      </w:r>
      <w:r w:rsidR="002D1A01" w:rsidRPr="008D1FD3">
        <w:rPr>
          <w:rFonts w:ascii="Calibri" w:hAnsi="Calibri" w:cs="Calibri"/>
        </w:rPr>
        <w:t xml:space="preserve"> the </w:t>
      </w:r>
      <w:r w:rsidR="00B21C07" w:rsidRPr="008D1FD3">
        <w:rPr>
          <w:rFonts w:ascii="Calibri" w:hAnsi="Calibri" w:cs="Calibri"/>
        </w:rPr>
        <w:t xml:space="preserve">CAP-SotU </w:t>
      </w:r>
      <w:r w:rsidR="001B27E4" w:rsidRPr="008D1FD3">
        <w:rPr>
          <w:rFonts w:ascii="Calibri" w:hAnsi="Calibri" w:cs="Calibri"/>
        </w:rPr>
        <w:t xml:space="preserve">datasets it is also simply statistically likely that the surrounding sentences have the same class as the target sentence. </w:t>
      </w:r>
      <w:r w:rsidR="002D1A01" w:rsidRPr="008D1FD3">
        <w:rPr>
          <w:rFonts w:ascii="Calibri" w:hAnsi="Calibri" w:cs="Calibri"/>
        </w:rPr>
        <w:t xml:space="preserve">Including the surrounding sentences </w:t>
      </w:r>
      <w:r w:rsidRPr="008D1FD3">
        <w:rPr>
          <w:rFonts w:ascii="Calibri" w:hAnsi="Calibri" w:cs="Calibri"/>
        </w:rPr>
        <w:t>can therefore also be an effective means for data augmentation</w:t>
      </w:r>
      <w:r w:rsidR="00C21935" w:rsidRPr="008D1FD3">
        <w:rPr>
          <w:rFonts w:ascii="Calibri" w:hAnsi="Calibri" w:cs="Calibri"/>
        </w:rPr>
        <w:t xml:space="preserve">, depending on the dataset and task. This method needs to be used carefully though, as researchers need to make sure that context sentences are not used in both the training and test dataset. We implemented the train-test-split for these datasets on the document level instead of the sentence level.  </w:t>
      </w:r>
    </w:p>
    <w:p w14:paraId="27744453" w14:textId="326DE770" w:rsidR="001B27E4" w:rsidRPr="008D1FD3" w:rsidRDefault="001B27E4" w:rsidP="008A1C9A">
      <w:pPr>
        <w:spacing w:line="480" w:lineRule="auto"/>
        <w:jc w:val="both"/>
        <w:rPr>
          <w:rFonts w:ascii="Calibri" w:hAnsi="Calibri" w:cs="Calibri"/>
        </w:rPr>
      </w:pPr>
    </w:p>
    <w:p w14:paraId="2F635E9F" w14:textId="33E48A04"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2</w:t>
      </w:r>
      <w:r w:rsidRPr="008D1FD3">
        <w:rPr>
          <w:color w:val="000000" w:themeColor="text1"/>
          <w:sz w:val="24"/>
          <w:szCs w:val="24"/>
        </w:rPr>
        <w:fldChar w:fldCharType="end"/>
      </w:r>
      <w:r w:rsidRPr="008D1FD3">
        <w:rPr>
          <w:color w:val="000000" w:themeColor="text1"/>
          <w:sz w:val="24"/>
          <w:szCs w:val="24"/>
        </w:rPr>
        <w:t xml:space="preserve"> - Likelihood of surrounding sentences having the same label as</w:t>
      </w:r>
      <w:r w:rsidR="00310959" w:rsidRPr="008D1FD3">
        <w:rPr>
          <w:color w:val="000000" w:themeColor="text1"/>
          <w:sz w:val="24"/>
          <w:szCs w:val="24"/>
        </w:rPr>
        <w:t xml:space="preserve"> the</w:t>
      </w:r>
      <w:r w:rsidRPr="008D1FD3">
        <w:rPr>
          <w:color w:val="000000" w:themeColor="text1"/>
          <w:sz w:val="24"/>
          <w:szCs w:val="24"/>
        </w:rPr>
        <w:t xml:space="preserve"> target sentence</w:t>
      </w:r>
    </w:p>
    <w:tbl>
      <w:tblPr>
        <w:tblW w:w="0" w:type="auto"/>
        <w:jc w:val="center"/>
        <w:tblCellMar>
          <w:left w:w="0" w:type="dxa"/>
          <w:right w:w="0" w:type="dxa"/>
        </w:tblCellMar>
        <w:tblLook w:val="04A0" w:firstRow="1" w:lastRow="0" w:firstColumn="1" w:lastColumn="0" w:noHBand="0" w:noVBand="1"/>
      </w:tblPr>
      <w:tblGrid>
        <w:gridCol w:w="3887"/>
        <w:gridCol w:w="1642"/>
        <w:gridCol w:w="1701"/>
      </w:tblGrid>
      <w:tr w:rsidR="002D1A01" w:rsidRPr="008D1FD3" w14:paraId="395BEC58"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A292C3" w14:textId="4FEAA6CC" w:rsidR="002D1A01" w:rsidRPr="008D1FD3" w:rsidRDefault="002D1A01" w:rsidP="00297CCE">
            <w:pPr>
              <w:jc w:val="both"/>
              <w:rPr>
                <w:rFonts w:ascii="Calibri" w:hAnsi="Calibri" w:cs="Calibri"/>
              </w:rPr>
            </w:pPr>
          </w:p>
        </w:tc>
        <w:tc>
          <w:tcPr>
            <w:tcW w:w="16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E50586" w14:textId="2FC23E80" w:rsidR="002D1A01" w:rsidRPr="008D1FD3" w:rsidRDefault="002D1A01" w:rsidP="00297CCE">
            <w:pPr>
              <w:jc w:val="both"/>
              <w:rPr>
                <w:rFonts w:ascii="Calibri" w:hAnsi="Calibri" w:cs="Calibri"/>
                <w:lang w:val="en-US"/>
              </w:rPr>
            </w:pPr>
            <w:r w:rsidRPr="008D1FD3">
              <w:rPr>
                <w:rFonts w:ascii="Calibri" w:hAnsi="Calibri" w:cs="Calibri"/>
                <w:b/>
                <w:bCs/>
                <w:lang w:val="en-US"/>
              </w:rPr>
              <w:t>CAP-</w:t>
            </w:r>
            <w:proofErr w:type="spellStart"/>
            <w:r w:rsidRPr="008D1FD3">
              <w:rPr>
                <w:rFonts w:ascii="Calibri" w:hAnsi="Calibri" w:cs="Calibri"/>
                <w:b/>
                <w:bCs/>
                <w:lang w:val="en-US"/>
              </w:rPr>
              <w:t>SotU</w:t>
            </w:r>
            <w:proofErr w:type="spellEnd"/>
          </w:p>
        </w:tc>
        <w:tc>
          <w:tcPr>
            <w:tcW w:w="17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11D8D7" w14:textId="466C09CD" w:rsidR="002D1A01" w:rsidRPr="008D1FD3" w:rsidRDefault="002D1A01" w:rsidP="00297CCE">
            <w:pPr>
              <w:jc w:val="both"/>
              <w:rPr>
                <w:rFonts w:ascii="Calibri" w:hAnsi="Calibri" w:cs="Calibri"/>
                <w:lang w:val="en-US"/>
              </w:rPr>
            </w:pPr>
            <w:r w:rsidRPr="008D1FD3">
              <w:rPr>
                <w:rFonts w:ascii="Calibri" w:hAnsi="Calibri" w:cs="Calibri"/>
                <w:b/>
                <w:bCs/>
                <w:lang w:val="en-US"/>
              </w:rPr>
              <w:t>Manifesto-8</w:t>
            </w:r>
          </w:p>
        </w:tc>
      </w:tr>
      <w:tr w:rsidR="002D1A01" w:rsidRPr="008D1FD3" w14:paraId="40B13E53" w14:textId="77777777" w:rsidTr="002D1A01">
        <w:trPr>
          <w:trHeight w:val="180"/>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86C5BC" w14:textId="4B448C11" w:rsidR="002D1A01" w:rsidRPr="008D1FD3" w:rsidRDefault="002D1A01" w:rsidP="00297CCE">
            <w:pPr>
              <w:jc w:val="both"/>
              <w:rPr>
                <w:rFonts w:ascii="Calibri" w:hAnsi="Calibri" w:cs="Calibri"/>
                <w:lang w:val="en-US"/>
              </w:rPr>
            </w:pPr>
            <w:r w:rsidRPr="008D1FD3">
              <w:rPr>
                <w:rFonts w:ascii="Calibri" w:hAnsi="Calibri" w:cs="Calibri"/>
                <w:lang w:val="en-US"/>
              </w:rPr>
              <w:t>Preceding sentence has same label</w:t>
            </w:r>
            <w:r w:rsidR="00297CCE" w:rsidRPr="008D1FD3">
              <w:rPr>
                <w:rFonts w:ascii="Calibri" w:hAnsi="Calibri" w:cs="Calibri"/>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5C8800" w14:textId="23087621" w:rsidR="002D1A01" w:rsidRPr="008D1FD3" w:rsidRDefault="002D1A01" w:rsidP="00297CCE">
            <w:pPr>
              <w:jc w:val="both"/>
              <w:rPr>
                <w:rFonts w:ascii="Calibri" w:hAnsi="Calibri" w:cs="Calibri"/>
                <w:lang w:val="en-US"/>
              </w:rPr>
            </w:pPr>
            <w:r w:rsidRPr="008D1FD3">
              <w:rPr>
                <w:rFonts w:ascii="Calibri" w:hAnsi="Calibri" w:cs="Calibri"/>
                <w:lang w:val="en-US"/>
              </w:rPr>
              <w:t>75.4%</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DA4583" w14:textId="41B2ABF1" w:rsidR="002D1A01" w:rsidRPr="008D1FD3" w:rsidRDefault="002D1A01" w:rsidP="00297CCE">
            <w:pPr>
              <w:jc w:val="both"/>
              <w:rPr>
                <w:rFonts w:ascii="Calibri" w:hAnsi="Calibri" w:cs="Calibri"/>
                <w:lang w:val="en-US"/>
              </w:rPr>
            </w:pPr>
            <w:r w:rsidRPr="008D1FD3">
              <w:rPr>
                <w:rFonts w:ascii="Calibri" w:hAnsi="Calibri" w:cs="Calibri"/>
                <w:lang w:val="en-US"/>
              </w:rPr>
              <w:t>57.4%</w:t>
            </w:r>
          </w:p>
        </w:tc>
      </w:tr>
      <w:tr w:rsidR="002D1A01" w:rsidRPr="008D1FD3" w14:paraId="01A90647"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0D6BC" w14:textId="3A2B0D32" w:rsidR="002D1A01" w:rsidRPr="008D1FD3" w:rsidRDefault="002D1A01" w:rsidP="00297CCE">
            <w:pPr>
              <w:jc w:val="both"/>
              <w:rPr>
                <w:rFonts w:ascii="Calibri" w:hAnsi="Calibri" w:cs="Calibri"/>
              </w:rPr>
            </w:pPr>
            <w:r w:rsidRPr="008D1FD3">
              <w:rPr>
                <w:rFonts w:ascii="Calibri" w:hAnsi="Calibri" w:cs="Calibri"/>
                <w:lang w:val="en-US"/>
              </w:rPr>
              <w:t>Following sentence has same label</w:t>
            </w:r>
            <w:r w:rsidR="00297CCE" w:rsidRPr="008D1FD3">
              <w:rPr>
                <w:rFonts w:ascii="Calibri" w:hAnsi="Calibri" w:cs="Calibri"/>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AC94F" w14:textId="025B822A" w:rsidR="002D1A01" w:rsidRPr="008D1FD3" w:rsidRDefault="002D1A01" w:rsidP="00297CCE">
            <w:pPr>
              <w:jc w:val="both"/>
              <w:rPr>
                <w:rFonts w:ascii="Calibri" w:hAnsi="Calibri" w:cs="Calibri"/>
                <w:lang w:val="en-US"/>
              </w:rPr>
            </w:pPr>
            <w:r w:rsidRPr="008D1FD3">
              <w:rPr>
                <w:rFonts w:ascii="Calibri" w:hAnsi="Calibri" w:cs="Calibri"/>
                <w:lang w:val="en-US"/>
              </w:rPr>
              <w:t>75.5%</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99B77" w14:textId="3F07E094" w:rsidR="002D1A01" w:rsidRPr="008D1FD3" w:rsidRDefault="002D1A01" w:rsidP="00297CCE">
            <w:pPr>
              <w:jc w:val="both"/>
              <w:rPr>
                <w:rFonts w:ascii="Calibri" w:hAnsi="Calibri" w:cs="Calibri"/>
                <w:lang w:val="en-US"/>
              </w:rPr>
            </w:pPr>
            <w:r w:rsidRPr="008D1FD3">
              <w:rPr>
                <w:rFonts w:ascii="Calibri" w:hAnsi="Calibri" w:cs="Calibri"/>
                <w:lang w:val="en-US"/>
              </w:rPr>
              <w:t>57.4%</w:t>
            </w:r>
          </w:p>
        </w:tc>
      </w:tr>
    </w:tbl>
    <w:p w14:paraId="06745F45" w14:textId="7A4E4BBC" w:rsidR="00CB6E68" w:rsidRPr="008D1FD3" w:rsidRDefault="00CB6E68" w:rsidP="008A1C9A">
      <w:pPr>
        <w:spacing w:line="480" w:lineRule="auto"/>
        <w:jc w:val="both"/>
        <w:rPr>
          <w:rFonts w:ascii="Calibri" w:hAnsi="Calibri" w:cs="Calibri"/>
        </w:rPr>
      </w:pPr>
    </w:p>
    <w:p w14:paraId="28BC631C" w14:textId="77777777" w:rsidR="00310959" w:rsidRPr="008D1FD3" w:rsidRDefault="00310959" w:rsidP="008A1C9A">
      <w:pPr>
        <w:spacing w:line="480" w:lineRule="auto"/>
        <w:jc w:val="both"/>
        <w:rPr>
          <w:rFonts w:ascii="Calibri" w:hAnsi="Calibri" w:cs="Calibri"/>
        </w:rPr>
      </w:pPr>
    </w:p>
    <w:p w14:paraId="5110033C" w14:textId="00C82F39" w:rsidR="00504509" w:rsidRPr="008D1FD3" w:rsidRDefault="008C31C8" w:rsidP="008A1C9A">
      <w:pPr>
        <w:spacing w:line="480" w:lineRule="auto"/>
        <w:jc w:val="both"/>
        <w:rPr>
          <w:rFonts w:ascii="Calibri" w:hAnsi="Calibri" w:cs="Calibri"/>
          <w:b/>
          <w:bCs/>
          <w:sz w:val="28"/>
          <w:szCs w:val="28"/>
        </w:rPr>
      </w:pPr>
      <w:r w:rsidRPr="008D1FD3">
        <w:rPr>
          <w:rFonts w:ascii="Calibri" w:hAnsi="Calibri" w:cs="Calibri"/>
          <w:b/>
          <w:bCs/>
          <w:sz w:val="28"/>
          <w:szCs w:val="28"/>
        </w:rPr>
        <w:t>Choosing h</w:t>
      </w:r>
      <w:r w:rsidR="005A602F" w:rsidRPr="008D1FD3">
        <w:rPr>
          <w:rFonts w:ascii="Calibri" w:hAnsi="Calibri" w:cs="Calibri"/>
          <w:b/>
          <w:bCs/>
          <w:sz w:val="28"/>
          <w:szCs w:val="28"/>
        </w:rPr>
        <w:t>yperparameter</w:t>
      </w:r>
      <w:r w:rsidRPr="008D1FD3">
        <w:rPr>
          <w:rFonts w:ascii="Calibri" w:hAnsi="Calibri" w:cs="Calibri"/>
          <w:b/>
          <w:bCs/>
          <w:sz w:val="28"/>
          <w:szCs w:val="28"/>
        </w:rPr>
        <w:t>s -</w:t>
      </w:r>
      <w:r w:rsidR="005A602F" w:rsidRPr="008D1FD3">
        <w:rPr>
          <w:rFonts w:ascii="Calibri" w:hAnsi="Calibri" w:cs="Calibri"/>
          <w:b/>
          <w:bCs/>
          <w:sz w:val="28"/>
          <w:szCs w:val="28"/>
        </w:rPr>
        <w:t xml:space="preserve"> advice for BERT algorithms</w:t>
      </w:r>
    </w:p>
    <w:p w14:paraId="01C37618" w14:textId="381C0688" w:rsidR="004B4854" w:rsidRPr="008D1FD3" w:rsidRDefault="007D0CF5" w:rsidP="008A1C9A">
      <w:pPr>
        <w:spacing w:line="480" w:lineRule="auto"/>
        <w:jc w:val="both"/>
        <w:rPr>
          <w:rFonts w:ascii="Calibri" w:hAnsi="Calibri" w:cs="Calibri"/>
        </w:rPr>
      </w:pPr>
      <w:r w:rsidRPr="008D1FD3">
        <w:rPr>
          <w:rFonts w:ascii="Calibri" w:hAnsi="Calibri" w:cs="Calibri"/>
        </w:rPr>
        <w:t xml:space="preserve">Choosing the right hyperparameters can be a challenge when starting to work with Transformers like BERT. We therefore provide advice based on extensive experiments. </w:t>
      </w:r>
      <w:r w:rsidR="00237654" w:rsidRPr="008D1FD3">
        <w:rPr>
          <w:rFonts w:ascii="Calibri" w:hAnsi="Calibri" w:cs="Calibri"/>
        </w:rPr>
        <w:t>We first conducted some initial tests, after which</w:t>
      </w:r>
      <w:r w:rsidR="0075190C" w:rsidRPr="008D1FD3">
        <w:rPr>
          <w:rFonts w:ascii="Calibri" w:hAnsi="Calibri" w:cs="Calibri"/>
        </w:rPr>
        <w:t xml:space="preserve"> we discarded </w:t>
      </w:r>
      <w:r w:rsidR="008E340F" w:rsidRPr="008D1FD3">
        <w:rPr>
          <w:rFonts w:ascii="Calibri" w:hAnsi="Calibri" w:cs="Calibri"/>
        </w:rPr>
        <w:t xml:space="preserve">some </w:t>
      </w:r>
      <w:r w:rsidR="0075190C" w:rsidRPr="008D1FD3">
        <w:rPr>
          <w:rFonts w:ascii="Calibri" w:hAnsi="Calibri" w:cs="Calibri"/>
        </w:rPr>
        <w:t>hyperparameters such as learning rate warm up, learning rate decay,</w:t>
      </w:r>
      <w:r w:rsidRPr="008D1FD3">
        <w:rPr>
          <w:rFonts w:ascii="Calibri" w:hAnsi="Calibri" w:cs="Calibri"/>
        </w:rPr>
        <w:t xml:space="preserve"> or</w:t>
      </w:r>
      <w:r w:rsidR="0075190C" w:rsidRPr="008D1FD3">
        <w:rPr>
          <w:rFonts w:ascii="Calibri" w:hAnsi="Calibri" w:cs="Calibri"/>
        </w:rPr>
        <w:t xml:space="preserve"> dropout </w:t>
      </w:r>
      <w:r w:rsidRPr="008D1FD3">
        <w:rPr>
          <w:rFonts w:ascii="Calibri" w:hAnsi="Calibri" w:cs="Calibri"/>
        </w:rPr>
        <w:t>as we did not notice relevant impacts on performance</w:t>
      </w:r>
      <w:r w:rsidR="00237654" w:rsidRPr="008D1FD3">
        <w:rPr>
          <w:rFonts w:ascii="Calibri" w:hAnsi="Calibri" w:cs="Calibri"/>
        </w:rPr>
        <w:t xml:space="preserve">. We then </w:t>
      </w:r>
      <w:r w:rsidR="0075190C" w:rsidRPr="008D1FD3">
        <w:rPr>
          <w:rFonts w:ascii="Calibri" w:hAnsi="Calibri" w:cs="Calibri"/>
        </w:rPr>
        <w:t xml:space="preserve">focussed </w:t>
      </w:r>
      <w:r w:rsidRPr="008D1FD3">
        <w:rPr>
          <w:rFonts w:ascii="Calibri" w:hAnsi="Calibri" w:cs="Calibri"/>
        </w:rPr>
        <w:t>our extensive hyperparameter search on</w:t>
      </w:r>
      <w:r w:rsidR="0075190C" w:rsidRPr="008D1FD3">
        <w:rPr>
          <w:rFonts w:ascii="Calibri" w:hAnsi="Calibri" w:cs="Calibri"/>
        </w:rPr>
        <w:t xml:space="preserve"> three main hyperparameters: Learning rate, </w:t>
      </w:r>
      <w:r w:rsidR="00EC0D81" w:rsidRPr="008D1FD3">
        <w:rPr>
          <w:rFonts w:ascii="Calibri" w:hAnsi="Calibri" w:cs="Calibri"/>
        </w:rPr>
        <w:t>epochs,</w:t>
      </w:r>
      <w:r w:rsidR="0075190C" w:rsidRPr="008D1FD3">
        <w:rPr>
          <w:rFonts w:ascii="Calibri" w:hAnsi="Calibri" w:cs="Calibri"/>
        </w:rPr>
        <w:t xml:space="preserve"> and batch size. </w:t>
      </w:r>
      <w:r w:rsidR="00855D25" w:rsidRPr="008D1FD3">
        <w:rPr>
          <w:rFonts w:ascii="Calibri" w:hAnsi="Calibri" w:cs="Calibri"/>
        </w:rPr>
        <w:t xml:space="preserve">The following advice is based on our </w:t>
      </w:r>
      <w:r w:rsidR="00855D25" w:rsidRPr="008D1FD3">
        <w:rPr>
          <w:rFonts w:ascii="Calibri" w:hAnsi="Calibri" w:cs="Calibri"/>
        </w:rPr>
        <w:lastRenderedPageBreak/>
        <w:t xml:space="preserve">experience and </w:t>
      </w:r>
      <w:r w:rsidR="008E340F" w:rsidRPr="008D1FD3">
        <w:rPr>
          <w:rFonts w:ascii="Calibri" w:hAnsi="Calibri" w:cs="Calibri"/>
        </w:rPr>
        <w:t>on</w:t>
      </w:r>
      <w:r w:rsidR="00855D25" w:rsidRPr="008D1FD3">
        <w:rPr>
          <w:rFonts w:ascii="Calibri" w:hAnsi="Calibri" w:cs="Calibri"/>
        </w:rPr>
        <w:t xml:space="preserve"> the hyperparameter importance scores created by the Optuna library (see tables below). </w:t>
      </w:r>
    </w:p>
    <w:p w14:paraId="548817C9" w14:textId="3A749EE3" w:rsidR="004B4854" w:rsidRPr="008D1FD3" w:rsidRDefault="007D0CF5" w:rsidP="004B4854">
      <w:pPr>
        <w:pStyle w:val="ListParagraph"/>
        <w:numPr>
          <w:ilvl w:val="0"/>
          <w:numId w:val="6"/>
        </w:numPr>
        <w:spacing w:line="480" w:lineRule="auto"/>
        <w:jc w:val="both"/>
      </w:pPr>
      <w:r w:rsidRPr="008D1FD3">
        <w:t xml:space="preserve">One </w:t>
      </w:r>
      <w:r w:rsidRPr="008D1FD3">
        <w:rPr>
          <w:b/>
          <w:bCs/>
        </w:rPr>
        <w:t>epoch</w:t>
      </w:r>
      <w:r w:rsidRPr="008D1FD3">
        <w:t xml:space="preserve"> is one iteration over the entire training dataset.</w:t>
      </w:r>
      <w:r w:rsidR="0085709A" w:rsidRPr="008D1FD3">
        <w:t xml:space="preserve"> </w:t>
      </w:r>
      <w:r w:rsidR="00FB1149" w:rsidRPr="008D1FD3">
        <w:t>More epochs enable to algorithm to learn more from the dataset, while too many epochs risk overfitting to the specific training set and reducing performance on holdout test sets</w:t>
      </w:r>
      <w:r w:rsidRPr="008D1FD3">
        <w:t xml:space="preserve">. </w:t>
      </w:r>
      <w:r w:rsidR="004B4854" w:rsidRPr="008D1FD3">
        <w:t>With larger datasets, BERT is normally only train</w:t>
      </w:r>
      <w:r w:rsidR="008E340F" w:rsidRPr="008D1FD3">
        <w:t>ed</w:t>
      </w:r>
      <w:r w:rsidR="004B4854" w:rsidRPr="008D1FD3">
        <w:t xml:space="preserve"> for up to 10 epochs. We noticed, however, that performance</w:t>
      </w:r>
      <w:r w:rsidR="003C2ACF" w:rsidRPr="008D1FD3">
        <w:t xml:space="preserve"> continued increasing with very high epochs, especially for smaller sample sizes. </w:t>
      </w:r>
      <w:r w:rsidR="00FB1149" w:rsidRPr="008D1FD3">
        <w:t xml:space="preserve">We therefore tested epochs in the range of {30, 100} for BERT-base and </w:t>
      </w:r>
      <w:r w:rsidR="00AF5C66" w:rsidRPr="008D1FD3">
        <w:t>up to 36</w:t>
      </w:r>
      <w:r w:rsidR="00FB1149" w:rsidRPr="008D1FD3">
        <w:t xml:space="preserve"> for BERT-NLI as BERT-NLI does not need to learn the task from scratch. </w:t>
      </w:r>
      <w:r w:rsidR="003C2ACF" w:rsidRPr="008D1FD3">
        <w:t xml:space="preserve">Our experiments show that </w:t>
      </w:r>
      <w:r w:rsidR="00FB1149" w:rsidRPr="008D1FD3">
        <w:t>many</w:t>
      </w:r>
      <w:r w:rsidR="003C2ACF" w:rsidRPr="008D1FD3">
        <w:t xml:space="preserve"> epochs </w:t>
      </w:r>
      <w:r w:rsidR="00EC0D81" w:rsidRPr="008D1FD3">
        <w:t xml:space="preserve">can </w:t>
      </w:r>
      <w:r w:rsidR="003C2ACF" w:rsidRPr="008D1FD3">
        <w:t>still increase performance.</w:t>
      </w:r>
      <w:r w:rsidR="00FB1149" w:rsidRPr="008D1FD3">
        <w:t xml:space="preserve"> Very high numbers of epochs cost</w:t>
      </w:r>
      <w:r w:rsidR="00EC0D81" w:rsidRPr="008D1FD3">
        <w:t>, however,</w:t>
      </w:r>
      <w:r w:rsidR="00FB1149" w:rsidRPr="008D1FD3">
        <w:t xml:space="preserve"> more computation </w:t>
      </w:r>
      <w:r w:rsidR="00EC0D81" w:rsidRPr="008D1FD3">
        <w:t>and</w:t>
      </w:r>
      <w:r w:rsidR="00FB1149" w:rsidRPr="008D1FD3">
        <w:t xml:space="preserve"> </w:t>
      </w:r>
      <w:r w:rsidR="00EC0D81" w:rsidRPr="008D1FD3">
        <w:t>improvements are only marginal</w:t>
      </w:r>
      <w:r w:rsidR="00FB1149" w:rsidRPr="008D1FD3">
        <w:t xml:space="preserve">. </w:t>
      </w:r>
      <w:r w:rsidR="00EC0D81" w:rsidRPr="008D1FD3">
        <w:rPr>
          <w:u w:val="single"/>
        </w:rPr>
        <w:t>As lower epochs also led to optimal hyperparameters for several datasets, we recommend training for up to 40 epochs for data sizes smaller than 10000.</w:t>
      </w:r>
      <w:r w:rsidR="00DF55CA" w:rsidRPr="008D1FD3">
        <w:t xml:space="preserve"> For BERT-NLI, less epochs also lead to good performance. </w:t>
      </w:r>
      <w:r w:rsidR="00D956E1" w:rsidRPr="008D1FD3">
        <w:t xml:space="preserve">For datasets larger than 10000, less than 10 epochs can be used. </w:t>
      </w:r>
    </w:p>
    <w:p w14:paraId="5F8B0142" w14:textId="03CDE6DB" w:rsidR="004B4854" w:rsidRPr="008D1FD3" w:rsidRDefault="007D0CF5" w:rsidP="00420A93">
      <w:pPr>
        <w:pStyle w:val="ListParagraph"/>
        <w:numPr>
          <w:ilvl w:val="0"/>
          <w:numId w:val="6"/>
        </w:numPr>
        <w:spacing w:line="480" w:lineRule="auto"/>
        <w:jc w:val="both"/>
      </w:pPr>
      <w:r w:rsidRPr="008D1FD3">
        <w:t xml:space="preserve">The </w:t>
      </w:r>
      <w:r w:rsidRPr="008D1FD3">
        <w:rPr>
          <w:b/>
          <w:bCs/>
        </w:rPr>
        <w:t>batch size</w:t>
      </w:r>
      <w:r w:rsidRPr="008D1FD3">
        <w:t xml:space="preserve"> determines the number of annotated texts the algorithm sees until </w:t>
      </w:r>
      <w:r w:rsidR="008E340F" w:rsidRPr="008D1FD3">
        <w:t>its internal parameters are updated</w:t>
      </w:r>
      <w:r w:rsidRPr="008D1FD3">
        <w:t xml:space="preserve">. </w:t>
      </w:r>
      <w:r w:rsidR="0084235C" w:rsidRPr="008D1FD3">
        <w:t xml:space="preserve">With a batch size of 16, the algorithm sees 16 annotated texts before it updates its parameters to ‘learn’ from these texts (one </w:t>
      </w:r>
      <w:r w:rsidR="008E340F" w:rsidRPr="008D1FD3">
        <w:t>‘</w:t>
      </w:r>
      <w:r w:rsidR="0084235C" w:rsidRPr="008D1FD3">
        <w:t>training step’)</w:t>
      </w:r>
      <w:r w:rsidRPr="008D1FD3">
        <w:t xml:space="preserve">. </w:t>
      </w:r>
      <w:r w:rsidR="00DC20A2" w:rsidRPr="008D1FD3">
        <w:t>Overall, t</w:t>
      </w:r>
      <w:r w:rsidR="00EC0D81" w:rsidRPr="008D1FD3">
        <w:t xml:space="preserve">he batch size did not have </w:t>
      </w:r>
      <w:r w:rsidR="00A12885" w:rsidRPr="008D1FD3">
        <w:t>a very important</w:t>
      </w:r>
      <w:r w:rsidR="00DC20A2" w:rsidRPr="008D1FD3">
        <w:t xml:space="preserve"> </w:t>
      </w:r>
      <w:r w:rsidR="00EC0D81" w:rsidRPr="008D1FD3">
        <w:t xml:space="preserve">impact of performance. Based on our experience, </w:t>
      </w:r>
      <w:r w:rsidR="003A50EA" w:rsidRPr="008D1FD3">
        <w:t>we recommend the following: If the dataset is very small (around 100), a smaller batch size</w:t>
      </w:r>
      <w:r w:rsidR="00DC20A2" w:rsidRPr="008D1FD3">
        <w:t xml:space="preserve"> (8</w:t>
      </w:r>
      <w:r w:rsidR="00A12885" w:rsidRPr="008D1FD3">
        <w:t xml:space="preserve"> or 16</w:t>
      </w:r>
      <w:r w:rsidR="00DC20A2" w:rsidRPr="008D1FD3">
        <w:t>)</w:t>
      </w:r>
      <w:r w:rsidR="003A50EA" w:rsidRPr="008D1FD3">
        <w:t xml:space="preserve"> can be helpful to ensure </w:t>
      </w:r>
      <w:r w:rsidR="00A12885" w:rsidRPr="008D1FD3">
        <w:t>enough</w:t>
      </w:r>
      <w:r w:rsidR="003A50EA" w:rsidRPr="008D1FD3">
        <w:t xml:space="preserve"> batches. </w:t>
      </w:r>
      <w:r w:rsidR="00DC20A2" w:rsidRPr="008D1FD3">
        <w:t xml:space="preserve">If the dataset gets larger, the importance of batch size seems to diminish. </w:t>
      </w:r>
      <w:r w:rsidR="00855D25" w:rsidRPr="008D1FD3">
        <w:t xml:space="preserve">Advantages of higher batch sizes are increases in computational speed and an increased likelihood that a batch includes smaller classes for imbalanced datasets. </w:t>
      </w:r>
      <w:r w:rsidR="00855D25" w:rsidRPr="008D1FD3">
        <w:rPr>
          <w:u w:val="single"/>
        </w:rPr>
        <w:t>O</w:t>
      </w:r>
      <w:r w:rsidR="00DC20A2" w:rsidRPr="008D1FD3">
        <w:rPr>
          <w:u w:val="single"/>
        </w:rPr>
        <w:t>ur general recommendation is</w:t>
      </w:r>
      <w:r w:rsidR="00855D25" w:rsidRPr="008D1FD3">
        <w:rPr>
          <w:u w:val="single"/>
        </w:rPr>
        <w:t xml:space="preserve"> therefore</w:t>
      </w:r>
      <w:r w:rsidR="00DC20A2" w:rsidRPr="008D1FD3">
        <w:rPr>
          <w:u w:val="single"/>
        </w:rPr>
        <w:t xml:space="preserve"> to use larger batch sizes (16 or 32)</w:t>
      </w:r>
      <w:r w:rsidR="00855D25" w:rsidRPr="008D1FD3">
        <w:rPr>
          <w:u w:val="single"/>
        </w:rPr>
        <w:t xml:space="preserve"> especially as dataset size grows</w:t>
      </w:r>
      <w:r w:rsidR="00DC20A2" w:rsidRPr="008D1FD3">
        <w:rPr>
          <w:u w:val="single"/>
        </w:rPr>
        <w:t xml:space="preserve"> </w:t>
      </w:r>
      <w:r w:rsidR="00855D25" w:rsidRPr="008D1FD3">
        <w:rPr>
          <w:u w:val="single"/>
        </w:rPr>
        <w:t xml:space="preserve">and </w:t>
      </w:r>
      <w:r w:rsidR="00DC20A2" w:rsidRPr="008D1FD3">
        <w:rPr>
          <w:u w:val="single"/>
        </w:rPr>
        <w:t>if GPU memory permits.</w:t>
      </w:r>
      <w:r w:rsidR="00DC20A2" w:rsidRPr="008D1FD3">
        <w:t xml:space="preserve"> </w:t>
      </w:r>
    </w:p>
    <w:p w14:paraId="0ADA1270" w14:textId="0FCEA59B" w:rsidR="005A602F" w:rsidRPr="008D1FD3" w:rsidRDefault="00855D25" w:rsidP="004B4854">
      <w:pPr>
        <w:pStyle w:val="ListParagraph"/>
        <w:numPr>
          <w:ilvl w:val="0"/>
          <w:numId w:val="6"/>
        </w:numPr>
        <w:spacing w:line="480" w:lineRule="auto"/>
        <w:jc w:val="both"/>
      </w:pPr>
      <w:r w:rsidRPr="008D1FD3">
        <w:lastRenderedPageBreak/>
        <w:t xml:space="preserve">The </w:t>
      </w:r>
      <w:r w:rsidRPr="008D1FD3">
        <w:rPr>
          <w:b/>
          <w:bCs/>
        </w:rPr>
        <w:t>learning rate</w:t>
      </w:r>
      <w:r w:rsidRPr="008D1FD3">
        <w:t xml:space="preserve"> is the most important hyperparameter. It</w:t>
      </w:r>
      <w:r w:rsidR="007D0CF5" w:rsidRPr="008D1FD3">
        <w:t xml:space="preserve"> determines how strongly the algorithm’s parameters are updated </w:t>
      </w:r>
      <w:r w:rsidR="004B4854" w:rsidRPr="008D1FD3">
        <w:t>with</w:t>
      </w:r>
      <w:r w:rsidR="007D0CF5" w:rsidRPr="008D1FD3">
        <w:t xml:space="preserve"> each </w:t>
      </w:r>
      <w:r w:rsidR="0084235C" w:rsidRPr="008D1FD3">
        <w:t xml:space="preserve">batch. With a high learning rate, the parameters are updated strongly </w:t>
      </w:r>
      <w:r w:rsidR="00F11F5A" w:rsidRPr="008D1FD3">
        <w:t>with</w:t>
      </w:r>
      <w:r w:rsidR="0084235C" w:rsidRPr="008D1FD3">
        <w:t xml:space="preserve"> each batch, risking overfitting to batches. With a low learning rate, the parameters are only updated a little, risking that the algorithm does not ‘learn</w:t>
      </w:r>
      <w:r w:rsidR="004B4854" w:rsidRPr="008D1FD3">
        <w:t>’</w:t>
      </w:r>
      <w:r w:rsidR="0084235C" w:rsidRPr="008D1FD3">
        <w:t xml:space="preserve"> enough.</w:t>
      </w:r>
      <w:r w:rsidRPr="008D1FD3">
        <w:t xml:space="preserve"> We tested learning rates </w:t>
      </w:r>
      <w:r w:rsidR="00D838D1" w:rsidRPr="008D1FD3">
        <w:t xml:space="preserve">mostly </w:t>
      </w:r>
      <w:r w:rsidRPr="008D1FD3">
        <w:t xml:space="preserve">in the range of </w:t>
      </w:r>
      <w:r w:rsidR="00D838D1" w:rsidRPr="008D1FD3">
        <w:t xml:space="preserve">{1e-7, 9e-4}. We find that the optimal learning rate is mostly close to standard learning rates of around 2e-5 which is also recommended in </w:t>
      </w:r>
      <w:r w:rsidR="00D838D1" w:rsidRPr="008D1FD3">
        <w:fldChar w:fldCharType="begin"/>
      </w:r>
      <w:r w:rsidR="00D838D1" w:rsidRPr="008D1FD3">
        <w:instrText xml:space="preserve"> ADDIN ZOTERO_ITEM CSL_CITATION {"citationID":"2tY2snh0","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D838D1" w:rsidRPr="008D1FD3">
        <w:fldChar w:fldCharType="separate"/>
      </w:r>
      <w:r w:rsidR="00D838D1" w:rsidRPr="008D1FD3">
        <w:rPr>
          <w:noProof/>
        </w:rPr>
        <w:t>(He, Gao, and Chen 2021)</w:t>
      </w:r>
      <w:r w:rsidR="00D838D1" w:rsidRPr="008D1FD3">
        <w:fldChar w:fldCharType="end"/>
      </w:r>
      <w:r w:rsidR="00D838D1" w:rsidRPr="008D1FD3">
        <w:t xml:space="preserve">. We conclude that a hyperparameter search between </w:t>
      </w:r>
      <w:r w:rsidR="00A3287F" w:rsidRPr="008D1FD3">
        <w:t>9</w:t>
      </w:r>
      <w:r w:rsidR="00D838D1" w:rsidRPr="008D1FD3">
        <w:t xml:space="preserve">e-6 to </w:t>
      </w:r>
      <w:r w:rsidR="00A3287F" w:rsidRPr="008D1FD3">
        <w:t>4</w:t>
      </w:r>
      <w:r w:rsidR="00D838D1" w:rsidRPr="008D1FD3">
        <w:t>e-5 is sufficient</w:t>
      </w:r>
      <w:r w:rsidR="00F11F5A" w:rsidRPr="008D1FD3">
        <w:t xml:space="preserve">. In case of limited computational resources, we also assume that choosing a </w:t>
      </w:r>
      <w:r w:rsidR="00F11F5A" w:rsidRPr="008D1FD3">
        <w:rPr>
          <w:u w:val="single"/>
        </w:rPr>
        <w:t xml:space="preserve">default learning rate of 2e-5 will lead to good performance in most cases </w:t>
      </w:r>
      <w:r w:rsidR="00A12885" w:rsidRPr="008D1FD3">
        <w:rPr>
          <w:u w:val="single"/>
        </w:rPr>
        <w:t xml:space="preserve">and </w:t>
      </w:r>
      <w:r w:rsidR="00F11F5A" w:rsidRPr="008D1FD3">
        <w:rPr>
          <w:u w:val="single"/>
        </w:rPr>
        <w:t xml:space="preserve">resources </w:t>
      </w:r>
      <w:r w:rsidR="00A3287F" w:rsidRPr="008D1FD3">
        <w:rPr>
          <w:u w:val="single"/>
        </w:rPr>
        <w:t>for</w:t>
      </w:r>
      <w:r w:rsidR="00F11F5A" w:rsidRPr="008D1FD3">
        <w:rPr>
          <w:u w:val="single"/>
        </w:rPr>
        <w:t xml:space="preserve"> hyperparameter searches can be saved</w:t>
      </w:r>
      <w:r w:rsidR="00F11F5A" w:rsidRPr="008D1FD3">
        <w:t xml:space="preserve">. </w:t>
      </w:r>
    </w:p>
    <w:p w14:paraId="6C525732" w14:textId="53BDD6E1" w:rsidR="00A3287F" w:rsidRPr="008D1FD3" w:rsidRDefault="00196FEB" w:rsidP="00A3287F">
      <w:pPr>
        <w:pStyle w:val="ListParagraph"/>
        <w:numPr>
          <w:ilvl w:val="0"/>
          <w:numId w:val="6"/>
        </w:numPr>
        <w:spacing w:line="480" w:lineRule="auto"/>
        <w:jc w:val="both"/>
        <w:sectPr w:rsidR="00A3287F" w:rsidRPr="008D1FD3" w:rsidSect="006842B8">
          <w:pgSz w:w="11900" w:h="16840"/>
          <w:pgMar w:top="1440" w:right="1440" w:bottom="1440" w:left="1440" w:header="708" w:footer="708" w:gutter="0"/>
          <w:cols w:space="720"/>
          <w:docGrid w:linePitch="326"/>
        </w:sectPr>
      </w:pPr>
      <w:r w:rsidRPr="008D1FD3">
        <w:t xml:space="preserve">Note that these findings are only based on experiments with DeBERTaV3-base. Different variants of BERT such as </w:t>
      </w:r>
      <w:proofErr w:type="spellStart"/>
      <w:r w:rsidRPr="008D1FD3">
        <w:t>RoBERTa</w:t>
      </w:r>
      <w:proofErr w:type="spellEnd"/>
      <w:r w:rsidRPr="008D1FD3">
        <w:t xml:space="preserve"> might have different optimal hyperparameters and smaller or larger </w:t>
      </w:r>
      <w:r w:rsidR="00A12885" w:rsidRPr="008D1FD3">
        <w:t>versions</w:t>
      </w:r>
      <w:r w:rsidRPr="008D1FD3">
        <w:t xml:space="preserve"> of the same variant can also require different hyperparameters. </w:t>
      </w:r>
      <w:r w:rsidR="00A12885" w:rsidRPr="008D1FD3">
        <w:rPr>
          <w:u w:val="single"/>
        </w:rPr>
        <w:t>As a rule</w:t>
      </w:r>
      <w:r w:rsidRPr="008D1FD3">
        <w:rPr>
          <w:u w:val="single"/>
        </w:rPr>
        <w:t xml:space="preserve"> of thumb, we recommend using the average hyperparameters recommended in the paper for the respective variant and model size.</w:t>
      </w:r>
      <w:r w:rsidRPr="008D1FD3">
        <w:t xml:space="preserve"> In our experience, this can lead to good performance without </w:t>
      </w:r>
      <w:r w:rsidR="00A3287F" w:rsidRPr="008D1FD3">
        <w:t xml:space="preserve">extensive </w:t>
      </w:r>
      <w:r w:rsidRPr="008D1FD3">
        <w:t>hyperparameter search.</w:t>
      </w:r>
    </w:p>
    <w:p w14:paraId="232E758E" w14:textId="77777777" w:rsidR="005A602F" w:rsidRPr="008D1FD3" w:rsidRDefault="005A602F" w:rsidP="008A1C9A">
      <w:pPr>
        <w:spacing w:line="480" w:lineRule="auto"/>
        <w:jc w:val="both"/>
        <w:rPr>
          <w:rFonts w:ascii="Calibri" w:hAnsi="Calibri" w:cs="Calibri"/>
        </w:rPr>
      </w:pPr>
    </w:p>
    <w:p w14:paraId="756E554E" w14:textId="24E80DA9" w:rsidR="00310959" w:rsidRPr="008D1FD3" w:rsidRDefault="00310959" w:rsidP="00310959">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3</w:t>
      </w:r>
      <w:r w:rsidRPr="008D1FD3">
        <w:rPr>
          <w:color w:val="000000" w:themeColor="text1"/>
          <w:sz w:val="24"/>
          <w:szCs w:val="24"/>
        </w:rPr>
        <w:fldChar w:fldCharType="end"/>
      </w:r>
      <w:r w:rsidRPr="008D1FD3">
        <w:rPr>
          <w:color w:val="000000" w:themeColor="text1"/>
          <w:sz w:val="24"/>
          <w:szCs w:val="24"/>
        </w:rPr>
        <w:t xml:space="preserve"> - Best hyperparameters </w:t>
      </w:r>
      <w:proofErr w:type="spellStart"/>
      <w:r w:rsidRPr="008D1FD3">
        <w:rPr>
          <w:color w:val="000000" w:themeColor="text1"/>
          <w:sz w:val="24"/>
          <w:szCs w:val="24"/>
        </w:rPr>
        <w:t>DeBERTa</w:t>
      </w:r>
      <w:proofErr w:type="spellEnd"/>
      <w:r w:rsidRPr="008D1FD3">
        <w:rPr>
          <w:color w:val="000000" w:themeColor="text1"/>
          <w:sz w:val="24"/>
          <w:szCs w:val="24"/>
        </w:rPr>
        <w:t>-base</w:t>
      </w:r>
    </w:p>
    <w:tbl>
      <w:tblPr>
        <w:tblW w:w="0" w:type="auto"/>
        <w:tblCellMar>
          <w:left w:w="0" w:type="dxa"/>
          <w:right w:w="0" w:type="dxa"/>
        </w:tblCellMar>
        <w:tblLook w:val="04A0" w:firstRow="1" w:lastRow="0" w:firstColumn="1" w:lastColumn="0" w:noHBand="0" w:noVBand="1"/>
      </w:tblPr>
      <w:tblGrid>
        <w:gridCol w:w="1040"/>
        <w:gridCol w:w="639"/>
        <w:gridCol w:w="1719"/>
        <w:gridCol w:w="645"/>
        <w:gridCol w:w="884"/>
        <w:gridCol w:w="1801"/>
        <w:gridCol w:w="1948"/>
        <w:gridCol w:w="1537"/>
        <w:gridCol w:w="1776"/>
        <w:gridCol w:w="1654"/>
      </w:tblGrid>
      <w:tr w:rsidR="00254C5A" w:rsidRPr="008D1FD3" w14:paraId="1BA0038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CE766C1"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dataset</w:t>
            </w:r>
          </w:p>
        </w:tc>
        <w:tc>
          <w:tcPr>
            <w:tcW w:w="6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5DBCB0"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sample</w:t>
            </w:r>
          </w:p>
        </w:tc>
        <w:tc>
          <w:tcPr>
            <w:tcW w:w="171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1C8178"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learning_rate</w:t>
            </w:r>
          </w:p>
        </w:tc>
        <w:tc>
          <w:tcPr>
            <w:tcW w:w="64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FAC67"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epochs</w:t>
            </w:r>
          </w:p>
        </w:tc>
        <w:tc>
          <w:tcPr>
            <w:tcW w:w="88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A5B872"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batch_size</w:t>
            </w:r>
          </w:p>
        </w:tc>
        <w:tc>
          <w:tcPr>
            <w:tcW w:w="18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A1BCC3" w14:textId="25A1C6AF" w:rsidR="00254C5A" w:rsidRPr="008D1FD3" w:rsidRDefault="00254C5A" w:rsidP="006C7B2F">
            <w:pPr>
              <w:rPr>
                <w:rFonts w:ascii="Calibri" w:hAnsi="Calibri" w:cs="Calibri"/>
              </w:rPr>
            </w:pPr>
            <w:r w:rsidRPr="008D1FD3">
              <w:rPr>
                <w:rFonts w:ascii="Calibri" w:hAnsi="Calibri" w:cs="Calibri"/>
                <w:b/>
                <w:bCs/>
                <w:color w:val="000000"/>
                <w:sz w:val="15"/>
                <w:szCs w:val="15"/>
              </w:rPr>
              <w:t>context</w:t>
            </w:r>
          </w:p>
        </w:tc>
        <w:tc>
          <w:tcPr>
            <w:tcW w:w="19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BF21336"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learning_rate_importance</w:t>
            </w:r>
          </w:p>
        </w:tc>
        <w:tc>
          <w:tcPr>
            <w:tcW w:w="153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0D80B7C"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epochs_importance</w:t>
            </w:r>
          </w:p>
        </w:tc>
        <w:tc>
          <w:tcPr>
            <w:tcW w:w="177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B3D5A1B"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batch_size_importance</w:t>
            </w:r>
          </w:p>
        </w:tc>
        <w:tc>
          <w:tcPr>
            <w:tcW w:w="165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B69148" w14:textId="45E6F3BE" w:rsidR="00254C5A" w:rsidRPr="008D1FD3" w:rsidRDefault="009B2DF8" w:rsidP="006C7B2F">
            <w:pPr>
              <w:rPr>
                <w:rFonts w:ascii="Calibri" w:hAnsi="Calibri" w:cs="Calibri"/>
              </w:rPr>
            </w:pPr>
            <w:r w:rsidRPr="008D1FD3">
              <w:rPr>
                <w:rFonts w:ascii="Calibri" w:hAnsi="Calibri" w:cs="Calibri"/>
                <w:b/>
                <w:bCs/>
                <w:color w:val="000000"/>
                <w:sz w:val="15"/>
                <w:szCs w:val="15"/>
                <w:lang w:val="en-US"/>
              </w:rPr>
              <w:t>context</w:t>
            </w:r>
            <w:r w:rsidR="00254C5A" w:rsidRPr="008D1FD3">
              <w:rPr>
                <w:rFonts w:ascii="Calibri" w:hAnsi="Calibri" w:cs="Calibri"/>
                <w:b/>
                <w:bCs/>
                <w:color w:val="000000"/>
                <w:sz w:val="15"/>
                <w:szCs w:val="15"/>
              </w:rPr>
              <w:t>_importance</w:t>
            </w:r>
          </w:p>
        </w:tc>
      </w:tr>
      <w:tr w:rsidR="00254C5A" w:rsidRPr="008D1FD3" w14:paraId="44FB0498" w14:textId="77777777" w:rsidTr="00310959">
        <w:trPr>
          <w:trHeight w:val="180"/>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B3409B" w14:textId="77777777" w:rsidR="00254C5A" w:rsidRPr="008D1FD3" w:rsidRDefault="00254C5A" w:rsidP="006C7B2F">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264DB" w14:textId="77777777" w:rsidR="00254C5A" w:rsidRPr="008D1FD3" w:rsidRDefault="00254C5A" w:rsidP="006C7B2F">
            <w:pPr>
              <w:rPr>
                <w:rFonts w:ascii="Calibri" w:hAnsi="Calibri" w:cs="Calibri"/>
              </w:rPr>
            </w:pPr>
            <w:r w:rsidRPr="008D1FD3">
              <w:rPr>
                <w:rFonts w:ascii="Calibri" w:hAnsi="Calibri" w:cs="Calibri"/>
                <w:color w:val="000000"/>
                <w:sz w:val="15"/>
                <w:szCs w:val="15"/>
              </w:rPr>
              <w:t>5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40AA2" w14:textId="77777777" w:rsidR="00254C5A" w:rsidRPr="008D1FD3" w:rsidRDefault="00254C5A" w:rsidP="006C7B2F">
            <w:pPr>
              <w:rPr>
                <w:rFonts w:ascii="Calibri" w:hAnsi="Calibri" w:cs="Calibri"/>
              </w:rPr>
            </w:pPr>
            <w:r w:rsidRPr="008D1FD3">
              <w:rPr>
                <w:rFonts w:ascii="Calibri" w:hAnsi="Calibri" w:cs="Calibri"/>
                <w:color w:val="000000"/>
                <w:sz w:val="15"/>
                <w:szCs w:val="15"/>
              </w:rPr>
              <w:t>9.47351426808452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8EA53" w14:textId="77777777" w:rsidR="00254C5A" w:rsidRPr="008D1FD3" w:rsidRDefault="00254C5A" w:rsidP="006C7B2F">
            <w:pPr>
              <w:rPr>
                <w:rFonts w:ascii="Calibri" w:hAnsi="Calibri" w:cs="Calibri"/>
              </w:rPr>
            </w:pPr>
            <w:r w:rsidRPr="008D1FD3">
              <w:rPr>
                <w:rFonts w:ascii="Calibri" w:hAnsi="Calibri" w:cs="Calibri"/>
                <w:color w:val="000000"/>
                <w:sz w:val="15"/>
                <w:szCs w:val="15"/>
              </w:rPr>
              <w:t>7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826D90"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B1E703"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D8267" w14:textId="77777777" w:rsidR="00254C5A" w:rsidRPr="008D1FD3" w:rsidRDefault="00254C5A" w:rsidP="006C7B2F">
            <w:pPr>
              <w:rPr>
                <w:rFonts w:ascii="Calibri" w:hAnsi="Calibri" w:cs="Calibri"/>
              </w:rPr>
            </w:pPr>
            <w:r w:rsidRPr="008D1FD3">
              <w:rPr>
                <w:rFonts w:ascii="Calibri" w:hAnsi="Calibri" w:cs="Calibri"/>
                <w:color w:val="000000"/>
                <w:sz w:val="15"/>
                <w:szCs w:val="15"/>
              </w:rPr>
              <w:t>0.7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07061"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ED3E" w14:textId="77777777" w:rsidR="00254C5A" w:rsidRPr="008D1FD3" w:rsidRDefault="00254C5A" w:rsidP="006C7B2F">
            <w:pPr>
              <w:rPr>
                <w:rFonts w:ascii="Calibri" w:hAnsi="Calibri" w:cs="Calibri"/>
              </w:rPr>
            </w:pPr>
            <w:r w:rsidRPr="008D1FD3">
              <w:rPr>
                <w:rFonts w:ascii="Calibri" w:hAnsi="Calibri" w:cs="Calibri"/>
                <w:color w:val="000000"/>
                <w:sz w:val="15"/>
                <w:szCs w:val="15"/>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193E" w14:textId="77777777" w:rsidR="00254C5A" w:rsidRPr="008D1FD3" w:rsidRDefault="00254C5A" w:rsidP="006C7B2F">
            <w:pPr>
              <w:rPr>
                <w:rFonts w:ascii="Calibri" w:hAnsi="Calibri" w:cs="Calibri"/>
                <w:sz w:val="18"/>
                <w:szCs w:val="18"/>
              </w:rPr>
            </w:pPr>
          </w:p>
        </w:tc>
      </w:tr>
      <w:tr w:rsidR="00254C5A" w:rsidRPr="008D1FD3" w14:paraId="43D43451"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C14AE"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252C5" w14:textId="77777777" w:rsidR="00254C5A" w:rsidRPr="008D1FD3" w:rsidRDefault="00254C5A" w:rsidP="006C7B2F">
            <w:pPr>
              <w:rPr>
                <w:rFonts w:ascii="Calibri" w:hAnsi="Calibri" w:cs="Calibri"/>
              </w:rPr>
            </w:pPr>
            <w:r w:rsidRPr="008D1FD3">
              <w:rPr>
                <w:rFonts w:ascii="Calibri" w:hAnsi="Calibri" w:cs="Calibri"/>
                <w:color w:val="000000"/>
                <w:sz w:val="15"/>
                <w:szCs w:val="15"/>
              </w:rPr>
              <w:t>5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1747" w14:textId="77777777" w:rsidR="00254C5A" w:rsidRPr="008D1FD3" w:rsidRDefault="00254C5A" w:rsidP="006C7B2F">
            <w:pPr>
              <w:rPr>
                <w:rFonts w:ascii="Calibri" w:hAnsi="Calibri" w:cs="Calibri"/>
              </w:rPr>
            </w:pPr>
            <w:r w:rsidRPr="008D1FD3">
              <w:rPr>
                <w:rFonts w:ascii="Calibri" w:hAnsi="Calibri" w:cs="Calibri"/>
                <w:color w:val="000000"/>
                <w:sz w:val="15"/>
                <w:szCs w:val="15"/>
              </w:rPr>
              <w:t>1.73691841561119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FABBF"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CBDFD"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18507"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7AB433" w14:textId="77777777" w:rsidR="00254C5A" w:rsidRPr="008D1FD3" w:rsidRDefault="00254C5A" w:rsidP="006C7B2F">
            <w:pPr>
              <w:rPr>
                <w:rFonts w:ascii="Calibri" w:hAnsi="Calibri" w:cs="Calibri"/>
              </w:rPr>
            </w:pPr>
            <w:r w:rsidRPr="008D1FD3">
              <w:rPr>
                <w:rFonts w:ascii="Calibri" w:hAnsi="Calibri" w:cs="Calibri"/>
                <w:color w:val="000000"/>
                <w:sz w:val="15"/>
                <w:szCs w:val="15"/>
              </w:rPr>
              <w:t>0.8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FDD0C"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FEB01" w14:textId="77777777" w:rsidR="00254C5A" w:rsidRPr="008D1FD3" w:rsidRDefault="00254C5A" w:rsidP="006C7B2F">
            <w:pPr>
              <w:rPr>
                <w:rFonts w:ascii="Calibri" w:hAnsi="Calibri" w:cs="Calibri"/>
              </w:rPr>
            </w:pPr>
            <w:r w:rsidRPr="008D1FD3">
              <w:rPr>
                <w:rFonts w:ascii="Calibri" w:hAnsi="Calibri" w:cs="Calibri"/>
                <w:color w:val="000000"/>
                <w:sz w:val="15"/>
                <w:szCs w:val="15"/>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D75070"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r>
      <w:tr w:rsidR="00254C5A" w:rsidRPr="008D1FD3" w14:paraId="3D8F83E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E7DF8B" w14:textId="77777777" w:rsidR="00254C5A" w:rsidRPr="008D1FD3" w:rsidRDefault="00254C5A" w:rsidP="006C7B2F">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7B95A" w14:textId="77777777" w:rsidR="00254C5A" w:rsidRPr="008D1FD3" w:rsidRDefault="00254C5A" w:rsidP="006C7B2F">
            <w:pPr>
              <w:rPr>
                <w:rFonts w:ascii="Calibri" w:hAnsi="Calibri" w:cs="Calibri"/>
              </w:rPr>
            </w:pPr>
            <w:r w:rsidRPr="008D1FD3">
              <w:rPr>
                <w:rFonts w:ascii="Calibri" w:hAnsi="Calibri" w:cs="Calibri"/>
                <w:color w:val="000000"/>
                <w:sz w:val="15"/>
                <w:szCs w:val="15"/>
              </w:rPr>
              <w:t>5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E9413" w14:textId="77777777" w:rsidR="00254C5A" w:rsidRPr="008D1FD3" w:rsidRDefault="00254C5A" w:rsidP="006C7B2F">
            <w:pPr>
              <w:rPr>
                <w:rFonts w:ascii="Calibri" w:hAnsi="Calibri" w:cs="Calibri"/>
              </w:rPr>
            </w:pPr>
            <w:r w:rsidRPr="008D1FD3">
              <w:rPr>
                <w:rFonts w:ascii="Calibri" w:hAnsi="Calibri" w:cs="Calibri"/>
                <w:color w:val="000000"/>
                <w:sz w:val="15"/>
                <w:szCs w:val="15"/>
              </w:rPr>
              <w:t>2.589230079642088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89B4" w14:textId="77777777" w:rsidR="00254C5A" w:rsidRPr="008D1FD3" w:rsidRDefault="00254C5A" w:rsidP="006C7B2F">
            <w:pPr>
              <w:rPr>
                <w:rFonts w:ascii="Calibri" w:hAnsi="Calibri" w:cs="Calibri"/>
              </w:rPr>
            </w:pPr>
            <w:r w:rsidRPr="008D1FD3">
              <w:rPr>
                <w:rFonts w:ascii="Calibri" w:hAnsi="Calibri" w:cs="Calibri"/>
                <w:color w:val="000000"/>
                <w:sz w:val="15"/>
                <w:szCs w:val="15"/>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667FA"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FB464"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38A2B" w14:textId="77777777" w:rsidR="00254C5A" w:rsidRPr="008D1FD3" w:rsidRDefault="00254C5A" w:rsidP="006C7B2F">
            <w:pPr>
              <w:rPr>
                <w:rFonts w:ascii="Calibri" w:hAnsi="Calibri" w:cs="Calibri"/>
              </w:rPr>
            </w:pPr>
            <w:r w:rsidRPr="008D1FD3">
              <w:rPr>
                <w:rFonts w:ascii="Calibri" w:hAnsi="Calibri" w:cs="Calibri"/>
                <w:color w:val="000000"/>
                <w:sz w:val="15"/>
                <w:szCs w:val="15"/>
              </w:rPr>
              <w:t>0.7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88A3D"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BE7F4"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EE5269"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r>
      <w:tr w:rsidR="00254C5A" w:rsidRPr="008D1FD3" w14:paraId="1941D3B9"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526B0"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A16FD" w14:textId="77777777" w:rsidR="00254C5A" w:rsidRPr="008D1FD3" w:rsidRDefault="00254C5A" w:rsidP="006C7B2F">
            <w:pPr>
              <w:rPr>
                <w:rFonts w:ascii="Calibri" w:hAnsi="Calibri" w:cs="Calibri"/>
              </w:rPr>
            </w:pPr>
            <w:r w:rsidRPr="008D1FD3">
              <w:rPr>
                <w:rFonts w:ascii="Calibri" w:hAnsi="Calibri" w:cs="Calibri"/>
                <w:color w:val="000000"/>
                <w:sz w:val="15"/>
                <w:szCs w:val="15"/>
              </w:rPr>
              <w:t>397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0B4B5" w14:textId="77777777" w:rsidR="00254C5A" w:rsidRPr="008D1FD3" w:rsidRDefault="00254C5A" w:rsidP="006C7B2F">
            <w:pPr>
              <w:rPr>
                <w:rFonts w:ascii="Calibri" w:hAnsi="Calibri" w:cs="Calibri"/>
              </w:rPr>
            </w:pPr>
            <w:r w:rsidRPr="008D1FD3">
              <w:rPr>
                <w:rFonts w:ascii="Calibri" w:hAnsi="Calibri" w:cs="Calibri"/>
                <w:color w:val="000000"/>
                <w:sz w:val="15"/>
                <w:szCs w:val="15"/>
              </w:rPr>
              <w:t>6.9660208852401204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18AED"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73A7"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08111"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6DA08" w14:textId="77777777" w:rsidR="00254C5A" w:rsidRPr="008D1FD3" w:rsidRDefault="00254C5A" w:rsidP="006C7B2F">
            <w:pPr>
              <w:rPr>
                <w:rFonts w:ascii="Calibri" w:hAnsi="Calibri" w:cs="Calibri"/>
              </w:rPr>
            </w:pPr>
            <w:r w:rsidRPr="008D1FD3">
              <w:rPr>
                <w:rFonts w:ascii="Calibri" w:hAnsi="Calibri" w:cs="Calibri"/>
                <w:color w:val="000000"/>
                <w:sz w:val="15"/>
                <w:szCs w:val="15"/>
              </w:rPr>
              <w:t>0.53</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F7591E"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22C99C" w14:textId="77777777" w:rsidR="00254C5A" w:rsidRPr="008D1FD3" w:rsidRDefault="00254C5A" w:rsidP="006C7B2F">
            <w:pPr>
              <w:rPr>
                <w:rFonts w:ascii="Calibri" w:hAnsi="Calibri" w:cs="Calibri"/>
              </w:rPr>
            </w:pPr>
            <w:r w:rsidRPr="008D1FD3">
              <w:rPr>
                <w:rFonts w:ascii="Calibri" w:hAnsi="Calibri" w:cs="Calibri"/>
                <w:color w:val="000000"/>
                <w:sz w:val="15"/>
                <w:szCs w:val="15"/>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D4D3A" w14:textId="77777777" w:rsidR="00254C5A" w:rsidRPr="008D1FD3" w:rsidRDefault="00254C5A" w:rsidP="006C7B2F">
            <w:pPr>
              <w:rPr>
                <w:rFonts w:ascii="Calibri" w:hAnsi="Calibri" w:cs="Calibri"/>
              </w:rPr>
            </w:pPr>
            <w:r w:rsidRPr="008D1FD3">
              <w:rPr>
                <w:rFonts w:ascii="Calibri" w:hAnsi="Calibri" w:cs="Calibri"/>
                <w:color w:val="000000"/>
                <w:sz w:val="15"/>
                <w:szCs w:val="15"/>
              </w:rPr>
              <w:t>0.33</w:t>
            </w:r>
          </w:p>
        </w:tc>
      </w:tr>
      <w:tr w:rsidR="00254C5A" w:rsidRPr="008D1FD3" w14:paraId="5EBA50FC"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42645"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1CD22C" w14:textId="77777777" w:rsidR="00254C5A" w:rsidRPr="008D1FD3" w:rsidRDefault="00254C5A" w:rsidP="006C7B2F">
            <w:pPr>
              <w:rPr>
                <w:rFonts w:ascii="Calibri" w:hAnsi="Calibri" w:cs="Calibri"/>
              </w:rPr>
            </w:pPr>
            <w:r w:rsidRPr="008D1FD3">
              <w:rPr>
                <w:rFonts w:ascii="Calibri" w:hAnsi="Calibri" w:cs="Calibri"/>
                <w:color w:val="000000"/>
                <w:sz w:val="15"/>
                <w:szCs w:val="15"/>
              </w:rPr>
              <w:t>3188</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7C92A" w14:textId="77777777" w:rsidR="00254C5A" w:rsidRPr="008D1FD3" w:rsidRDefault="00254C5A" w:rsidP="006C7B2F">
            <w:pPr>
              <w:rPr>
                <w:rFonts w:ascii="Calibri" w:hAnsi="Calibri" w:cs="Calibri"/>
              </w:rPr>
            </w:pPr>
            <w:r w:rsidRPr="008D1FD3">
              <w:rPr>
                <w:rFonts w:ascii="Calibri" w:hAnsi="Calibri" w:cs="Calibri"/>
                <w:color w:val="000000"/>
                <w:sz w:val="15"/>
                <w:szCs w:val="15"/>
              </w:rPr>
              <w:t>1.749401041977763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D084D"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46D14"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982D1"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E106E" w14:textId="77777777" w:rsidR="00254C5A" w:rsidRPr="008D1FD3" w:rsidRDefault="00254C5A" w:rsidP="006C7B2F">
            <w:pPr>
              <w:rPr>
                <w:rFonts w:ascii="Calibri" w:hAnsi="Calibri" w:cs="Calibri"/>
              </w:rPr>
            </w:pPr>
            <w:r w:rsidRPr="008D1FD3">
              <w:rPr>
                <w:rFonts w:ascii="Calibri" w:hAnsi="Calibri" w:cs="Calibri"/>
                <w:color w:val="000000"/>
                <w:sz w:val="15"/>
                <w:szCs w:val="15"/>
              </w:rPr>
              <w:t>0.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93F20"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78F81" w14:textId="77777777" w:rsidR="00254C5A" w:rsidRPr="008D1FD3" w:rsidRDefault="00254C5A" w:rsidP="006C7B2F">
            <w:pPr>
              <w:rPr>
                <w:rFonts w:ascii="Calibri" w:hAnsi="Calibri" w:cs="Calibri"/>
              </w:rPr>
            </w:pPr>
            <w:r w:rsidRPr="008D1FD3">
              <w:rPr>
                <w:rFonts w:ascii="Calibri" w:hAnsi="Calibri" w:cs="Calibri"/>
                <w:color w:val="000000"/>
                <w:sz w:val="15"/>
                <w:szCs w:val="15"/>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942BF" w14:textId="77777777" w:rsidR="00254C5A" w:rsidRPr="008D1FD3" w:rsidRDefault="00254C5A" w:rsidP="006C7B2F">
            <w:pPr>
              <w:rPr>
                <w:rFonts w:ascii="Calibri" w:hAnsi="Calibri" w:cs="Calibri"/>
              </w:rPr>
            </w:pPr>
            <w:r w:rsidRPr="008D1FD3">
              <w:rPr>
                <w:rFonts w:ascii="Calibri" w:hAnsi="Calibri" w:cs="Calibri"/>
                <w:color w:val="000000"/>
                <w:sz w:val="15"/>
                <w:szCs w:val="15"/>
              </w:rPr>
              <w:t>0.22</w:t>
            </w:r>
          </w:p>
        </w:tc>
      </w:tr>
      <w:tr w:rsidR="00254C5A" w:rsidRPr="008D1FD3" w14:paraId="0E17838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1ADB0"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1001F"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6E2A" w14:textId="77777777" w:rsidR="00254C5A" w:rsidRPr="008D1FD3" w:rsidRDefault="00254C5A" w:rsidP="006C7B2F">
            <w:pPr>
              <w:rPr>
                <w:rFonts w:ascii="Calibri" w:hAnsi="Calibri" w:cs="Calibri"/>
              </w:rPr>
            </w:pPr>
            <w:r w:rsidRPr="008D1FD3">
              <w:rPr>
                <w:rFonts w:ascii="Calibri" w:hAnsi="Calibri" w:cs="Calibri"/>
                <w:color w:val="000000"/>
                <w:sz w:val="15"/>
                <w:szCs w:val="15"/>
              </w:rPr>
              <w:t>6.56691921529955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53759" w14:textId="77777777" w:rsidR="00254C5A" w:rsidRPr="008D1FD3" w:rsidRDefault="00254C5A" w:rsidP="006C7B2F">
            <w:pPr>
              <w:rPr>
                <w:rFonts w:ascii="Calibri" w:hAnsi="Calibri" w:cs="Calibri"/>
              </w:rPr>
            </w:pPr>
            <w:r w:rsidRPr="008D1FD3">
              <w:rPr>
                <w:rFonts w:ascii="Calibri" w:hAnsi="Calibri" w:cs="Calibri"/>
                <w:color w:val="000000"/>
                <w:sz w:val="15"/>
                <w:szCs w:val="15"/>
              </w:rPr>
              <w:t>3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90EFF"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13949"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3A739" w14:textId="77777777" w:rsidR="00254C5A" w:rsidRPr="008D1FD3" w:rsidRDefault="00254C5A" w:rsidP="006C7B2F">
            <w:pPr>
              <w:rPr>
                <w:rFonts w:ascii="Calibri" w:hAnsi="Calibri" w:cs="Calibri"/>
              </w:rPr>
            </w:pPr>
            <w:r w:rsidRPr="008D1FD3">
              <w:rPr>
                <w:rFonts w:ascii="Calibri" w:hAnsi="Calibri" w:cs="Calibri"/>
                <w:color w:val="000000"/>
                <w:sz w:val="15"/>
                <w:szCs w:val="15"/>
              </w:rPr>
              <w:t>0.84</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2EEE1" w14:textId="77777777" w:rsidR="00254C5A" w:rsidRPr="008D1FD3" w:rsidRDefault="00254C5A" w:rsidP="006C7B2F">
            <w:pPr>
              <w:rPr>
                <w:rFonts w:ascii="Calibri" w:hAnsi="Calibri" w:cs="Calibri"/>
              </w:rPr>
            </w:pPr>
            <w:r w:rsidRPr="008D1FD3">
              <w:rPr>
                <w:rFonts w:ascii="Calibri" w:hAnsi="Calibri" w:cs="Calibri"/>
                <w:color w:val="000000"/>
                <w:sz w:val="15"/>
                <w:szCs w:val="15"/>
              </w:rPr>
              <w:t>0.0</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2F7EC" w14:textId="77777777" w:rsidR="00254C5A" w:rsidRPr="008D1FD3" w:rsidRDefault="00254C5A" w:rsidP="006C7B2F">
            <w:pPr>
              <w:rPr>
                <w:rFonts w:ascii="Calibri" w:hAnsi="Calibri" w:cs="Calibri"/>
              </w:rPr>
            </w:pPr>
            <w:r w:rsidRPr="008D1FD3">
              <w:rPr>
                <w:rFonts w:ascii="Calibri" w:hAnsi="Calibri" w:cs="Calibri"/>
                <w:color w:val="000000"/>
                <w:sz w:val="15"/>
                <w:szCs w:val="15"/>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DC78" w14:textId="77777777" w:rsidR="00254C5A" w:rsidRPr="008D1FD3" w:rsidRDefault="00254C5A" w:rsidP="006C7B2F">
            <w:pPr>
              <w:rPr>
                <w:rFonts w:ascii="Calibri" w:hAnsi="Calibri" w:cs="Calibri"/>
              </w:rPr>
            </w:pPr>
            <w:r w:rsidRPr="008D1FD3">
              <w:rPr>
                <w:rFonts w:ascii="Calibri" w:hAnsi="Calibri" w:cs="Calibri"/>
                <w:color w:val="000000"/>
                <w:sz w:val="15"/>
                <w:szCs w:val="15"/>
              </w:rPr>
              <w:t>0.09</w:t>
            </w:r>
          </w:p>
        </w:tc>
      </w:tr>
      <w:tr w:rsidR="00254C5A" w:rsidRPr="008D1FD3" w14:paraId="10DAC053"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E64A8" w14:textId="77777777" w:rsidR="00254C5A" w:rsidRPr="008D1FD3" w:rsidRDefault="00254C5A" w:rsidP="006C7B2F">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84FDC"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61B1" w14:textId="77777777" w:rsidR="00254C5A" w:rsidRPr="008D1FD3" w:rsidRDefault="00254C5A" w:rsidP="006C7B2F">
            <w:pPr>
              <w:rPr>
                <w:rFonts w:ascii="Calibri" w:hAnsi="Calibri" w:cs="Calibri"/>
              </w:rPr>
            </w:pPr>
            <w:r w:rsidRPr="008D1FD3">
              <w:rPr>
                <w:rFonts w:ascii="Calibri" w:hAnsi="Calibri" w:cs="Calibri"/>
                <w:color w:val="000000"/>
                <w:sz w:val="15"/>
                <w:szCs w:val="15"/>
              </w:rPr>
              <w:t>1.73691841561119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CBB0A" w14:textId="77777777" w:rsidR="00254C5A" w:rsidRPr="008D1FD3" w:rsidRDefault="00254C5A" w:rsidP="006C7B2F">
            <w:pPr>
              <w:rPr>
                <w:rFonts w:ascii="Calibri" w:hAnsi="Calibri" w:cs="Calibri"/>
              </w:rPr>
            </w:pPr>
            <w:r w:rsidRPr="008D1FD3">
              <w:rPr>
                <w:rFonts w:ascii="Calibri" w:hAnsi="Calibri" w:cs="Calibri"/>
                <w:color w:val="000000"/>
                <w:sz w:val="15"/>
                <w:szCs w:val="15"/>
              </w:rPr>
              <w:t>2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02C4D"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04C41"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0261B9" w14:textId="77777777" w:rsidR="00254C5A" w:rsidRPr="008D1FD3" w:rsidRDefault="00254C5A" w:rsidP="006C7B2F">
            <w:pPr>
              <w:rPr>
                <w:rFonts w:ascii="Calibri" w:hAnsi="Calibri" w:cs="Calibri"/>
              </w:rPr>
            </w:pPr>
            <w:r w:rsidRPr="008D1FD3">
              <w:rPr>
                <w:rFonts w:ascii="Calibri" w:hAnsi="Calibri" w:cs="Calibri"/>
                <w:color w:val="000000"/>
                <w:sz w:val="15"/>
                <w:szCs w:val="15"/>
              </w:rPr>
              <w:t>0.5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BD5BD" w14:textId="77777777" w:rsidR="00254C5A" w:rsidRPr="008D1FD3" w:rsidRDefault="00254C5A" w:rsidP="006C7B2F">
            <w:pPr>
              <w:rPr>
                <w:rFonts w:ascii="Calibri" w:hAnsi="Calibri" w:cs="Calibri"/>
              </w:rPr>
            </w:pPr>
            <w:r w:rsidRPr="008D1FD3">
              <w:rPr>
                <w:rFonts w:ascii="Calibri" w:hAnsi="Calibri" w:cs="Calibri"/>
                <w:color w:val="000000"/>
                <w:sz w:val="15"/>
                <w:szCs w:val="15"/>
              </w:rPr>
              <w:t>0.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3A434" w14:textId="77777777" w:rsidR="00254C5A" w:rsidRPr="008D1FD3" w:rsidRDefault="00254C5A" w:rsidP="006C7B2F">
            <w:pPr>
              <w:rPr>
                <w:rFonts w:ascii="Calibri" w:hAnsi="Calibri" w:cs="Calibri"/>
              </w:rPr>
            </w:pPr>
            <w:r w:rsidRPr="008D1FD3">
              <w:rPr>
                <w:rFonts w:ascii="Calibri" w:hAnsi="Calibri" w:cs="Calibri"/>
                <w:color w:val="000000"/>
                <w:sz w:val="15"/>
                <w:szCs w:val="15"/>
              </w:rPr>
              <w:t>0.2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3223" w14:textId="77777777" w:rsidR="00254C5A" w:rsidRPr="008D1FD3" w:rsidRDefault="00254C5A" w:rsidP="006C7B2F">
            <w:pPr>
              <w:rPr>
                <w:rFonts w:ascii="Calibri" w:hAnsi="Calibri" w:cs="Calibri"/>
                <w:sz w:val="18"/>
                <w:szCs w:val="18"/>
              </w:rPr>
            </w:pPr>
          </w:p>
        </w:tc>
      </w:tr>
      <w:tr w:rsidR="00254C5A" w:rsidRPr="008D1FD3" w14:paraId="51C9FED1"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10DD69"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D3E5"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CE5C" w14:textId="77777777" w:rsidR="00254C5A" w:rsidRPr="008D1FD3" w:rsidRDefault="00254C5A" w:rsidP="006C7B2F">
            <w:pPr>
              <w:rPr>
                <w:rFonts w:ascii="Calibri" w:hAnsi="Calibri" w:cs="Calibri"/>
              </w:rPr>
            </w:pPr>
            <w:r w:rsidRPr="008D1FD3">
              <w:rPr>
                <w:rFonts w:ascii="Calibri" w:hAnsi="Calibri" w:cs="Calibri"/>
                <w:color w:val="000000"/>
                <w:sz w:val="15"/>
                <w:szCs w:val="15"/>
              </w:rPr>
              <w:t>1.215176802593601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C74EB"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E1883"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F3BD3"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FC7800" w14:textId="77777777" w:rsidR="00254C5A" w:rsidRPr="008D1FD3" w:rsidRDefault="00254C5A" w:rsidP="006C7B2F">
            <w:pPr>
              <w:rPr>
                <w:rFonts w:ascii="Calibri" w:hAnsi="Calibri" w:cs="Calibri"/>
              </w:rPr>
            </w:pPr>
            <w:r w:rsidRPr="008D1FD3">
              <w:rPr>
                <w:rFonts w:ascii="Calibri" w:hAnsi="Calibri" w:cs="Calibri"/>
                <w:color w:val="000000"/>
                <w:sz w:val="15"/>
                <w:szCs w:val="15"/>
              </w:rPr>
              <w:t>0.8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44376"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CC6D4" w14:textId="77777777" w:rsidR="00254C5A" w:rsidRPr="008D1FD3" w:rsidRDefault="00254C5A" w:rsidP="006C7B2F">
            <w:pPr>
              <w:rPr>
                <w:rFonts w:ascii="Calibri" w:hAnsi="Calibri" w:cs="Calibri"/>
              </w:rPr>
            </w:pPr>
            <w:r w:rsidRPr="008D1FD3">
              <w:rPr>
                <w:rFonts w:ascii="Calibri" w:hAnsi="Calibri" w:cs="Calibri"/>
                <w:color w:val="000000"/>
                <w:sz w:val="15"/>
                <w:szCs w:val="15"/>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49F5C" w14:textId="77777777" w:rsidR="00254C5A" w:rsidRPr="008D1FD3" w:rsidRDefault="00254C5A" w:rsidP="006C7B2F">
            <w:pPr>
              <w:rPr>
                <w:rFonts w:ascii="Calibri" w:hAnsi="Calibri" w:cs="Calibri"/>
              </w:rPr>
            </w:pPr>
            <w:r w:rsidRPr="008D1FD3">
              <w:rPr>
                <w:rFonts w:ascii="Calibri" w:hAnsi="Calibri" w:cs="Calibri"/>
                <w:color w:val="000000"/>
                <w:sz w:val="15"/>
                <w:szCs w:val="15"/>
              </w:rPr>
              <w:t>0.07</w:t>
            </w:r>
          </w:p>
        </w:tc>
      </w:tr>
      <w:tr w:rsidR="00254C5A" w:rsidRPr="008D1FD3" w14:paraId="6B98069A"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175F6" w14:textId="77777777" w:rsidR="00254C5A" w:rsidRPr="008D1FD3" w:rsidRDefault="00254C5A" w:rsidP="006C7B2F">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5736A2"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7BDA5" w14:textId="77777777" w:rsidR="00254C5A" w:rsidRPr="008D1FD3" w:rsidRDefault="00254C5A" w:rsidP="006C7B2F">
            <w:pPr>
              <w:rPr>
                <w:rFonts w:ascii="Calibri" w:hAnsi="Calibri" w:cs="Calibri"/>
              </w:rPr>
            </w:pPr>
            <w:r w:rsidRPr="008D1FD3">
              <w:rPr>
                <w:rFonts w:ascii="Calibri" w:hAnsi="Calibri" w:cs="Calibri"/>
                <w:color w:val="000000"/>
                <w:sz w:val="15"/>
                <w:szCs w:val="15"/>
              </w:rPr>
              <w:t>2.553848839491519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31FC9" w14:textId="77777777" w:rsidR="00254C5A" w:rsidRPr="008D1FD3" w:rsidRDefault="00254C5A" w:rsidP="006C7B2F">
            <w:pPr>
              <w:rPr>
                <w:rFonts w:ascii="Calibri" w:hAnsi="Calibri" w:cs="Calibri"/>
              </w:rPr>
            </w:pPr>
            <w:r w:rsidRPr="008D1FD3">
              <w:rPr>
                <w:rFonts w:ascii="Calibri" w:hAnsi="Calibri" w:cs="Calibri"/>
                <w:color w:val="000000"/>
                <w:sz w:val="15"/>
                <w:szCs w:val="15"/>
              </w:rPr>
              <w:t>3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72860"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4DA38"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D91EC" w14:textId="77777777" w:rsidR="00254C5A" w:rsidRPr="008D1FD3" w:rsidRDefault="00254C5A" w:rsidP="006C7B2F">
            <w:pPr>
              <w:rPr>
                <w:rFonts w:ascii="Calibri" w:hAnsi="Calibri" w:cs="Calibri"/>
              </w:rPr>
            </w:pPr>
            <w:r w:rsidRPr="008D1FD3">
              <w:rPr>
                <w:rFonts w:ascii="Calibri" w:hAnsi="Calibri" w:cs="Calibri"/>
                <w:color w:val="000000"/>
                <w:sz w:val="15"/>
                <w:szCs w:val="15"/>
              </w:rPr>
              <w:t>0.69</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C927"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9C67" w14:textId="77777777" w:rsidR="00254C5A" w:rsidRPr="008D1FD3" w:rsidRDefault="00254C5A" w:rsidP="006C7B2F">
            <w:pPr>
              <w:rPr>
                <w:rFonts w:ascii="Calibri" w:hAnsi="Calibri" w:cs="Calibri"/>
              </w:rPr>
            </w:pPr>
            <w:r w:rsidRPr="008D1FD3">
              <w:rPr>
                <w:rFonts w:ascii="Calibri" w:hAnsi="Calibri" w:cs="Calibri"/>
                <w:color w:val="000000"/>
                <w:sz w:val="15"/>
                <w:szCs w:val="15"/>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55274E" w14:textId="77777777" w:rsidR="00254C5A" w:rsidRPr="008D1FD3" w:rsidRDefault="00254C5A" w:rsidP="006C7B2F">
            <w:pPr>
              <w:rPr>
                <w:rFonts w:ascii="Calibri" w:hAnsi="Calibri" w:cs="Calibri"/>
                <w:sz w:val="18"/>
                <w:szCs w:val="18"/>
              </w:rPr>
            </w:pPr>
          </w:p>
        </w:tc>
      </w:tr>
      <w:tr w:rsidR="00254C5A" w:rsidRPr="008D1FD3" w14:paraId="626C2F14"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42271A"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2E33D"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49059" w14:textId="77777777" w:rsidR="00254C5A" w:rsidRPr="008D1FD3" w:rsidRDefault="00254C5A" w:rsidP="006C7B2F">
            <w:pPr>
              <w:rPr>
                <w:rFonts w:ascii="Calibri" w:hAnsi="Calibri" w:cs="Calibri"/>
              </w:rPr>
            </w:pPr>
            <w:r w:rsidRPr="008D1FD3">
              <w:rPr>
                <w:rFonts w:ascii="Calibri" w:hAnsi="Calibri" w:cs="Calibri"/>
                <w:color w:val="000000"/>
                <w:sz w:val="15"/>
                <w:szCs w:val="15"/>
              </w:rPr>
              <w:t>1.2969344702779084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28378"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A63F7"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9DE9C"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5AADC" w14:textId="77777777" w:rsidR="00254C5A" w:rsidRPr="008D1FD3" w:rsidRDefault="00254C5A" w:rsidP="006C7B2F">
            <w:pPr>
              <w:rPr>
                <w:rFonts w:ascii="Calibri" w:hAnsi="Calibri" w:cs="Calibri"/>
              </w:rPr>
            </w:pPr>
            <w:r w:rsidRPr="008D1FD3">
              <w:rPr>
                <w:rFonts w:ascii="Calibri" w:hAnsi="Calibri" w:cs="Calibri"/>
                <w:color w:val="000000"/>
                <w:sz w:val="15"/>
                <w:szCs w:val="15"/>
              </w:rPr>
              <w:t>0.73</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86DA0"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B25358"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3FDA2"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r>
      <w:tr w:rsidR="00254C5A" w:rsidRPr="008D1FD3" w14:paraId="00090B60"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ED27" w14:textId="77777777" w:rsidR="00254C5A" w:rsidRPr="008D1FD3" w:rsidRDefault="00254C5A" w:rsidP="006C7B2F">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D4D7AD"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2A78C" w14:textId="77777777" w:rsidR="00254C5A" w:rsidRPr="008D1FD3" w:rsidRDefault="00254C5A" w:rsidP="006C7B2F">
            <w:pPr>
              <w:rPr>
                <w:rFonts w:ascii="Calibri" w:hAnsi="Calibri" w:cs="Calibri"/>
              </w:rPr>
            </w:pPr>
            <w:r w:rsidRPr="008D1FD3">
              <w:rPr>
                <w:rFonts w:ascii="Calibri" w:hAnsi="Calibri" w:cs="Calibri"/>
                <w:color w:val="000000"/>
                <w:sz w:val="15"/>
                <w:szCs w:val="15"/>
              </w:rPr>
              <w:t>1.285973426210418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252F7" w14:textId="77777777" w:rsidR="00254C5A" w:rsidRPr="008D1FD3" w:rsidRDefault="00254C5A" w:rsidP="006C7B2F">
            <w:pPr>
              <w:rPr>
                <w:rFonts w:ascii="Calibri" w:hAnsi="Calibri" w:cs="Calibri"/>
              </w:rPr>
            </w:pPr>
            <w:r w:rsidRPr="008D1FD3">
              <w:rPr>
                <w:rFonts w:ascii="Calibri" w:hAnsi="Calibri" w:cs="Calibri"/>
                <w:color w:val="000000"/>
                <w:sz w:val="15"/>
                <w:szCs w:val="15"/>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5C068"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32EB8"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5D08" w14:textId="77777777" w:rsidR="00254C5A" w:rsidRPr="008D1FD3" w:rsidRDefault="00254C5A" w:rsidP="006C7B2F">
            <w:pPr>
              <w:rPr>
                <w:rFonts w:ascii="Calibri" w:hAnsi="Calibri" w:cs="Calibri"/>
              </w:rPr>
            </w:pPr>
            <w:r w:rsidRPr="008D1FD3">
              <w:rPr>
                <w:rFonts w:ascii="Calibri" w:hAnsi="Calibri" w:cs="Calibri"/>
                <w:color w:val="000000"/>
                <w:sz w:val="15"/>
                <w:szCs w:val="15"/>
              </w:rPr>
              <w:t>0.94</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A9F46"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D1014" w14:textId="77777777" w:rsidR="00254C5A" w:rsidRPr="008D1FD3" w:rsidRDefault="00254C5A" w:rsidP="006C7B2F">
            <w:pPr>
              <w:rPr>
                <w:rFonts w:ascii="Calibri" w:hAnsi="Calibri" w:cs="Calibri"/>
              </w:rPr>
            </w:pPr>
            <w:r w:rsidRPr="008D1FD3">
              <w:rPr>
                <w:rFonts w:ascii="Calibri" w:hAnsi="Calibri" w:cs="Calibri"/>
                <w:color w:val="000000"/>
                <w:sz w:val="15"/>
                <w:szCs w:val="15"/>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EEAC53" w14:textId="77777777" w:rsidR="00254C5A" w:rsidRPr="008D1FD3" w:rsidRDefault="00254C5A" w:rsidP="006C7B2F">
            <w:pPr>
              <w:rPr>
                <w:rFonts w:ascii="Calibri" w:hAnsi="Calibri" w:cs="Calibri"/>
                <w:sz w:val="18"/>
                <w:szCs w:val="18"/>
              </w:rPr>
            </w:pPr>
          </w:p>
        </w:tc>
      </w:tr>
      <w:tr w:rsidR="00254C5A" w:rsidRPr="008D1FD3" w14:paraId="27DFD12F"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619D8" w14:textId="77777777" w:rsidR="00254C5A" w:rsidRPr="008D1FD3" w:rsidRDefault="00254C5A" w:rsidP="006C7B2F">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A679B"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5A1C5" w14:textId="77777777" w:rsidR="00254C5A" w:rsidRPr="008D1FD3" w:rsidRDefault="00254C5A" w:rsidP="006C7B2F">
            <w:pPr>
              <w:rPr>
                <w:rFonts w:ascii="Calibri" w:hAnsi="Calibri" w:cs="Calibri"/>
              </w:rPr>
            </w:pPr>
            <w:r w:rsidRPr="008D1FD3">
              <w:rPr>
                <w:rFonts w:ascii="Calibri" w:hAnsi="Calibri" w:cs="Calibri"/>
                <w:color w:val="000000"/>
                <w:sz w:val="15"/>
                <w:szCs w:val="15"/>
              </w:rPr>
              <w:t>2.24185345742036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BAAB9"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18933"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2518"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9BBDB" w14:textId="77777777" w:rsidR="00254C5A" w:rsidRPr="008D1FD3" w:rsidRDefault="00254C5A" w:rsidP="006C7B2F">
            <w:pPr>
              <w:rPr>
                <w:rFonts w:ascii="Calibri" w:hAnsi="Calibri" w:cs="Calibri"/>
              </w:rPr>
            </w:pPr>
            <w:r w:rsidRPr="008D1FD3">
              <w:rPr>
                <w:rFonts w:ascii="Calibri" w:hAnsi="Calibri" w:cs="Calibri"/>
                <w:color w:val="000000"/>
                <w:sz w:val="15"/>
                <w:szCs w:val="15"/>
              </w:rPr>
              <w:t>0.82</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86A85" w14:textId="77777777" w:rsidR="00254C5A" w:rsidRPr="008D1FD3" w:rsidRDefault="00254C5A" w:rsidP="006C7B2F">
            <w:pPr>
              <w:rPr>
                <w:rFonts w:ascii="Calibri" w:hAnsi="Calibri" w:cs="Calibri"/>
              </w:rPr>
            </w:pPr>
            <w:r w:rsidRPr="008D1FD3">
              <w:rPr>
                <w:rFonts w:ascii="Calibri" w:hAnsi="Calibri" w:cs="Calibri"/>
                <w:color w:val="000000"/>
                <w:sz w:val="15"/>
                <w:szCs w:val="15"/>
              </w:rPr>
              <w:t>0.17</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8B3F5E" w14:textId="77777777" w:rsidR="00254C5A" w:rsidRPr="008D1FD3" w:rsidRDefault="00254C5A" w:rsidP="006C7B2F">
            <w:pPr>
              <w:rPr>
                <w:rFonts w:ascii="Calibri" w:hAnsi="Calibri" w:cs="Calibri"/>
              </w:rPr>
            </w:pPr>
            <w:r w:rsidRPr="008D1FD3">
              <w:rPr>
                <w:rFonts w:ascii="Calibri" w:hAnsi="Calibri" w:cs="Calibri"/>
                <w:color w:val="000000"/>
                <w:sz w:val="15"/>
                <w:szCs w:val="15"/>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AC4D4"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r>
      <w:tr w:rsidR="00254C5A" w:rsidRPr="008D1FD3" w14:paraId="46D19D7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8CC38"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F5982" w14:textId="77777777" w:rsidR="00254C5A" w:rsidRPr="008D1FD3" w:rsidRDefault="00254C5A" w:rsidP="006C7B2F">
            <w:pPr>
              <w:rPr>
                <w:rFonts w:ascii="Calibri" w:hAnsi="Calibri" w:cs="Calibri"/>
              </w:rPr>
            </w:pPr>
            <w:r w:rsidRPr="008D1FD3">
              <w:rPr>
                <w:rFonts w:ascii="Calibri" w:hAnsi="Calibri" w:cs="Calibri"/>
                <w:color w:val="000000"/>
                <w:sz w:val="15"/>
                <w:szCs w:val="15"/>
              </w:rPr>
              <w:t>2116</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9AFE9" w14:textId="77777777" w:rsidR="00254C5A" w:rsidRPr="008D1FD3" w:rsidRDefault="00254C5A" w:rsidP="006C7B2F">
            <w:pPr>
              <w:rPr>
                <w:rFonts w:ascii="Calibri" w:hAnsi="Calibri" w:cs="Calibri"/>
              </w:rPr>
            </w:pPr>
            <w:r w:rsidRPr="008D1FD3">
              <w:rPr>
                <w:rFonts w:ascii="Calibri" w:hAnsi="Calibri" w:cs="Calibri"/>
                <w:color w:val="000000"/>
                <w:sz w:val="15"/>
                <w:szCs w:val="15"/>
              </w:rPr>
              <w:t>2.1309243844008938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E55C2" w14:textId="77777777" w:rsidR="00254C5A" w:rsidRPr="008D1FD3" w:rsidRDefault="00254C5A" w:rsidP="006C7B2F">
            <w:pPr>
              <w:rPr>
                <w:rFonts w:ascii="Calibri" w:hAnsi="Calibri" w:cs="Calibri"/>
              </w:rPr>
            </w:pPr>
            <w:r w:rsidRPr="008D1FD3">
              <w:rPr>
                <w:rFonts w:ascii="Calibri" w:hAnsi="Calibri" w:cs="Calibri"/>
                <w:color w:val="000000"/>
                <w:sz w:val="15"/>
                <w:szCs w:val="15"/>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CE4B2"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E45BF"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94571" w14:textId="77777777" w:rsidR="00254C5A" w:rsidRPr="008D1FD3" w:rsidRDefault="00254C5A" w:rsidP="006C7B2F">
            <w:pPr>
              <w:rPr>
                <w:rFonts w:ascii="Calibri" w:hAnsi="Calibri" w:cs="Calibri"/>
              </w:rPr>
            </w:pPr>
            <w:r w:rsidRPr="008D1FD3">
              <w:rPr>
                <w:rFonts w:ascii="Calibri" w:hAnsi="Calibri" w:cs="Calibri"/>
                <w:color w:val="000000"/>
                <w:sz w:val="15"/>
                <w:szCs w:val="15"/>
              </w:rPr>
              <w:t>0.8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9FFF5" w14:textId="77777777" w:rsidR="00254C5A" w:rsidRPr="008D1FD3" w:rsidRDefault="00254C5A" w:rsidP="006C7B2F">
            <w:pPr>
              <w:rPr>
                <w:rFonts w:ascii="Calibri" w:hAnsi="Calibri" w:cs="Calibri"/>
              </w:rPr>
            </w:pPr>
            <w:r w:rsidRPr="008D1FD3">
              <w:rPr>
                <w:rFonts w:ascii="Calibri" w:hAnsi="Calibri" w:cs="Calibri"/>
                <w:color w:val="000000"/>
                <w:sz w:val="15"/>
                <w:szCs w:val="15"/>
              </w:rPr>
              <w:t>0.1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D0FE1" w14:textId="77777777" w:rsidR="00254C5A" w:rsidRPr="008D1FD3" w:rsidRDefault="00254C5A" w:rsidP="006C7B2F">
            <w:pPr>
              <w:rPr>
                <w:rFonts w:ascii="Calibri" w:hAnsi="Calibri" w:cs="Calibri"/>
              </w:rPr>
            </w:pPr>
            <w:r w:rsidRPr="008D1FD3">
              <w:rPr>
                <w:rFonts w:ascii="Calibri" w:hAnsi="Calibri" w:cs="Calibri"/>
                <w:color w:val="000000"/>
                <w:sz w:val="15"/>
                <w:szCs w:val="15"/>
              </w:rPr>
              <w:t>0.0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96F538"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r>
      <w:tr w:rsidR="00254C5A" w:rsidRPr="008D1FD3" w14:paraId="4812176B"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3B8EC"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A20E2"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C4E59" w14:textId="77777777" w:rsidR="00254C5A" w:rsidRPr="008D1FD3" w:rsidRDefault="00254C5A" w:rsidP="006C7B2F">
            <w:pPr>
              <w:rPr>
                <w:rFonts w:ascii="Calibri" w:hAnsi="Calibri" w:cs="Calibri"/>
              </w:rPr>
            </w:pPr>
            <w:r w:rsidRPr="008D1FD3">
              <w:rPr>
                <w:rFonts w:ascii="Calibri" w:hAnsi="Calibri" w:cs="Calibri"/>
                <w:color w:val="000000"/>
                <w:sz w:val="15"/>
                <w:szCs w:val="15"/>
              </w:rPr>
              <w:t>7.29568609312207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69AC6" w14:textId="77777777" w:rsidR="00254C5A" w:rsidRPr="008D1FD3" w:rsidRDefault="00254C5A" w:rsidP="006C7B2F">
            <w:pPr>
              <w:rPr>
                <w:rFonts w:ascii="Calibri" w:hAnsi="Calibri" w:cs="Calibri"/>
              </w:rPr>
            </w:pPr>
            <w:r w:rsidRPr="008D1FD3">
              <w:rPr>
                <w:rFonts w:ascii="Calibri" w:hAnsi="Calibri" w:cs="Calibri"/>
                <w:color w:val="000000"/>
                <w:sz w:val="15"/>
                <w:szCs w:val="15"/>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C943F"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FE12B"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9F165" w14:textId="77777777" w:rsidR="00254C5A" w:rsidRPr="008D1FD3" w:rsidRDefault="00254C5A" w:rsidP="006C7B2F">
            <w:pPr>
              <w:rPr>
                <w:rFonts w:ascii="Calibri" w:hAnsi="Calibri" w:cs="Calibri"/>
              </w:rPr>
            </w:pPr>
            <w:r w:rsidRPr="008D1FD3">
              <w:rPr>
                <w:rFonts w:ascii="Calibri" w:hAnsi="Calibri" w:cs="Calibri"/>
                <w:color w:val="000000"/>
                <w:sz w:val="15"/>
                <w:szCs w:val="15"/>
              </w:rPr>
              <w:t>0.4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E59F4"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DAA34" w14:textId="77777777" w:rsidR="00254C5A" w:rsidRPr="008D1FD3" w:rsidRDefault="00254C5A" w:rsidP="006C7B2F">
            <w:pPr>
              <w:rPr>
                <w:rFonts w:ascii="Calibri" w:hAnsi="Calibri" w:cs="Calibri"/>
              </w:rPr>
            </w:pPr>
            <w:r w:rsidRPr="008D1FD3">
              <w:rPr>
                <w:rFonts w:ascii="Calibri" w:hAnsi="Calibri" w:cs="Calibri"/>
                <w:color w:val="000000"/>
                <w:sz w:val="15"/>
                <w:szCs w:val="15"/>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74816" w14:textId="77777777" w:rsidR="00254C5A" w:rsidRPr="008D1FD3" w:rsidRDefault="00254C5A" w:rsidP="006C7B2F">
            <w:pPr>
              <w:rPr>
                <w:rFonts w:ascii="Calibri" w:hAnsi="Calibri" w:cs="Calibri"/>
              </w:rPr>
            </w:pPr>
            <w:r w:rsidRPr="008D1FD3">
              <w:rPr>
                <w:rFonts w:ascii="Calibri" w:hAnsi="Calibri" w:cs="Calibri"/>
                <w:color w:val="000000"/>
                <w:sz w:val="15"/>
                <w:szCs w:val="15"/>
              </w:rPr>
              <w:t>0.37</w:t>
            </w:r>
          </w:p>
        </w:tc>
      </w:tr>
      <w:tr w:rsidR="00254C5A" w:rsidRPr="008D1FD3" w14:paraId="7C664880" w14:textId="77777777" w:rsidTr="00310959">
        <w:trPr>
          <w:trHeight w:val="180"/>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3251" w14:textId="77777777" w:rsidR="00254C5A" w:rsidRPr="008D1FD3" w:rsidRDefault="00254C5A" w:rsidP="006C7B2F">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C5472"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07F8B" w14:textId="77777777" w:rsidR="00254C5A" w:rsidRPr="008D1FD3" w:rsidRDefault="00254C5A" w:rsidP="006C7B2F">
            <w:pPr>
              <w:rPr>
                <w:rFonts w:ascii="Calibri" w:hAnsi="Calibri" w:cs="Calibri"/>
              </w:rPr>
            </w:pPr>
            <w:r w:rsidRPr="008D1FD3">
              <w:rPr>
                <w:rFonts w:ascii="Calibri" w:hAnsi="Calibri" w:cs="Calibri"/>
                <w:color w:val="000000"/>
                <w:sz w:val="15"/>
                <w:szCs w:val="15"/>
              </w:rPr>
              <w:t>2.903171404634761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99C113" w14:textId="77777777" w:rsidR="00254C5A" w:rsidRPr="008D1FD3" w:rsidRDefault="00254C5A" w:rsidP="006C7B2F">
            <w:pPr>
              <w:rPr>
                <w:rFonts w:ascii="Calibri" w:hAnsi="Calibri" w:cs="Calibri"/>
              </w:rPr>
            </w:pPr>
            <w:r w:rsidRPr="008D1FD3">
              <w:rPr>
                <w:rFonts w:ascii="Calibri" w:hAnsi="Calibri" w:cs="Calibri"/>
                <w:color w:val="000000"/>
                <w:sz w:val="15"/>
                <w:szCs w:val="15"/>
              </w:rPr>
              <w:t>2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0DDFB"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0A520"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B40D7" w14:textId="77777777" w:rsidR="00254C5A" w:rsidRPr="008D1FD3" w:rsidRDefault="00254C5A" w:rsidP="006C7B2F">
            <w:pPr>
              <w:rPr>
                <w:rFonts w:ascii="Calibri" w:hAnsi="Calibri" w:cs="Calibri"/>
              </w:rPr>
            </w:pPr>
            <w:r w:rsidRPr="008D1FD3">
              <w:rPr>
                <w:rFonts w:ascii="Calibri" w:hAnsi="Calibri" w:cs="Calibri"/>
                <w:color w:val="000000"/>
                <w:sz w:val="15"/>
                <w:szCs w:val="15"/>
              </w:rPr>
              <w:t>0.7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332EC" w14:textId="77777777" w:rsidR="00254C5A" w:rsidRPr="008D1FD3" w:rsidRDefault="00254C5A" w:rsidP="006C7B2F">
            <w:pPr>
              <w:rPr>
                <w:rFonts w:ascii="Calibri" w:hAnsi="Calibri" w:cs="Calibri"/>
              </w:rPr>
            </w:pPr>
            <w:r w:rsidRPr="008D1FD3">
              <w:rPr>
                <w:rFonts w:ascii="Calibri" w:hAnsi="Calibri" w:cs="Calibri"/>
                <w:color w:val="000000"/>
                <w:sz w:val="15"/>
                <w:szCs w:val="15"/>
              </w:rPr>
              <w:t>0.0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57821" w14:textId="77777777" w:rsidR="00254C5A" w:rsidRPr="008D1FD3" w:rsidRDefault="00254C5A" w:rsidP="006C7B2F">
            <w:pPr>
              <w:rPr>
                <w:rFonts w:ascii="Calibri" w:hAnsi="Calibri" w:cs="Calibri"/>
              </w:rPr>
            </w:pPr>
            <w:r w:rsidRPr="008D1FD3">
              <w:rPr>
                <w:rFonts w:ascii="Calibri" w:hAnsi="Calibri" w:cs="Calibri"/>
                <w:color w:val="000000"/>
                <w:sz w:val="15"/>
                <w:szCs w:val="15"/>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E4F26" w14:textId="77777777" w:rsidR="00254C5A" w:rsidRPr="008D1FD3" w:rsidRDefault="00254C5A" w:rsidP="006C7B2F">
            <w:pPr>
              <w:rPr>
                <w:rFonts w:ascii="Calibri" w:hAnsi="Calibri" w:cs="Calibri"/>
                <w:sz w:val="18"/>
                <w:szCs w:val="18"/>
              </w:rPr>
            </w:pPr>
          </w:p>
        </w:tc>
      </w:tr>
      <w:tr w:rsidR="00254C5A" w:rsidRPr="008D1FD3" w14:paraId="553851B7"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856C6"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5E8EF"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5EE2B" w14:textId="77777777" w:rsidR="00254C5A" w:rsidRPr="008D1FD3" w:rsidRDefault="00254C5A" w:rsidP="006C7B2F">
            <w:pPr>
              <w:rPr>
                <w:rFonts w:ascii="Calibri" w:hAnsi="Calibri" w:cs="Calibri"/>
              </w:rPr>
            </w:pPr>
            <w:r w:rsidRPr="008D1FD3">
              <w:rPr>
                <w:rFonts w:ascii="Calibri" w:hAnsi="Calibri" w:cs="Calibri"/>
                <w:color w:val="000000"/>
                <w:sz w:val="15"/>
                <w:szCs w:val="15"/>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EBD31"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CC4E8"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AFCC2"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6C601" w14:textId="77777777" w:rsidR="00254C5A" w:rsidRPr="008D1FD3" w:rsidRDefault="00254C5A" w:rsidP="006C7B2F">
            <w:pPr>
              <w:rPr>
                <w:rFonts w:ascii="Calibri" w:hAnsi="Calibri" w:cs="Calibri"/>
              </w:rPr>
            </w:pPr>
            <w:r w:rsidRPr="008D1FD3">
              <w:rPr>
                <w:rFonts w:ascii="Calibri" w:hAnsi="Calibri" w:cs="Calibri"/>
                <w:color w:val="000000"/>
                <w:sz w:val="15"/>
                <w:szCs w:val="15"/>
              </w:rPr>
              <w:t>0.6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6E8A8" w14:textId="77777777" w:rsidR="00254C5A" w:rsidRPr="008D1FD3" w:rsidRDefault="00254C5A" w:rsidP="006C7B2F">
            <w:pPr>
              <w:rPr>
                <w:rFonts w:ascii="Calibri" w:hAnsi="Calibri" w:cs="Calibri"/>
              </w:rPr>
            </w:pPr>
            <w:r w:rsidRPr="008D1FD3">
              <w:rPr>
                <w:rFonts w:ascii="Calibri" w:hAnsi="Calibri" w:cs="Calibri"/>
                <w:color w:val="000000"/>
                <w:sz w:val="15"/>
                <w:szCs w:val="15"/>
              </w:rPr>
              <w:t>0.17</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85C21" w14:textId="77777777" w:rsidR="00254C5A" w:rsidRPr="008D1FD3" w:rsidRDefault="00254C5A" w:rsidP="006C7B2F">
            <w:pPr>
              <w:rPr>
                <w:rFonts w:ascii="Calibri" w:hAnsi="Calibri" w:cs="Calibri"/>
              </w:rPr>
            </w:pPr>
            <w:r w:rsidRPr="008D1FD3">
              <w:rPr>
                <w:rFonts w:ascii="Calibri" w:hAnsi="Calibri" w:cs="Calibri"/>
                <w:color w:val="000000"/>
                <w:sz w:val="15"/>
                <w:szCs w:val="15"/>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35BCC"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r>
      <w:tr w:rsidR="00254C5A" w:rsidRPr="008D1FD3" w14:paraId="31754EC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3BDF5" w14:textId="77777777" w:rsidR="00254C5A" w:rsidRPr="008D1FD3" w:rsidRDefault="00254C5A" w:rsidP="006C7B2F">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B5018"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C9EBC" w14:textId="77777777" w:rsidR="00254C5A" w:rsidRPr="008D1FD3" w:rsidRDefault="00254C5A" w:rsidP="006C7B2F">
            <w:pPr>
              <w:rPr>
                <w:rFonts w:ascii="Calibri" w:hAnsi="Calibri" w:cs="Calibri"/>
              </w:rPr>
            </w:pPr>
            <w:r w:rsidRPr="008D1FD3">
              <w:rPr>
                <w:rFonts w:ascii="Calibri" w:hAnsi="Calibri" w:cs="Calibri"/>
                <w:color w:val="000000"/>
                <w:sz w:val="15"/>
                <w:szCs w:val="15"/>
              </w:rPr>
              <w:t>3.9073837979740804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248FE" w14:textId="77777777" w:rsidR="00254C5A" w:rsidRPr="008D1FD3" w:rsidRDefault="00254C5A" w:rsidP="006C7B2F">
            <w:pPr>
              <w:rPr>
                <w:rFonts w:ascii="Calibri" w:hAnsi="Calibri" w:cs="Calibri"/>
              </w:rPr>
            </w:pPr>
            <w:r w:rsidRPr="008D1FD3">
              <w:rPr>
                <w:rFonts w:ascii="Calibri" w:hAnsi="Calibri" w:cs="Calibri"/>
                <w:color w:val="000000"/>
                <w:sz w:val="15"/>
                <w:szCs w:val="15"/>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7290B"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E4CA3"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61C37" w14:textId="77777777" w:rsidR="00254C5A" w:rsidRPr="008D1FD3" w:rsidRDefault="00254C5A" w:rsidP="006C7B2F">
            <w:pPr>
              <w:rPr>
                <w:rFonts w:ascii="Calibri" w:hAnsi="Calibri" w:cs="Calibri"/>
              </w:rPr>
            </w:pPr>
            <w:r w:rsidRPr="008D1FD3">
              <w:rPr>
                <w:rFonts w:ascii="Calibri" w:hAnsi="Calibri" w:cs="Calibri"/>
                <w:color w:val="000000"/>
                <w:sz w:val="15"/>
                <w:szCs w:val="15"/>
              </w:rPr>
              <w:t>0.6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55324A"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6FF39" w14:textId="77777777" w:rsidR="00254C5A" w:rsidRPr="008D1FD3" w:rsidRDefault="00254C5A" w:rsidP="006C7B2F">
            <w:pPr>
              <w:rPr>
                <w:rFonts w:ascii="Calibri" w:hAnsi="Calibri" w:cs="Calibri"/>
              </w:rPr>
            </w:pPr>
            <w:r w:rsidRPr="008D1FD3">
              <w:rPr>
                <w:rFonts w:ascii="Calibri" w:hAnsi="Calibri" w:cs="Calibri"/>
                <w:color w:val="000000"/>
                <w:sz w:val="15"/>
                <w:szCs w:val="15"/>
              </w:rPr>
              <w:t>0.2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A0C58" w14:textId="77777777" w:rsidR="00254C5A" w:rsidRPr="008D1FD3" w:rsidRDefault="00254C5A" w:rsidP="006C7B2F">
            <w:pPr>
              <w:rPr>
                <w:rFonts w:ascii="Calibri" w:hAnsi="Calibri" w:cs="Calibri"/>
                <w:sz w:val="18"/>
                <w:szCs w:val="18"/>
              </w:rPr>
            </w:pPr>
          </w:p>
        </w:tc>
      </w:tr>
      <w:tr w:rsidR="00254C5A" w:rsidRPr="008D1FD3" w14:paraId="7BFEC6E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CCE62" w14:textId="77777777" w:rsidR="00254C5A" w:rsidRPr="008D1FD3" w:rsidRDefault="00254C5A" w:rsidP="006C7B2F">
            <w:pPr>
              <w:rPr>
                <w:rFonts w:ascii="Calibri" w:hAnsi="Calibri" w:cs="Calibri"/>
              </w:rPr>
            </w:pPr>
            <w:r w:rsidRPr="008D1FD3">
              <w:rPr>
                <w:rFonts w:ascii="Calibri" w:hAnsi="Calibri" w:cs="Calibri"/>
                <w:color w:val="000000"/>
                <w:sz w:val="15"/>
                <w:szCs w:val="15"/>
              </w:rPr>
              <w:lastRenderedPageBreak/>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6837C"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CEE584" w14:textId="77777777" w:rsidR="00254C5A" w:rsidRPr="008D1FD3" w:rsidRDefault="00254C5A" w:rsidP="006C7B2F">
            <w:pPr>
              <w:rPr>
                <w:rFonts w:ascii="Calibri" w:hAnsi="Calibri" w:cs="Calibri"/>
              </w:rPr>
            </w:pPr>
            <w:r w:rsidRPr="008D1FD3">
              <w:rPr>
                <w:rFonts w:ascii="Calibri" w:hAnsi="Calibri" w:cs="Calibri"/>
                <w:color w:val="000000"/>
                <w:sz w:val="15"/>
                <w:szCs w:val="15"/>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7DF02"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3127D"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9192F"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8D4FB" w14:textId="77777777" w:rsidR="00254C5A" w:rsidRPr="008D1FD3" w:rsidRDefault="00254C5A" w:rsidP="006C7B2F">
            <w:pPr>
              <w:rPr>
                <w:rFonts w:ascii="Calibri" w:hAnsi="Calibri" w:cs="Calibri"/>
              </w:rPr>
            </w:pPr>
            <w:r w:rsidRPr="008D1FD3">
              <w:rPr>
                <w:rFonts w:ascii="Calibri" w:hAnsi="Calibri" w:cs="Calibri"/>
                <w:color w:val="000000"/>
                <w:sz w:val="15"/>
                <w:szCs w:val="15"/>
              </w:rPr>
              <w:t>0.6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F776E" w14:textId="77777777" w:rsidR="00254C5A" w:rsidRPr="008D1FD3" w:rsidRDefault="00254C5A" w:rsidP="006C7B2F">
            <w:pPr>
              <w:rPr>
                <w:rFonts w:ascii="Calibri" w:hAnsi="Calibri" w:cs="Calibri"/>
              </w:rPr>
            </w:pPr>
            <w:r w:rsidRPr="008D1FD3">
              <w:rPr>
                <w:rFonts w:ascii="Calibri" w:hAnsi="Calibri" w:cs="Calibri"/>
                <w:color w:val="000000"/>
                <w:sz w:val="15"/>
                <w:szCs w:val="15"/>
              </w:rPr>
              <w:t>0.1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56D0F" w14:textId="77777777" w:rsidR="00254C5A" w:rsidRPr="008D1FD3" w:rsidRDefault="00254C5A" w:rsidP="006C7B2F">
            <w:pPr>
              <w:rPr>
                <w:rFonts w:ascii="Calibri" w:hAnsi="Calibri" w:cs="Calibri"/>
              </w:rPr>
            </w:pPr>
            <w:r w:rsidRPr="008D1FD3">
              <w:rPr>
                <w:rFonts w:ascii="Calibri" w:hAnsi="Calibri" w:cs="Calibri"/>
                <w:color w:val="000000"/>
                <w:sz w:val="15"/>
                <w:szCs w:val="15"/>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85B7D6" w14:textId="77777777" w:rsidR="00254C5A" w:rsidRPr="008D1FD3" w:rsidRDefault="00254C5A" w:rsidP="006C7B2F">
            <w:pPr>
              <w:rPr>
                <w:rFonts w:ascii="Calibri" w:hAnsi="Calibri" w:cs="Calibri"/>
              </w:rPr>
            </w:pPr>
            <w:r w:rsidRPr="008D1FD3">
              <w:rPr>
                <w:rFonts w:ascii="Calibri" w:hAnsi="Calibri" w:cs="Calibri"/>
                <w:color w:val="000000"/>
                <w:sz w:val="15"/>
                <w:szCs w:val="15"/>
              </w:rPr>
              <w:t>0.0</w:t>
            </w:r>
          </w:p>
        </w:tc>
      </w:tr>
      <w:tr w:rsidR="00254C5A" w:rsidRPr="008D1FD3" w14:paraId="38B659CA"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20B60C" w14:textId="77777777" w:rsidR="00254C5A" w:rsidRPr="008D1FD3" w:rsidRDefault="00254C5A" w:rsidP="006C7B2F">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4E492"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17267" w14:textId="77777777" w:rsidR="00254C5A" w:rsidRPr="008D1FD3" w:rsidRDefault="00254C5A" w:rsidP="006C7B2F">
            <w:pPr>
              <w:rPr>
                <w:rFonts w:ascii="Calibri" w:hAnsi="Calibri" w:cs="Calibri"/>
              </w:rPr>
            </w:pPr>
            <w:r w:rsidRPr="008D1FD3">
              <w:rPr>
                <w:rFonts w:ascii="Calibri" w:hAnsi="Calibri" w:cs="Calibri"/>
                <w:color w:val="000000"/>
                <w:sz w:val="15"/>
                <w:szCs w:val="15"/>
              </w:rPr>
              <w:t>9.14518166313462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ED08D"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53AA15"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0C0F1"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D26DC" w14:textId="77777777" w:rsidR="00254C5A" w:rsidRPr="008D1FD3" w:rsidRDefault="00254C5A" w:rsidP="006C7B2F">
            <w:pPr>
              <w:rPr>
                <w:rFonts w:ascii="Calibri" w:hAnsi="Calibri" w:cs="Calibri"/>
              </w:rPr>
            </w:pPr>
            <w:r w:rsidRPr="008D1FD3">
              <w:rPr>
                <w:rFonts w:ascii="Calibri" w:hAnsi="Calibri" w:cs="Calibri"/>
                <w:color w:val="000000"/>
                <w:sz w:val="15"/>
                <w:szCs w:val="15"/>
              </w:rPr>
              <w:t>0.7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89186" w14:textId="77777777" w:rsidR="00254C5A" w:rsidRPr="008D1FD3" w:rsidRDefault="00254C5A" w:rsidP="006C7B2F">
            <w:pPr>
              <w:rPr>
                <w:rFonts w:ascii="Calibri" w:hAnsi="Calibri" w:cs="Calibri"/>
              </w:rPr>
            </w:pPr>
            <w:r w:rsidRPr="008D1FD3">
              <w:rPr>
                <w:rFonts w:ascii="Calibri" w:hAnsi="Calibri" w:cs="Calibri"/>
                <w:color w:val="000000"/>
                <w:sz w:val="15"/>
                <w:szCs w:val="15"/>
              </w:rPr>
              <w:t>0.19</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3A616"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75CC1" w14:textId="77777777" w:rsidR="00254C5A" w:rsidRPr="008D1FD3" w:rsidRDefault="00254C5A" w:rsidP="006C7B2F">
            <w:pPr>
              <w:rPr>
                <w:rFonts w:ascii="Calibri" w:hAnsi="Calibri" w:cs="Calibri"/>
                <w:sz w:val="18"/>
                <w:szCs w:val="18"/>
              </w:rPr>
            </w:pPr>
          </w:p>
        </w:tc>
      </w:tr>
      <w:tr w:rsidR="00254C5A" w:rsidRPr="008D1FD3" w14:paraId="5C4D388B"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9F684F"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174F0"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1E03" w14:textId="77777777" w:rsidR="00254C5A" w:rsidRPr="008D1FD3" w:rsidRDefault="00254C5A" w:rsidP="006C7B2F">
            <w:pPr>
              <w:rPr>
                <w:rFonts w:ascii="Calibri" w:hAnsi="Calibri" w:cs="Calibri"/>
              </w:rPr>
            </w:pPr>
            <w:r w:rsidRPr="008D1FD3">
              <w:rPr>
                <w:rFonts w:ascii="Calibri" w:hAnsi="Calibri" w:cs="Calibri"/>
                <w:color w:val="000000"/>
                <w:sz w:val="15"/>
                <w:szCs w:val="15"/>
              </w:rPr>
              <w:t>7.29568609312207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C38A0" w14:textId="77777777" w:rsidR="00254C5A" w:rsidRPr="008D1FD3" w:rsidRDefault="00254C5A" w:rsidP="006C7B2F">
            <w:pPr>
              <w:rPr>
                <w:rFonts w:ascii="Calibri" w:hAnsi="Calibri" w:cs="Calibri"/>
              </w:rPr>
            </w:pPr>
            <w:r w:rsidRPr="008D1FD3">
              <w:rPr>
                <w:rFonts w:ascii="Calibri" w:hAnsi="Calibri" w:cs="Calibri"/>
                <w:color w:val="000000"/>
                <w:sz w:val="15"/>
                <w:szCs w:val="15"/>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51C4E"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BAF6F"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7950D" w14:textId="77777777" w:rsidR="00254C5A" w:rsidRPr="008D1FD3" w:rsidRDefault="00254C5A" w:rsidP="006C7B2F">
            <w:pPr>
              <w:rPr>
                <w:rFonts w:ascii="Calibri" w:hAnsi="Calibri" w:cs="Calibri"/>
              </w:rPr>
            </w:pPr>
            <w:r w:rsidRPr="008D1FD3">
              <w:rPr>
                <w:rFonts w:ascii="Calibri" w:hAnsi="Calibri" w:cs="Calibri"/>
                <w:color w:val="000000"/>
                <w:sz w:val="15"/>
                <w:szCs w:val="15"/>
              </w:rPr>
              <w:t>0.5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4DC03C" w14:textId="77777777" w:rsidR="00254C5A" w:rsidRPr="008D1FD3" w:rsidRDefault="00254C5A" w:rsidP="006C7B2F">
            <w:pPr>
              <w:rPr>
                <w:rFonts w:ascii="Calibri" w:hAnsi="Calibri" w:cs="Calibri"/>
              </w:rPr>
            </w:pPr>
            <w:r w:rsidRPr="008D1FD3">
              <w:rPr>
                <w:rFonts w:ascii="Calibri" w:hAnsi="Calibri" w:cs="Calibri"/>
                <w:color w:val="000000"/>
                <w:sz w:val="15"/>
                <w:szCs w:val="15"/>
              </w:rPr>
              <w:t>0.0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48438" w14:textId="77777777" w:rsidR="00254C5A" w:rsidRPr="008D1FD3" w:rsidRDefault="00254C5A" w:rsidP="006C7B2F">
            <w:pPr>
              <w:rPr>
                <w:rFonts w:ascii="Calibri" w:hAnsi="Calibri" w:cs="Calibri"/>
              </w:rPr>
            </w:pPr>
            <w:r w:rsidRPr="008D1FD3">
              <w:rPr>
                <w:rFonts w:ascii="Calibri" w:hAnsi="Calibri" w:cs="Calibri"/>
                <w:color w:val="000000"/>
                <w:sz w:val="15"/>
                <w:szCs w:val="15"/>
              </w:rPr>
              <w:t>0.1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3F69" w14:textId="77777777" w:rsidR="00254C5A" w:rsidRPr="008D1FD3" w:rsidRDefault="00254C5A" w:rsidP="006C7B2F">
            <w:pPr>
              <w:rPr>
                <w:rFonts w:ascii="Calibri" w:hAnsi="Calibri" w:cs="Calibri"/>
              </w:rPr>
            </w:pPr>
            <w:r w:rsidRPr="008D1FD3">
              <w:rPr>
                <w:rFonts w:ascii="Calibri" w:hAnsi="Calibri" w:cs="Calibri"/>
                <w:color w:val="000000"/>
                <w:sz w:val="15"/>
                <w:szCs w:val="15"/>
              </w:rPr>
              <w:t>0.33</w:t>
            </w:r>
          </w:p>
        </w:tc>
      </w:tr>
      <w:tr w:rsidR="00254C5A" w:rsidRPr="008D1FD3" w14:paraId="6A1A0EFF"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F055D" w14:textId="77777777" w:rsidR="00254C5A" w:rsidRPr="008D1FD3" w:rsidRDefault="00254C5A" w:rsidP="006C7B2F">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D8499"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4A3D1" w14:textId="77777777" w:rsidR="00254C5A" w:rsidRPr="008D1FD3" w:rsidRDefault="00254C5A" w:rsidP="006C7B2F">
            <w:pPr>
              <w:rPr>
                <w:rFonts w:ascii="Calibri" w:hAnsi="Calibri" w:cs="Calibri"/>
              </w:rPr>
            </w:pPr>
            <w:r w:rsidRPr="008D1FD3">
              <w:rPr>
                <w:rFonts w:ascii="Calibri" w:hAnsi="Calibri" w:cs="Calibri"/>
                <w:color w:val="000000"/>
                <w:sz w:val="15"/>
                <w:szCs w:val="15"/>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D78A5"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2A2530"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174B6"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C4AA" w14:textId="77777777" w:rsidR="00254C5A" w:rsidRPr="008D1FD3" w:rsidRDefault="00254C5A" w:rsidP="006C7B2F">
            <w:pPr>
              <w:rPr>
                <w:rFonts w:ascii="Calibri" w:hAnsi="Calibri" w:cs="Calibri"/>
              </w:rPr>
            </w:pPr>
            <w:r w:rsidRPr="008D1FD3">
              <w:rPr>
                <w:rFonts w:ascii="Calibri" w:hAnsi="Calibri" w:cs="Calibri"/>
                <w:color w:val="000000"/>
                <w:sz w:val="15"/>
                <w:szCs w:val="15"/>
              </w:rPr>
              <w:t>0.53</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57C83" w14:textId="77777777" w:rsidR="00254C5A" w:rsidRPr="008D1FD3" w:rsidRDefault="00254C5A" w:rsidP="006C7B2F">
            <w:pPr>
              <w:rPr>
                <w:rFonts w:ascii="Calibri" w:hAnsi="Calibri" w:cs="Calibri"/>
              </w:rPr>
            </w:pPr>
            <w:r w:rsidRPr="008D1FD3">
              <w:rPr>
                <w:rFonts w:ascii="Calibri" w:hAnsi="Calibri" w:cs="Calibri"/>
                <w:color w:val="000000"/>
                <w:sz w:val="15"/>
                <w:szCs w:val="15"/>
              </w:rPr>
              <w:t>0.1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65D65" w14:textId="77777777" w:rsidR="00254C5A" w:rsidRPr="008D1FD3" w:rsidRDefault="00254C5A" w:rsidP="006C7B2F">
            <w:pPr>
              <w:rPr>
                <w:rFonts w:ascii="Calibri" w:hAnsi="Calibri" w:cs="Calibri"/>
              </w:rPr>
            </w:pPr>
            <w:r w:rsidRPr="008D1FD3">
              <w:rPr>
                <w:rFonts w:ascii="Calibri" w:hAnsi="Calibri" w:cs="Calibri"/>
                <w:color w:val="000000"/>
                <w:sz w:val="15"/>
                <w:szCs w:val="15"/>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9C130" w14:textId="77777777" w:rsidR="00254C5A" w:rsidRPr="008D1FD3" w:rsidRDefault="00254C5A" w:rsidP="006C7B2F">
            <w:pPr>
              <w:rPr>
                <w:rFonts w:ascii="Calibri" w:hAnsi="Calibri" w:cs="Calibri"/>
              </w:rPr>
            </w:pPr>
            <w:r w:rsidRPr="008D1FD3">
              <w:rPr>
                <w:rFonts w:ascii="Calibri" w:hAnsi="Calibri" w:cs="Calibri"/>
                <w:color w:val="000000"/>
                <w:sz w:val="15"/>
                <w:szCs w:val="15"/>
              </w:rPr>
              <w:t>0.04</w:t>
            </w:r>
          </w:p>
        </w:tc>
      </w:tr>
      <w:tr w:rsidR="00254C5A" w:rsidRPr="008D1FD3" w14:paraId="2D49952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E2B93"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A5F34"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2F53A" w14:textId="77777777" w:rsidR="00254C5A" w:rsidRPr="008D1FD3" w:rsidRDefault="00254C5A" w:rsidP="006C7B2F">
            <w:pPr>
              <w:rPr>
                <w:rFonts w:ascii="Calibri" w:hAnsi="Calibri" w:cs="Calibri"/>
              </w:rPr>
            </w:pPr>
            <w:r w:rsidRPr="008D1FD3">
              <w:rPr>
                <w:rFonts w:ascii="Calibri" w:hAnsi="Calibri" w:cs="Calibri"/>
                <w:color w:val="000000"/>
                <w:sz w:val="15"/>
                <w:szCs w:val="15"/>
              </w:rPr>
              <w:t>5.15999907736239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699C5" w14:textId="77777777" w:rsidR="00254C5A" w:rsidRPr="008D1FD3" w:rsidRDefault="00254C5A" w:rsidP="006C7B2F">
            <w:pPr>
              <w:rPr>
                <w:rFonts w:ascii="Calibri" w:hAnsi="Calibri" w:cs="Calibri"/>
              </w:rPr>
            </w:pPr>
            <w:r w:rsidRPr="008D1FD3">
              <w:rPr>
                <w:rFonts w:ascii="Calibri" w:hAnsi="Calibri" w:cs="Calibri"/>
                <w:color w:val="000000"/>
                <w:sz w:val="15"/>
                <w:szCs w:val="15"/>
              </w:rPr>
              <w:t>5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0364"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CF197"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2EA30" w14:textId="77777777" w:rsidR="00254C5A" w:rsidRPr="008D1FD3" w:rsidRDefault="00254C5A" w:rsidP="006C7B2F">
            <w:pPr>
              <w:rPr>
                <w:rFonts w:ascii="Calibri" w:hAnsi="Calibri" w:cs="Calibri"/>
              </w:rPr>
            </w:pPr>
            <w:r w:rsidRPr="008D1FD3">
              <w:rPr>
                <w:rFonts w:ascii="Calibri" w:hAnsi="Calibri" w:cs="Calibri"/>
                <w:color w:val="000000"/>
                <w:sz w:val="15"/>
                <w:szCs w:val="15"/>
              </w:rPr>
              <w:t>0.6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2EF166" w14:textId="77777777" w:rsidR="00254C5A" w:rsidRPr="008D1FD3" w:rsidRDefault="00254C5A" w:rsidP="006C7B2F">
            <w:pPr>
              <w:rPr>
                <w:rFonts w:ascii="Calibri" w:hAnsi="Calibri" w:cs="Calibri"/>
              </w:rPr>
            </w:pPr>
            <w:r w:rsidRPr="008D1FD3">
              <w:rPr>
                <w:rFonts w:ascii="Calibri" w:hAnsi="Calibri" w:cs="Calibri"/>
                <w:color w:val="000000"/>
                <w:sz w:val="15"/>
                <w:szCs w:val="15"/>
              </w:rPr>
              <w:t>0.0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FDE94"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3A8571" w14:textId="77777777" w:rsidR="00254C5A" w:rsidRPr="008D1FD3" w:rsidRDefault="00254C5A" w:rsidP="006C7B2F">
            <w:pPr>
              <w:rPr>
                <w:rFonts w:ascii="Calibri" w:hAnsi="Calibri" w:cs="Calibri"/>
              </w:rPr>
            </w:pPr>
            <w:r w:rsidRPr="008D1FD3">
              <w:rPr>
                <w:rFonts w:ascii="Calibri" w:hAnsi="Calibri" w:cs="Calibri"/>
                <w:color w:val="000000"/>
                <w:sz w:val="15"/>
                <w:szCs w:val="15"/>
              </w:rPr>
              <w:t>0.19</w:t>
            </w:r>
          </w:p>
        </w:tc>
      </w:tr>
      <w:tr w:rsidR="00254C5A" w:rsidRPr="008D1FD3" w14:paraId="2CD4B77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CCB04" w14:textId="77777777" w:rsidR="00254C5A" w:rsidRPr="008D1FD3" w:rsidRDefault="00254C5A" w:rsidP="006C7B2F">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55954"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0D58A" w14:textId="77777777" w:rsidR="00254C5A" w:rsidRPr="008D1FD3" w:rsidRDefault="00254C5A" w:rsidP="006C7B2F">
            <w:pPr>
              <w:rPr>
                <w:rFonts w:ascii="Calibri" w:hAnsi="Calibri" w:cs="Calibri"/>
              </w:rPr>
            </w:pPr>
            <w:r w:rsidRPr="008D1FD3">
              <w:rPr>
                <w:rFonts w:ascii="Calibri" w:hAnsi="Calibri" w:cs="Calibri"/>
                <w:color w:val="000000"/>
                <w:sz w:val="15"/>
                <w:szCs w:val="15"/>
              </w:rPr>
              <w:t>5.8398456254184985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CE9CC" w14:textId="77777777" w:rsidR="00254C5A" w:rsidRPr="008D1FD3" w:rsidRDefault="00254C5A" w:rsidP="006C7B2F">
            <w:pPr>
              <w:rPr>
                <w:rFonts w:ascii="Calibri" w:hAnsi="Calibri" w:cs="Calibri"/>
              </w:rPr>
            </w:pPr>
            <w:r w:rsidRPr="008D1FD3">
              <w:rPr>
                <w:rFonts w:ascii="Calibri" w:hAnsi="Calibri" w:cs="Calibri"/>
                <w:color w:val="000000"/>
                <w:sz w:val="15"/>
                <w:szCs w:val="15"/>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208B5"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4DA2C"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3F20C" w14:textId="77777777" w:rsidR="00254C5A" w:rsidRPr="008D1FD3" w:rsidRDefault="00254C5A" w:rsidP="006C7B2F">
            <w:pPr>
              <w:rPr>
                <w:rFonts w:ascii="Calibri" w:hAnsi="Calibri" w:cs="Calibri"/>
              </w:rPr>
            </w:pPr>
            <w:r w:rsidRPr="008D1FD3">
              <w:rPr>
                <w:rFonts w:ascii="Calibri" w:hAnsi="Calibri" w:cs="Calibri"/>
                <w:color w:val="000000"/>
                <w:sz w:val="15"/>
                <w:szCs w:val="15"/>
              </w:rPr>
              <w:t>0.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95F7F" w14:textId="77777777" w:rsidR="00254C5A" w:rsidRPr="008D1FD3" w:rsidRDefault="00254C5A" w:rsidP="006C7B2F">
            <w:pPr>
              <w:rPr>
                <w:rFonts w:ascii="Calibri" w:hAnsi="Calibri" w:cs="Calibri"/>
              </w:rPr>
            </w:pPr>
            <w:r w:rsidRPr="008D1FD3">
              <w:rPr>
                <w:rFonts w:ascii="Calibri" w:hAnsi="Calibri" w:cs="Calibri"/>
                <w:color w:val="000000"/>
                <w:sz w:val="15"/>
                <w:szCs w:val="15"/>
              </w:rPr>
              <w:t>0.04</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5A43" w14:textId="77777777" w:rsidR="00254C5A" w:rsidRPr="008D1FD3" w:rsidRDefault="00254C5A" w:rsidP="006C7B2F">
            <w:pPr>
              <w:rPr>
                <w:rFonts w:ascii="Calibri" w:hAnsi="Calibri" w:cs="Calibri"/>
              </w:rPr>
            </w:pPr>
            <w:r w:rsidRPr="008D1FD3">
              <w:rPr>
                <w:rFonts w:ascii="Calibri" w:hAnsi="Calibri" w:cs="Calibri"/>
                <w:color w:val="000000"/>
                <w:sz w:val="15"/>
                <w:szCs w:val="15"/>
              </w:rPr>
              <w:t>0.3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8EFD" w14:textId="77777777" w:rsidR="00254C5A" w:rsidRPr="008D1FD3" w:rsidRDefault="00254C5A" w:rsidP="006C7B2F">
            <w:pPr>
              <w:rPr>
                <w:rFonts w:ascii="Calibri" w:hAnsi="Calibri" w:cs="Calibri"/>
                <w:sz w:val="18"/>
                <w:szCs w:val="18"/>
              </w:rPr>
            </w:pPr>
          </w:p>
        </w:tc>
      </w:tr>
      <w:tr w:rsidR="00254C5A" w:rsidRPr="008D1FD3" w14:paraId="7B39769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00708"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AA8D4"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BAEA5" w14:textId="77777777" w:rsidR="00254C5A" w:rsidRPr="008D1FD3" w:rsidRDefault="00254C5A" w:rsidP="006C7B2F">
            <w:pPr>
              <w:rPr>
                <w:rFonts w:ascii="Calibri" w:hAnsi="Calibri" w:cs="Calibri"/>
              </w:rPr>
            </w:pPr>
            <w:r w:rsidRPr="008D1FD3">
              <w:rPr>
                <w:rFonts w:ascii="Calibri" w:hAnsi="Calibri" w:cs="Calibri"/>
                <w:color w:val="000000"/>
                <w:sz w:val="15"/>
                <w:szCs w:val="15"/>
              </w:rPr>
              <w:t>7.97413401808571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7E3DC"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2266" w14:textId="77777777" w:rsidR="00254C5A" w:rsidRPr="008D1FD3" w:rsidRDefault="00254C5A" w:rsidP="006C7B2F">
            <w:pPr>
              <w:rPr>
                <w:rFonts w:ascii="Calibri" w:hAnsi="Calibri" w:cs="Calibri"/>
              </w:rPr>
            </w:pPr>
            <w:r w:rsidRPr="008D1FD3">
              <w:rPr>
                <w:rFonts w:ascii="Calibri" w:hAnsi="Calibri" w:cs="Calibri"/>
                <w:color w:val="000000"/>
                <w:sz w:val="15"/>
                <w:szCs w:val="15"/>
              </w:rPr>
              <w:t>32</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9D74BA"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09798" w14:textId="77777777" w:rsidR="00254C5A" w:rsidRPr="008D1FD3" w:rsidRDefault="00254C5A" w:rsidP="006C7B2F">
            <w:pPr>
              <w:rPr>
                <w:rFonts w:ascii="Calibri" w:hAnsi="Calibri" w:cs="Calibri"/>
              </w:rPr>
            </w:pPr>
            <w:r w:rsidRPr="008D1FD3">
              <w:rPr>
                <w:rFonts w:ascii="Calibri" w:hAnsi="Calibri" w:cs="Calibri"/>
                <w:color w:val="000000"/>
                <w:sz w:val="15"/>
                <w:szCs w:val="15"/>
              </w:rPr>
              <w:t>0.5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46DF9" w14:textId="77777777" w:rsidR="00254C5A" w:rsidRPr="008D1FD3" w:rsidRDefault="00254C5A" w:rsidP="006C7B2F">
            <w:pPr>
              <w:rPr>
                <w:rFonts w:ascii="Calibri" w:hAnsi="Calibri" w:cs="Calibri"/>
              </w:rPr>
            </w:pPr>
            <w:r w:rsidRPr="008D1FD3">
              <w:rPr>
                <w:rFonts w:ascii="Calibri" w:hAnsi="Calibri" w:cs="Calibri"/>
                <w:color w:val="000000"/>
                <w:sz w:val="15"/>
                <w:szCs w:val="15"/>
              </w:rPr>
              <w:t>0.1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CBB570" w14:textId="77777777" w:rsidR="00254C5A" w:rsidRPr="008D1FD3" w:rsidRDefault="00254C5A" w:rsidP="006C7B2F">
            <w:pPr>
              <w:rPr>
                <w:rFonts w:ascii="Calibri" w:hAnsi="Calibri" w:cs="Calibri"/>
              </w:rPr>
            </w:pPr>
            <w:r w:rsidRPr="008D1FD3">
              <w:rPr>
                <w:rFonts w:ascii="Calibri" w:hAnsi="Calibri" w:cs="Calibri"/>
                <w:color w:val="000000"/>
                <w:sz w:val="15"/>
                <w:szCs w:val="15"/>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C4436"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r>
      <w:tr w:rsidR="00254C5A" w:rsidRPr="008D1FD3" w14:paraId="58963FE0"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6B07A" w14:textId="77777777" w:rsidR="00254C5A" w:rsidRPr="008D1FD3" w:rsidRDefault="00254C5A" w:rsidP="006C7B2F">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D38D2"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9BDD5" w14:textId="77777777" w:rsidR="00254C5A" w:rsidRPr="008D1FD3" w:rsidRDefault="00254C5A" w:rsidP="006C7B2F">
            <w:pPr>
              <w:rPr>
                <w:rFonts w:ascii="Calibri" w:hAnsi="Calibri" w:cs="Calibri"/>
              </w:rPr>
            </w:pPr>
            <w:r w:rsidRPr="008D1FD3">
              <w:rPr>
                <w:rFonts w:ascii="Calibri" w:hAnsi="Calibri" w:cs="Calibri"/>
                <w:color w:val="000000"/>
                <w:sz w:val="15"/>
                <w:szCs w:val="15"/>
              </w:rPr>
              <w:t>2.903171404634761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483A5" w14:textId="77777777" w:rsidR="00254C5A" w:rsidRPr="008D1FD3" w:rsidRDefault="00254C5A" w:rsidP="006C7B2F">
            <w:pPr>
              <w:rPr>
                <w:rFonts w:ascii="Calibri" w:hAnsi="Calibri" w:cs="Calibri"/>
              </w:rPr>
            </w:pPr>
            <w:r w:rsidRPr="008D1FD3">
              <w:rPr>
                <w:rFonts w:ascii="Calibri" w:hAnsi="Calibri" w:cs="Calibri"/>
                <w:color w:val="000000"/>
                <w:sz w:val="15"/>
                <w:szCs w:val="15"/>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B4707"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0BB92"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1B6DF4" w14:textId="77777777" w:rsidR="00254C5A" w:rsidRPr="008D1FD3" w:rsidRDefault="00254C5A" w:rsidP="006C7B2F">
            <w:pPr>
              <w:rPr>
                <w:rFonts w:ascii="Calibri" w:hAnsi="Calibri" w:cs="Calibri"/>
              </w:rPr>
            </w:pPr>
            <w:r w:rsidRPr="008D1FD3">
              <w:rPr>
                <w:rFonts w:ascii="Calibri" w:hAnsi="Calibri" w:cs="Calibri"/>
                <w:color w:val="000000"/>
                <w:sz w:val="15"/>
                <w:szCs w:val="15"/>
              </w:rPr>
              <w:t>0.7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5DE16" w14:textId="77777777" w:rsidR="00254C5A" w:rsidRPr="008D1FD3" w:rsidRDefault="00254C5A" w:rsidP="006C7B2F">
            <w:pPr>
              <w:rPr>
                <w:rFonts w:ascii="Calibri" w:hAnsi="Calibri" w:cs="Calibri"/>
              </w:rPr>
            </w:pPr>
            <w:r w:rsidRPr="008D1FD3">
              <w:rPr>
                <w:rFonts w:ascii="Calibri" w:hAnsi="Calibri" w:cs="Calibri"/>
                <w:color w:val="000000"/>
                <w:sz w:val="15"/>
                <w:szCs w:val="15"/>
              </w:rPr>
              <w:t>0.1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35F7E3"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3B015" w14:textId="77777777" w:rsidR="00254C5A" w:rsidRPr="008D1FD3" w:rsidRDefault="00254C5A" w:rsidP="006C7B2F">
            <w:pPr>
              <w:rPr>
                <w:rFonts w:ascii="Calibri" w:hAnsi="Calibri" w:cs="Calibri"/>
                <w:sz w:val="18"/>
                <w:szCs w:val="18"/>
              </w:rPr>
            </w:pPr>
          </w:p>
        </w:tc>
      </w:tr>
      <w:tr w:rsidR="00254C5A" w:rsidRPr="008D1FD3" w14:paraId="4340175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D67C4"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2998D"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699DC5" w14:textId="77777777" w:rsidR="00254C5A" w:rsidRPr="008D1FD3" w:rsidRDefault="00254C5A" w:rsidP="006C7B2F">
            <w:pPr>
              <w:rPr>
                <w:rFonts w:ascii="Calibri" w:hAnsi="Calibri" w:cs="Calibri"/>
              </w:rPr>
            </w:pPr>
            <w:r w:rsidRPr="008D1FD3">
              <w:rPr>
                <w:rFonts w:ascii="Calibri" w:hAnsi="Calibri" w:cs="Calibri"/>
                <w:color w:val="000000"/>
                <w:sz w:val="15"/>
                <w:szCs w:val="15"/>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68FD2"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82B81"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9C0E3"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837E6" w14:textId="77777777" w:rsidR="00254C5A" w:rsidRPr="008D1FD3" w:rsidRDefault="00254C5A" w:rsidP="006C7B2F">
            <w:pPr>
              <w:rPr>
                <w:rFonts w:ascii="Calibri" w:hAnsi="Calibri" w:cs="Calibri"/>
              </w:rPr>
            </w:pPr>
            <w:r w:rsidRPr="008D1FD3">
              <w:rPr>
                <w:rFonts w:ascii="Calibri" w:hAnsi="Calibri" w:cs="Calibri"/>
                <w:color w:val="000000"/>
                <w:sz w:val="15"/>
                <w:szCs w:val="15"/>
              </w:rPr>
              <w:t>0.5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F54D72" w14:textId="77777777" w:rsidR="00254C5A" w:rsidRPr="008D1FD3" w:rsidRDefault="00254C5A" w:rsidP="006C7B2F">
            <w:pPr>
              <w:rPr>
                <w:rFonts w:ascii="Calibri" w:hAnsi="Calibri" w:cs="Calibri"/>
              </w:rPr>
            </w:pPr>
            <w:r w:rsidRPr="008D1FD3">
              <w:rPr>
                <w:rFonts w:ascii="Calibri" w:hAnsi="Calibri" w:cs="Calibri"/>
                <w:color w:val="000000"/>
                <w:sz w:val="15"/>
                <w:szCs w:val="15"/>
              </w:rPr>
              <w:t>0.09</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CE8E" w14:textId="77777777" w:rsidR="00254C5A" w:rsidRPr="008D1FD3" w:rsidRDefault="00254C5A" w:rsidP="006C7B2F">
            <w:pPr>
              <w:rPr>
                <w:rFonts w:ascii="Calibri" w:hAnsi="Calibri" w:cs="Calibri"/>
              </w:rPr>
            </w:pPr>
            <w:r w:rsidRPr="008D1FD3">
              <w:rPr>
                <w:rFonts w:ascii="Calibri" w:hAnsi="Calibri" w:cs="Calibri"/>
                <w:color w:val="000000"/>
                <w:sz w:val="15"/>
                <w:szCs w:val="15"/>
              </w:rPr>
              <w:t>0.3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8E3A5" w14:textId="77777777" w:rsidR="00254C5A" w:rsidRPr="008D1FD3" w:rsidRDefault="00254C5A" w:rsidP="006C7B2F">
            <w:pPr>
              <w:rPr>
                <w:rFonts w:ascii="Calibri" w:hAnsi="Calibri" w:cs="Calibri"/>
              </w:rPr>
            </w:pPr>
            <w:r w:rsidRPr="008D1FD3">
              <w:rPr>
                <w:rFonts w:ascii="Calibri" w:hAnsi="Calibri" w:cs="Calibri"/>
                <w:color w:val="000000"/>
                <w:sz w:val="15"/>
                <w:szCs w:val="15"/>
              </w:rPr>
              <w:t>0.07</w:t>
            </w:r>
          </w:p>
        </w:tc>
      </w:tr>
      <w:tr w:rsidR="00254C5A" w:rsidRPr="008D1FD3" w14:paraId="7E73D565"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B8347"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77F024"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47B81" w14:textId="77777777" w:rsidR="00254C5A" w:rsidRPr="008D1FD3" w:rsidRDefault="00254C5A" w:rsidP="006C7B2F">
            <w:pPr>
              <w:rPr>
                <w:rFonts w:ascii="Calibri" w:hAnsi="Calibri" w:cs="Calibri"/>
              </w:rPr>
            </w:pPr>
            <w:r w:rsidRPr="008D1FD3">
              <w:rPr>
                <w:rFonts w:ascii="Calibri" w:hAnsi="Calibri" w:cs="Calibri"/>
                <w:color w:val="000000"/>
                <w:sz w:val="15"/>
                <w:szCs w:val="15"/>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2E964"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07FF6"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9EA05"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E486C" w14:textId="77777777" w:rsidR="00254C5A" w:rsidRPr="008D1FD3" w:rsidRDefault="00254C5A" w:rsidP="006C7B2F">
            <w:pPr>
              <w:rPr>
                <w:rFonts w:ascii="Calibri" w:hAnsi="Calibri" w:cs="Calibri"/>
              </w:rPr>
            </w:pPr>
            <w:r w:rsidRPr="008D1FD3">
              <w:rPr>
                <w:rFonts w:ascii="Calibri" w:hAnsi="Calibri" w:cs="Calibri"/>
                <w:color w:val="000000"/>
                <w:sz w:val="15"/>
                <w:szCs w:val="15"/>
              </w:rPr>
              <w:t>0.49</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016B" w14:textId="77777777" w:rsidR="00254C5A" w:rsidRPr="008D1FD3" w:rsidRDefault="00254C5A" w:rsidP="006C7B2F">
            <w:pPr>
              <w:rPr>
                <w:rFonts w:ascii="Calibri" w:hAnsi="Calibri" w:cs="Calibri"/>
              </w:rPr>
            </w:pPr>
            <w:r w:rsidRPr="008D1FD3">
              <w:rPr>
                <w:rFonts w:ascii="Calibri" w:hAnsi="Calibri" w:cs="Calibri"/>
                <w:color w:val="000000"/>
                <w:sz w:val="15"/>
                <w:szCs w:val="15"/>
              </w:rPr>
              <w:t>0.09</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C49D3" w14:textId="77777777" w:rsidR="00254C5A" w:rsidRPr="008D1FD3" w:rsidRDefault="00254C5A" w:rsidP="006C7B2F">
            <w:pPr>
              <w:rPr>
                <w:rFonts w:ascii="Calibri" w:hAnsi="Calibri" w:cs="Calibri"/>
              </w:rPr>
            </w:pPr>
            <w:r w:rsidRPr="008D1FD3">
              <w:rPr>
                <w:rFonts w:ascii="Calibri" w:hAnsi="Calibri" w:cs="Calibri"/>
                <w:color w:val="000000"/>
                <w:sz w:val="15"/>
                <w:szCs w:val="15"/>
              </w:rPr>
              <w:t>0.3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90954" w14:textId="77777777" w:rsidR="00254C5A" w:rsidRPr="008D1FD3" w:rsidRDefault="00254C5A" w:rsidP="006C7B2F">
            <w:pPr>
              <w:rPr>
                <w:rFonts w:ascii="Calibri" w:hAnsi="Calibri" w:cs="Calibri"/>
              </w:rPr>
            </w:pPr>
            <w:r w:rsidRPr="008D1FD3">
              <w:rPr>
                <w:rFonts w:ascii="Calibri" w:hAnsi="Calibri" w:cs="Calibri"/>
                <w:color w:val="000000"/>
                <w:sz w:val="15"/>
                <w:szCs w:val="15"/>
              </w:rPr>
              <w:t>0.03</w:t>
            </w:r>
          </w:p>
        </w:tc>
      </w:tr>
      <w:tr w:rsidR="00254C5A" w:rsidRPr="008D1FD3" w14:paraId="592744F1"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E88FD" w14:textId="77777777" w:rsidR="00254C5A" w:rsidRPr="008D1FD3" w:rsidRDefault="00254C5A" w:rsidP="006C7B2F">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A3125"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C2D1C" w14:textId="77777777" w:rsidR="00254C5A" w:rsidRPr="008D1FD3" w:rsidRDefault="00254C5A" w:rsidP="006C7B2F">
            <w:pPr>
              <w:rPr>
                <w:rFonts w:ascii="Calibri" w:hAnsi="Calibri" w:cs="Calibri"/>
              </w:rPr>
            </w:pPr>
            <w:r w:rsidRPr="008D1FD3">
              <w:rPr>
                <w:rFonts w:ascii="Calibri" w:hAnsi="Calibri" w:cs="Calibri"/>
                <w:color w:val="000000"/>
                <w:sz w:val="15"/>
                <w:szCs w:val="15"/>
              </w:rPr>
              <w:t>8.898805178683114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B6EC1"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24A4F4"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8D904"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3591E" w14:textId="77777777" w:rsidR="00254C5A" w:rsidRPr="008D1FD3" w:rsidRDefault="00254C5A" w:rsidP="006C7B2F">
            <w:pPr>
              <w:rPr>
                <w:rFonts w:ascii="Calibri" w:hAnsi="Calibri" w:cs="Calibri"/>
              </w:rPr>
            </w:pPr>
            <w:r w:rsidRPr="008D1FD3">
              <w:rPr>
                <w:rFonts w:ascii="Calibri" w:hAnsi="Calibri" w:cs="Calibri"/>
                <w:color w:val="000000"/>
                <w:sz w:val="15"/>
                <w:szCs w:val="15"/>
              </w:rPr>
              <w:t>0.8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8EA69F" w14:textId="77777777" w:rsidR="00254C5A" w:rsidRPr="008D1FD3" w:rsidRDefault="00254C5A" w:rsidP="006C7B2F">
            <w:pPr>
              <w:rPr>
                <w:rFonts w:ascii="Calibri" w:hAnsi="Calibri" w:cs="Calibri"/>
              </w:rPr>
            </w:pPr>
            <w:r w:rsidRPr="008D1FD3">
              <w:rPr>
                <w:rFonts w:ascii="Calibri" w:hAnsi="Calibri" w:cs="Calibri"/>
                <w:color w:val="000000"/>
                <w:sz w:val="15"/>
                <w:szCs w:val="15"/>
              </w:rPr>
              <w:t>0.0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AE99F" w14:textId="77777777" w:rsidR="00254C5A" w:rsidRPr="008D1FD3" w:rsidRDefault="00254C5A" w:rsidP="006C7B2F">
            <w:pPr>
              <w:rPr>
                <w:rFonts w:ascii="Calibri" w:hAnsi="Calibri" w:cs="Calibri"/>
              </w:rPr>
            </w:pPr>
            <w:r w:rsidRPr="008D1FD3">
              <w:rPr>
                <w:rFonts w:ascii="Calibri" w:hAnsi="Calibri" w:cs="Calibri"/>
                <w:color w:val="000000"/>
                <w:sz w:val="15"/>
                <w:szCs w:val="15"/>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133A7" w14:textId="77777777" w:rsidR="00254C5A" w:rsidRPr="008D1FD3" w:rsidRDefault="00254C5A" w:rsidP="006C7B2F">
            <w:pPr>
              <w:rPr>
                <w:rFonts w:ascii="Calibri" w:hAnsi="Calibri" w:cs="Calibri"/>
                <w:sz w:val="18"/>
                <w:szCs w:val="18"/>
              </w:rPr>
            </w:pPr>
          </w:p>
        </w:tc>
      </w:tr>
      <w:tr w:rsidR="00254C5A" w:rsidRPr="008D1FD3" w14:paraId="22C7BFF9"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CC4DD"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94107"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9537" w14:textId="77777777" w:rsidR="00254C5A" w:rsidRPr="008D1FD3" w:rsidRDefault="00254C5A" w:rsidP="006C7B2F">
            <w:pPr>
              <w:rPr>
                <w:rFonts w:ascii="Calibri" w:hAnsi="Calibri" w:cs="Calibri"/>
              </w:rPr>
            </w:pPr>
            <w:r w:rsidRPr="008D1FD3">
              <w:rPr>
                <w:rFonts w:ascii="Calibri" w:hAnsi="Calibri" w:cs="Calibri"/>
                <w:color w:val="000000"/>
                <w:sz w:val="15"/>
                <w:szCs w:val="15"/>
              </w:rPr>
              <w:t>7.29568609312207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93992" w14:textId="77777777" w:rsidR="00254C5A" w:rsidRPr="008D1FD3" w:rsidRDefault="00254C5A" w:rsidP="006C7B2F">
            <w:pPr>
              <w:rPr>
                <w:rFonts w:ascii="Calibri" w:hAnsi="Calibri" w:cs="Calibri"/>
              </w:rPr>
            </w:pPr>
            <w:r w:rsidRPr="008D1FD3">
              <w:rPr>
                <w:rFonts w:ascii="Calibri" w:hAnsi="Calibri" w:cs="Calibri"/>
                <w:color w:val="000000"/>
                <w:sz w:val="15"/>
                <w:szCs w:val="15"/>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60AA"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356AB"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099D5" w14:textId="77777777" w:rsidR="00254C5A" w:rsidRPr="008D1FD3" w:rsidRDefault="00254C5A" w:rsidP="006C7B2F">
            <w:pPr>
              <w:rPr>
                <w:rFonts w:ascii="Calibri" w:hAnsi="Calibri" w:cs="Calibri"/>
              </w:rPr>
            </w:pPr>
            <w:r w:rsidRPr="008D1FD3">
              <w:rPr>
                <w:rFonts w:ascii="Calibri" w:hAnsi="Calibri" w:cs="Calibri"/>
                <w:color w:val="000000"/>
                <w:sz w:val="15"/>
                <w:szCs w:val="15"/>
              </w:rPr>
              <w:t>0.4</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A647B" w14:textId="77777777" w:rsidR="00254C5A" w:rsidRPr="008D1FD3" w:rsidRDefault="00254C5A" w:rsidP="006C7B2F">
            <w:pPr>
              <w:rPr>
                <w:rFonts w:ascii="Calibri" w:hAnsi="Calibri" w:cs="Calibri"/>
              </w:rPr>
            </w:pPr>
            <w:r w:rsidRPr="008D1FD3">
              <w:rPr>
                <w:rFonts w:ascii="Calibri" w:hAnsi="Calibri" w:cs="Calibri"/>
                <w:color w:val="000000"/>
                <w:sz w:val="15"/>
                <w:szCs w:val="15"/>
              </w:rPr>
              <w:t>0.1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DDB64C" w14:textId="77777777" w:rsidR="00254C5A" w:rsidRPr="008D1FD3" w:rsidRDefault="00254C5A" w:rsidP="006C7B2F">
            <w:pPr>
              <w:rPr>
                <w:rFonts w:ascii="Calibri" w:hAnsi="Calibri" w:cs="Calibri"/>
              </w:rPr>
            </w:pPr>
            <w:r w:rsidRPr="008D1FD3">
              <w:rPr>
                <w:rFonts w:ascii="Calibri" w:hAnsi="Calibri" w:cs="Calibri"/>
                <w:color w:val="000000"/>
                <w:sz w:val="15"/>
                <w:szCs w:val="15"/>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765DD" w14:textId="77777777" w:rsidR="00254C5A" w:rsidRPr="008D1FD3" w:rsidRDefault="00254C5A" w:rsidP="006C7B2F">
            <w:pPr>
              <w:rPr>
                <w:rFonts w:ascii="Calibri" w:hAnsi="Calibri" w:cs="Calibri"/>
              </w:rPr>
            </w:pPr>
            <w:r w:rsidRPr="008D1FD3">
              <w:rPr>
                <w:rFonts w:ascii="Calibri" w:hAnsi="Calibri" w:cs="Calibri"/>
                <w:color w:val="000000"/>
                <w:sz w:val="15"/>
                <w:szCs w:val="15"/>
              </w:rPr>
              <w:t>0.22</w:t>
            </w:r>
          </w:p>
        </w:tc>
      </w:tr>
      <w:tr w:rsidR="00254C5A" w:rsidRPr="008D1FD3" w14:paraId="5A979E3D" w14:textId="77777777" w:rsidTr="00310959">
        <w:trPr>
          <w:trHeight w:val="180"/>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C6907" w14:textId="77777777" w:rsidR="00254C5A" w:rsidRPr="008D1FD3" w:rsidRDefault="00254C5A" w:rsidP="006C7B2F">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62CE0"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46676" w14:textId="77777777" w:rsidR="00254C5A" w:rsidRPr="008D1FD3" w:rsidRDefault="00254C5A" w:rsidP="006C7B2F">
            <w:pPr>
              <w:rPr>
                <w:rFonts w:ascii="Calibri" w:hAnsi="Calibri" w:cs="Calibri"/>
              </w:rPr>
            </w:pPr>
            <w:r w:rsidRPr="008D1FD3">
              <w:rPr>
                <w:rFonts w:ascii="Calibri" w:hAnsi="Calibri" w:cs="Calibri"/>
                <w:color w:val="000000"/>
                <w:sz w:val="15"/>
                <w:szCs w:val="15"/>
              </w:rPr>
              <w:t>1.9568482000737615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BBBF2" w14:textId="77777777" w:rsidR="00254C5A" w:rsidRPr="008D1FD3" w:rsidRDefault="00254C5A" w:rsidP="006C7B2F">
            <w:pPr>
              <w:rPr>
                <w:rFonts w:ascii="Calibri" w:hAnsi="Calibri" w:cs="Calibri"/>
              </w:rPr>
            </w:pPr>
            <w:r w:rsidRPr="008D1FD3">
              <w:rPr>
                <w:rFonts w:ascii="Calibri" w:hAnsi="Calibri" w:cs="Calibri"/>
                <w:color w:val="000000"/>
                <w:sz w:val="15"/>
                <w:szCs w:val="15"/>
              </w:rPr>
              <w:t>7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E60F27" w14:textId="77777777" w:rsidR="00254C5A" w:rsidRPr="008D1FD3" w:rsidRDefault="00254C5A" w:rsidP="006C7B2F">
            <w:pPr>
              <w:rPr>
                <w:rFonts w:ascii="Calibri" w:hAnsi="Calibri" w:cs="Calibri"/>
              </w:rPr>
            </w:pPr>
            <w:r w:rsidRPr="008D1FD3">
              <w:rPr>
                <w:rFonts w:ascii="Calibri" w:hAnsi="Calibri" w:cs="Calibri"/>
                <w:color w:val="000000"/>
                <w:sz w:val="15"/>
                <w:szCs w:val="15"/>
              </w:rPr>
              <w:t>32</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015A5"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F49EF" w14:textId="77777777" w:rsidR="00254C5A" w:rsidRPr="008D1FD3" w:rsidRDefault="00254C5A" w:rsidP="006C7B2F">
            <w:pPr>
              <w:rPr>
                <w:rFonts w:ascii="Calibri" w:hAnsi="Calibri" w:cs="Calibri"/>
              </w:rPr>
            </w:pPr>
            <w:r w:rsidRPr="008D1FD3">
              <w:rPr>
                <w:rFonts w:ascii="Calibri" w:hAnsi="Calibri" w:cs="Calibri"/>
                <w:color w:val="000000"/>
                <w:sz w:val="15"/>
                <w:szCs w:val="15"/>
              </w:rPr>
              <w:t>0.6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42AF1" w14:textId="77777777" w:rsidR="00254C5A" w:rsidRPr="008D1FD3" w:rsidRDefault="00254C5A" w:rsidP="006C7B2F">
            <w:pPr>
              <w:rPr>
                <w:rFonts w:ascii="Calibri" w:hAnsi="Calibri" w:cs="Calibri"/>
              </w:rPr>
            </w:pPr>
            <w:r w:rsidRPr="008D1FD3">
              <w:rPr>
                <w:rFonts w:ascii="Calibri" w:hAnsi="Calibri" w:cs="Calibri"/>
                <w:color w:val="000000"/>
                <w:sz w:val="15"/>
                <w:szCs w:val="15"/>
              </w:rPr>
              <w:t>0.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04694" w14:textId="77777777" w:rsidR="00254C5A" w:rsidRPr="008D1FD3" w:rsidRDefault="00254C5A" w:rsidP="006C7B2F">
            <w:pPr>
              <w:rPr>
                <w:rFonts w:ascii="Calibri" w:hAnsi="Calibri" w:cs="Calibri"/>
              </w:rPr>
            </w:pPr>
            <w:r w:rsidRPr="008D1FD3">
              <w:rPr>
                <w:rFonts w:ascii="Calibri" w:hAnsi="Calibri" w:cs="Calibri"/>
                <w:color w:val="000000"/>
                <w:sz w:val="15"/>
                <w:szCs w:val="15"/>
              </w:rPr>
              <w:t>0.1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06C3E" w14:textId="77777777" w:rsidR="00254C5A" w:rsidRPr="008D1FD3" w:rsidRDefault="00254C5A" w:rsidP="006C7B2F">
            <w:pPr>
              <w:rPr>
                <w:rFonts w:ascii="Calibri" w:hAnsi="Calibri" w:cs="Calibri"/>
              </w:rPr>
            </w:pPr>
            <w:r w:rsidRPr="008D1FD3">
              <w:rPr>
                <w:rFonts w:ascii="Calibri" w:hAnsi="Calibri" w:cs="Calibri"/>
                <w:color w:val="000000"/>
                <w:sz w:val="15"/>
                <w:szCs w:val="15"/>
              </w:rPr>
              <w:t>0.13</w:t>
            </w:r>
          </w:p>
        </w:tc>
      </w:tr>
      <w:tr w:rsidR="00254C5A" w:rsidRPr="008D1FD3" w14:paraId="335AB287"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E7649"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C861E"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1FE32" w14:textId="77777777" w:rsidR="00254C5A" w:rsidRPr="008D1FD3" w:rsidRDefault="00254C5A" w:rsidP="006C7B2F">
            <w:pPr>
              <w:rPr>
                <w:rFonts w:ascii="Calibri" w:hAnsi="Calibri" w:cs="Calibri"/>
              </w:rPr>
            </w:pPr>
            <w:r w:rsidRPr="008D1FD3">
              <w:rPr>
                <w:rFonts w:ascii="Calibri" w:hAnsi="Calibri" w:cs="Calibri"/>
                <w:color w:val="000000"/>
                <w:sz w:val="15"/>
                <w:szCs w:val="15"/>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1A113"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D38BC"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E64E2D"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B32A5" w14:textId="77777777" w:rsidR="00254C5A" w:rsidRPr="008D1FD3" w:rsidRDefault="00254C5A" w:rsidP="006C7B2F">
            <w:pPr>
              <w:rPr>
                <w:rFonts w:ascii="Calibri" w:hAnsi="Calibri" w:cs="Calibri"/>
              </w:rPr>
            </w:pPr>
            <w:r w:rsidRPr="008D1FD3">
              <w:rPr>
                <w:rFonts w:ascii="Calibri" w:hAnsi="Calibri" w:cs="Calibri"/>
                <w:color w:val="000000"/>
                <w:sz w:val="15"/>
                <w:szCs w:val="15"/>
              </w:rPr>
              <w:t>0.4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2AF19"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40CAC" w14:textId="77777777" w:rsidR="00254C5A" w:rsidRPr="008D1FD3" w:rsidRDefault="00254C5A" w:rsidP="006C7B2F">
            <w:pPr>
              <w:rPr>
                <w:rFonts w:ascii="Calibri" w:hAnsi="Calibri" w:cs="Calibri"/>
              </w:rPr>
            </w:pPr>
            <w:r w:rsidRPr="008D1FD3">
              <w:rPr>
                <w:rFonts w:ascii="Calibri" w:hAnsi="Calibri" w:cs="Calibri"/>
                <w:color w:val="000000"/>
                <w:sz w:val="15"/>
                <w:szCs w:val="15"/>
              </w:rPr>
              <w:t>0.2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2456" w14:textId="77777777" w:rsidR="00254C5A" w:rsidRPr="008D1FD3" w:rsidRDefault="00254C5A" w:rsidP="006C7B2F">
            <w:pPr>
              <w:rPr>
                <w:rFonts w:ascii="Calibri" w:hAnsi="Calibri" w:cs="Calibri"/>
              </w:rPr>
            </w:pPr>
            <w:r w:rsidRPr="008D1FD3">
              <w:rPr>
                <w:rFonts w:ascii="Calibri" w:hAnsi="Calibri" w:cs="Calibri"/>
                <w:color w:val="000000"/>
                <w:sz w:val="15"/>
                <w:szCs w:val="15"/>
              </w:rPr>
              <w:t>0.28</w:t>
            </w:r>
          </w:p>
        </w:tc>
      </w:tr>
      <w:tr w:rsidR="00254C5A" w:rsidRPr="008D1FD3" w14:paraId="6BE84DC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FB764" w14:textId="77777777" w:rsidR="00254C5A" w:rsidRPr="008D1FD3" w:rsidRDefault="00254C5A" w:rsidP="006C7B2F">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B42B4"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AE942" w14:textId="77777777" w:rsidR="00254C5A" w:rsidRPr="008D1FD3" w:rsidRDefault="00254C5A" w:rsidP="006C7B2F">
            <w:pPr>
              <w:rPr>
                <w:rFonts w:ascii="Calibri" w:hAnsi="Calibri" w:cs="Calibri"/>
              </w:rPr>
            </w:pPr>
            <w:r w:rsidRPr="008D1FD3">
              <w:rPr>
                <w:rFonts w:ascii="Calibri" w:hAnsi="Calibri" w:cs="Calibri"/>
                <w:color w:val="000000"/>
                <w:sz w:val="15"/>
                <w:szCs w:val="15"/>
              </w:rPr>
              <w:t>6.217268263665875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331CF" w14:textId="77777777" w:rsidR="00254C5A" w:rsidRPr="008D1FD3" w:rsidRDefault="00254C5A" w:rsidP="006C7B2F">
            <w:pPr>
              <w:rPr>
                <w:rFonts w:ascii="Calibri" w:hAnsi="Calibri" w:cs="Calibri"/>
              </w:rPr>
            </w:pPr>
            <w:r w:rsidRPr="008D1FD3">
              <w:rPr>
                <w:rFonts w:ascii="Calibri" w:hAnsi="Calibri" w:cs="Calibri"/>
                <w:color w:val="000000"/>
                <w:sz w:val="15"/>
                <w:szCs w:val="15"/>
              </w:rPr>
              <w:t>7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AD22D"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DEB7B"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3DF01" w14:textId="77777777" w:rsidR="00254C5A" w:rsidRPr="008D1FD3" w:rsidRDefault="00254C5A" w:rsidP="006C7B2F">
            <w:pPr>
              <w:rPr>
                <w:rFonts w:ascii="Calibri" w:hAnsi="Calibri" w:cs="Calibri"/>
              </w:rPr>
            </w:pPr>
            <w:r w:rsidRPr="008D1FD3">
              <w:rPr>
                <w:rFonts w:ascii="Calibri" w:hAnsi="Calibri" w:cs="Calibri"/>
                <w:color w:val="000000"/>
                <w:sz w:val="15"/>
                <w:szCs w:val="15"/>
              </w:rPr>
              <w:t>0.4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EFFAE"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399A4" w14:textId="77777777" w:rsidR="00254C5A" w:rsidRPr="008D1FD3" w:rsidRDefault="00254C5A" w:rsidP="006C7B2F">
            <w:pPr>
              <w:rPr>
                <w:rFonts w:ascii="Calibri" w:hAnsi="Calibri" w:cs="Calibri"/>
              </w:rPr>
            </w:pPr>
            <w:r w:rsidRPr="008D1FD3">
              <w:rPr>
                <w:rFonts w:ascii="Calibri" w:hAnsi="Calibri" w:cs="Calibri"/>
                <w:color w:val="000000"/>
                <w:sz w:val="15"/>
                <w:szCs w:val="15"/>
              </w:rPr>
              <w:t>0.42</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A03D8" w14:textId="77777777" w:rsidR="00254C5A" w:rsidRPr="008D1FD3" w:rsidRDefault="00254C5A" w:rsidP="006C7B2F">
            <w:pPr>
              <w:rPr>
                <w:rFonts w:ascii="Calibri" w:hAnsi="Calibri" w:cs="Calibri"/>
                <w:sz w:val="18"/>
                <w:szCs w:val="18"/>
              </w:rPr>
            </w:pPr>
          </w:p>
        </w:tc>
      </w:tr>
      <w:tr w:rsidR="00254C5A" w:rsidRPr="008D1FD3" w14:paraId="4A486103"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DD38B"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95124"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A9D28" w14:textId="77777777" w:rsidR="00254C5A" w:rsidRPr="008D1FD3" w:rsidRDefault="00254C5A" w:rsidP="006C7B2F">
            <w:pPr>
              <w:rPr>
                <w:rFonts w:ascii="Calibri" w:hAnsi="Calibri" w:cs="Calibri"/>
              </w:rPr>
            </w:pPr>
            <w:r w:rsidRPr="008D1FD3">
              <w:rPr>
                <w:rFonts w:ascii="Calibri" w:hAnsi="Calibri" w:cs="Calibri"/>
                <w:color w:val="000000"/>
                <w:sz w:val="15"/>
                <w:szCs w:val="15"/>
              </w:rPr>
              <w:t>2.6965062743136563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BE185" w14:textId="77777777" w:rsidR="00254C5A" w:rsidRPr="008D1FD3" w:rsidRDefault="00254C5A" w:rsidP="006C7B2F">
            <w:pPr>
              <w:rPr>
                <w:rFonts w:ascii="Calibri" w:hAnsi="Calibri" w:cs="Calibri"/>
              </w:rPr>
            </w:pPr>
            <w:r w:rsidRPr="008D1FD3">
              <w:rPr>
                <w:rFonts w:ascii="Calibri" w:hAnsi="Calibri" w:cs="Calibri"/>
                <w:color w:val="000000"/>
                <w:sz w:val="15"/>
                <w:szCs w:val="15"/>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78AEE" w14:textId="77777777" w:rsidR="00254C5A" w:rsidRPr="008D1FD3" w:rsidRDefault="00254C5A" w:rsidP="006C7B2F">
            <w:pPr>
              <w:rPr>
                <w:rFonts w:ascii="Calibri" w:hAnsi="Calibri" w:cs="Calibri"/>
              </w:rPr>
            </w:pPr>
            <w:r w:rsidRPr="008D1FD3">
              <w:rPr>
                <w:rFonts w:ascii="Calibri" w:hAnsi="Calibri" w:cs="Calibri"/>
                <w:color w:val="000000"/>
                <w:sz w:val="15"/>
                <w:szCs w:val="15"/>
              </w:rPr>
              <w:t>32</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79773F"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634FF" w14:textId="77777777" w:rsidR="00254C5A" w:rsidRPr="008D1FD3" w:rsidRDefault="00254C5A" w:rsidP="006C7B2F">
            <w:pPr>
              <w:rPr>
                <w:rFonts w:ascii="Calibri" w:hAnsi="Calibri" w:cs="Calibri"/>
              </w:rPr>
            </w:pPr>
            <w:r w:rsidRPr="008D1FD3">
              <w:rPr>
                <w:rFonts w:ascii="Calibri" w:hAnsi="Calibri" w:cs="Calibri"/>
                <w:color w:val="000000"/>
                <w:sz w:val="15"/>
                <w:szCs w:val="15"/>
              </w:rPr>
              <w:t>0.2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BE3C5" w14:textId="77777777" w:rsidR="00254C5A" w:rsidRPr="008D1FD3" w:rsidRDefault="00254C5A" w:rsidP="006C7B2F">
            <w:pPr>
              <w:rPr>
                <w:rFonts w:ascii="Calibri" w:hAnsi="Calibri" w:cs="Calibri"/>
              </w:rPr>
            </w:pPr>
            <w:r w:rsidRPr="008D1FD3">
              <w:rPr>
                <w:rFonts w:ascii="Calibri" w:hAnsi="Calibri" w:cs="Calibri"/>
                <w:color w:val="000000"/>
                <w:sz w:val="15"/>
                <w:szCs w:val="15"/>
              </w:rPr>
              <w:t>0.3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BAD5" w14:textId="77777777" w:rsidR="00254C5A" w:rsidRPr="008D1FD3" w:rsidRDefault="00254C5A" w:rsidP="006C7B2F">
            <w:pPr>
              <w:rPr>
                <w:rFonts w:ascii="Calibri" w:hAnsi="Calibri" w:cs="Calibri"/>
              </w:rPr>
            </w:pPr>
            <w:r w:rsidRPr="008D1FD3">
              <w:rPr>
                <w:rFonts w:ascii="Calibri" w:hAnsi="Calibri" w:cs="Calibri"/>
                <w:color w:val="000000"/>
                <w:sz w:val="15"/>
                <w:szCs w:val="15"/>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5550C" w14:textId="77777777" w:rsidR="00254C5A" w:rsidRPr="008D1FD3" w:rsidRDefault="00254C5A" w:rsidP="006C7B2F">
            <w:pPr>
              <w:rPr>
                <w:rFonts w:ascii="Calibri" w:hAnsi="Calibri" w:cs="Calibri"/>
              </w:rPr>
            </w:pPr>
            <w:r w:rsidRPr="008D1FD3">
              <w:rPr>
                <w:rFonts w:ascii="Calibri" w:hAnsi="Calibri" w:cs="Calibri"/>
                <w:color w:val="000000"/>
                <w:sz w:val="15"/>
                <w:szCs w:val="15"/>
              </w:rPr>
              <w:t>0.15</w:t>
            </w:r>
          </w:p>
        </w:tc>
      </w:tr>
      <w:tr w:rsidR="00254C5A" w:rsidRPr="008D1FD3" w14:paraId="1639BD1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E99D0" w14:textId="77777777" w:rsidR="00254C5A" w:rsidRPr="008D1FD3" w:rsidRDefault="00254C5A" w:rsidP="006C7B2F">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FA5B8"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53F90" w14:textId="77777777" w:rsidR="00254C5A" w:rsidRPr="008D1FD3" w:rsidRDefault="00254C5A" w:rsidP="006C7B2F">
            <w:pPr>
              <w:rPr>
                <w:rFonts w:ascii="Calibri" w:hAnsi="Calibri" w:cs="Calibri"/>
              </w:rPr>
            </w:pPr>
            <w:r w:rsidRPr="008D1FD3">
              <w:rPr>
                <w:rFonts w:ascii="Calibri" w:hAnsi="Calibri" w:cs="Calibri"/>
                <w:color w:val="000000"/>
                <w:sz w:val="15"/>
                <w:szCs w:val="15"/>
              </w:rPr>
              <w:t>9.562386542636373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4483B" w14:textId="77777777" w:rsidR="00254C5A" w:rsidRPr="008D1FD3" w:rsidRDefault="00254C5A" w:rsidP="006C7B2F">
            <w:pPr>
              <w:rPr>
                <w:rFonts w:ascii="Calibri" w:hAnsi="Calibri" w:cs="Calibri"/>
              </w:rPr>
            </w:pPr>
            <w:r w:rsidRPr="008D1FD3">
              <w:rPr>
                <w:rFonts w:ascii="Calibri" w:hAnsi="Calibri" w:cs="Calibri"/>
                <w:color w:val="000000"/>
                <w:sz w:val="15"/>
                <w:szCs w:val="15"/>
              </w:rPr>
              <w:t>6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54063B"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D695"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38D84" w14:textId="77777777" w:rsidR="00254C5A" w:rsidRPr="008D1FD3" w:rsidRDefault="00254C5A" w:rsidP="006C7B2F">
            <w:pPr>
              <w:rPr>
                <w:rFonts w:ascii="Calibri" w:hAnsi="Calibri" w:cs="Calibri"/>
              </w:rPr>
            </w:pPr>
            <w:r w:rsidRPr="008D1FD3">
              <w:rPr>
                <w:rFonts w:ascii="Calibri" w:hAnsi="Calibri" w:cs="Calibri"/>
                <w:color w:val="000000"/>
                <w:sz w:val="15"/>
                <w:szCs w:val="15"/>
              </w:rPr>
              <w:t>0.19</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8F073"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D2A0B" w14:textId="77777777" w:rsidR="00254C5A" w:rsidRPr="008D1FD3" w:rsidRDefault="00254C5A" w:rsidP="006C7B2F">
            <w:pPr>
              <w:rPr>
                <w:rFonts w:ascii="Calibri" w:hAnsi="Calibri" w:cs="Calibri"/>
              </w:rPr>
            </w:pPr>
            <w:r w:rsidRPr="008D1FD3">
              <w:rPr>
                <w:rFonts w:ascii="Calibri" w:hAnsi="Calibri" w:cs="Calibri"/>
                <w:color w:val="000000"/>
                <w:sz w:val="15"/>
                <w:szCs w:val="15"/>
              </w:rPr>
              <w:t>0.6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2BFAA" w14:textId="77777777" w:rsidR="00254C5A" w:rsidRPr="008D1FD3" w:rsidRDefault="00254C5A" w:rsidP="006C7B2F">
            <w:pPr>
              <w:rPr>
                <w:rFonts w:ascii="Calibri" w:hAnsi="Calibri" w:cs="Calibri"/>
                <w:sz w:val="18"/>
                <w:szCs w:val="18"/>
              </w:rPr>
            </w:pPr>
          </w:p>
        </w:tc>
      </w:tr>
      <w:tr w:rsidR="00254C5A" w:rsidRPr="008D1FD3" w14:paraId="758A3B29"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71EE6"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942B5"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0FBD6" w14:textId="77777777" w:rsidR="00254C5A" w:rsidRPr="008D1FD3" w:rsidRDefault="00254C5A" w:rsidP="006C7B2F">
            <w:pPr>
              <w:rPr>
                <w:rFonts w:ascii="Calibri" w:hAnsi="Calibri" w:cs="Calibri"/>
              </w:rPr>
            </w:pPr>
            <w:r w:rsidRPr="008D1FD3">
              <w:rPr>
                <w:rFonts w:ascii="Calibri" w:hAnsi="Calibri" w:cs="Calibri"/>
                <w:color w:val="000000"/>
                <w:sz w:val="15"/>
                <w:szCs w:val="15"/>
              </w:rPr>
              <w:t>5.968147125797708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A11AA"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48730"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333DF"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77982D" w14:textId="77777777" w:rsidR="00254C5A" w:rsidRPr="008D1FD3" w:rsidRDefault="00254C5A" w:rsidP="006C7B2F">
            <w:pPr>
              <w:rPr>
                <w:rFonts w:ascii="Calibri" w:hAnsi="Calibri" w:cs="Calibri"/>
              </w:rPr>
            </w:pPr>
            <w:r w:rsidRPr="008D1FD3">
              <w:rPr>
                <w:rFonts w:ascii="Calibri" w:hAnsi="Calibri" w:cs="Calibri"/>
                <w:color w:val="000000"/>
                <w:sz w:val="15"/>
                <w:szCs w:val="15"/>
              </w:rPr>
              <w:t>0.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15B6DC" w14:textId="77777777" w:rsidR="00254C5A" w:rsidRPr="008D1FD3" w:rsidRDefault="00254C5A" w:rsidP="006C7B2F">
            <w:pPr>
              <w:rPr>
                <w:rFonts w:ascii="Calibri" w:hAnsi="Calibri" w:cs="Calibri"/>
              </w:rPr>
            </w:pPr>
            <w:r w:rsidRPr="008D1FD3">
              <w:rPr>
                <w:rFonts w:ascii="Calibri" w:hAnsi="Calibri" w:cs="Calibri"/>
                <w:color w:val="000000"/>
                <w:sz w:val="15"/>
                <w:szCs w:val="15"/>
              </w:rPr>
              <w:t>0.1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4FED3" w14:textId="77777777" w:rsidR="00254C5A" w:rsidRPr="008D1FD3" w:rsidRDefault="00254C5A" w:rsidP="006C7B2F">
            <w:pPr>
              <w:rPr>
                <w:rFonts w:ascii="Calibri" w:hAnsi="Calibri" w:cs="Calibri"/>
              </w:rPr>
            </w:pPr>
            <w:r w:rsidRPr="008D1FD3">
              <w:rPr>
                <w:rFonts w:ascii="Calibri" w:hAnsi="Calibri" w:cs="Calibri"/>
                <w:color w:val="000000"/>
                <w:sz w:val="15"/>
                <w:szCs w:val="15"/>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A384"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r>
      <w:tr w:rsidR="00254C5A" w:rsidRPr="008D1FD3" w14:paraId="5863F0E5"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C9B10"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A5A8BA"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6C155" w14:textId="77777777" w:rsidR="00254C5A" w:rsidRPr="008D1FD3" w:rsidRDefault="00254C5A" w:rsidP="006C7B2F">
            <w:pPr>
              <w:rPr>
                <w:rFonts w:ascii="Calibri" w:hAnsi="Calibri" w:cs="Calibri"/>
              </w:rPr>
            </w:pPr>
            <w:r w:rsidRPr="008D1FD3">
              <w:rPr>
                <w:rFonts w:ascii="Calibri" w:hAnsi="Calibri" w:cs="Calibri"/>
                <w:color w:val="000000"/>
                <w:sz w:val="15"/>
                <w:szCs w:val="15"/>
              </w:rPr>
              <w:t>5.968147125797708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3CAF2"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D836D"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7BA73"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DDC4E" w14:textId="77777777" w:rsidR="00254C5A" w:rsidRPr="008D1FD3" w:rsidRDefault="00254C5A" w:rsidP="006C7B2F">
            <w:pPr>
              <w:rPr>
                <w:rFonts w:ascii="Calibri" w:hAnsi="Calibri" w:cs="Calibri"/>
              </w:rPr>
            </w:pPr>
            <w:r w:rsidRPr="008D1FD3">
              <w:rPr>
                <w:rFonts w:ascii="Calibri" w:hAnsi="Calibri" w:cs="Calibri"/>
                <w:color w:val="000000"/>
                <w:sz w:val="15"/>
                <w:szCs w:val="15"/>
              </w:rPr>
              <w:t>0.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97B59" w14:textId="77777777" w:rsidR="00254C5A" w:rsidRPr="008D1FD3" w:rsidRDefault="00254C5A" w:rsidP="006C7B2F">
            <w:pPr>
              <w:rPr>
                <w:rFonts w:ascii="Calibri" w:hAnsi="Calibri" w:cs="Calibri"/>
              </w:rPr>
            </w:pPr>
            <w:r w:rsidRPr="008D1FD3">
              <w:rPr>
                <w:rFonts w:ascii="Calibri" w:hAnsi="Calibri" w:cs="Calibri"/>
                <w:color w:val="000000"/>
                <w:sz w:val="15"/>
                <w:szCs w:val="15"/>
              </w:rPr>
              <w:t>0.15</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DC519" w14:textId="77777777" w:rsidR="00254C5A" w:rsidRPr="008D1FD3" w:rsidRDefault="00254C5A" w:rsidP="006C7B2F">
            <w:pPr>
              <w:rPr>
                <w:rFonts w:ascii="Calibri" w:hAnsi="Calibri" w:cs="Calibri"/>
              </w:rPr>
            </w:pPr>
            <w:r w:rsidRPr="008D1FD3">
              <w:rPr>
                <w:rFonts w:ascii="Calibri" w:hAnsi="Calibri" w:cs="Calibri"/>
                <w:color w:val="000000"/>
                <w:sz w:val="15"/>
                <w:szCs w:val="15"/>
              </w:rPr>
              <w:t>0.1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F19A9" w14:textId="77777777" w:rsidR="00254C5A" w:rsidRPr="008D1FD3" w:rsidRDefault="00254C5A" w:rsidP="006C7B2F">
            <w:pPr>
              <w:rPr>
                <w:rFonts w:ascii="Calibri" w:hAnsi="Calibri" w:cs="Calibri"/>
              </w:rPr>
            </w:pPr>
            <w:r w:rsidRPr="008D1FD3">
              <w:rPr>
                <w:rFonts w:ascii="Calibri" w:hAnsi="Calibri" w:cs="Calibri"/>
                <w:color w:val="000000"/>
                <w:sz w:val="15"/>
                <w:szCs w:val="15"/>
              </w:rPr>
              <w:t>0.02</w:t>
            </w:r>
          </w:p>
        </w:tc>
      </w:tr>
      <w:tr w:rsidR="00254C5A" w:rsidRPr="008D1FD3" w14:paraId="7B2A5BC8"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D7136" w14:textId="77777777" w:rsidR="00254C5A" w:rsidRPr="008D1FD3" w:rsidRDefault="00254C5A" w:rsidP="006C7B2F">
            <w:pPr>
              <w:rPr>
                <w:rFonts w:ascii="Calibri" w:hAnsi="Calibri" w:cs="Calibri"/>
              </w:rPr>
            </w:pPr>
            <w:r w:rsidRPr="008D1FD3">
              <w:rPr>
                <w:rFonts w:ascii="Calibri" w:hAnsi="Calibri" w:cs="Calibri"/>
                <w:color w:val="000000"/>
                <w:sz w:val="15"/>
                <w:szCs w:val="15"/>
              </w:rPr>
              <w:lastRenderedPageBreak/>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ED4C"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85DCA" w14:textId="77777777" w:rsidR="00254C5A" w:rsidRPr="008D1FD3" w:rsidRDefault="00254C5A" w:rsidP="006C7B2F">
            <w:pPr>
              <w:rPr>
                <w:rFonts w:ascii="Calibri" w:hAnsi="Calibri" w:cs="Calibri"/>
              </w:rPr>
            </w:pPr>
            <w:r w:rsidRPr="008D1FD3">
              <w:rPr>
                <w:rFonts w:ascii="Calibri" w:hAnsi="Calibri" w:cs="Calibri"/>
                <w:color w:val="000000"/>
                <w:sz w:val="15"/>
                <w:szCs w:val="15"/>
              </w:rPr>
              <w:t>3.88941939274664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2FEC7"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4DD73"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077B8"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5CE0C"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E4C66" w14:textId="77777777" w:rsidR="00254C5A" w:rsidRPr="008D1FD3" w:rsidRDefault="00254C5A" w:rsidP="006C7B2F">
            <w:pPr>
              <w:rPr>
                <w:rFonts w:ascii="Calibri" w:hAnsi="Calibri" w:cs="Calibri"/>
              </w:rPr>
            </w:pPr>
            <w:r w:rsidRPr="008D1FD3">
              <w:rPr>
                <w:rFonts w:ascii="Calibri" w:hAnsi="Calibri" w:cs="Calibri"/>
                <w:color w:val="000000"/>
                <w:sz w:val="15"/>
                <w:szCs w:val="15"/>
              </w:rPr>
              <w:t>0.17</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594B5" w14:textId="77777777" w:rsidR="00254C5A" w:rsidRPr="008D1FD3" w:rsidRDefault="00254C5A" w:rsidP="006C7B2F">
            <w:pPr>
              <w:rPr>
                <w:rFonts w:ascii="Calibri" w:hAnsi="Calibri" w:cs="Calibri"/>
              </w:rPr>
            </w:pPr>
            <w:r w:rsidRPr="008D1FD3">
              <w:rPr>
                <w:rFonts w:ascii="Calibri" w:hAnsi="Calibri" w:cs="Calibri"/>
                <w:color w:val="000000"/>
                <w:sz w:val="15"/>
                <w:szCs w:val="15"/>
              </w:rPr>
              <w:t>0.6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6D1AD" w14:textId="77777777" w:rsidR="00254C5A" w:rsidRPr="008D1FD3" w:rsidRDefault="00254C5A" w:rsidP="006C7B2F">
            <w:pPr>
              <w:rPr>
                <w:rFonts w:ascii="Calibri" w:hAnsi="Calibri" w:cs="Calibri"/>
                <w:sz w:val="18"/>
                <w:szCs w:val="18"/>
              </w:rPr>
            </w:pPr>
          </w:p>
        </w:tc>
      </w:tr>
      <w:tr w:rsidR="00254C5A" w:rsidRPr="008D1FD3" w14:paraId="22D4A4EC"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00FCE"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3B06F6"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6DCE5" w14:textId="77777777" w:rsidR="00254C5A" w:rsidRPr="008D1FD3" w:rsidRDefault="00254C5A" w:rsidP="006C7B2F">
            <w:pPr>
              <w:rPr>
                <w:rFonts w:ascii="Calibri" w:hAnsi="Calibri" w:cs="Calibri"/>
              </w:rPr>
            </w:pPr>
            <w:r w:rsidRPr="008D1FD3">
              <w:rPr>
                <w:rFonts w:ascii="Calibri" w:hAnsi="Calibri" w:cs="Calibri"/>
                <w:color w:val="000000"/>
                <w:sz w:val="15"/>
                <w:szCs w:val="15"/>
              </w:rPr>
              <w:t>2.37880704234748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4E248" w14:textId="77777777" w:rsidR="00254C5A" w:rsidRPr="008D1FD3" w:rsidRDefault="00254C5A" w:rsidP="006C7B2F">
            <w:pPr>
              <w:rPr>
                <w:rFonts w:ascii="Calibri" w:hAnsi="Calibri" w:cs="Calibri"/>
              </w:rPr>
            </w:pPr>
            <w:r w:rsidRPr="008D1FD3">
              <w:rPr>
                <w:rFonts w:ascii="Calibri" w:hAnsi="Calibri" w:cs="Calibri"/>
                <w:color w:val="000000"/>
                <w:sz w:val="15"/>
                <w:szCs w:val="15"/>
              </w:rPr>
              <w:t>6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9BA9F"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95721"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2F053" w14:textId="77777777" w:rsidR="00254C5A" w:rsidRPr="008D1FD3" w:rsidRDefault="00254C5A" w:rsidP="006C7B2F">
            <w:pPr>
              <w:rPr>
                <w:rFonts w:ascii="Calibri" w:hAnsi="Calibri" w:cs="Calibri"/>
              </w:rPr>
            </w:pPr>
            <w:r w:rsidRPr="008D1FD3">
              <w:rPr>
                <w:rFonts w:ascii="Calibri" w:hAnsi="Calibri" w:cs="Calibri"/>
                <w:color w:val="000000"/>
                <w:sz w:val="15"/>
                <w:szCs w:val="15"/>
              </w:rPr>
              <w:t>0.4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A932B"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AB7D"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BD691" w14:textId="77777777" w:rsidR="00254C5A" w:rsidRPr="008D1FD3" w:rsidRDefault="00254C5A" w:rsidP="006C7B2F">
            <w:pPr>
              <w:rPr>
                <w:rFonts w:ascii="Calibri" w:hAnsi="Calibri" w:cs="Calibri"/>
              </w:rPr>
            </w:pPr>
            <w:r w:rsidRPr="008D1FD3">
              <w:rPr>
                <w:rFonts w:ascii="Calibri" w:hAnsi="Calibri" w:cs="Calibri"/>
                <w:color w:val="000000"/>
                <w:sz w:val="15"/>
                <w:szCs w:val="15"/>
              </w:rPr>
              <w:t>0.39</w:t>
            </w:r>
          </w:p>
        </w:tc>
      </w:tr>
      <w:tr w:rsidR="00254C5A" w:rsidRPr="008D1FD3" w14:paraId="486AFE2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C7A79B" w14:textId="77777777" w:rsidR="00254C5A" w:rsidRPr="008D1FD3" w:rsidRDefault="00254C5A" w:rsidP="006C7B2F">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5D626"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55EC6" w14:textId="77777777" w:rsidR="00254C5A" w:rsidRPr="008D1FD3" w:rsidRDefault="00254C5A" w:rsidP="006C7B2F">
            <w:pPr>
              <w:rPr>
                <w:rFonts w:ascii="Calibri" w:hAnsi="Calibri" w:cs="Calibri"/>
              </w:rPr>
            </w:pPr>
            <w:r w:rsidRPr="008D1FD3">
              <w:rPr>
                <w:rFonts w:ascii="Calibri" w:hAnsi="Calibri" w:cs="Calibri"/>
                <w:color w:val="000000"/>
                <w:sz w:val="15"/>
                <w:szCs w:val="15"/>
              </w:rPr>
              <w:t>2.357914090850661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1AC26"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5D598"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FED01"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2025F" w14:textId="77777777" w:rsidR="00254C5A" w:rsidRPr="008D1FD3" w:rsidRDefault="00254C5A" w:rsidP="006C7B2F">
            <w:pPr>
              <w:rPr>
                <w:rFonts w:ascii="Calibri" w:hAnsi="Calibri" w:cs="Calibri"/>
              </w:rPr>
            </w:pPr>
            <w:r w:rsidRPr="008D1FD3">
              <w:rPr>
                <w:rFonts w:ascii="Calibri" w:hAnsi="Calibri" w:cs="Calibri"/>
                <w:color w:val="000000"/>
                <w:sz w:val="15"/>
                <w:szCs w:val="15"/>
              </w:rPr>
              <w:t>0.2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61F4EA" w14:textId="77777777" w:rsidR="00254C5A" w:rsidRPr="008D1FD3" w:rsidRDefault="00254C5A" w:rsidP="006C7B2F">
            <w:pPr>
              <w:rPr>
                <w:rFonts w:ascii="Calibri" w:hAnsi="Calibri" w:cs="Calibri"/>
              </w:rPr>
            </w:pPr>
            <w:r w:rsidRPr="008D1FD3">
              <w:rPr>
                <w:rFonts w:ascii="Calibri" w:hAnsi="Calibri" w:cs="Calibri"/>
                <w:color w:val="000000"/>
                <w:sz w:val="15"/>
                <w:szCs w:val="15"/>
              </w:rPr>
              <w:t>0.55</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D9F42"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37054" w14:textId="77777777" w:rsidR="00254C5A" w:rsidRPr="008D1FD3" w:rsidRDefault="00254C5A" w:rsidP="006C7B2F">
            <w:pPr>
              <w:rPr>
                <w:rFonts w:ascii="Calibri" w:hAnsi="Calibri" w:cs="Calibri"/>
              </w:rPr>
            </w:pPr>
            <w:r w:rsidRPr="008D1FD3">
              <w:rPr>
                <w:rFonts w:ascii="Calibri" w:hAnsi="Calibri" w:cs="Calibri"/>
                <w:color w:val="000000"/>
                <w:sz w:val="15"/>
                <w:szCs w:val="15"/>
              </w:rPr>
              <w:t>0.14</w:t>
            </w:r>
          </w:p>
        </w:tc>
      </w:tr>
    </w:tbl>
    <w:p w14:paraId="1FAAEF59" w14:textId="65A5BE33" w:rsidR="00504509" w:rsidRPr="008D1FD3" w:rsidRDefault="00504509" w:rsidP="008A1C9A">
      <w:pPr>
        <w:spacing w:line="480" w:lineRule="auto"/>
        <w:jc w:val="both"/>
        <w:rPr>
          <w:rFonts w:ascii="Calibri" w:hAnsi="Calibri" w:cs="Calibri"/>
        </w:rPr>
      </w:pPr>
    </w:p>
    <w:p w14:paraId="227E8B69" w14:textId="77777777" w:rsidR="00310959" w:rsidRPr="008D1FD3" w:rsidRDefault="00310959" w:rsidP="008A1C9A">
      <w:pPr>
        <w:spacing w:line="480" w:lineRule="auto"/>
        <w:jc w:val="both"/>
        <w:rPr>
          <w:rFonts w:ascii="Calibri" w:hAnsi="Calibri" w:cs="Calibri"/>
        </w:rPr>
      </w:pPr>
    </w:p>
    <w:p w14:paraId="64F141DB" w14:textId="458BB0E4" w:rsidR="00310959" w:rsidRPr="008D1FD3" w:rsidRDefault="00310959" w:rsidP="00310959">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4</w:t>
      </w:r>
      <w:r w:rsidRPr="008D1FD3">
        <w:rPr>
          <w:color w:val="000000" w:themeColor="text1"/>
          <w:sz w:val="24"/>
          <w:szCs w:val="24"/>
        </w:rPr>
        <w:fldChar w:fldCharType="end"/>
      </w:r>
      <w:r w:rsidRPr="008D1FD3">
        <w:rPr>
          <w:color w:val="000000" w:themeColor="text1"/>
          <w:sz w:val="24"/>
          <w:szCs w:val="24"/>
        </w:rPr>
        <w:t xml:space="preserve"> - Best hyperparameters </w:t>
      </w:r>
      <w:proofErr w:type="spellStart"/>
      <w:r w:rsidRPr="008D1FD3">
        <w:rPr>
          <w:color w:val="000000" w:themeColor="text1"/>
          <w:sz w:val="24"/>
          <w:szCs w:val="24"/>
        </w:rPr>
        <w:t>DeBERTa</w:t>
      </w:r>
      <w:proofErr w:type="spellEnd"/>
      <w:r w:rsidRPr="008D1FD3">
        <w:rPr>
          <w:color w:val="000000" w:themeColor="text1"/>
          <w:sz w:val="24"/>
          <w:szCs w:val="24"/>
        </w:rPr>
        <w:t>-NLI</w:t>
      </w:r>
    </w:p>
    <w:tbl>
      <w:tblPr>
        <w:tblW w:w="0" w:type="auto"/>
        <w:tblCellMar>
          <w:left w:w="0" w:type="dxa"/>
          <w:right w:w="0" w:type="dxa"/>
        </w:tblCellMar>
        <w:tblLook w:val="04A0" w:firstRow="1" w:lastRow="0" w:firstColumn="1" w:lastColumn="0" w:noHBand="0" w:noVBand="1"/>
      </w:tblPr>
      <w:tblGrid>
        <w:gridCol w:w="837"/>
        <w:gridCol w:w="497"/>
        <w:gridCol w:w="1338"/>
        <w:gridCol w:w="489"/>
        <w:gridCol w:w="672"/>
        <w:gridCol w:w="2005"/>
        <w:gridCol w:w="1094"/>
        <w:gridCol w:w="1490"/>
        <w:gridCol w:w="1155"/>
        <w:gridCol w:w="1337"/>
        <w:gridCol w:w="1355"/>
        <w:gridCol w:w="1675"/>
      </w:tblGrid>
      <w:tr w:rsidR="005A602F" w:rsidRPr="008D1FD3" w14:paraId="4B51C2E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C25AB4"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dataset</w:t>
            </w:r>
          </w:p>
        </w:tc>
        <w:tc>
          <w:tcPr>
            <w:tcW w:w="51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1E5B58"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sample</w:t>
            </w:r>
          </w:p>
        </w:tc>
        <w:tc>
          <w:tcPr>
            <w:tcW w:w="132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CA32266"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learning_rate</w:t>
            </w:r>
          </w:p>
        </w:tc>
        <w:tc>
          <w:tcPr>
            <w:tcW w:w="5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6B7E50"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epochs</w:t>
            </w:r>
          </w:p>
        </w:tc>
        <w:tc>
          <w:tcPr>
            <w:tcW w:w="69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D9CC68"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batch_size</w:t>
            </w:r>
          </w:p>
        </w:tc>
        <w:tc>
          <w:tcPr>
            <w:tcW w:w="19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D8389AC"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hypothesis/context</w:t>
            </w:r>
          </w:p>
        </w:tc>
        <w:tc>
          <w:tcPr>
            <w:tcW w:w="106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4567CC" w14:textId="0EE3B5EC" w:rsidR="005A602F" w:rsidRPr="008D1FD3" w:rsidRDefault="005A602F" w:rsidP="005A602F">
            <w:pPr>
              <w:rPr>
                <w:rFonts w:ascii="Calibri" w:hAnsi="Calibri" w:cs="Calibri"/>
              </w:rPr>
            </w:pPr>
            <w:r w:rsidRPr="008D1FD3">
              <w:rPr>
                <w:rFonts w:ascii="Calibri" w:hAnsi="Calibri" w:cs="Calibri"/>
                <w:b/>
                <w:bCs/>
                <w:color w:val="000000"/>
                <w:sz w:val="15"/>
                <w:szCs w:val="15"/>
              </w:rPr>
              <w:t>lr_warmup_ratio</w:t>
            </w:r>
            <w:r w:rsidR="00ED069B" w:rsidRPr="008D1FD3">
              <w:rPr>
                <w:rFonts w:ascii="Calibri" w:hAnsi="Calibri" w:cs="Calibri"/>
                <w:b/>
                <w:bCs/>
                <w:color w:val="000000"/>
                <w:sz w:val="15"/>
                <w:szCs w:val="15"/>
                <w:vertAlign w:val="superscript"/>
              </w:rPr>
              <w:footnoteReference w:id="13"/>
            </w:r>
          </w:p>
        </w:tc>
        <w:tc>
          <w:tcPr>
            <w:tcW w:w="14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3ABCE8E"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learning_rate_importance</w:t>
            </w:r>
          </w:p>
        </w:tc>
        <w:tc>
          <w:tcPr>
            <w:tcW w:w="11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1200870"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epochs_importance</w:t>
            </w:r>
          </w:p>
        </w:tc>
        <w:tc>
          <w:tcPr>
            <w:tcW w:w="136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F0650F"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batch_size_importance</w:t>
            </w:r>
          </w:p>
        </w:tc>
        <w:tc>
          <w:tcPr>
            <w:tcW w:w="137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61EF60"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hypothesis_importance</w:t>
            </w:r>
          </w:p>
        </w:tc>
        <w:tc>
          <w:tcPr>
            <w:tcW w:w="166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292A8A"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lr_warmup_ratio_importance</w:t>
            </w:r>
          </w:p>
        </w:tc>
      </w:tr>
      <w:tr w:rsidR="005A602F" w:rsidRPr="008D1FD3" w14:paraId="084B619E" w14:textId="77777777" w:rsidTr="00310959">
        <w:trPr>
          <w:trHeight w:val="180"/>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FF34A" w14:textId="77777777" w:rsidR="005A602F" w:rsidRPr="008D1FD3" w:rsidRDefault="005A602F" w:rsidP="005A602F">
            <w:pPr>
              <w:rPr>
                <w:rFonts w:ascii="Calibri" w:hAnsi="Calibri" w:cs="Calibri"/>
              </w:rPr>
            </w:pPr>
            <w:r w:rsidRPr="008D1FD3">
              <w:rPr>
                <w:rFonts w:ascii="Calibri" w:hAnsi="Calibri" w:cs="Calibri"/>
                <w:color w:val="000000"/>
                <w:sz w:val="15"/>
                <w:szCs w:val="15"/>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14A7" w14:textId="77777777" w:rsidR="005A602F" w:rsidRPr="008D1FD3" w:rsidRDefault="005A602F" w:rsidP="005A602F">
            <w:pPr>
              <w:rPr>
                <w:rFonts w:ascii="Calibri" w:hAnsi="Calibri" w:cs="Calibri"/>
              </w:rPr>
            </w:pPr>
            <w:r w:rsidRPr="008D1FD3">
              <w:rPr>
                <w:rFonts w:ascii="Calibri" w:hAnsi="Calibri" w:cs="Calibri"/>
                <w:color w:val="000000"/>
                <w:sz w:val="15"/>
                <w:szCs w:val="15"/>
              </w:rPr>
              <w:t>5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64268" w14:textId="77777777" w:rsidR="005A602F" w:rsidRPr="008D1FD3" w:rsidRDefault="005A602F" w:rsidP="005A602F">
            <w:pPr>
              <w:rPr>
                <w:rFonts w:ascii="Calibri" w:hAnsi="Calibri" w:cs="Calibri"/>
              </w:rPr>
            </w:pPr>
            <w:r w:rsidRPr="008D1FD3">
              <w:rPr>
                <w:rFonts w:ascii="Calibri" w:hAnsi="Calibri" w:cs="Calibri"/>
                <w:color w:val="000000"/>
                <w:sz w:val="15"/>
                <w:szCs w:val="15"/>
              </w:rPr>
              <w:t>4.619790307193826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4D73" w14:textId="77777777" w:rsidR="005A602F" w:rsidRPr="008D1FD3" w:rsidRDefault="005A602F" w:rsidP="005A602F">
            <w:pPr>
              <w:rPr>
                <w:rFonts w:ascii="Calibri" w:hAnsi="Calibri" w:cs="Calibri"/>
              </w:rPr>
            </w:pPr>
            <w:r w:rsidRPr="008D1FD3">
              <w:rPr>
                <w:rFonts w:ascii="Calibri" w:hAnsi="Calibri" w:cs="Calibri"/>
                <w:color w:val="000000"/>
                <w:sz w:val="15"/>
                <w:szCs w:val="15"/>
              </w:rPr>
              <w:t>3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DFB10"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556D4"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0B778"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B2FC4"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844AC1" w14:textId="77777777" w:rsidR="005A602F" w:rsidRPr="008D1FD3" w:rsidRDefault="005A602F" w:rsidP="005A602F">
            <w:pPr>
              <w:rPr>
                <w:rFonts w:ascii="Calibri" w:hAnsi="Calibri" w:cs="Calibri"/>
              </w:rPr>
            </w:pPr>
            <w:r w:rsidRPr="008D1FD3">
              <w:rPr>
                <w:rFonts w:ascii="Calibri" w:hAnsi="Calibri" w:cs="Calibri"/>
                <w:color w:val="000000"/>
                <w:sz w:val="15"/>
                <w:szCs w:val="15"/>
              </w:rPr>
              <w:t>0.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47DEA"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F75DE"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982CA"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r>
      <w:tr w:rsidR="005A602F" w:rsidRPr="008D1FD3" w14:paraId="344A289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CA2E5"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20361" w14:textId="77777777" w:rsidR="005A602F" w:rsidRPr="008D1FD3" w:rsidRDefault="005A602F" w:rsidP="005A602F">
            <w:pPr>
              <w:rPr>
                <w:rFonts w:ascii="Calibri" w:hAnsi="Calibri" w:cs="Calibri"/>
              </w:rPr>
            </w:pPr>
            <w:r w:rsidRPr="008D1FD3">
              <w:rPr>
                <w:rFonts w:ascii="Calibri" w:hAnsi="Calibri" w:cs="Calibri"/>
                <w:color w:val="000000"/>
                <w:sz w:val="15"/>
                <w:szCs w:val="15"/>
              </w:rPr>
              <w:t>5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8986D" w14:textId="77777777" w:rsidR="005A602F" w:rsidRPr="008D1FD3" w:rsidRDefault="005A602F" w:rsidP="005A602F">
            <w:pPr>
              <w:rPr>
                <w:rFonts w:ascii="Calibri" w:hAnsi="Calibri" w:cs="Calibri"/>
              </w:rPr>
            </w:pPr>
            <w:r w:rsidRPr="008D1FD3">
              <w:rPr>
                <w:rFonts w:ascii="Calibri" w:hAnsi="Calibri" w:cs="Calibri"/>
                <w:color w:val="000000"/>
                <w:sz w:val="15"/>
                <w:szCs w:val="15"/>
              </w:rPr>
              <w:t>2.561095435826568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C4E90" w14:textId="77777777" w:rsidR="005A602F" w:rsidRPr="008D1FD3" w:rsidRDefault="005A602F" w:rsidP="005A602F">
            <w:pPr>
              <w:rPr>
                <w:rFonts w:ascii="Calibri" w:hAnsi="Calibri" w:cs="Calibri"/>
              </w:rPr>
            </w:pPr>
            <w:r w:rsidRPr="008D1FD3">
              <w:rPr>
                <w:rFonts w:ascii="Calibri" w:hAnsi="Calibri" w:cs="Calibri"/>
                <w:color w:val="000000"/>
                <w:sz w:val="15"/>
                <w:szCs w:val="15"/>
              </w:rPr>
              <w:t>2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EB04C"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E201C"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2BD78"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B82A1"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F32C2" w14:textId="77777777" w:rsidR="005A602F" w:rsidRPr="008D1FD3" w:rsidRDefault="005A602F" w:rsidP="005A602F">
            <w:pPr>
              <w:rPr>
                <w:rFonts w:ascii="Calibri" w:hAnsi="Calibri" w:cs="Calibri"/>
              </w:rPr>
            </w:pPr>
            <w:r w:rsidRPr="008D1FD3">
              <w:rPr>
                <w:rFonts w:ascii="Calibri" w:hAnsi="Calibri" w:cs="Calibri"/>
                <w:color w:val="000000"/>
                <w:sz w:val="15"/>
                <w:szCs w:val="15"/>
              </w:rPr>
              <w:t>0.07</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AEEE8"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BF71F" w14:textId="77777777" w:rsidR="005A602F" w:rsidRPr="008D1FD3" w:rsidRDefault="005A602F" w:rsidP="005A602F">
            <w:pPr>
              <w:rPr>
                <w:rFonts w:ascii="Calibri" w:hAnsi="Calibri" w:cs="Calibri"/>
              </w:rPr>
            </w:pPr>
            <w:r w:rsidRPr="008D1FD3">
              <w:rPr>
                <w:rFonts w:ascii="Calibri" w:hAnsi="Calibri" w:cs="Calibri"/>
                <w:color w:val="000000"/>
                <w:sz w:val="15"/>
                <w:szCs w:val="15"/>
              </w:rPr>
              <w:t>0.46</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44CFD" w14:textId="77777777" w:rsidR="005A602F" w:rsidRPr="008D1FD3" w:rsidRDefault="005A602F" w:rsidP="005A602F">
            <w:pPr>
              <w:rPr>
                <w:rFonts w:ascii="Calibri" w:hAnsi="Calibri" w:cs="Calibri"/>
              </w:rPr>
            </w:pPr>
            <w:r w:rsidRPr="008D1FD3">
              <w:rPr>
                <w:rFonts w:ascii="Calibri" w:hAnsi="Calibri" w:cs="Calibri"/>
                <w:color w:val="000000"/>
                <w:sz w:val="15"/>
                <w:szCs w:val="15"/>
              </w:rPr>
              <w:t>0.41</w:t>
            </w:r>
          </w:p>
        </w:tc>
      </w:tr>
      <w:tr w:rsidR="005A602F" w:rsidRPr="008D1FD3" w14:paraId="722EE287"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4799C" w14:textId="77777777" w:rsidR="005A602F" w:rsidRPr="008D1FD3" w:rsidRDefault="005A602F" w:rsidP="005A602F">
            <w:pPr>
              <w:rPr>
                <w:rFonts w:ascii="Calibri" w:hAnsi="Calibri" w:cs="Calibri"/>
              </w:rPr>
            </w:pPr>
            <w:r w:rsidRPr="008D1FD3">
              <w:rPr>
                <w:rFonts w:ascii="Calibri" w:hAnsi="Calibri" w:cs="Calibri"/>
                <w:color w:val="000000"/>
                <w:sz w:val="15"/>
                <w:szCs w:val="15"/>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BA1698" w14:textId="77777777" w:rsidR="005A602F" w:rsidRPr="008D1FD3" w:rsidRDefault="005A602F" w:rsidP="005A602F">
            <w:pPr>
              <w:rPr>
                <w:rFonts w:ascii="Calibri" w:hAnsi="Calibri" w:cs="Calibri"/>
              </w:rPr>
            </w:pPr>
            <w:r w:rsidRPr="008D1FD3">
              <w:rPr>
                <w:rFonts w:ascii="Calibri" w:hAnsi="Calibri" w:cs="Calibri"/>
                <w:color w:val="000000"/>
                <w:sz w:val="15"/>
                <w:szCs w:val="15"/>
              </w:rPr>
              <w:t>5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1C143" w14:textId="77777777" w:rsidR="005A602F" w:rsidRPr="008D1FD3" w:rsidRDefault="005A602F" w:rsidP="005A602F">
            <w:pPr>
              <w:rPr>
                <w:rFonts w:ascii="Calibri" w:hAnsi="Calibri" w:cs="Calibri"/>
              </w:rPr>
            </w:pPr>
            <w:r w:rsidRPr="008D1FD3">
              <w:rPr>
                <w:rFonts w:ascii="Calibri" w:hAnsi="Calibri" w:cs="Calibri"/>
                <w:color w:val="000000"/>
                <w:sz w:val="15"/>
                <w:szCs w:val="15"/>
              </w:rPr>
              <w:t>2.910782974661089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00920" w14:textId="77777777" w:rsidR="005A602F" w:rsidRPr="008D1FD3" w:rsidRDefault="005A602F" w:rsidP="005A602F">
            <w:pPr>
              <w:rPr>
                <w:rFonts w:ascii="Calibri" w:hAnsi="Calibri" w:cs="Calibri"/>
              </w:rPr>
            </w:pPr>
            <w:r w:rsidRPr="008D1FD3">
              <w:rPr>
                <w:rFonts w:ascii="Calibri" w:hAnsi="Calibri" w:cs="Calibri"/>
                <w:color w:val="000000"/>
                <w:sz w:val="15"/>
                <w:szCs w:val="15"/>
              </w:rPr>
              <w:t>2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AC5AC"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E4867"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66FF"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7F45D"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688AC" w14:textId="77777777" w:rsidR="005A602F" w:rsidRPr="008D1FD3" w:rsidRDefault="005A602F" w:rsidP="005A602F">
            <w:pPr>
              <w:rPr>
                <w:rFonts w:ascii="Calibri" w:hAnsi="Calibri" w:cs="Calibri"/>
              </w:rPr>
            </w:pPr>
            <w:r w:rsidRPr="008D1FD3">
              <w:rPr>
                <w:rFonts w:ascii="Calibri" w:hAnsi="Calibri" w:cs="Calibri"/>
                <w:color w:val="000000"/>
                <w:sz w:val="15"/>
                <w:szCs w:val="15"/>
              </w:rPr>
              <w:t>0.6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6161D"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B1208" w14:textId="77777777" w:rsidR="005A602F" w:rsidRPr="008D1FD3" w:rsidRDefault="005A602F" w:rsidP="005A602F">
            <w:pPr>
              <w:rPr>
                <w:rFonts w:ascii="Calibri" w:hAnsi="Calibri" w:cs="Calibri"/>
              </w:rPr>
            </w:pPr>
            <w:r w:rsidRPr="008D1FD3">
              <w:rPr>
                <w:rFonts w:ascii="Calibri" w:hAnsi="Calibri" w:cs="Calibri"/>
                <w:color w:val="000000"/>
                <w:sz w:val="15"/>
                <w:szCs w:val="15"/>
              </w:rPr>
              <w:t>0.1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F78ED" w14:textId="77777777" w:rsidR="005A602F" w:rsidRPr="008D1FD3" w:rsidRDefault="005A602F" w:rsidP="005A602F">
            <w:pPr>
              <w:rPr>
                <w:rFonts w:ascii="Calibri" w:hAnsi="Calibri" w:cs="Calibri"/>
              </w:rPr>
            </w:pPr>
            <w:r w:rsidRPr="008D1FD3">
              <w:rPr>
                <w:rFonts w:ascii="Calibri" w:hAnsi="Calibri" w:cs="Calibri"/>
                <w:color w:val="000000"/>
                <w:sz w:val="15"/>
                <w:szCs w:val="15"/>
              </w:rPr>
              <w:t>0.08</w:t>
            </w:r>
          </w:p>
        </w:tc>
      </w:tr>
      <w:tr w:rsidR="005A602F" w:rsidRPr="008D1FD3" w14:paraId="34ED7E1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54B5C"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8B4B4" w14:textId="77777777" w:rsidR="005A602F" w:rsidRPr="008D1FD3" w:rsidRDefault="005A602F" w:rsidP="005A602F">
            <w:pPr>
              <w:rPr>
                <w:rFonts w:ascii="Calibri" w:hAnsi="Calibri" w:cs="Calibri"/>
              </w:rPr>
            </w:pPr>
            <w:r w:rsidRPr="008D1FD3">
              <w:rPr>
                <w:rFonts w:ascii="Calibri" w:hAnsi="Calibri" w:cs="Calibri"/>
                <w:color w:val="000000"/>
                <w:sz w:val="15"/>
                <w:szCs w:val="15"/>
              </w:rPr>
              <w:t>397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D944A4" w14:textId="77777777" w:rsidR="005A602F" w:rsidRPr="008D1FD3" w:rsidRDefault="005A602F" w:rsidP="005A602F">
            <w:pPr>
              <w:rPr>
                <w:rFonts w:ascii="Calibri" w:hAnsi="Calibri" w:cs="Calibri"/>
              </w:rPr>
            </w:pPr>
            <w:r w:rsidRPr="008D1FD3">
              <w:rPr>
                <w:rFonts w:ascii="Calibri" w:hAnsi="Calibri" w:cs="Calibri"/>
                <w:color w:val="000000"/>
                <w:sz w:val="15"/>
                <w:szCs w:val="15"/>
              </w:rPr>
              <w:t>2.08590685988187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B2CF5" w14:textId="77777777" w:rsidR="005A602F" w:rsidRPr="008D1FD3" w:rsidRDefault="005A602F" w:rsidP="005A602F">
            <w:pPr>
              <w:rPr>
                <w:rFonts w:ascii="Calibri" w:hAnsi="Calibri" w:cs="Calibri"/>
              </w:rPr>
            </w:pPr>
            <w:r w:rsidRPr="008D1FD3">
              <w:rPr>
                <w:rFonts w:ascii="Calibri" w:hAnsi="Calibri" w:cs="Calibri"/>
                <w:color w:val="000000"/>
                <w:sz w:val="15"/>
                <w:szCs w:val="15"/>
              </w:rPr>
              <w:t>3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883A0"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7C0D"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9B9FD" w14:textId="77777777" w:rsidR="005A602F" w:rsidRPr="008D1FD3" w:rsidRDefault="005A602F" w:rsidP="005A602F">
            <w:pPr>
              <w:rPr>
                <w:rFonts w:ascii="Calibri" w:hAnsi="Calibri" w:cs="Calibri"/>
              </w:rPr>
            </w:pPr>
            <w:r w:rsidRPr="008D1FD3">
              <w:rPr>
                <w:rFonts w:ascii="Calibri" w:hAnsi="Calibri" w:cs="Calibri"/>
                <w:color w:val="000000"/>
                <w:sz w:val="15"/>
                <w:szCs w:val="15"/>
              </w:rPr>
              <w:t>0.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112C0" w14:textId="77777777" w:rsidR="005A602F" w:rsidRPr="008D1FD3" w:rsidRDefault="005A602F" w:rsidP="005A602F">
            <w:pPr>
              <w:rPr>
                <w:rFonts w:ascii="Calibri" w:hAnsi="Calibri" w:cs="Calibri"/>
              </w:rPr>
            </w:pPr>
            <w:r w:rsidRPr="008D1FD3">
              <w:rPr>
                <w:rFonts w:ascii="Calibri" w:hAnsi="Calibri" w:cs="Calibri"/>
                <w:color w:val="000000"/>
                <w:sz w:val="15"/>
                <w:szCs w:val="15"/>
              </w:rPr>
              <w:t>0.5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592E16"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CFC4"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480DF"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0CFB7"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r>
      <w:tr w:rsidR="005A602F" w:rsidRPr="008D1FD3" w14:paraId="6C99655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C0830"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2D142" w14:textId="77777777" w:rsidR="005A602F" w:rsidRPr="008D1FD3" w:rsidRDefault="005A602F" w:rsidP="005A602F">
            <w:pPr>
              <w:rPr>
                <w:rFonts w:ascii="Calibri" w:hAnsi="Calibri" w:cs="Calibri"/>
              </w:rPr>
            </w:pPr>
            <w:r w:rsidRPr="008D1FD3">
              <w:rPr>
                <w:rFonts w:ascii="Calibri" w:hAnsi="Calibri" w:cs="Calibri"/>
                <w:color w:val="000000"/>
                <w:sz w:val="15"/>
                <w:szCs w:val="15"/>
              </w:rPr>
              <w:t>3188</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2B72F" w14:textId="77777777" w:rsidR="005A602F" w:rsidRPr="008D1FD3" w:rsidRDefault="005A602F" w:rsidP="005A602F">
            <w:pPr>
              <w:rPr>
                <w:rFonts w:ascii="Calibri" w:hAnsi="Calibri" w:cs="Calibri"/>
              </w:rPr>
            </w:pPr>
            <w:r w:rsidRPr="008D1FD3">
              <w:rPr>
                <w:rFonts w:ascii="Calibri" w:hAnsi="Calibri" w:cs="Calibri"/>
                <w:color w:val="000000"/>
                <w:sz w:val="15"/>
                <w:szCs w:val="15"/>
              </w:rPr>
              <w:t>5.13906947680743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A3043" w14:textId="77777777" w:rsidR="005A602F" w:rsidRPr="008D1FD3" w:rsidRDefault="005A602F" w:rsidP="005A602F">
            <w:pPr>
              <w:rPr>
                <w:rFonts w:ascii="Calibri" w:hAnsi="Calibri" w:cs="Calibri"/>
              </w:rPr>
            </w:pPr>
            <w:r w:rsidRPr="008D1FD3">
              <w:rPr>
                <w:rFonts w:ascii="Calibri" w:hAnsi="Calibri" w:cs="Calibri"/>
                <w:color w:val="000000"/>
                <w:sz w:val="15"/>
                <w:szCs w:val="15"/>
              </w:rPr>
              <w:t>25</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37EF"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08B23"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6AA37" w14:textId="77777777" w:rsidR="005A602F" w:rsidRPr="008D1FD3" w:rsidRDefault="005A602F" w:rsidP="005A602F">
            <w:pPr>
              <w:rPr>
                <w:rFonts w:ascii="Calibri" w:hAnsi="Calibri" w:cs="Calibri"/>
              </w:rPr>
            </w:pPr>
            <w:r w:rsidRPr="008D1FD3">
              <w:rPr>
                <w:rFonts w:ascii="Calibri" w:hAnsi="Calibri" w:cs="Calibri"/>
                <w:color w:val="000000"/>
                <w:sz w:val="15"/>
                <w:szCs w:val="15"/>
              </w:rPr>
              <w:t>0.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CB40E" w14:textId="77777777" w:rsidR="005A602F" w:rsidRPr="008D1FD3" w:rsidRDefault="005A602F" w:rsidP="005A602F">
            <w:pPr>
              <w:rPr>
                <w:rFonts w:ascii="Calibri" w:hAnsi="Calibri" w:cs="Calibri"/>
              </w:rPr>
            </w:pPr>
            <w:r w:rsidRPr="008D1FD3">
              <w:rPr>
                <w:rFonts w:ascii="Calibri" w:hAnsi="Calibri" w:cs="Calibri"/>
                <w:color w:val="000000"/>
                <w:sz w:val="15"/>
                <w:szCs w:val="15"/>
              </w:rPr>
              <w:t>0.5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46023"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B923DC"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1A695" w14:textId="77777777" w:rsidR="005A602F" w:rsidRPr="008D1FD3" w:rsidRDefault="005A602F" w:rsidP="005A602F">
            <w:pPr>
              <w:rPr>
                <w:rFonts w:ascii="Calibri" w:hAnsi="Calibri" w:cs="Calibri"/>
              </w:rPr>
            </w:pPr>
            <w:r w:rsidRPr="008D1FD3">
              <w:rPr>
                <w:rFonts w:ascii="Calibri" w:hAnsi="Calibri" w:cs="Calibri"/>
                <w:color w:val="000000"/>
                <w:sz w:val="15"/>
                <w:szCs w:val="15"/>
              </w:rPr>
              <w:t>0.3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07F1D" w14:textId="77777777" w:rsidR="005A602F" w:rsidRPr="008D1FD3" w:rsidRDefault="005A602F" w:rsidP="005A602F">
            <w:pPr>
              <w:rPr>
                <w:rFonts w:ascii="Calibri" w:hAnsi="Calibri" w:cs="Calibri"/>
              </w:rPr>
            </w:pPr>
            <w:r w:rsidRPr="008D1FD3">
              <w:rPr>
                <w:rFonts w:ascii="Calibri" w:hAnsi="Calibri" w:cs="Calibri"/>
                <w:color w:val="000000"/>
                <w:sz w:val="15"/>
                <w:szCs w:val="15"/>
              </w:rPr>
              <w:t>0.07</w:t>
            </w:r>
          </w:p>
        </w:tc>
      </w:tr>
      <w:tr w:rsidR="005A602F" w:rsidRPr="008D1FD3" w14:paraId="5D7FA1F4"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15A00"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6900A"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08189" w14:textId="77777777" w:rsidR="005A602F" w:rsidRPr="008D1FD3" w:rsidRDefault="005A602F" w:rsidP="005A602F">
            <w:pPr>
              <w:rPr>
                <w:rFonts w:ascii="Calibri" w:hAnsi="Calibri" w:cs="Calibri"/>
              </w:rPr>
            </w:pPr>
            <w:r w:rsidRPr="008D1FD3">
              <w:rPr>
                <w:rFonts w:ascii="Calibri" w:hAnsi="Calibri" w:cs="Calibri"/>
                <w:color w:val="000000"/>
                <w:sz w:val="15"/>
                <w:szCs w:val="15"/>
              </w:rPr>
              <w:t>5.362957067967199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63D8F" w14:textId="77777777" w:rsidR="005A602F" w:rsidRPr="008D1FD3" w:rsidRDefault="005A602F" w:rsidP="005A602F">
            <w:pPr>
              <w:rPr>
                <w:rFonts w:ascii="Calibri" w:hAnsi="Calibri" w:cs="Calibri"/>
              </w:rPr>
            </w:pPr>
            <w:r w:rsidRPr="008D1FD3">
              <w:rPr>
                <w:rFonts w:ascii="Calibri" w:hAnsi="Calibri" w:cs="Calibri"/>
                <w:color w:val="000000"/>
                <w:sz w:val="15"/>
                <w:szCs w:val="15"/>
              </w:rPr>
              <w:t>1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47A28"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F16E4"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DF1CE"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268E5" w14:textId="77777777" w:rsidR="005A602F" w:rsidRPr="008D1FD3" w:rsidRDefault="005A602F" w:rsidP="005A602F">
            <w:pPr>
              <w:rPr>
                <w:rFonts w:ascii="Calibri" w:hAnsi="Calibri" w:cs="Calibri"/>
              </w:rPr>
            </w:pPr>
            <w:r w:rsidRPr="008D1FD3">
              <w:rPr>
                <w:rFonts w:ascii="Calibri" w:hAnsi="Calibri" w:cs="Calibri"/>
                <w:color w:val="000000"/>
                <w:sz w:val="15"/>
                <w:szCs w:val="15"/>
              </w:rPr>
              <w:t>0.5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ED2BC" w14:textId="77777777" w:rsidR="005A602F" w:rsidRPr="008D1FD3" w:rsidRDefault="005A602F" w:rsidP="005A602F">
            <w:pPr>
              <w:rPr>
                <w:rFonts w:ascii="Calibri" w:hAnsi="Calibri" w:cs="Calibri"/>
              </w:rPr>
            </w:pPr>
            <w:r w:rsidRPr="008D1FD3">
              <w:rPr>
                <w:rFonts w:ascii="Calibri" w:hAnsi="Calibri" w:cs="Calibri"/>
                <w:color w:val="000000"/>
                <w:sz w:val="15"/>
                <w:szCs w:val="15"/>
              </w:rPr>
              <w:t>0.1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76350" w14:textId="77777777" w:rsidR="005A602F" w:rsidRPr="008D1FD3" w:rsidRDefault="005A602F" w:rsidP="005A602F">
            <w:pPr>
              <w:rPr>
                <w:rFonts w:ascii="Calibri" w:hAnsi="Calibri" w:cs="Calibri"/>
              </w:rPr>
            </w:pPr>
            <w:r w:rsidRPr="008D1FD3">
              <w:rPr>
                <w:rFonts w:ascii="Calibri" w:hAnsi="Calibri" w:cs="Calibri"/>
                <w:color w:val="000000"/>
                <w:sz w:val="15"/>
                <w:szCs w:val="15"/>
              </w:rPr>
              <w:t>0.1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9FF5C"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6134F" w14:textId="77777777" w:rsidR="005A602F" w:rsidRPr="008D1FD3" w:rsidRDefault="005A602F" w:rsidP="005A602F">
            <w:pPr>
              <w:rPr>
                <w:rFonts w:ascii="Calibri" w:hAnsi="Calibri" w:cs="Calibri"/>
                <w:sz w:val="18"/>
                <w:szCs w:val="18"/>
              </w:rPr>
            </w:pPr>
          </w:p>
        </w:tc>
      </w:tr>
      <w:tr w:rsidR="005A602F" w:rsidRPr="008D1FD3" w14:paraId="5EAA1269"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4FFD6" w14:textId="77777777" w:rsidR="005A602F" w:rsidRPr="008D1FD3" w:rsidRDefault="005A602F" w:rsidP="005A602F">
            <w:pPr>
              <w:rPr>
                <w:rFonts w:ascii="Calibri" w:hAnsi="Calibri" w:cs="Calibri"/>
              </w:rPr>
            </w:pPr>
            <w:r w:rsidRPr="008D1FD3">
              <w:rPr>
                <w:rFonts w:ascii="Calibri" w:hAnsi="Calibri" w:cs="Calibri"/>
                <w:color w:val="000000"/>
                <w:sz w:val="15"/>
                <w:szCs w:val="15"/>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76154"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D89EA" w14:textId="77777777" w:rsidR="005A602F" w:rsidRPr="008D1FD3" w:rsidRDefault="005A602F" w:rsidP="005A602F">
            <w:pPr>
              <w:rPr>
                <w:rFonts w:ascii="Calibri" w:hAnsi="Calibri" w:cs="Calibri"/>
              </w:rPr>
            </w:pPr>
            <w:r w:rsidRPr="008D1FD3">
              <w:rPr>
                <w:rFonts w:ascii="Calibri" w:hAnsi="Calibri" w:cs="Calibri"/>
                <w:color w:val="000000"/>
                <w:sz w:val="15"/>
                <w:szCs w:val="15"/>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0AAE6" w14:textId="77777777" w:rsidR="005A602F" w:rsidRPr="008D1FD3" w:rsidRDefault="005A602F" w:rsidP="005A602F">
            <w:pPr>
              <w:rPr>
                <w:rFonts w:ascii="Calibri" w:hAnsi="Calibri" w:cs="Calibri"/>
              </w:rPr>
            </w:pPr>
            <w:r w:rsidRPr="008D1FD3">
              <w:rPr>
                <w:rFonts w:ascii="Calibri" w:hAnsi="Calibri" w:cs="Calibri"/>
                <w:color w:val="000000"/>
                <w:sz w:val="15"/>
                <w:szCs w:val="15"/>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93209"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18678"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588"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F8761" w14:textId="77777777" w:rsidR="005A602F" w:rsidRPr="008D1FD3" w:rsidRDefault="005A602F" w:rsidP="005A602F">
            <w:pPr>
              <w:rPr>
                <w:rFonts w:ascii="Calibri" w:hAnsi="Calibri" w:cs="Calibri"/>
              </w:rPr>
            </w:pPr>
            <w:r w:rsidRPr="008D1FD3">
              <w:rPr>
                <w:rFonts w:ascii="Calibri" w:hAnsi="Calibri" w:cs="Calibri"/>
                <w:color w:val="000000"/>
                <w:sz w:val="15"/>
                <w:szCs w:val="15"/>
              </w:rPr>
              <w:t>0.6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46F8"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44A72" w14:textId="77777777" w:rsidR="005A602F" w:rsidRPr="008D1FD3" w:rsidRDefault="005A602F" w:rsidP="005A602F">
            <w:pPr>
              <w:rPr>
                <w:rFonts w:ascii="Calibri" w:hAnsi="Calibri" w:cs="Calibri"/>
              </w:rPr>
            </w:pPr>
            <w:r w:rsidRPr="008D1FD3">
              <w:rPr>
                <w:rFonts w:ascii="Calibri" w:hAnsi="Calibri" w:cs="Calibri"/>
                <w:color w:val="000000"/>
                <w:sz w:val="15"/>
                <w:szCs w:val="15"/>
              </w:rPr>
              <w:t>0.0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8D3A6" w14:textId="77777777" w:rsidR="005A602F" w:rsidRPr="008D1FD3" w:rsidRDefault="005A602F" w:rsidP="005A602F">
            <w:pPr>
              <w:rPr>
                <w:rFonts w:ascii="Calibri" w:hAnsi="Calibri" w:cs="Calibri"/>
              </w:rPr>
            </w:pPr>
            <w:r w:rsidRPr="008D1FD3">
              <w:rPr>
                <w:rFonts w:ascii="Calibri" w:hAnsi="Calibri" w:cs="Calibri"/>
                <w:color w:val="000000"/>
                <w:sz w:val="15"/>
                <w:szCs w:val="15"/>
              </w:rPr>
              <w:t>0.3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C7826" w14:textId="77777777" w:rsidR="005A602F" w:rsidRPr="008D1FD3" w:rsidRDefault="005A602F" w:rsidP="005A602F">
            <w:pPr>
              <w:rPr>
                <w:rFonts w:ascii="Calibri" w:hAnsi="Calibri" w:cs="Calibri"/>
                <w:sz w:val="18"/>
                <w:szCs w:val="18"/>
              </w:rPr>
            </w:pPr>
          </w:p>
        </w:tc>
      </w:tr>
      <w:tr w:rsidR="005A602F" w:rsidRPr="008D1FD3" w14:paraId="0BD4E82F"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1205C"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33793"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7C730" w14:textId="77777777" w:rsidR="005A602F" w:rsidRPr="008D1FD3" w:rsidRDefault="005A602F" w:rsidP="005A602F">
            <w:pPr>
              <w:rPr>
                <w:rFonts w:ascii="Calibri" w:hAnsi="Calibri" w:cs="Calibri"/>
              </w:rPr>
            </w:pPr>
            <w:r w:rsidRPr="008D1FD3">
              <w:rPr>
                <w:rFonts w:ascii="Calibri" w:hAnsi="Calibri" w:cs="Calibri"/>
                <w:color w:val="000000"/>
                <w:sz w:val="15"/>
                <w:szCs w:val="15"/>
              </w:rPr>
              <w:t>8.31447045016298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314C8A" w14:textId="77777777" w:rsidR="005A602F" w:rsidRPr="008D1FD3" w:rsidRDefault="005A602F" w:rsidP="005A602F">
            <w:pPr>
              <w:rPr>
                <w:rFonts w:ascii="Calibri" w:hAnsi="Calibri" w:cs="Calibri"/>
              </w:rPr>
            </w:pPr>
            <w:r w:rsidRPr="008D1FD3">
              <w:rPr>
                <w:rFonts w:ascii="Calibri" w:hAnsi="Calibri" w:cs="Calibri"/>
                <w:color w:val="000000"/>
                <w:sz w:val="15"/>
                <w:szCs w:val="15"/>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20448"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AEFD6"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FA8A0"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4F1B3" w14:textId="77777777" w:rsidR="005A602F" w:rsidRPr="008D1FD3" w:rsidRDefault="005A602F" w:rsidP="005A602F">
            <w:pPr>
              <w:rPr>
                <w:rFonts w:ascii="Calibri" w:hAnsi="Calibri" w:cs="Calibri"/>
              </w:rPr>
            </w:pPr>
            <w:r w:rsidRPr="008D1FD3">
              <w:rPr>
                <w:rFonts w:ascii="Calibri" w:hAnsi="Calibri" w:cs="Calibri"/>
                <w:color w:val="000000"/>
                <w:sz w:val="15"/>
                <w:szCs w:val="15"/>
              </w:rPr>
              <w:t>0.6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8FEF9" w14:textId="77777777" w:rsidR="005A602F" w:rsidRPr="008D1FD3" w:rsidRDefault="005A602F" w:rsidP="005A602F">
            <w:pPr>
              <w:rPr>
                <w:rFonts w:ascii="Calibri" w:hAnsi="Calibri" w:cs="Calibri"/>
              </w:rPr>
            </w:pPr>
            <w:r w:rsidRPr="008D1FD3">
              <w:rPr>
                <w:rFonts w:ascii="Calibri" w:hAnsi="Calibri" w:cs="Calibri"/>
                <w:color w:val="000000"/>
                <w:sz w:val="15"/>
                <w:szCs w:val="15"/>
              </w:rPr>
              <w:t>0.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A70F9"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CCF95"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459C7" w14:textId="77777777" w:rsidR="005A602F" w:rsidRPr="008D1FD3" w:rsidRDefault="005A602F" w:rsidP="005A602F">
            <w:pPr>
              <w:rPr>
                <w:rFonts w:ascii="Calibri" w:hAnsi="Calibri" w:cs="Calibri"/>
                <w:sz w:val="18"/>
                <w:szCs w:val="18"/>
              </w:rPr>
            </w:pPr>
          </w:p>
        </w:tc>
      </w:tr>
      <w:tr w:rsidR="005A602F" w:rsidRPr="008D1FD3" w14:paraId="5AAEC17C"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C1218" w14:textId="77777777" w:rsidR="005A602F" w:rsidRPr="008D1FD3" w:rsidRDefault="005A602F" w:rsidP="005A602F">
            <w:pPr>
              <w:rPr>
                <w:rFonts w:ascii="Calibri" w:hAnsi="Calibri" w:cs="Calibri"/>
              </w:rPr>
            </w:pPr>
            <w:r w:rsidRPr="008D1FD3">
              <w:rPr>
                <w:rFonts w:ascii="Calibri" w:hAnsi="Calibri" w:cs="Calibri"/>
                <w:color w:val="000000"/>
                <w:sz w:val="15"/>
                <w:szCs w:val="15"/>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ECCFA"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A7DBF" w14:textId="77777777" w:rsidR="005A602F" w:rsidRPr="008D1FD3" w:rsidRDefault="005A602F" w:rsidP="005A602F">
            <w:pPr>
              <w:rPr>
                <w:rFonts w:ascii="Calibri" w:hAnsi="Calibri" w:cs="Calibri"/>
              </w:rPr>
            </w:pPr>
            <w:r w:rsidRPr="008D1FD3">
              <w:rPr>
                <w:rFonts w:ascii="Calibri" w:hAnsi="Calibri" w:cs="Calibri"/>
                <w:color w:val="000000"/>
                <w:sz w:val="15"/>
                <w:szCs w:val="15"/>
              </w:rPr>
              <w:t>4.659198903215193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B6DA95" w14:textId="77777777" w:rsidR="005A602F" w:rsidRPr="008D1FD3" w:rsidRDefault="005A602F" w:rsidP="005A602F">
            <w:pPr>
              <w:rPr>
                <w:rFonts w:ascii="Calibri" w:hAnsi="Calibri" w:cs="Calibri"/>
              </w:rPr>
            </w:pPr>
            <w:r w:rsidRPr="008D1FD3">
              <w:rPr>
                <w:rFonts w:ascii="Calibri" w:hAnsi="Calibri" w:cs="Calibri"/>
                <w:color w:val="000000"/>
                <w:sz w:val="15"/>
                <w:szCs w:val="15"/>
              </w:rPr>
              <w:t>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C69EE"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8CD91"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30220"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6648" w14:textId="77777777" w:rsidR="005A602F" w:rsidRPr="008D1FD3" w:rsidRDefault="005A602F" w:rsidP="005A602F">
            <w:pPr>
              <w:rPr>
                <w:rFonts w:ascii="Calibri" w:hAnsi="Calibri" w:cs="Calibri"/>
              </w:rPr>
            </w:pPr>
            <w:r w:rsidRPr="008D1FD3">
              <w:rPr>
                <w:rFonts w:ascii="Calibri" w:hAnsi="Calibri" w:cs="Calibri"/>
                <w:color w:val="000000"/>
                <w:sz w:val="15"/>
                <w:szCs w:val="15"/>
              </w:rPr>
              <w:t>0.7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1BE23"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8005D" w14:textId="77777777" w:rsidR="005A602F" w:rsidRPr="008D1FD3" w:rsidRDefault="005A602F" w:rsidP="005A602F">
            <w:pPr>
              <w:rPr>
                <w:rFonts w:ascii="Calibri" w:hAnsi="Calibri" w:cs="Calibri"/>
              </w:rPr>
            </w:pPr>
            <w:r w:rsidRPr="008D1FD3">
              <w:rPr>
                <w:rFonts w:ascii="Calibri" w:hAnsi="Calibri" w:cs="Calibri"/>
                <w:color w:val="000000"/>
                <w:sz w:val="15"/>
                <w:szCs w:val="15"/>
              </w:rPr>
              <w:t>0.0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29361" w14:textId="77777777" w:rsidR="005A602F" w:rsidRPr="008D1FD3" w:rsidRDefault="005A602F" w:rsidP="005A602F">
            <w:pPr>
              <w:rPr>
                <w:rFonts w:ascii="Calibri" w:hAnsi="Calibri" w:cs="Calibri"/>
              </w:rPr>
            </w:pPr>
            <w:r w:rsidRPr="008D1FD3">
              <w:rPr>
                <w:rFonts w:ascii="Calibri" w:hAnsi="Calibri" w:cs="Calibri"/>
                <w:color w:val="000000"/>
                <w:sz w:val="15"/>
                <w:szCs w:val="15"/>
              </w:rPr>
              <w:t>0.18</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CC56C" w14:textId="77777777" w:rsidR="005A602F" w:rsidRPr="008D1FD3" w:rsidRDefault="005A602F" w:rsidP="005A602F">
            <w:pPr>
              <w:rPr>
                <w:rFonts w:ascii="Calibri" w:hAnsi="Calibri" w:cs="Calibri"/>
                <w:sz w:val="18"/>
                <w:szCs w:val="18"/>
              </w:rPr>
            </w:pPr>
          </w:p>
        </w:tc>
      </w:tr>
      <w:tr w:rsidR="005A602F" w:rsidRPr="008D1FD3" w14:paraId="2AB960BD"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1989F" w14:textId="77777777" w:rsidR="005A602F" w:rsidRPr="008D1FD3" w:rsidRDefault="005A602F" w:rsidP="005A602F">
            <w:pPr>
              <w:rPr>
                <w:rFonts w:ascii="Calibri" w:hAnsi="Calibri" w:cs="Calibri"/>
              </w:rPr>
            </w:pPr>
            <w:r w:rsidRPr="008D1FD3">
              <w:rPr>
                <w:rFonts w:ascii="Calibri" w:hAnsi="Calibri" w:cs="Calibri"/>
                <w:color w:val="000000"/>
                <w:sz w:val="15"/>
                <w:szCs w:val="15"/>
              </w:rPr>
              <w:lastRenderedPageBreak/>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8FF26"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14A85" w14:textId="77777777" w:rsidR="005A602F" w:rsidRPr="008D1FD3" w:rsidRDefault="005A602F" w:rsidP="005A602F">
            <w:pPr>
              <w:rPr>
                <w:rFonts w:ascii="Calibri" w:hAnsi="Calibri" w:cs="Calibri"/>
              </w:rPr>
            </w:pPr>
            <w:r w:rsidRPr="008D1FD3">
              <w:rPr>
                <w:rFonts w:ascii="Calibri" w:hAnsi="Calibri" w:cs="Calibri"/>
                <w:color w:val="000000"/>
                <w:sz w:val="15"/>
                <w:szCs w:val="15"/>
              </w:rPr>
              <w:t>1.7219395428516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49182" w14:textId="77777777" w:rsidR="005A602F" w:rsidRPr="008D1FD3" w:rsidRDefault="005A602F" w:rsidP="005A602F">
            <w:pPr>
              <w:rPr>
                <w:rFonts w:ascii="Calibri" w:hAnsi="Calibri" w:cs="Calibri"/>
              </w:rPr>
            </w:pPr>
            <w:r w:rsidRPr="008D1FD3">
              <w:rPr>
                <w:rFonts w:ascii="Calibri" w:hAnsi="Calibri" w:cs="Calibri"/>
                <w:color w:val="000000"/>
                <w:sz w:val="15"/>
                <w:szCs w:val="15"/>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CEDCC0"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79841"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2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8BBAB"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488F3" w14:textId="77777777" w:rsidR="005A602F" w:rsidRPr="008D1FD3" w:rsidRDefault="005A602F" w:rsidP="005A602F">
            <w:pPr>
              <w:rPr>
                <w:rFonts w:ascii="Calibri" w:hAnsi="Calibri" w:cs="Calibri"/>
              </w:rPr>
            </w:pPr>
            <w:r w:rsidRPr="008D1FD3">
              <w:rPr>
                <w:rFonts w:ascii="Calibri" w:hAnsi="Calibri" w:cs="Calibri"/>
                <w:color w:val="000000"/>
                <w:sz w:val="15"/>
                <w:szCs w:val="15"/>
              </w:rPr>
              <w:t>0.4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6DFF7"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2AF328" w14:textId="77777777" w:rsidR="005A602F" w:rsidRPr="008D1FD3" w:rsidRDefault="005A602F" w:rsidP="005A602F">
            <w:pPr>
              <w:rPr>
                <w:rFonts w:ascii="Calibri" w:hAnsi="Calibri" w:cs="Calibri"/>
              </w:rPr>
            </w:pPr>
            <w:r w:rsidRPr="008D1FD3">
              <w:rPr>
                <w:rFonts w:ascii="Calibri" w:hAnsi="Calibri" w:cs="Calibri"/>
                <w:color w:val="000000"/>
                <w:sz w:val="15"/>
                <w:szCs w:val="15"/>
              </w:rPr>
              <w:t>0.1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EF2A4" w14:textId="77777777" w:rsidR="005A602F" w:rsidRPr="008D1FD3" w:rsidRDefault="005A602F" w:rsidP="005A602F">
            <w:pPr>
              <w:rPr>
                <w:rFonts w:ascii="Calibri" w:hAnsi="Calibri" w:cs="Calibri"/>
              </w:rPr>
            </w:pPr>
            <w:r w:rsidRPr="008D1FD3">
              <w:rPr>
                <w:rFonts w:ascii="Calibri" w:hAnsi="Calibri" w:cs="Calibri"/>
                <w:color w:val="000000"/>
                <w:sz w:val="15"/>
                <w:szCs w:val="15"/>
              </w:rPr>
              <w:t>0.0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F3E64" w14:textId="77777777" w:rsidR="005A602F" w:rsidRPr="008D1FD3" w:rsidRDefault="005A602F" w:rsidP="005A602F">
            <w:pPr>
              <w:rPr>
                <w:rFonts w:ascii="Calibri" w:hAnsi="Calibri" w:cs="Calibri"/>
                <w:sz w:val="18"/>
                <w:szCs w:val="18"/>
              </w:rPr>
            </w:pPr>
          </w:p>
        </w:tc>
      </w:tr>
      <w:tr w:rsidR="005A602F" w:rsidRPr="008D1FD3" w14:paraId="765B1F8B"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10768" w14:textId="77777777" w:rsidR="005A602F" w:rsidRPr="008D1FD3" w:rsidRDefault="005A602F" w:rsidP="005A602F">
            <w:pPr>
              <w:rPr>
                <w:rFonts w:ascii="Calibri" w:hAnsi="Calibri" w:cs="Calibri"/>
              </w:rPr>
            </w:pPr>
            <w:r w:rsidRPr="008D1FD3">
              <w:rPr>
                <w:rFonts w:ascii="Calibri" w:hAnsi="Calibri" w:cs="Calibri"/>
                <w:color w:val="000000"/>
                <w:sz w:val="15"/>
                <w:szCs w:val="15"/>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5E4F8"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DBCCF" w14:textId="77777777" w:rsidR="005A602F" w:rsidRPr="008D1FD3" w:rsidRDefault="005A602F" w:rsidP="005A602F">
            <w:pPr>
              <w:rPr>
                <w:rFonts w:ascii="Calibri" w:hAnsi="Calibri" w:cs="Calibri"/>
              </w:rPr>
            </w:pPr>
            <w:r w:rsidRPr="008D1FD3">
              <w:rPr>
                <w:rFonts w:ascii="Calibri" w:hAnsi="Calibri" w:cs="Calibri"/>
                <w:color w:val="000000"/>
                <w:sz w:val="15"/>
                <w:szCs w:val="15"/>
              </w:rPr>
              <w:t>1.4177205879046634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12C50"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DCE1B"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8C1DD"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2363E"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C536" w14:textId="77777777" w:rsidR="005A602F" w:rsidRPr="008D1FD3" w:rsidRDefault="005A602F" w:rsidP="005A602F">
            <w:pPr>
              <w:rPr>
                <w:rFonts w:ascii="Calibri" w:hAnsi="Calibri" w:cs="Calibri"/>
              </w:rPr>
            </w:pPr>
            <w:r w:rsidRPr="008D1FD3">
              <w:rPr>
                <w:rFonts w:ascii="Calibri" w:hAnsi="Calibri" w:cs="Calibri"/>
                <w:color w:val="000000"/>
                <w:sz w:val="15"/>
                <w:szCs w:val="15"/>
              </w:rPr>
              <w:t>0.9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5768B"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188BE"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971F"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D5FA6" w14:textId="77777777" w:rsidR="005A602F" w:rsidRPr="008D1FD3" w:rsidRDefault="005A602F" w:rsidP="005A602F">
            <w:pPr>
              <w:rPr>
                <w:rFonts w:ascii="Calibri" w:hAnsi="Calibri" w:cs="Calibri"/>
                <w:sz w:val="18"/>
                <w:szCs w:val="18"/>
              </w:rPr>
            </w:pPr>
          </w:p>
        </w:tc>
      </w:tr>
      <w:tr w:rsidR="005A602F" w:rsidRPr="008D1FD3" w14:paraId="00146A08"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61933" w14:textId="77777777" w:rsidR="005A602F" w:rsidRPr="008D1FD3" w:rsidRDefault="005A602F" w:rsidP="005A602F">
            <w:pPr>
              <w:rPr>
                <w:rFonts w:ascii="Calibri" w:hAnsi="Calibri" w:cs="Calibri"/>
              </w:rPr>
            </w:pPr>
            <w:r w:rsidRPr="008D1FD3">
              <w:rPr>
                <w:rFonts w:ascii="Calibri" w:hAnsi="Calibri" w:cs="Calibri"/>
                <w:color w:val="000000"/>
                <w:sz w:val="15"/>
                <w:szCs w:val="15"/>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17D30"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C7519" w14:textId="77777777" w:rsidR="005A602F" w:rsidRPr="008D1FD3" w:rsidRDefault="005A602F" w:rsidP="005A602F">
            <w:pPr>
              <w:rPr>
                <w:rFonts w:ascii="Calibri" w:hAnsi="Calibri" w:cs="Calibri"/>
              </w:rPr>
            </w:pPr>
            <w:r w:rsidRPr="008D1FD3">
              <w:rPr>
                <w:rFonts w:ascii="Calibri" w:hAnsi="Calibri" w:cs="Calibri"/>
                <w:color w:val="000000"/>
                <w:sz w:val="15"/>
                <w:szCs w:val="15"/>
              </w:rPr>
              <w:t>5.362957067967199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5380A" w14:textId="77777777" w:rsidR="005A602F" w:rsidRPr="008D1FD3" w:rsidRDefault="005A602F" w:rsidP="005A602F">
            <w:pPr>
              <w:rPr>
                <w:rFonts w:ascii="Calibri" w:hAnsi="Calibri" w:cs="Calibri"/>
              </w:rPr>
            </w:pPr>
            <w:r w:rsidRPr="008D1FD3">
              <w:rPr>
                <w:rFonts w:ascii="Calibri" w:hAnsi="Calibri" w:cs="Calibri"/>
                <w:color w:val="000000"/>
                <w:sz w:val="15"/>
                <w:szCs w:val="15"/>
              </w:rPr>
              <w:t>1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3D07E"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24B17"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7789D"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AEEE8" w14:textId="77777777" w:rsidR="005A602F" w:rsidRPr="008D1FD3" w:rsidRDefault="005A602F" w:rsidP="005A602F">
            <w:pPr>
              <w:rPr>
                <w:rFonts w:ascii="Calibri" w:hAnsi="Calibri" w:cs="Calibri"/>
              </w:rPr>
            </w:pPr>
            <w:r w:rsidRPr="008D1FD3">
              <w:rPr>
                <w:rFonts w:ascii="Calibri" w:hAnsi="Calibri" w:cs="Calibri"/>
                <w:color w:val="000000"/>
                <w:sz w:val="15"/>
                <w:szCs w:val="15"/>
              </w:rPr>
              <w:t>0.82</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C2C3F"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A515E" w14:textId="77777777" w:rsidR="005A602F" w:rsidRPr="008D1FD3" w:rsidRDefault="005A602F" w:rsidP="005A602F">
            <w:pPr>
              <w:rPr>
                <w:rFonts w:ascii="Calibri" w:hAnsi="Calibri" w:cs="Calibri"/>
              </w:rPr>
            </w:pPr>
            <w:r w:rsidRPr="008D1FD3">
              <w:rPr>
                <w:rFonts w:ascii="Calibri" w:hAnsi="Calibri" w:cs="Calibri"/>
                <w:color w:val="000000"/>
                <w:sz w:val="15"/>
                <w:szCs w:val="15"/>
              </w:rPr>
              <w:t>0.1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304CE1"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22363" w14:textId="77777777" w:rsidR="005A602F" w:rsidRPr="008D1FD3" w:rsidRDefault="005A602F" w:rsidP="005A602F">
            <w:pPr>
              <w:rPr>
                <w:rFonts w:ascii="Calibri" w:hAnsi="Calibri" w:cs="Calibri"/>
                <w:sz w:val="18"/>
                <w:szCs w:val="18"/>
              </w:rPr>
            </w:pPr>
          </w:p>
        </w:tc>
      </w:tr>
      <w:tr w:rsidR="005A602F" w:rsidRPr="008D1FD3" w14:paraId="794C3288"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458F3"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4523EB" w14:textId="77777777" w:rsidR="005A602F" w:rsidRPr="008D1FD3" w:rsidRDefault="005A602F" w:rsidP="005A602F">
            <w:pPr>
              <w:rPr>
                <w:rFonts w:ascii="Calibri" w:hAnsi="Calibri" w:cs="Calibri"/>
              </w:rPr>
            </w:pPr>
            <w:r w:rsidRPr="008D1FD3">
              <w:rPr>
                <w:rFonts w:ascii="Calibri" w:hAnsi="Calibri" w:cs="Calibri"/>
                <w:color w:val="000000"/>
                <w:sz w:val="15"/>
                <w:szCs w:val="15"/>
              </w:rPr>
              <w:t>2116</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FB3FB" w14:textId="77777777" w:rsidR="005A602F" w:rsidRPr="008D1FD3" w:rsidRDefault="005A602F" w:rsidP="005A602F">
            <w:pPr>
              <w:rPr>
                <w:rFonts w:ascii="Calibri" w:hAnsi="Calibri" w:cs="Calibri"/>
              </w:rPr>
            </w:pPr>
            <w:r w:rsidRPr="008D1FD3">
              <w:rPr>
                <w:rFonts w:ascii="Calibri" w:hAnsi="Calibri" w:cs="Calibri"/>
                <w:color w:val="000000"/>
                <w:sz w:val="15"/>
                <w:szCs w:val="15"/>
              </w:rPr>
              <w:t>2.217435764119653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87436" w14:textId="77777777" w:rsidR="005A602F" w:rsidRPr="008D1FD3" w:rsidRDefault="005A602F" w:rsidP="005A602F">
            <w:pPr>
              <w:rPr>
                <w:rFonts w:ascii="Calibri" w:hAnsi="Calibri" w:cs="Calibri"/>
              </w:rPr>
            </w:pPr>
            <w:r w:rsidRPr="008D1FD3">
              <w:rPr>
                <w:rFonts w:ascii="Calibri" w:hAnsi="Calibri" w:cs="Calibri"/>
                <w:color w:val="000000"/>
                <w:sz w:val="15"/>
                <w:szCs w:val="15"/>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EEECC"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BBDE8"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2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15727"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96641" w14:textId="77777777" w:rsidR="005A602F" w:rsidRPr="008D1FD3" w:rsidRDefault="005A602F" w:rsidP="005A602F">
            <w:pPr>
              <w:rPr>
                <w:rFonts w:ascii="Calibri" w:hAnsi="Calibri" w:cs="Calibri"/>
              </w:rPr>
            </w:pPr>
            <w:r w:rsidRPr="008D1FD3">
              <w:rPr>
                <w:rFonts w:ascii="Calibri" w:hAnsi="Calibri" w:cs="Calibri"/>
                <w:color w:val="000000"/>
                <w:sz w:val="15"/>
                <w:szCs w:val="15"/>
              </w:rPr>
              <w:t>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4CBD1" w14:textId="77777777" w:rsidR="005A602F" w:rsidRPr="008D1FD3" w:rsidRDefault="005A602F" w:rsidP="005A602F">
            <w:pPr>
              <w:rPr>
                <w:rFonts w:ascii="Calibri" w:hAnsi="Calibri" w:cs="Calibri"/>
              </w:rPr>
            </w:pPr>
            <w:r w:rsidRPr="008D1FD3">
              <w:rPr>
                <w:rFonts w:ascii="Calibri" w:hAnsi="Calibri" w:cs="Calibri"/>
                <w:color w:val="000000"/>
                <w:sz w:val="15"/>
                <w:szCs w:val="15"/>
              </w:rPr>
              <w:t>0.1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BE2AD"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3C0D8"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A9E894" w14:textId="77777777" w:rsidR="005A602F" w:rsidRPr="008D1FD3" w:rsidRDefault="005A602F" w:rsidP="005A602F">
            <w:pPr>
              <w:rPr>
                <w:rFonts w:ascii="Calibri" w:hAnsi="Calibri" w:cs="Calibri"/>
                <w:sz w:val="18"/>
                <w:szCs w:val="18"/>
              </w:rPr>
            </w:pPr>
          </w:p>
        </w:tc>
      </w:tr>
      <w:tr w:rsidR="005A602F" w:rsidRPr="008D1FD3" w14:paraId="2E88623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B7128"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0FF26"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2C5" w14:textId="77777777" w:rsidR="005A602F" w:rsidRPr="008D1FD3" w:rsidRDefault="005A602F" w:rsidP="005A602F">
            <w:pPr>
              <w:rPr>
                <w:rFonts w:ascii="Calibri" w:hAnsi="Calibri" w:cs="Calibri"/>
              </w:rPr>
            </w:pPr>
            <w:r w:rsidRPr="008D1FD3">
              <w:rPr>
                <w:rFonts w:ascii="Calibri" w:hAnsi="Calibri" w:cs="Calibri"/>
                <w:color w:val="000000"/>
                <w:sz w:val="15"/>
                <w:szCs w:val="15"/>
              </w:rPr>
              <w:t>5.469973624651568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1F1B8"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31E19"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8177"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1B102"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08074" w14:textId="77777777" w:rsidR="005A602F" w:rsidRPr="008D1FD3" w:rsidRDefault="005A602F" w:rsidP="005A602F">
            <w:pPr>
              <w:rPr>
                <w:rFonts w:ascii="Calibri" w:hAnsi="Calibri" w:cs="Calibri"/>
              </w:rPr>
            </w:pPr>
            <w:r w:rsidRPr="008D1FD3">
              <w:rPr>
                <w:rFonts w:ascii="Calibri" w:hAnsi="Calibri" w:cs="Calibri"/>
                <w:color w:val="000000"/>
                <w:sz w:val="15"/>
                <w:szCs w:val="15"/>
              </w:rPr>
              <w:t>0.6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CBD1B"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7BEB"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1A84E" w14:textId="77777777" w:rsidR="005A602F" w:rsidRPr="008D1FD3" w:rsidRDefault="005A602F" w:rsidP="005A602F">
            <w:pPr>
              <w:rPr>
                <w:rFonts w:ascii="Calibri" w:hAnsi="Calibri" w:cs="Calibri"/>
              </w:rPr>
            </w:pPr>
            <w:r w:rsidRPr="008D1FD3">
              <w:rPr>
                <w:rFonts w:ascii="Calibri" w:hAnsi="Calibri" w:cs="Calibri"/>
                <w:color w:val="000000"/>
                <w:sz w:val="15"/>
                <w:szCs w:val="15"/>
              </w:rPr>
              <w:t>0.2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2B28C" w14:textId="77777777" w:rsidR="005A602F" w:rsidRPr="008D1FD3" w:rsidRDefault="005A602F" w:rsidP="005A602F">
            <w:pPr>
              <w:rPr>
                <w:rFonts w:ascii="Calibri" w:hAnsi="Calibri" w:cs="Calibri"/>
                <w:sz w:val="18"/>
                <w:szCs w:val="18"/>
              </w:rPr>
            </w:pPr>
          </w:p>
        </w:tc>
      </w:tr>
      <w:tr w:rsidR="005A602F" w:rsidRPr="008D1FD3" w14:paraId="7560E515" w14:textId="77777777" w:rsidTr="00310959">
        <w:trPr>
          <w:trHeight w:val="180"/>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D1BD8" w14:textId="77777777" w:rsidR="005A602F" w:rsidRPr="008D1FD3" w:rsidRDefault="005A602F" w:rsidP="005A602F">
            <w:pPr>
              <w:rPr>
                <w:rFonts w:ascii="Calibri" w:hAnsi="Calibri" w:cs="Calibri"/>
              </w:rPr>
            </w:pPr>
            <w:r w:rsidRPr="008D1FD3">
              <w:rPr>
                <w:rFonts w:ascii="Calibri" w:hAnsi="Calibri" w:cs="Calibri"/>
                <w:color w:val="000000"/>
                <w:sz w:val="15"/>
                <w:szCs w:val="15"/>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FFF6"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5800B" w14:textId="77777777" w:rsidR="005A602F" w:rsidRPr="008D1FD3" w:rsidRDefault="005A602F" w:rsidP="005A602F">
            <w:pPr>
              <w:rPr>
                <w:rFonts w:ascii="Calibri" w:hAnsi="Calibri" w:cs="Calibri"/>
              </w:rPr>
            </w:pPr>
            <w:r w:rsidRPr="008D1FD3">
              <w:rPr>
                <w:rFonts w:ascii="Calibri" w:hAnsi="Calibri" w:cs="Calibri"/>
                <w:color w:val="000000"/>
                <w:sz w:val="15"/>
                <w:szCs w:val="15"/>
              </w:rPr>
              <w:t>6.675214389155407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139E"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36446"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A9D08"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7204F"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F5FD2" w14:textId="77777777" w:rsidR="005A602F" w:rsidRPr="008D1FD3" w:rsidRDefault="005A602F" w:rsidP="005A602F">
            <w:pPr>
              <w:rPr>
                <w:rFonts w:ascii="Calibri" w:hAnsi="Calibri" w:cs="Calibri"/>
              </w:rPr>
            </w:pPr>
            <w:r w:rsidRPr="008D1FD3">
              <w:rPr>
                <w:rFonts w:ascii="Calibri" w:hAnsi="Calibri" w:cs="Calibri"/>
                <w:color w:val="000000"/>
                <w:sz w:val="15"/>
                <w:szCs w:val="15"/>
              </w:rPr>
              <w:t>0.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BF56D" w14:textId="77777777" w:rsidR="005A602F" w:rsidRPr="008D1FD3" w:rsidRDefault="005A602F" w:rsidP="005A602F">
            <w:pPr>
              <w:rPr>
                <w:rFonts w:ascii="Calibri" w:hAnsi="Calibri" w:cs="Calibri"/>
              </w:rPr>
            </w:pPr>
            <w:r w:rsidRPr="008D1FD3">
              <w:rPr>
                <w:rFonts w:ascii="Calibri" w:hAnsi="Calibri" w:cs="Calibri"/>
                <w:color w:val="000000"/>
                <w:sz w:val="15"/>
                <w:szCs w:val="15"/>
              </w:rPr>
              <w:t>0.4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30D13" w14:textId="77777777" w:rsidR="005A602F" w:rsidRPr="008D1FD3" w:rsidRDefault="005A602F" w:rsidP="005A602F">
            <w:pPr>
              <w:rPr>
                <w:rFonts w:ascii="Calibri" w:hAnsi="Calibri" w:cs="Calibri"/>
              </w:rPr>
            </w:pPr>
            <w:r w:rsidRPr="008D1FD3">
              <w:rPr>
                <w:rFonts w:ascii="Calibri" w:hAnsi="Calibri" w:cs="Calibri"/>
                <w:color w:val="000000"/>
                <w:sz w:val="15"/>
                <w:szCs w:val="15"/>
              </w:rPr>
              <w:t>0.35</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94766"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5086B" w14:textId="77777777" w:rsidR="005A602F" w:rsidRPr="008D1FD3" w:rsidRDefault="005A602F" w:rsidP="005A602F">
            <w:pPr>
              <w:rPr>
                <w:rFonts w:ascii="Calibri" w:hAnsi="Calibri" w:cs="Calibri"/>
                <w:sz w:val="18"/>
                <w:szCs w:val="18"/>
              </w:rPr>
            </w:pPr>
          </w:p>
        </w:tc>
      </w:tr>
      <w:tr w:rsidR="005A602F" w:rsidRPr="008D1FD3" w14:paraId="5D257F5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14C45"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7AD6F"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56845"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DFCF4"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DE6F9"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29920"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94315"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4A07" w14:textId="77777777" w:rsidR="005A602F" w:rsidRPr="008D1FD3" w:rsidRDefault="005A602F" w:rsidP="005A602F">
            <w:pPr>
              <w:rPr>
                <w:rFonts w:ascii="Calibri" w:hAnsi="Calibri" w:cs="Calibri"/>
              </w:rPr>
            </w:pPr>
            <w:r w:rsidRPr="008D1FD3">
              <w:rPr>
                <w:rFonts w:ascii="Calibri" w:hAnsi="Calibri" w:cs="Calibri"/>
                <w:color w:val="000000"/>
                <w:sz w:val="15"/>
                <w:szCs w:val="15"/>
              </w:rPr>
              <w:t>0.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7E0BC" w14:textId="77777777" w:rsidR="005A602F" w:rsidRPr="008D1FD3" w:rsidRDefault="005A602F" w:rsidP="005A602F">
            <w:pPr>
              <w:rPr>
                <w:rFonts w:ascii="Calibri" w:hAnsi="Calibri" w:cs="Calibri"/>
              </w:rPr>
            </w:pPr>
            <w:r w:rsidRPr="008D1FD3">
              <w:rPr>
                <w:rFonts w:ascii="Calibri" w:hAnsi="Calibri" w:cs="Calibri"/>
                <w:color w:val="000000"/>
                <w:sz w:val="15"/>
                <w:szCs w:val="15"/>
              </w:rPr>
              <w:t>0.1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55F3D" w14:textId="77777777" w:rsidR="005A602F" w:rsidRPr="008D1FD3" w:rsidRDefault="005A602F" w:rsidP="005A602F">
            <w:pPr>
              <w:rPr>
                <w:rFonts w:ascii="Calibri" w:hAnsi="Calibri" w:cs="Calibri"/>
              </w:rPr>
            </w:pPr>
            <w:r w:rsidRPr="008D1FD3">
              <w:rPr>
                <w:rFonts w:ascii="Calibri" w:hAnsi="Calibri" w:cs="Calibri"/>
                <w:color w:val="000000"/>
                <w:sz w:val="15"/>
                <w:szCs w:val="15"/>
              </w:rPr>
              <w:t>0.6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3AA4A"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8878F" w14:textId="77777777" w:rsidR="005A602F" w:rsidRPr="008D1FD3" w:rsidRDefault="005A602F" w:rsidP="005A602F">
            <w:pPr>
              <w:rPr>
                <w:rFonts w:ascii="Calibri" w:hAnsi="Calibri" w:cs="Calibri"/>
                <w:sz w:val="18"/>
                <w:szCs w:val="18"/>
              </w:rPr>
            </w:pPr>
          </w:p>
        </w:tc>
      </w:tr>
      <w:tr w:rsidR="005A602F" w:rsidRPr="008D1FD3" w14:paraId="72FE4EDF"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43442" w14:textId="77777777" w:rsidR="005A602F" w:rsidRPr="008D1FD3" w:rsidRDefault="005A602F" w:rsidP="005A602F">
            <w:pPr>
              <w:rPr>
                <w:rFonts w:ascii="Calibri" w:hAnsi="Calibri" w:cs="Calibri"/>
              </w:rPr>
            </w:pPr>
            <w:r w:rsidRPr="008D1FD3">
              <w:rPr>
                <w:rFonts w:ascii="Calibri" w:hAnsi="Calibri" w:cs="Calibri"/>
                <w:color w:val="000000"/>
                <w:sz w:val="15"/>
                <w:szCs w:val="15"/>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C2A"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EE5FB" w14:textId="77777777" w:rsidR="005A602F" w:rsidRPr="008D1FD3" w:rsidRDefault="005A602F" w:rsidP="005A602F">
            <w:pPr>
              <w:rPr>
                <w:rFonts w:ascii="Calibri" w:hAnsi="Calibri" w:cs="Calibri"/>
              </w:rPr>
            </w:pPr>
            <w:r w:rsidRPr="008D1FD3">
              <w:rPr>
                <w:rFonts w:ascii="Calibri" w:hAnsi="Calibri" w:cs="Calibri"/>
                <w:color w:val="000000"/>
                <w:sz w:val="15"/>
                <w:szCs w:val="15"/>
              </w:rPr>
              <w:t>3.25377918078779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97390" w14:textId="77777777" w:rsidR="005A602F" w:rsidRPr="008D1FD3" w:rsidRDefault="005A602F" w:rsidP="005A602F">
            <w:pPr>
              <w:rPr>
                <w:rFonts w:ascii="Calibri" w:hAnsi="Calibri" w:cs="Calibri"/>
              </w:rPr>
            </w:pPr>
            <w:r w:rsidRPr="008D1FD3">
              <w:rPr>
                <w:rFonts w:ascii="Calibri" w:hAnsi="Calibri" w:cs="Calibri"/>
                <w:color w:val="000000"/>
                <w:sz w:val="15"/>
                <w:szCs w:val="15"/>
              </w:rPr>
              <w:t>1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633E65"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5D8EE4"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FB7BD"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B19E" w14:textId="77777777" w:rsidR="005A602F" w:rsidRPr="008D1FD3" w:rsidRDefault="005A602F" w:rsidP="005A602F">
            <w:pPr>
              <w:rPr>
                <w:rFonts w:ascii="Calibri" w:hAnsi="Calibri" w:cs="Calibri"/>
              </w:rPr>
            </w:pPr>
            <w:r w:rsidRPr="008D1FD3">
              <w:rPr>
                <w:rFonts w:ascii="Calibri" w:hAnsi="Calibri" w:cs="Calibri"/>
                <w:color w:val="000000"/>
                <w:sz w:val="15"/>
                <w:szCs w:val="15"/>
              </w:rPr>
              <w:t>0.1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2B9B6" w14:textId="77777777" w:rsidR="005A602F" w:rsidRPr="008D1FD3" w:rsidRDefault="005A602F" w:rsidP="005A602F">
            <w:pPr>
              <w:rPr>
                <w:rFonts w:ascii="Calibri" w:hAnsi="Calibri" w:cs="Calibri"/>
              </w:rPr>
            </w:pPr>
            <w:r w:rsidRPr="008D1FD3">
              <w:rPr>
                <w:rFonts w:ascii="Calibri" w:hAnsi="Calibri" w:cs="Calibri"/>
                <w:color w:val="000000"/>
                <w:sz w:val="15"/>
                <w:szCs w:val="15"/>
              </w:rPr>
              <w:t>0.4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679E" w14:textId="77777777" w:rsidR="005A602F" w:rsidRPr="008D1FD3" w:rsidRDefault="005A602F" w:rsidP="005A602F">
            <w:pPr>
              <w:rPr>
                <w:rFonts w:ascii="Calibri" w:hAnsi="Calibri" w:cs="Calibri"/>
              </w:rPr>
            </w:pPr>
            <w:r w:rsidRPr="008D1FD3">
              <w:rPr>
                <w:rFonts w:ascii="Calibri" w:hAnsi="Calibri" w:cs="Calibri"/>
                <w:color w:val="000000"/>
                <w:sz w:val="15"/>
                <w:szCs w:val="15"/>
              </w:rPr>
              <w:t>0.1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2CC79"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B2104" w14:textId="77777777" w:rsidR="005A602F" w:rsidRPr="008D1FD3" w:rsidRDefault="005A602F" w:rsidP="005A602F">
            <w:pPr>
              <w:rPr>
                <w:rFonts w:ascii="Calibri" w:hAnsi="Calibri" w:cs="Calibri"/>
                <w:sz w:val="18"/>
                <w:szCs w:val="18"/>
              </w:rPr>
            </w:pPr>
          </w:p>
        </w:tc>
      </w:tr>
      <w:tr w:rsidR="005A602F" w:rsidRPr="008D1FD3" w14:paraId="78B89D7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4B899"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CA9B87"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BD4AA2"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4F25C"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26E2A"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92AAE"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A744DB"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951C3" w14:textId="77777777" w:rsidR="005A602F" w:rsidRPr="008D1FD3" w:rsidRDefault="005A602F" w:rsidP="005A602F">
            <w:pPr>
              <w:rPr>
                <w:rFonts w:ascii="Calibri" w:hAnsi="Calibri" w:cs="Calibri"/>
              </w:rPr>
            </w:pPr>
            <w:r w:rsidRPr="008D1FD3">
              <w:rPr>
                <w:rFonts w:ascii="Calibri" w:hAnsi="Calibri" w:cs="Calibri"/>
                <w:color w:val="000000"/>
                <w:sz w:val="15"/>
                <w:szCs w:val="15"/>
              </w:rPr>
              <w:t>0.4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27544" w14:textId="77777777" w:rsidR="005A602F" w:rsidRPr="008D1FD3" w:rsidRDefault="005A602F" w:rsidP="005A602F">
            <w:pPr>
              <w:rPr>
                <w:rFonts w:ascii="Calibri" w:hAnsi="Calibri" w:cs="Calibri"/>
              </w:rPr>
            </w:pPr>
            <w:r w:rsidRPr="008D1FD3">
              <w:rPr>
                <w:rFonts w:ascii="Calibri" w:hAnsi="Calibri" w:cs="Calibri"/>
                <w:color w:val="000000"/>
                <w:sz w:val="15"/>
                <w:szCs w:val="15"/>
              </w:rPr>
              <w:t>0.3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979DD" w14:textId="77777777" w:rsidR="005A602F" w:rsidRPr="008D1FD3" w:rsidRDefault="005A602F" w:rsidP="005A602F">
            <w:pPr>
              <w:rPr>
                <w:rFonts w:ascii="Calibri" w:hAnsi="Calibri" w:cs="Calibri"/>
              </w:rPr>
            </w:pPr>
            <w:r w:rsidRPr="008D1FD3">
              <w:rPr>
                <w:rFonts w:ascii="Calibri" w:hAnsi="Calibri" w:cs="Calibri"/>
                <w:color w:val="000000"/>
                <w:sz w:val="15"/>
                <w:szCs w:val="15"/>
              </w:rPr>
              <w:t>0.0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4C3B0" w14:textId="77777777" w:rsidR="005A602F" w:rsidRPr="008D1FD3" w:rsidRDefault="005A602F" w:rsidP="005A602F">
            <w:pPr>
              <w:rPr>
                <w:rFonts w:ascii="Calibri" w:hAnsi="Calibri" w:cs="Calibri"/>
              </w:rPr>
            </w:pPr>
            <w:r w:rsidRPr="008D1FD3">
              <w:rPr>
                <w:rFonts w:ascii="Calibri" w:hAnsi="Calibri" w:cs="Calibri"/>
                <w:color w:val="000000"/>
                <w:sz w:val="15"/>
                <w:szCs w:val="15"/>
              </w:rPr>
              <w:t>0.1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41DD0" w14:textId="77777777" w:rsidR="005A602F" w:rsidRPr="008D1FD3" w:rsidRDefault="005A602F" w:rsidP="005A602F">
            <w:pPr>
              <w:rPr>
                <w:rFonts w:ascii="Calibri" w:hAnsi="Calibri" w:cs="Calibri"/>
                <w:sz w:val="18"/>
                <w:szCs w:val="18"/>
              </w:rPr>
            </w:pPr>
          </w:p>
        </w:tc>
      </w:tr>
      <w:tr w:rsidR="005A602F" w:rsidRPr="008D1FD3" w14:paraId="5311E8E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D9D18" w14:textId="77777777" w:rsidR="005A602F" w:rsidRPr="008D1FD3" w:rsidRDefault="005A602F" w:rsidP="005A602F">
            <w:pPr>
              <w:rPr>
                <w:rFonts w:ascii="Calibri" w:hAnsi="Calibri" w:cs="Calibri"/>
              </w:rPr>
            </w:pPr>
            <w:r w:rsidRPr="008D1FD3">
              <w:rPr>
                <w:rFonts w:ascii="Calibri" w:hAnsi="Calibri" w:cs="Calibri"/>
                <w:color w:val="000000"/>
                <w:sz w:val="15"/>
                <w:szCs w:val="15"/>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008AD8"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DB543D" w14:textId="77777777" w:rsidR="005A602F" w:rsidRPr="008D1FD3" w:rsidRDefault="005A602F" w:rsidP="005A602F">
            <w:pPr>
              <w:rPr>
                <w:rFonts w:ascii="Calibri" w:hAnsi="Calibri" w:cs="Calibri"/>
              </w:rPr>
            </w:pPr>
            <w:r w:rsidRPr="008D1FD3">
              <w:rPr>
                <w:rFonts w:ascii="Calibri" w:hAnsi="Calibri" w:cs="Calibri"/>
                <w:color w:val="000000"/>
                <w:sz w:val="15"/>
                <w:szCs w:val="15"/>
              </w:rPr>
              <w:t>1.601462283869358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B84D9" w14:textId="77777777" w:rsidR="005A602F" w:rsidRPr="008D1FD3" w:rsidRDefault="005A602F" w:rsidP="005A602F">
            <w:pPr>
              <w:rPr>
                <w:rFonts w:ascii="Calibri" w:hAnsi="Calibri" w:cs="Calibri"/>
              </w:rPr>
            </w:pPr>
            <w:r w:rsidRPr="008D1FD3">
              <w:rPr>
                <w:rFonts w:ascii="Calibri" w:hAnsi="Calibri" w:cs="Calibri"/>
                <w:color w:val="000000"/>
                <w:sz w:val="15"/>
                <w:szCs w:val="15"/>
              </w:rPr>
              <w:t>1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446C1"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FB56B9"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AAD62"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A4898" w14:textId="77777777" w:rsidR="005A602F" w:rsidRPr="008D1FD3" w:rsidRDefault="005A602F" w:rsidP="005A602F">
            <w:pPr>
              <w:rPr>
                <w:rFonts w:ascii="Calibri" w:hAnsi="Calibri" w:cs="Calibri"/>
              </w:rPr>
            </w:pPr>
            <w:r w:rsidRPr="008D1FD3">
              <w:rPr>
                <w:rFonts w:ascii="Calibri" w:hAnsi="Calibri" w:cs="Calibri"/>
                <w:color w:val="000000"/>
                <w:sz w:val="15"/>
                <w:szCs w:val="15"/>
              </w:rPr>
              <w:t>0.62</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5FA756"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39052" w14:textId="77777777" w:rsidR="005A602F" w:rsidRPr="008D1FD3" w:rsidRDefault="005A602F" w:rsidP="005A602F">
            <w:pPr>
              <w:rPr>
                <w:rFonts w:ascii="Calibri" w:hAnsi="Calibri" w:cs="Calibri"/>
              </w:rPr>
            </w:pPr>
            <w:r w:rsidRPr="008D1FD3">
              <w:rPr>
                <w:rFonts w:ascii="Calibri" w:hAnsi="Calibri" w:cs="Calibri"/>
                <w:color w:val="000000"/>
                <w:sz w:val="15"/>
                <w:szCs w:val="15"/>
              </w:rPr>
              <w:t>0.1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E459DA"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7E5A5" w14:textId="77777777" w:rsidR="005A602F" w:rsidRPr="008D1FD3" w:rsidRDefault="005A602F" w:rsidP="005A602F">
            <w:pPr>
              <w:rPr>
                <w:rFonts w:ascii="Calibri" w:hAnsi="Calibri" w:cs="Calibri"/>
                <w:sz w:val="18"/>
                <w:szCs w:val="18"/>
              </w:rPr>
            </w:pPr>
          </w:p>
        </w:tc>
      </w:tr>
      <w:tr w:rsidR="005A602F" w:rsidRPr="008D1FD3" w14:paraId="7990F0C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08011"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DF514"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FBF22"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43E09"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CD270"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D1CD21"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75EE7"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09DAE" w14:textId="77777777" w:rsidR="005A602F" w:rsidRPr="008D1FD3" w:rsidRDefault="005A602F" w:rsidP="005A602F">
            <w:pPr>
              <w:rPr>
                <w:rFonts w:ascii="Calibri" w:hAnsi="Calibri" w:cs="Calibri"/>
              </w:rPr>
            </w:pPr>
            <w:r w:rsidRPr="008D1FD3">
              <w:rPr>
                <w:rFonts w:ascii="Calibri" w:hAnsi="Calibri" w:cs="Calibri"/>
                <w:color w:val="000000"/>
                <w:sz w:val="15"/>
                <w:szCs w:val="15"/>
              </w:rPr>
              <w:t>0.7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E0D46" w14:textId="77777777" w:rsidR="005A602F" w:rsidRPr="008D1FD3" w:rsidRDefault="005A602F" w:rsidP="005A602F">
            <w:pPr>
              <w:rPr>
                <w:rFonts w:ascii="Calibri" w:hAnsi="Calibri" w:cs="Calibri"/>
              </w:rPr>
            </w:pPr>
            <w:r w:rsidRPr="008D1FD3">
              <w:rPr>
                <w:rFonts w:ascii="Calibri" w:hAnsi="Calibri" w:cs="Calibri"/>
                <w:color w:val="000000"/>
                <w:sz w:val="15"/>
                <w:szCs w:val="15"/>
              </w:rPr>
              <w:t>0.1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03A62" w14:textId="77777777" w:rsidR="005A602F" w:rsidRPr="008D1FD3" w:rsidRDefault="005A602F" w:rsidP="005A602F">
            <w:pPr>
              <w:rPr>
                <w:rFonts w:ascii="Calibri" w:hAnsi="Calibri" w:cs="Calibri"/>
              </w:rPr>
            </w:pPr>
            <w:r w:rsidRPr="008D1FD3">
              <w:rPr>
                <w:rFonts w:ascii="Calibri" w:hAnsi="Calibri" w:cs="Calibri"/>
                <w:color w:val="000000"/>
                <w:sz w:val="15"/>
                <w:szCs w:val="15"/>
              </w:rPr>
              <w:t>0.1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C7022" w14:textId="77777777" w:rsidR="005A602F" w:rsidRPr="008D1FD3" w:rsidRDefault="005A602F" w:rsidP="005A602F">
            <w:pPr>
              <w:rPr>
                <w:rFonts w:ascii="Calibri" w:hAnsi="Calibri" w:cs="Calibri"/>
              </w:rPr>
            </w:pPr>
            <w:r w:rsidRPr="008D1FD3">
              <w:rPr>
                <w:rFonts w:ascii="Calibri" w:hAnsi="Calibri" w:cs="Calibri"/>
                <w:color w:val="000000"/>
                <w:sz w:val="15"/>
                <w:szCs w:val="15"/>
              </w:rPr>
              <w:t>0.0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69A78" w14:textId="77777777" w:rsidR="005A602F" w:rsidRPr="008D1FD3" w:rsidRDefault="005A602F" w:rsidP="005A602F">
            <w:pPr>
              <w:rPr>
                <w:rFonts w:ascii="Calibri" w:hAnsi="Calibri" w:cs="Calibri"/>
                <w:sz w:val="18"/>
                <w:szCs w:val="18"/>
              </w:rPr>
            </w:pPr>
          </w:p>
        </w:tc>
      </w:tr>
      <w:tr w:rsidR="005A602F" w:rsidRPr="008D1FD3" w14:paraId="7E423B11"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277AF" w14:textId="77777777" w:rsidR="005A602F" w:rsidRPr="008D1FD3" w:rsidRDefault="005A602F" w:rsidP="005A602F">
            <w:pPr>
              <w:rPr>
                <w:rFonts w:ascii="Calibri" w:hAnsi="Calibri" w:cs="Calibri"/>
              </w:rPr>
            </w:pPr>
            <w:r w:rsidRPr="008D1FD3">
              <w:rPr>
                <w:rFonts w:ascii="Calibri" w:hAnsi="Calibri" w:cs="Calibri"/>
                <w:color w:val="000000"/>
                <w:sz w:val="15"/>
                <w:szCs w:val="15"/>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6499E"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31274" w14:textId="77777777" w:rsidR="005A602F" w:rsidRPr="008D1FD3" w:rsidRDefault="005A602F" w:rsidP="005A602F">
            <w:pPr>
              <w:rPr>
                <w:rFonts w:ascii="Calibri" w:hAnsi="Calibri" w:cs="Calibri"/>
              </w:rPr>
            </w:pPr>
            <w:r w:rsidRPr="008D1FD3">
              <w:rPr>
                <w:rFonts w:ascii="Calibri" w:hAnsi="Calibri" w:cs="Calibri"/>
                <w:color w:val="000000"/>
                <w:sz w:val="15"/>
                <w:szCs w:val="15"/>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7E719"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B986C5"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4017D"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A1505"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516FE" w14:textId="77777777" w:rsidR="005A602F" w:rsidRPr="008D1FD3" w:rsidRDefault="005A602F" w:rsidP="005A602F">
            <w:pPr>
              <w:rPr>
                <w:rFonts w:ascii="Calibri" w:hAnsi="Calibri" w:cs="Calibri"/>
              </w:rPr>
            </w:pPr>
            <w:r w:rsidRPr="008D1FD3">
              <w:rPr>
                <w:rFonts w:ascii="Calibri" w:hAnsi="Calibri" w:cs="Calibri"/>
                <w:color w:val="000000"/>
                <w:sz w:val="15"/>
                <w:szCs w:val="15"/>
              </w:rPr>
              <w:t>0.4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FCE44"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8BED3"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D805E" w14:textId="77777777" w:rsidR="005A602F" w:rsidRPr="008D1FD3" w:rsidRDefault="005A602F" w:rsidP="005A602F">
            <w:pPr>
              <w:rPr>
                <w:rFonts w:ascii="Calibri" w:hAnsi="Calibri" w:cs="Calibri"/>
              </w:rPr>
            </w:pPr>
            <w:r w:rsidRPr="008D1FD3">
              <w:rPr>
                <w:rFonts w:ascii="Calibri" w:hAnsi="Calibri" w:cs="Calibri"/>
                <w:color w:val="000000"/>
                <w:sz w:val="15"/>
                <w:szCs w:val="15"/>
              </w:rPr>
              <w:t>0.26</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25636" w14:textId="77777777" w:rsidR="005A602F" w:rsidRPr="008D1FD3" w:rsidRDefault="005A602F" w:rsidP="005A602F">
            <w:pPr>
              <w:rPr>
                <w:rFonts w:ascii="Calibri" w:hAnsi="Calibri" w:cs="Calibri"/>
                <w:sz w:val="18"/>
                <w:szCs w:val="18"/>
              </w:rPr>
            </w:pPr>
          </w:p>
        </w:tc>
      </w:tr>
      <w:tr w:rsidR="005A602F" w:rsidRPr="008D1FD3" w14:paraId="61DDB7B3"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F948"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80D9B"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ED3F7"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D690B5" w14:textId="77777777" w:rsidR="005A602F" w:rsidRPr="008D1FD3" w:rsidRDefault="005A602F" w:rsidP="005A602F">
            <w:pPr>
              <w:rPr>
                <w:rFonts w:ascii="Calibri" w:hAnsi="Calibri" w:cs="Calibri"/>
              </w:rPr>
            </w:pPr>
            <w:r w:rsidRPr="008D1FD3">
              <w:rPr>
                <w:rFonts w:ascii="Calibri" w:hAnsi="Calibri" w:cs="Calibri"/>
                <w:color w:val="000000"/>
                <w:sz w:val="15"/>
                <w:szCs w:val="15"/>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A51D6"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24FBD"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9ED10"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84BC4" w14:textId="77777777" w:rsidR="005A602F" w:rsidRPr="008D1FD3" w:rsidRDefault="005A602F" w:rsidP="005A602F">
            <w:pPr>
              <w:rPr>
                <w:rFonts w:ascii="Calibri" w:hAnsi="Calibri" w:cs="Calibri"/>
              </w:rPr>
            </w:pPr>
            <w:r w:rsidRPr="008D1FD3">
              <w:rPr>
                <w:rFonts w:ascii="Calibri" w:hAnsi="Calibri" w:cs="Calibri"/>
                <w:color w:val="000000"/>
                <w:sz w:val="15"/>
                <w:szCs w:val="15"/>
              </w:rPr>
              <w:t>0.7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2F6696" w14:textId="77777777" w:rsidR="005A602F" w:rsidRPr="008D1FD3" w:rsidRDefault="005A602F" w:rsidP="005A602F">
            <w:pPr>
              <w:rPr>
                <w:rFonts w:ascii="Calibri" w:hAnsi="Calibri" w:cs="Calibri"/>
              </w:rPr>
            </w:pPr>
            <w:r w:rsidRPr="008D1FD3">
              <w:rPr>
                <w:rFonts w:ascii="Calibri" w:hAnsi="Calibri" w:cs="Calibri"/>
                <w:color w:val="000000"/>
                <w:sz w:val="15"/>
                <w:szCs w:val="15"/>
              </w:rPr>
              <w:t>0.0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F4DCD" w14:textId="77777777" w:rsidR="005A602F" w:rsidRPr="008D1FD3" w:rsidRDefault="005A602F" w:rsidP="005A602F">
            <w:pPr>
              <w:rPr>
                <w:rFonts w:ascii="Calibri" w:hAnsi="Calibri" w:cs="Calibri"/>
              </w:rPr>
            </w:pPr>
            <w:r w:rsidRPr="008D1FD3">
              <w:rPr>
                <w:rFonts w:ascii="Calibri" w:hAnsi="Calibri" w:cs="Calibri"/>
                <w:color w:val="000000"/>
                <w:sz w:val="15"/>
                <w:szCs w:val="15"/>
              </w:rPr>
              <w:t>0.0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88BFD"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F2C93" w14:textId="77777777" w:rsidR="005A602F" w:rsidRPr="008D1FD3" w:rsidRDefault="005A602F" w:rsidP="005A602F">
            <w:pPr>
              <w:rPr>
                <w:rFonts w:ascii="Calibri" w:hAnsi="Calibri" w:cs="Calibri"/>
                <w:sz w:val="18"/>
                <w:szCs w:val="18"/>
              </w:rPr>
            </w:pPr>
          </w:p>
        </w:tc>
      </w:tr>
      <w:tr w:rsidR="005A602F" w:rsidRPr="008D1FD3" w14:paraId="65EEEB9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D45FE" w14:textId="77777777" w:rsidR="005A602F" w:rsidRPr="008D1FD3" w:rsidRDefault="005A602F" w:rsidP="005A602F">
            <w:pPr>
              <w:rPr>
                <w:rFonts w:ascii="Calibri" w:hAnsi="Calibri" w:cs="Calibri"/>
              </w:rPr>
            </w:pPr>
            <w:r w:rsidRPr="008D1FD3">
              <w:rPr>
                <w:rFonts w:ascii="Calibri" w:hAnsi="Calibri" w:cs="Calibri"/>
                <w:color w:val="000000"/>
                <w:sz w:val="15"/>
                <w:szCs w:val="15"/>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2CD54"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C0839" w14:textId="77777777" w:rsidR="005A602F" w:rsidRPr="008D1FD3" w:rsidRDefault="005A602F" w:rsidP="005A602F">
            <w:pPr>
              <w:rPr>
                <w:rFonts w:ascii="Calibri" w:hAnsi="Calibri" w:cs="Calibri"/>
              </w:rPr>
            </w:pPr>
            <w:r w:rsidRPr="008D1FD3">
              <w:rPr>
                <w:rFonts w:ascii="Calibri" w:hAnsi="Calibri" w:cs="Calibri"/>
                <w:color w:val="000000"/>
                <w:sz w:val="15"/>
                <w:szCs w:val="15"/>
              </w:rPr>
              <w:t>3.510720595349342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46485"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13F25"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05FCE"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85B39"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05712" w14:textId="77777777" w:rsidR="005A602F" w:rsidRPr="008D1FD3" w:rsidRDefault="005A602F" w:rsidP="005A602F">
            <w:pPr>
              <w:rPr>
                <w:rFonts w:ascii="Calibri" w:hAnsi="Calibri" w:cs="Calibri"/>
              </w:rPr>
            </w:pPr>
            <w:r w:rsidRPr="008D1FD3">
              <w:rPr>
                <w:rFonts w:ascii="Calibri" w:hAnsi="Calibri" w:cs="Calibri"/>
                <w:color w:val="000000"/>
                <w:sz w:val="15"/>
                <w:szCs w:val="15"/>
              </w:rPr>
              <w:t>0.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944AE" w14:textId="77777777" w:rsidR="005A602F" w:rsidRPr="008D1FD3" w:rsidRDefault="005A602F" w:rsidP="005A602F">
            <w:pPr>
              <w:rPr>
                <w:rFonts w:ascii="Calibri" w:hAnsi="Calibri" w:cs="Calibri"/>
              </w:rPr>
            </w:pPr>
            <w:r w:rsidRPr="008D1FD3">
              <w:rPr>
                <w:rFonts w:ascii="Calibri" w:hAnsi="Calibri" w:cs="Calibri"/>
                <w:color w:val="000000"/>
                <w:sz w:val="15"/>
                <w:szCs w:val="15"/>
              </w:rPr>
              <w:t>0.6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C8A6D" w14:textId="77777777" w:rsidR="005A602F" w:rsidRPr="008D1FD3" w:rsidRDefault="005A602F" w:rsidP="005A602F">
            <w:pPr>
              <w:rPr>
                <w:rFonts w:ascii="Calibri" w:hAnsi="Calibri" w:cs="Calibri"/>
              </w:rPr>
            </w:pPr>
            <w:r w:rsidRPr="008D1FD3">
              <w:rPr>
                <w:rFonts w:ascii="Calibri" w:hAnsi="Calibri" w:cs="Calibri"/>
                <w:color w:val="000000"/>
                <w:sz w:val="15"/>
                <w:szCs w:val="15"/>
              </w:rPr>
              <w:t>0.0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72873"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7AE19" w14:textId="77777777" w:rsidR="005A602F" w:rsidRPr="008D1FD3" w:rsidRDefault="005A602F" w:rsidP="005A602F">
            <w:pPr>
              <w:rPr>
                <w:rFonts w:ascii="Calibri" w:hAnsi="Calibri" w:cs="Calibri"/>
                <w:sz w:val="18"/>
                <w:szCs w:val="18"/>
              </w:rPr>
            </w:pPr>
          </w:p>
        </w:tc>
      </w:tr>
      <w:tr w:rsidR="005A602F" w:rsidRPr="008D1FD3" w14:paraId="5CE92E4C"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1F407"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B6C0A"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C77A6"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7081A" w14:textId="77777777" w:rsidR="005A602F" w:rsidRPr="008D1FD3" w:rsidRDefault="005A602F" w:rsidP="005A602F">
            <w:pPr>
              <w:rPr>
                <w:rFonts w:ascii="Calibri" w:hAnsi="Calibri" w:cs="Calibri"/>
              </w:rPr>
            </w:pPr>
            <w:r w:rsidRPr="008D1FD3">
              <w:rPr>
                <w:rFonts w:ascii="Calibri" w:hAnsi="Calibri" w:cs="Calibri"/>
                <w:color w:val="000000"/>
                <w:sz w:val="15"/>
                <w:szCs w:val="15"/>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E9D66"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8FE43"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F309F"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92D57" w14:textId="77777777" w:rsidR="005A602F" w:rsidRPr="008D1FD3" w:rsidRDefault="005A602F" w:rsidP="005A602F">
            <w:pPr>
              <w:rPr>
                <w:rFonts w:ascii="Calibri" w:hAnsi="Calibri" w:cs="Calibri"/>
              </w:rPr>
            </w:pPr>
            <w:r w:rsidRPr="008D1FD3">
              <w:rPr>
                <w:rFonts w:ascii="Calibri" w:hAnsi="Calibri" w:cs="Calibri"/>
                <w:color w:val="000000"/>
                <w:sz w:val="15"/>
                <w:szCs w:val="15"/>
              </w:rPr>
              <w:t>0.49</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4D1389" w14:textId="77777777" w:rsidR="005A602F" w:rsidRPr="008D1FD3" w:rsidRDefault="005A602F" w:rsidP="005A602F">
            <w:pPr>
              <w:rPr>
                <w:rFonts w:ascii="Calibri" w:hAnsi="Calibri" w:cs="Calibri"/>
              </w:rPr>
            </w:pPr>
            <w:r w:rsidRPr="008D1FD3">
              <w:rPr>
                <w:rFonts w:ascii="Calibri" w:hAnsi="Calibri" w:cs="Calibri"/>
                <w:color w:val="000000"/>
                <w:sz w:val="15"/>
                <w:szCs w:val="15"/>
              </w:rPr>
              <w:t>0.28</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39B3"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F95415" w14:textId="77777777" w:rsidR="005A602F" w:rsidRPr="008D1FD3" w:rsidRDefault="005A602F" w:rsidP="005A602F">
            <w:pPr>
              <w:rPr>
                <w:rFonts w:ascii="Calibri" w:hAnsi="Calibri" w:cs="Calibri"/>
              </w:rPr>
            </w:pPr>
            <w:r w:rsidRPr="008D1FD3">
              <w:rPr>
                <w:rFonts w:ascii="Calibri" w:hAnsi="Calibri" w:cs="Calibri"/>
                <w:color w:val="000000"/>
                <w:sz w:val="15"/>
                <w:szCs w:val="15"/>
              </w:rPr>
              <w:t>0.1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B6B1D" w14:textId="77777777" w:rsidR="005A602F" w:rsidRPr="008D1FD3" w:rsidRDefault="005A602F" w:rsidP="005A602F">
            <w:pPr>
              <w:rPr>
                <w:rFonts w:ascii="Calibri" w:hAnsi="Calibri" w:cs="Calibri"/>
                <w:sz w:val="18"/>
                <w:szCs w:val="18"/>
              </w:rPr>
            </w:pPr>
          </w:p>
        </w:tc>
      </w:tr>
      <w:tr w:rsidR="005A602F" w:rsidRPr="008D1FD3" w14:paraId="1FC32090"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A1EFA0" w14:textId="77777777" w:rsidR="005A602F" w:rsidRPr="008D1FD3" w:rsidRDefault="005A602F" w:rsidP="005A602F">
            <w:pPr>
              <w:rPr>
                <w:rFonts w:ascii="Calibri" w:hAnsi="Calibri" w:cs="Calibri"/>
              </w:rPr>
            </w:pPr>
            <w:r w:rsidRPr="008D1FD3">
              <w:rPr>
                <w:rFonts w:ascii="Calibri" w:hAnsi="Calibri" w:cs="Calibri"/>
                <w:color w:val="000000"/>
                <w:sz w:val="15"/>
                <w:szCs w:val="15"/>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72BB0B"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7E80D2" w14:textId="77777777" w:rsidR="005A602F" w:rsidRPr="008D1FD3" w:rsidRDefault="005A602F" w:rsidP="005A602F">
            <w:pPr>
              <w:rPr>
                <w:rFonts w:ascii="Calibri" w:hAnsi="Calibri" w:cs="Calibri"/>
              </w:rPr>
            </w:pPr>
            <w:r w:rsidRPr="008D1FD3">
              <w:rPr>
                <w:rFonts w:ascii="Calibri" w:hAnsi="Calibri" w:cs="Calibri"/>
                <w:color w:val="000000"/>
                <w:sz w:val="15"/>
                <w:szCs w:val="15"/>
              </w:rPr>
              <w:t>6.675214389155407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0BA74"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DB687"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03056"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1E2C"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C14A0A"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231E" w14:textId="77777777" w:rsidR="005A602F" w:rsidRPr="008D1FD3" w:rsidRDefault="005A602F" w:rsidP="005A602F">
            <w:pPr>
              <w:rPr>
                <w:rFonts w:ascii="Calibri" w:hAnsi="Calibri" w:cs="Calibri"/>
              </w:rPr>
            </w:pPr>
            <w:r w:rsidRPr="008D1FD3">
              <w:rPr>
                <w:rFonts w:ascii="Calibri" w:hAnsi="Calibri" w:cs="Calibri"/>
                <w:color w:val="000000"/>
                <w:sz w:val="15"/>
                <w:szCs w:val="15"/>
              </w:rPr>
              <w:t>0.63</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4A2CAA" w14:textId="77777777" w:rsidR="005A602F" w:rsidRPr="008D1FD3" w:rsidRDefault="005A602F" w:rsidP="005A602F">
            <w:pPr>
              <w:rPr>
                <w:rFonts w:ascii="Calibri" w:hAnsi="Calibri" w:cs="Calibri"/>
              </w:rPr>
            </w:pPr>
            <w:r w:rsidRPr="008D1FD3">
              <w:rPr>
                <w:rFonts w:ascii="Calibri" w:hAnsi="Calibri" w:cs="Calibri"/>
                <w:color w:val="000000"/>
                <w:sz w:val="15"/>
                <w:szCs w:val="15"/>
              </w:rPr>
              <w:t>0.1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2569"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81B11" w14:textId="77777777" w:rsidR="005A602F" w:rsidRPr="008D1FD3" w:rsidRDefault="005A602F" w:rsidP="005A602F">
            <w:pPr>
              <w:rPr>
                <w:rFonts w:ascii="Calibri" w:hAnsi="Calibri" w:cs="Calibri"/>
                <w:sz w:val="18"/>
                <w:szCs w:val="18"/>
              </w:rPr>
            </w:pPr>
          </w:p>
        </w:tc>
      </w:tr>
      <w:tr w:rsidR="005A602F" w:rsidRPr="008D1FD3" w14:paraId="1B44E479"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4EF6F"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2234DC"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2DD52" w14:textId="77777777" w:rsidR="005A602F" w:rsidRPr="008D1FD3" w:rsidRDefault="005A602F" w:rsidP="005A602F">
            <w:pPr>
              <w:rPr>
                <w:rFonts w:ascii="Calibri" w:hAnsi="Calibri" w:cs="Calibri"/>
              </w:rPr>
            </w:pPr>
            <w:r w:rsidRPr="008D1FD3">
              <w:rPr>
                <w:rFonts w:ascii="Calibri" w:hAnsi="Calibri" w:cs="Calibri"/>
                <w:color w:val="000000"/>
                <w:sz w:val="15"/>
                <w:szCs w:val="15"/>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1874E"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0801E"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FF55C"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4AB01"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2460" w14:textId="77777777" w:rsidR="005A602F" w:rsidRPr="008D1FD3" w:rsidRDefault="005A602F" w:rsidP="005A602F">
            <w:pPr>
              <w:rPr>
                <w:rFonts w:ascii="Calibri" w:hAnsi="Calibri" w:cs="Calibri"/>
              </w:rPr>
            </w:pPr>
            <w:r w:rsidRPr="008D1FD3">
              <w:rPr>
                <w:rFonts w:ascii="Calibri" w:hAnsi="Calibri" w:cs="Calibri"/>
                <w:color w:val="000000"/>
                <w:sz w:val="15"/>
                <w:szCs w:val="15"/>
              </w:rPr>
              <w:t>0.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5D36A3"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FB29"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115C2"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805A" w14:textId="77777777" w:rsidR="005A602F" w:rsidRPr="008D1FD3" w:rsidRDefault="005A602F" w:rsidP="005A602F">
            <w:pPr>
              <w:rPr>
                <w:rFonts w:ascii="Calibri" w:hAnsi="Calibri" w:cs="Calibri"/>
                <w:sz w:val="18"/>
                <w:szCs w:val="18"/>
              </w:rPr>
            </w:pPr>
          </w:p>
        </w:tc>
      </w:tr>
      <w:tr w:rsidR="005A602F" w:rsidRPr="008D1FD3" w14:paraId="26D3D359"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DBF63" w14:textId="77777777" w:rsidR="005A602F" w:rsidRPr="008D1FD3" w:rsidRDefault="005A602F" w:rsidP="005A602F">
            <w:pPr>
              <w:rPr>
                <w:rFonts w:ascii="Calibri" w:hAnsi="Calibri" w:cs="Calibri"/>
              </w:rPr>
            </w:pPr>
            <w:r w:rsidRPr="008D1FD3">
              <w:rPr>
                <w:rFonts w:ascii="Calibri" w:hAnsi="Calibri" w:cs="Calibri"/>
                <w:color w:val="000000"/>
                <w:sz w:val="15"/>
                <w:szCs w:val="15"/>
              </w:rPr>
              <w:lastRenderedPageBreak/>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4131A"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B9FD" w14:textId="77777777" w:rsidR="005A602F" w:rsidRPr="008D1FD3" w:rsidRDefault="005A602F" w:rsidP="005A602F">
            <w:pPr>
              <w:rPr>
                <w:rFonts w:ascii="Calibri" w:hAnsi="Calibri" w:cs="Calibri"/>
              </w:rPr>
            </w:pPr>
            <w:r w:rsidRPr="008D1FD3">
              <w:rPr>
                <w:rFonts w:ascii="Calibri" w:hAnsi="Calibri" w:cs="Calibri"/>
                <w:color w:val="000000"/>
                <w:sz w:val="15"/>
                <w:szCs w:val="15"/>
              </w:rPr>
              <w:t>5.258168640171172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50E54"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38A2D"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BC23"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4651C0"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EDB9" w14:textId="77777777" w:rsidR="005A602F" w:rsidRPr="008D1FD3" w:rsidRDefault="005A602F" w:rsidP="005A602F">
            <w:pPr>
              <w:rPr>
                <w:rFonts w:ascii="Calibri" w:hAnsi="Calibri" w:cs="Calibri"/>
              </w:rPr>
            </w:pPr>
            <w:r w:rsidRPr="008D1FD3">
              <w:rPr>
                <w:rFonts w:ascii="Calibri" w:hAnsi="Calibri" w:cs="Calibri"/>
                <w:color w:val="000000"/>
                <w:sz w:val="15"/>
                <w:szCs w:val="15"/>
              </w:rPr>
              <w:t>0.5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E83D0" w14:textId="77777777" w:rsidR="005A602F" w:rsidRPr="008D1FD3" w:rsidRDefault="005A602F" w:rsidP="005A602F">
            <w:pPr>
              <w:rPr>
                <w:rFonts w:ascii="Calibri" w:hAnsi="Calibri" w:cs="Calibri"/>
              </w:rPr>
            </w:pPr>
            <w:r w:rsidRPr="008D1FD3">
              <w:rPr>
                <w:rFonts w:ascii="Calibri" w:hAnsi="Calibri" w:cs="Calibri"/>
                <w:color w:val="000000"/>
                <w:sz w:val="15"/>
                <w:szCs w:val="15"/>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37F7B" w14:textId="77777777" w:rsidR="005A602F" w:rsidRPr="008D1FD3" w:rsidRDefault="005A602F" w:rsidP="005A602F">
            <w:pPr>
              <w:rPr>
                <w:rFonts w:ascii="Calibri" w:hAnsi="Calibri" w:cs="Calibri"/>
              </w:rPr>
            </w:pPr>
            <w:r w:rsidRPr="008D1FD3">
              <w:rPr>
                <w:rFonts w:ascii="Calibri" w:hAnsi="Calibri" w:cs="Calibri"/>
                <w:color w:val="000000"/>
                <w:sz w:val="15"/>
                <w:szCs w:val="15"/>
              </w:rPr>
              <w:t>0.22</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E5F03" w14:textId="77777777" w:rsidR="005A602F" w:rsidRPr="008D1FD3" w:rsidRDefault="005A602F" w:rsidP="005A602F">
            <w:pPr>
              <w:rPr>
                <w:rFonts w:ascii="Calibri" w:hAnsi="Calibri" w:cs="Calibri"/>
              </w:rPr>
            </w:pPr>
            <w:r w:rsidRPr="008D1FD3">
              <w:rPr>
                <w:rFonts w:ascii="Calibri" w:hAnsi="Calibri" w:cs="Calibri"/>
                <w:color w:val="000000"/>
                <w:sz w:val="15"/>
                <w:szCs w:val="15"/>
              </w:rPr>
              <w:t>0.16</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FBAF3" w14:textId="77777777" w:rsidR="005A602F" w:rsidRPr="008D1FD3" w:rsidRDefault="005A602F" w:rsidP="005A602F">
            <w:pPr>
              <w:rPr>
                <w:rFonts w:ascii="Calibri" w:hAnsi="Calibri" w:cs="Calibri"/>
                <w:sz w:val="18"/>
                <w:szCs w:val="18"/>
              </w:rPr>
            </w:pPr>
          </w:p>
        </w:tc>
      </w:tr>
      <w:tr w:rsidR="005A602F" w:rsidRPr="008D1FD3" w14:paraId="228C9814"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FB35B" w14:textId="77777777" w:rsidR="005A602F" w:rsidRPr="008D1FD3" w:rsidRDefault="005A602F" w:rsidP="005A602F">
            <w:pPr>
              <w:rPr>
                <w:rFonts w:ascii="Calibri" w:hAnsi="Calibri" w:cs="Calibri"/>
              </w:rPr>
            </w:pPr>
            <w:r w:rsidRPr="008D1FD3">
              <w:rPr>
                <w:rFonts w:ascii="Calibri" w:hAnsi="Calibri" w:cs="Calibri"/>
                <w:color w:val="000000"/>
                <w:sz w:val="15"/>
                <w:szCs w:val="15"/>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0827A"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A42B0" w14:textId="77777777" w:rsidR="005A602F" w:rsidRPr="008D1FD3" w:rsidRDefault="005A602F" w:rsidP="005A602F">
            <w:pPr>
              <w:rPr>
                <w:rFonts w:ascii="Calibri" w:hAnsi="Calibri" w:cs="Calibri"/>
              </w:rPr>
            </w:pPr>
            <w:r w:rsidRPr="008D1FD3">
              <w:rPr>
                <w:rFonts w:ascii="Calibri" w:hAnsi="Calibri" w:cs="Calibri"/>
                <w:color w:val="000000"/>
                <w:sz w:val="15"/>
                <w:szCs w:val="15"/>
              </w:rPr>
              <w:t>1.601462283869358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D0E8A" w14:textId="77777777" w:rsidR="005A602F" w:rsidRPr="008D1FD3" w:rsidRDefault="005A602F" w:rsidP="005A602F">
            <w:pPr>
              <w:rPr>
                <w:rFonts w:ascii="Calibri" w:hAnsi="Calibri" w:cs="Calibri"/>
              </w:rPr>
            </w:pPr>
            <w:r w:rsidRPr="008D1FD3">
              <w:rPr>
                <w:rFonts w:ascii="Calibri" w:hAnsi="Calibri" w:cs="Calibri"/>
                <w:color w:val="000000"/>
                <w:sz w:val="15"/>
                <w:szCs w:val="15"/>
              </w:rPr>
              <w:t>15</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38B3F"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199D8"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7E8E1"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DF1DA" w14:textId="77777777" w:rsidR="005A602F" w:rsidRPr="008D1FD3" w:rsidRDefault="005A602F" w:rsidP="005A602F">
            <w:pPr>
              <w:rPr>
                <w:rFonts w:ascii="Calibri" w:hAnsi="Calibri" w:cs="Calibri"/>
              </w:rPr>
            </w:pPr>
            <w:r w:rsidRPr="008D1FD3">
              <w:rPr>
                <w:rFonts w:ascii="Calibri" w:hAnsi="Calibri" w:cs="Calibri"/>
                <w:color w:val="000000"/>
                <w:sz w:val="15"/>
                <w:szCs w:val="15"/>
              </w:rPr>
              <w:t>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42A9D"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38A86"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60714" w14:textId="77777777" w:rsidR="005A602F" w:rsidRPr="008D1FD3" w:rsidRDefault="005A602F" w:rsidP="005A602F">
            <w:pPr>
              <w:rPr>
                <w:rFonts w:ascii="Calibri" w:hAnsi="Calibri" w:cs="Calibri"/>
              </w:rPr>
            </w:pPr>
            <w:r w:rsidRPr="008D1FD3">
              <w:rPr>
                <w:rFonts w:ascii="Calibri" w:hAnsi="Calibri" w:cs="Calibri"/>
                <w:color w:val="000000"/>
                <w:sz w:val="15"/>
                <w:szCs w:val="15"/>
              </w:rPr>
              <w:t>0.1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A6048" w14:textId="77777777" w:rsidR="005A602F" w:rsidRPr="008D1FD3" w:rsidRDefault="005A602F" w:rsidP="005A602F">
            <w:pPr>
              <w:rPr>
                <w:rFonts w:ascii="Calibri" w:hAnsi="Calibri" w:cs="Calibri"/>
                <w:sz w:val="18"/>
                <w:szCs w:val="18"/>
              </w:rPr>
            </w:pPr>
          </w:p>
        </w:tc>
      </w:tr>
      <w:tr w:rsidR="005A602F" w:rsidRPr="008D1FD3" w14:paraId="2850E50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2FCA7"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34DCA"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1BFDEB"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921C6" w14:textId="77777777" w:rsidR="005A602F" w:rsidRPr="008D1FD3" w:rsidRDefault="005A602F" w:rsidP="005A602F">
            <w:pPr>
              <w:rPr>
                <w:rFonts w:ascii="Calibri" w:hAnsi="Calibri" w:cs="Calibri"/>
              </w:rPr>
            </w:pPr>
            <w:r w:rsidRPr="008D1FD3">
              <w:rPr>
                <w:rFonts w:ascii="Calibri" w:hAnsi="Calibri" w:cs="Calibri"/>
                <w:color w:val="000000"/>
                <w:sz w:val="15"/>
                <w:szCs w:val="15"/>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17714"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022569"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2239B"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CD1D2" w14:textId="77777777" w:rsidR="005A602F" w:rsidRPr="008D1FD3" w:rsidRDefault="005A602F" w:rsidP="005A602F">
            <w:pPr>
              <w:rPr>
                <w:rFonts w:ascii="Calibri" w:hAnsi="Calibri" w:cs="Calibri"/>
              </w:rPr>
            </w:pPr>
            <w:r w:rsidRPr="008D1FD3">
              <w:rPr>
                <w:rFonts w:ascii="Calibri" w:hAnsi="Calibri" w:cs="Calibri"/>
                <w:color w:val="000000"/>
                <w:sz w:val="15"/>
                <w:szCs w:val="15"/>
              </w:rPr>
              <w:t>0.7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16F7" w14:textId="77777777" w:rsidR="005A602F" w:rsidRPr="008D1FD3" w:rsidRDefault="005A602F" w:rsidP="005A602F">
            <w:pPr>
              <w:rPr>
                <w:rFonts w:ascii="Calibri" w:hAnsi="Calibri" w:cs="Calibri"/>
              </w:rPr>
            </w:pPr>
            <w:r w:rsidRPr="008D1FD3">
              <w:rPr>
                <w:rFonts w:ascii="Calibri" w:hAnsi="Calibri" w:cs="Calibri"/>
                <w:color w:val="000000"/>
                <w:sz w:val="15"/>
                <w:szCs w:val="15"/>
              </w:rPr>
              <w:t>0.18</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EBFA" w14:textId="77777777" w:rsidR="005A602F" w:rsidRPr="008D1FD3" w:rsidRDefault="005A602F" w:rsidP="005A602F">
            <w:pPr>
              <w:rPr>
                <w:rFonts w:ascii="Calibri" w:hAnsi="Calibri" w:cs="Calibri"/>
              </w:rPr>
            </w:pPr>
            <w:r w:rsidRPr="008D1FD3">
              <w:rPr>
                <w:rFonts w:ascii="Calibri" w:hAnsi="Calibri" w:cs="Calibri"/>
                <w:color w:val="000000"/>
                <w:sz w:val="15"/>
                <w:szCs w:val="15"/>
              </w:rPr>
              <w:t>0.2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CD0EE" w14:textId="77777777" w:rsidR="005A602F" w:rsidRPr="008D1FD3" w:rsidRDefault="005A602F" w:rsidP="005A602F">
            <w:pPr>
              <w:rPr>
                <w:rFonts w:ascii="Calibri" w:hAnsi="Calibri" w:cs="Calibri"/>
              </w:rPr>
            </w:pPr>
            <w:r w:rsidRPr="008D1FD3">
              <w:rPr>
                <w:rFonts w:ascii="Calibri" w:hAnsi="Calibri" w:cs="Calibri"/>
                <w:color w:val="000000"/>
                <w:sz w:val="15"/>
                <w:szCs w:val="15"/>
              </w:rPr>
              <w:t>0.07</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7FEA4" w14:textId="77777777" w:rsidR="005A602F" w:rsidRPr="008D1FD3" w:rsidRDefault="005A602F" w:rsidP="005A602F">
            <w:pPr>
              <w:rPr>
                <w:rFonts w:ascii="Calibri" w:hAnsi="Calibri" w:cs="Calibri"/>
                <w:sz w:val="18"/>
                <w:szCs w:val="18"/>
              </w:rPr>
            </w:pPr>
          </w:p>
        </w:tc>
      </w:tr>
      <w:tr w:rsidR="005A602F" w:rsidRPr="008D1FD3" w14:paraId="251825FD" w14:textId="77777777" w:rsidTr="00310959">
        <w:trPr>
          <w:trHeight w:val="180"/>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ECC01" w14:textId="77777777" w:rsidR="005A602F" w:rsidRPr="008D1FD3" w:rsidRDefault="005A602F" w:rsidP="005A602F">
            <w:pPr>
              <w:rPr>
                <w:rFonts w:ascii="Calibri" w:hAnsi="Calibri" w:cs="Calibri"/>
              </w:rPr>
            </w:pPr>
            <w:r w:rsidRPr="008D1FD3">
              <w:rPr>
                <w:rFonts w:ascii="Calibri" w:hAnsi="Calibri" w:cs="Calibri"/>
                <w:color w:val="000000"/>
                <w:sz w:val="15"/>
                <w:szCs w:val="15"/>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51E60"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B24D1"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01488" w14:textId="77777777" w:rsidR="005A602F" w:rsidRPr="008D1FD3" w:rsidRDefault="005A602F" w:rsidP="005A602F">
            <w:pPr>
              <w:rPr>
                <w:rFonts w:ascii="Calibri" w:hAnsi="Calibri" w:cs="Calibri"/>
              </w:rPr>
            </w:pPr>
            <w:r w:rsidRPr="008D1FD3">
              <w:rPr>
                <w:rFonts w:ascii="Calibri" w:hAnsi="Calibri" w:cs="Calibri"/>
                <w:color w:val="000000"/>
                <w:sz w:val="15"/>
                <w:szCs w:val="15"/>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07E7F"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1A6DA"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D56E"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ACDCF" w14:textId="77777777" w:rsidR="005A602F" w:rsidRPr="008D1FD3" w:rsidRDefault="005A602F" w:rsidP="005A602F">
            <w:pPr>
              <w:rPr>
                <w:rFonts w:ascii="Calibri" w:hAnsi="Calibri" w:cs="Calibri"/>
              </w:rPr>
            </w:pPr>
            <w:r w:rsidRPr="008D1FD3">
              <w:rPr>
                <w:rFonts w:ascii="Calibri" w:hAnsi="Calibri" w:cs="Calibri"/>
                <w:color w:val="000000"/>
                <w:sz w:val="15"/>
                <w:szCs w:val="15"/>
              </w:rPr>
              <w:t>0.7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62098" w14:textId="77777777" w:rsidR="005A602F" w:rsidRPr="008D1FD3" w:rsidRDefault="005A602F" w:rsidP="005A602F">
            <w:pPr>
              <w:rPr>
                <w:rFonts w:ascii="Calibri" w:hAnsi="Calibri" w:cs="Calibri"/>
              </w:rPr>
            </w:pPr>
            <w:r w:rsidRPr="008D1FD3">
              <w:rPr>
                <w:rFonts w:ascii="Calibri" w:hAnsi="Calibri" w:cs="Calibri"/>
                <w:color w:val="000000"/>
                <w:sz w:val="15"/>
                <w:szCs w:val="15"/>
              </w:rPr>
              <w:t>0.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D2903" w14:textId="77777777" w:rsidR="005A602F" w:rsidRPr="008D1FD3" w:rsidRDefault="005A602F" w:rsidP="005A602F">
            <w:pPr>
              <w:rPr>
                <w:rFonts w:ascii="Calibri" w:hAnsi="Calibri" w:cs="Calibri"/>
              </w:rPr>
            </w:pPr>
            <w:r w:rsidRPr="008D1FD3">
              <w:rPr>
                <w:rFonts w:ascii="Calibri" w:hAnsi="Calibri" w:cs="Calibri"/>
                <w:color w:val="000000"/>
                <w:sz w:val="15"/>
                <w:szCs w:val="15"/>
              </w:rPr>
              <w:t>0.02</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B0323"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9429E5" w14:textId="77777777" w:rsidR="005A602F" w:rsidRPr="008D1FD3" w:rsidRDefault="005A602F" w:rsidP="005A602F">
            <w:pPr>
              <w:rPr>
                <w:rFonts w:ascii="Calibri" w:hAnsi="Calibri" w:cs="Calibri"/>
                <w:sz w:val="18"/>
                <w:szCs w:val="18"/>
              </w:rPr>
            </w:pPr>
          </w:p>
        </w:tc>
      </w:tr>
      <w:tr w:rsidR="005A602F" w:rsidRPr="008D1FD3" w14:paraId="361C2B41"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60EB0"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E3D1F"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B972B" w14:textId="77777777" w:rsidR="005A602F" w:rsidRPr="008D1FD3" w:rsidRDefault="005A602F" w:rsidP="005A602F">
            <w:pPr>
              <w:rPr>
                <w:rFonts w:ascii="Calibri" w:hAnsi="Calibri" w:cs="Calibri"/>
              </w:rPr>
            </w:pPr>
            <w:r w:rsidRPr="008D1FD3">
              <w:rPr>
                <w:rFonts w:ascii="Calibri" w:hAnsi="Calibri" w:cs="Calibri"/>
                <w:color w:val="000000"/>
                <w:sz w:val="15"/>
                <w:szCs w:val="15"/>
              </w:rPr>
              <w:t>4.4725914938671344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31C58"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34000"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B065B"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2</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FC068"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0642" w14:textId="77777777" w:rsidR="005A602F" w:rsidRPr="008D1FD3" w:rsidRDefault="005A602F" w:rsidP="005A602F">
            <w:pPr>
              <w:rPr>
                <w:rFonts w:ascii="Calibri" w:hAnsi="Calibri" w:cs="Calibri"/>
              </w:rPr>
            </w:pPr>
            <w:r w:rsidRPr="008D1FD3">
              <w:rPr>
                <w:rFonts w:ascii="Calibri" w:hAnsi="Calibri" w:cs="Calibri"/>
                <w:color w:val="000000"/>
                <w:sz w:val="15"/>
                <w:szCs w:val="15"/>
              </w:rPr>
              <w:t>0.7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DFFD3" w14:textId="77777777" w:rsidR="005A602F" w:rsidRPr="008D1FD3" w:rsidRDefault="005A602F" w:rsidP="005A602F">
            <w:pPr>
              <w:rPr>
                <w:rFonts w:ascii="Calibri" w:hAnsi="Calibri" w:cs="Calibri"/>
              </w:rPr>
            </w:pPr>
            <w:r w:rsidRPr="008D1FD3">
              <w:rPr>
                <w:rFonts w:ascii="Calibri" w:hAnsi="Calibri" w:cs="Calibri"/>
                <w:color w:val="000000"/>
                <w:sz w:val="15"/>
                <w:szCs w:val="15"/>
              </w:rPr>
              <w:t>0.0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C0037"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3186"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5989A" w14:textId="77777777" w:rsidR="005A602F" w:rsidRPr="008D1FD3" w:rsidRDefault="005A602F" w:rsidP="005A602F">
            <w:pPr>
              <w:rPr>
                <w:rFonts w:ascii="Calibri" w:hAnsi="Calibri" w:cs="Calibri"/>
                <w:sz w:val="18"/>
                <w:szCs w:val="18"/>
              </w:rPr>
            </w:pPr>
          </w:p>
        </w:tc>
      </w:tr>
      <w:tr w:rsidR="005A602F" w:rsidRPr="008D1FD3" w14:paraId="73671A7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B4383F" w14:textId="77777777" w:rsidR="005A602F" w:rsidRPr="008D1FD3" w:rsidRDefault="005A602F" w:rsidP="005A602F">
            <w:pPr>
              <w:rPr>
                <w:rFonts w:ascii="Calibri" w:hAnsi="Calibri" w:cs="Calibri"/>
              </w:rPr>
            </w:pPr>
            <w:r w:rsidRPr="008D1FD3">
              <w:rPr>
                <w:rFonts w:ascii="Calibri" w:hAnsi="Calibri" w:cs="Calibri"/>
                <w:color w:val="000000"/>
                <w:sz w:val="15"/>
                <w:szCs w:val="15"/>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CEB6"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CDF7A" w14:textId="77777777" w:rsidR="005A602F" w:rsidRPr="008D1FD3" w:rsidRDefault="005A602F" w:rsidP="005A602F">
            <w:pPr>
              <w:rPr>
                <w:rFonts w:ascii="Calibri" w:hAnsi="Calibri" w:cs="Calibri"/>
              </w:rPr>
            </w:pPr>
            <w:r w:rsidRPr="008D1FD3">
              <w:rPr>
                <w:rFonts w:ascii="Calibri" w:hAnsi="Calibri" w:cs="Calibri"/>
                <w:color w:val="000000"/>
                <w:sz w:val="15"/>
                <w:szCs w:val="15"/>
              </w:rPr>
              <w:t>1.94145149837041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63078"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E7409"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674A1"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52BE5"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96C8" w14:textId="77777777" w:rsidR="005A602F" w:rsidRPr="008D1FD3" w:rsidRDefault="005A602F" w:rsidP="005A602F">
            <w:pPr>
              <w:rPr>
                <w:rFonts w:ascii="Calibri" w:hAnsi="Calibri" w:cs="Calibri"/>
              </w:rPr>
            </w:pPr>
            <w:r w:rsidRPr="008D1FD3">
              <w:rPr>
                <w:rFonts w:ascii="Calibri" w:hAnsi="Calibri" w:cs="Calibri"/>
                <w:color w:val="000000"/>
                <w:sz w:val="15"/>
                <w:szCs w:val="15"/>
              </w:rPr>
              <w:t>0.0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23F0A" w14:textId="77777777" w:rsidR="005A602F" w:rsidRPr="008D1FD3" w:rsidRDefault="005A602F" w:rsidP="005A602F">
            <w:pPr>
              <w:rPr>
                <w:rFonts w:ascii="Calibri" w:hAnsi="Calibri" w:cs="Calibri"/>
              </w:rPr>
            </w:pPr>
            <w:r w:rsidRPr="008D1FD3">
              <w:rPr>
                <w:rFonts w:ascii="Calibri" w:hAnsi="Calibri" w:cs="Calibri"/>
                <w:color w:val="000000"/>
                <w:sz w:val="15"/>
                <w:szCs w:val="15"/>
              </w:rPr>
              <w:t>0.38</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927F1" w14:textId="77777777" w:rsidR="005A602F" w:rsidRPr="008D1FD3" w:rsidRDefault="005A602F" w:rsidP="005A602F">
            <w:pPr>
              <w:rPr>
                <w:rFonts w:ascii="Calibri" w:hAnsi="Calibri" w:cs="Calibri"/>
              </w:rPr>
            </w:pPr>
            <w:r w:rsidRPr="008D1FD3">
              <w:rPr>
                <w:rFonts w:ascii="Calibri" w:hAnsi="Calibri" w:cs="Calibri"/>
                <w:color w:val="000000"/>
                <w:sz w:val="15"/>
                <w:szCs w:val="15"/>
              </w:rPr>
              <w:t>0.2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E2310" w14:textId="77777777" w:rsidR="005A602F" w:rsidRPr="008D1FD3" w:rsidRDefault="005A602F" w:rsidP="005A602F">
            <w:pPr>
              <w:rPr>
                <w:rFonts w:ascii="Calibri" w:hAnsi="Calibri" w:cs="Calibri"/>
              </w:rPr>
            </w:pPr>
            <w:r w:rsidRPr="008D1FD3">
              <w:rPr>
                <w:rFonts w:ascii="Calibri" w:hAnsi="Calibri" w:cs="Calibri"/>
                <w:color w:val="000000"/>
                <w:sz w:val="15"/>
                <w:szCs w:val="15"/>
              </w:rPr>
              <w:t>0.28</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6406D7" w14:textId="77777777" w:rsidR="005A602F" w:rsidRPr="008D1FD3" w:rsidRDefault="005A602F" w:rsidP="005A602F">
            <w:pPr>
              <w:rPr>
                <w:rFonts w:ascii="Calibri" w:hAnsi="Calibri" w:cs="Calibri"/>
                <w:sz w:val="18"/>
                <w:szCs w:val="18"/>
              </w:rPr>
            </w:pPr>
          </w:p>
        </w:tc>
      </w:tr>
      <w:tr w:rsidR="005A602F" w:rsidRPr="008D1FD3" w14:paraId="3F253B57"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6FB93F"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29AB3"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95A5AF" w14:textId="77777777" w:rsidR="005A602F" w:rsidRPr="008D1FD3" w:rsidRDefault="005A602F" w:rsidP="005A602F">
            <w:pPr>
              <w:rPr>
                <w:rFonts w:ascii="Calibri" w:hAnsi="Calibri" w:cs="Calibri"/>
              </w:rPr>
            </w:pPr>
            <w:r w:rsidRPr="008D1FD3">
              <w:rPr>
                <w:rFonts w:ascii="Calibri" w:hAnsi="Calibri" w:cs="Calibri"/>
                <w:color w:val="000000"/>
                <w:sz w:val="15"/>
                <w:szCs w:val="15"/>
              </w:rPr>
              <w:t>6.438997796729219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2108C"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1D33B"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14864"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2E284"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8D905"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A39FA"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F2F9E" w14:textId="77777777" w:rsidR="005A602F" w:rsidRPr="008D1FD3" w:rsidRDefault="005A602F" w:rsidP="005A602F">
            <w:pPr>
              <w:rPr>
                <w:rFonts w:ascii="Calibri" w:hAnsi="Calibri" w:cs="Calibri"/>
              </w:rPr>
            </w:pPr>
            <w:r w:rsidRPr="008D1FD3">
              <w:rPr>
                <w:rFonts w:ascii="Calibri" w:hAnsi="Calibri" w:cs="Calibri"/>
                <w:color w:val="000000"/>
                <w:sz w:val="15"/>
                <w:szCs w:val="15"/>
              </w:rPr>
              <w:t>0.1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ADB8"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F4635" w14:textId="77777777" w:rsidR="005A602F" w:rsidRPr="008D1FD3" w:rsidRDefault="005A602F" w:rsidP="005A602F">
            <w:pPr>
              <w:rPr>
                <w:rFonts w:ascii="Calibri" w:hAnsi="Calibri" w:cs="Calibri"/>
                <w:sz w:val="18"/>
                <w:szCs w:val="18"/>
              </w:rPr>
            </w:pPr>
          </w:p>
        </w:tc>
      </w:tr>
      <w:tr w:rsidR="005A602F" w:rsidRPr="008D1FD3" w14:paraId="4A856B11"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625B84" w14:textId="77777777" w:rsidR="005A602F" w:rsidRPr="008D1FD3" w:rsidRDefault="005A602F" w:rsidP="005A602F">
            <w:pPr>
              <w:rPr>
                <w:rFonts w:ascii="Calibri" w:hAnsi="Calibri" w:cs="Calibri"/>
              </w:rPr>
            </w:pPr>
            <w:r w:rsidRPr="008D1FD3">
              <w:rPr>
                <w:rFonts w:ascii="Calibri" w:hAnsi="Calibri" w:cs="Calibri"/>
                <w:color w:val="000000"/>
                <w:sz w:val="15"/>
                <w:szCs w:val="15"/>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D8170"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B7F27" w14:textId="77777777" w:rsidR="005A602F" w:rsidRPr="008D1FD3" w:rsidRDefault="005A602F" w:rsidP="005A602F">
            <w:pPr>
              <w:rPr>
                <w:rFonts w:ascii="Calibri" w:hAnsi="Calibri" w:cs="Calibri"/>
              </w:rPr>
            </w:pPr>
            <w:r w:rsidRPr="008D1FD3">
              <w:rPr>
                <w:rFonts w:ascii="Calibri" w:hAnsi="Calibri" w:cs="Calibri"/>
                <w:color w:val="000000"/>
                <w:sz w:val="15"/>
                <w:szCs w:val="15"/>
              </w:rPr>
              <w:t>8.190329427496868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9D05C"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B476C"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FA039"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28812"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ADA74"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B6BA8" w14:textId="77777777" w:rsidR="005A602F" w:rsidRPr="008D1FD3" w:rsidRDefault="005A602F" w:rsidP="005A602F">
            <w:pPr>
              <w:rPr>
                <w:rFonts w:ascii="Calibri" w:hAnsi="Calibri" w:cs="Calibri"/>
              </w:rPr>
            </w:pPr>
            <w:r w:rsidRPr="008D1FD3">
              <w:rPr>
                <w:rFonts w:ascii="Calibri" w:hAnsi="Calibri" w:cs="Calibri"/>
                <w:color w:val="000000"/>
                <w:sz w:val="15"/>
                <w:szCs w:val="15"/>
              </w:rPr>
              <w:t>0.3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EBDD" w14:textId="77777777" w:rsidR="005A602F" w:rsidRPr="008D1FD3" w:rsidRDefault="005A602F" w:rsidP="005A602F">
            <w:pPr>
              <w:rPr>
                <w:rFonts w:ascii="Calibri" w:hAnsi="Calibri" w:cs="Calibri"/>
              </w:rPr>
            </w:pPr>
            <w:r w:rsidRPr="008D1FD3">
              <w:rPr>
                <w:rFonts w:ascii="Calibri" w:hAnsi="Calibri" w:cs="Calibri"/>
                <w:color w:val="000000"/>
                <w:sz w:val="15"/>
                <w:szCs w:val="15"/>
              </w:rPr>
              <w:t>0.35</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E636A"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8A316" w14:textId="77777777" w:rsidR="005A602F" w:rsidRPr="008D1FD3" w:rsidRDefault="005A602F" w:rsidP="005A602F">
            <w:pPr>
              <w:rPr>
                <w:rFonts w:ascii="Calibri" w:hAnsi="Calibri" w:cs="Calibri"/>
                <w:sz w:val="18"/>
                <w:szCs w:val="18"/>
              </w:rPr>
            </w:pPr>
          </w:p>
        </w:tc>
      </w:tr>
      <w:tr w:rsidR="005A602F" w:rsidRPr="008D1FD3" w14:paraId="1D3F6D1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9508D"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2836"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7642D" w14:textId="77777777" w:rsidR="005A602F" w:rsidRPr="008D1FD3" w:rsidRDefault="005A602F" w:rsidP="005A602F">
            <w:pPr>
              <w:rPr>
                <w:rFonts w:ascii="Calibri" w:hAnsi="Calibri" w:cs="Calibri"/>
              </w:rPr>
            </w:pPr>
            <w:r w:rsidRPr="008D1FD3">
              <w:rPr>
                <w:rFonts w:ascii="Calibri" w:hAnsi="Calibri" w:cs="Calibri"/>
                <w:color w:val="000000"/>
                <w:sz w:val="15"/>
                <w:szCs w:val="15"/>
              </w:rPr>
              <w:t>2.513841230249365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AF3E8" w14:textId="77777777" w:rsidR="005A602F" w:rsidRPr="008D1FD3" w:rsidRDefault="005A602F" w:rsidP="005A602F">
            <w:pPr>
              <w:rPr>
                <w:rFonts w:ascii="Calibri" w:hAnsi="Calibri" w:cs="Calibri"/>
              </w:rPr>
            </w:pPr>
            <w:r w:rsidRPr="008D1FD3">
              <w:rPr>
                <w:rFonts w:ascii="Calibri" w:hAnsi="Calibri" w:cs="Calibri"/>
                <w:color w:val="000000"/>
                <w:sz w:val="15"/>
                <w:szCs w:val="15"/>
              </w:rPr>
              <w:t>15</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BD1CA"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C094C"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D9D6C"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D18E4" w14:textId="77777777" w:rsidR="005A602F" w:rsidRPr="008D1FD3" w:rsidRDefault="005A602F" w:rsidP="005A602F">
            <w:pPr>
              <w:rPr>
                <w:rFonts w:ascii="Calibri" w:hAnsi="Calibri" w:cs="Calibri"/>
              </w:rPr>
            </w:pPr>
            <w:r w:rsidRPr="008D1FD3">
              <w:rPr>
                <w:rFonts w:ascii="Calibri" w:hAnsi="Calibri" w:cs="Calibri"/>
                <w:color w:val="000000"/>
                <w:sz w:val="15"/>
                <w:szCs w:val="15"/>
              </w:rPr>
              <w:t>0.49</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0C8CD" w14:textId="77777777" w:rsidR="005A602F" w:rsidRPr="008D1FD3" w:rsidRDefault="005A602F" w:rsidP="005A602F">
            <w:pPr>
              <w:rPr>
                <w:rFonts w:ascii="Calibri" w:hAnsi="Calibri" w:cs="Calibri"/>
              </w:rPr>
            </w:pPr>
            <w:r w:rsidRPr="008D1FD3">
              <w:rPr>
                <w:rFonts w:ascii="Calibri" w:hAnsi="Calibri" w:cs="Calibri"/>
                <w:color w:val="000000"/>
                <w:sz w:val="15"/>
                <w:szCs w:val="15"/>
              </w:rPr>
              <w:t>0.1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468D8"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96F06C" w14:textId="77777777" w:rsidR="005A602F" w:rsidRPr="008D1FD3" w:rsidRDefault="005A602F" w:rsidP="005A602F">
            <w:pPr>
              <w:rPr>
                <w:rFonts w:ascii="Calibri" w:hAnsi="Calibri" w:cs="Calibri"/>
              </w:rPr>
            </w:pPr>
            <w:r w:rsidRPr="008D1FD3">
              <w:rPr>
                <w:rFonts w:ascii="Calibri" w:hAnsi="Calibri" w:cs="Calibri"/>
                <w:color w:val="000000"/>
                <w:sz w:val="15"/>
                <w:szCs w:val="15"/>
              </w:rPr>
              <w:t>0.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243CB" w14:textId="77777777" w:rsidR="005A602F" w:rsidRPr="008D1FD3" w:rsidRDefault="005A602F" w:rsidP="005A602F">
            <w:pPr>
              <w:rPr>
                <w:rFonts w:ascii="Calibri" w:hAnsi="Calibri" w:cs="Calibri"/>
                <w:sz w:val="18"/>
                <w:szCs w:val="18"/>
              </w:rPr>
            </w:pPr>
          </w:p>
        </w:tc>
      </w:tr>
      <w:tr w:rsidR="005A602F" w:rsidRPr="008D1FD3" w14:paraId="4F66F843"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488A29" w14:textId="77777777" w:rsidR="005A602F" w:rsidRPr="008D1FD3" w:rsidRDefault="005A602F" w:rsidP="005A602F">
            <w:pPr>
              <w:rPr>
                <w:rFonts w:ascii="Calibri" w:hAnsi="Calibri" w:cs="Calibri"/>
              </w:rPr>
            </w:pPr>
            <w:r w:rsidRPr="008D1FD3">
              <w:rPr>
                <w:rFonts w:ascii="Calibri" w:hAnsi="Calibri" w:cs="Calibri"/>
                <w:color w:val="000000"/>
                <w:sz w:val="15"/>
                <w:szCs w:val="15"/>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8FDF7"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3D9FB" w14:textId="77777777" w:rsidR="005A602F" w:rsidRPr="008D1FD3" w:rsidRDefault="005A602F" w:rsidP="005A602F">
            <w:pPr>
              <w:rPr>
                <w:rFonts w:ascii="Calibri" w:hAnsi="Calibri" w:cs="Calibri"/>
              </w:rPr>
            </w:pPr>
            <w:r w:rsidRPr="008D1FD3">
              <w:rPr>
                <w:rFonts w:ascii="Calibri" w:hAnsi="Calibri" w:cs="Calibri"/>
                <w:color w:val="000000"/>
                <w:sz w:val="15"/>
                <w:szCs w:val="15"/>
              </w:rPr>
              <w:t>2.087110037897395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E1F5E" w14:textId="77777777" w:rsidR="005A602F" w:rsidRPr="008D1FD3" w:rsidRDefault="005A602F" w:rsidP="005A602F">
            <w:pPr>
              <w:rPr>
                <w:rFonts w:ascii="Calibri" w:hAnsi="Calibri" w:cs="Calibri"/>
              </w:rPr>
            </w:pPr>
            <w:r w:rsidRPr="008D1FD3">
              <w:rPr>
                <w:rFonts w:ascii="Calibri" w:hAnsi="Calibri" w:cs="Calibri"/>
                <w:color w:val="000000"/>
                <w:sz w:val="15"/>
                <w:szCs w:val="15"/>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620EE" w14:textId="77777777" w:rsidR="005A602F" w:rsidRPr="008D1FD3" w:rsidRDefault="005A602F" w:rsidP="005A602F">
            <w:pPr>
              <w:rPr>
                <w:rFonts w:ascii="Calibri" w:hAnsi="Calibri" w:cs="Calibri"/>
              </w:rPr>
            </w:pPr>
            <w:r w:rsidRPr="008D1FD3">
              <w:rPr>
                <w:rFonts w:ascii="Calibri" w:hAnsi="Calibri" w:cs="Calibri"/>
                <w:color w:val="000000"/>
                <w:sz w:val="15"/>
                <w:szCs w:val="15"/>
              </w:rPr>
              <w:t>4</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A24C0"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0AEDE"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161AD" w14:textId="77777777" w:rsidR="005A602F" w:rsidRPr="008D1FD3" w:rsidRDefault="005A602F" w:rsidP="005A602F">
            <w:pPr>
              <w:rPr>
                <w:rFonts w:ascii="Calibri" w:hAnsi="Calibri" w:cs="Calibri"/>
              </w:rPr>
            </w:pPr>
            <w:r w:rsidRPr="008D1FD3">
              <w:rPr>
                <w:rFonts w:ascii="Calibri" w:hAnsi="Calibri" w:cs="Calibri"/>
                <w:color w:val="000000"/>
                <w:sz w:val="15"/>
                <w:szCs w:val="15"/>
              </w:rPr>
              <w:t>0.8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8CFA53" w14:textId="77777777" w:rsidR="005A602F" w:rsidRPr="008D1FD3" w:rsidRDefault="005A602F" w:rsidP="005A602F">
            <w:pPr>
              <w:rPr>
                <w:rFonts w:ascii="Calibri" w:hAnsi="Calibri" w:cs="Calibri"/>
              </w:rPr>
            </w:pPr>
            <w:r w:rsidRPr="008D1FD3">
              <w:rPr>
                <w:rFonts w:ascii="Calibri" w:hAnsi="Calibri" w:cs="Calibri"/>
                <w:color w:val="000000"/>
                <w:sz w:val="15"/>
                <w:szCs w:val="15"/>
              </w:rPr>
              <w:t>0.0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BF8C6" w14:textId="77777777" w:rsidR="005A602F" w:rsidRPr="008D1FD3" w:rsidRDefault="005A602F" w:rsidP="005A602F">
            <w:pPr>
              <w:rPr>
                <w:rFonts w:ascii="Calibri" w:hAnsi="Calibri" w:cs="Calibri"/>
              </w:rPr>
            </w:pPr>
            <w:r w:rsidRPr="008D1FD3">
              <w:rPr>
                <w:rFonts w:ascii="Calibri" w:hAnsi="Calibri" w:cs="Calibri"/>
                <w:color w:val="000000"/>
                <w:sz w:val="15"/>
                <w:szCs w:val="15"/>
              </w:rPr>
              <w:t>0.0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ADBB" w14:textId="77777777" w:rsidR="005A602F" w:rsidRPr="008D1FD3" w:rsidRDefault="005A602F" w:rsidP="005A602F">
            <w:pPr>
              <w:rPr>
                <w:rFonts w:ascii="Calibri" w:hAnsi="Calibri" w:cs="Calibri"/>
              </w:rPr>
            </w:pPr>
            <w:r w:rsidRPr="008D1FD3">
              <w:rPr>
                <w:rFonts w:ascii="Calibri" w:hAnsi="Calibri" w:cs="Calibri"/>
                <w:color w:val="000000"/>
                <w:sz w:val="15"/>
                <w:szCs w:val="15"/>
              </w:rPr>
              <w:t>0.0</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CA4B0" w14:textId="77777777" w:rsidR="005A602F" w:rsidRPr="008D1FD3" w:rsidRDefault="005A602F" w:rsidP="005A602F">
            <w:pPr>
              <w:rPr>
                <w:rFonts w:ascii="Calibri" w:hAnsi="Calibri" w:cs="Calibri"/>
                <w:sz w:val="18"/>
                <w:szCs w:val="18"/>
              </w:rPr>
            </w:pPr>
          </w:p>
        </w:tc>
      </w:tr>
      <w:tr w:rsidR="005A602F" w:rsidRPr="008D1FD3" w14:paraId="51AA7D2B"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F3CA" w14:textId="77777777" w:rsidR="005A602F" w:rsidRPr="008D1FD3" w:rsidRDefault="005A602F" w:rsidP="005A602F">
            <w:pPr>
              <w:rPr>
                <w:rFonts w:ascii="Calibri" w:hAnsi="Calibri" w:cs="Calibri"/>
              </w:rPr>
            </w:pPr>
            <w:r w:rsidRPr="008D1FD3">
              <w:rPr>
                <w:rFonts w:ascii="Calibri" w:hAnsi="Calibri" w:cs="Calibri"/>
                <w:color w:val="000000"/>
                <w:sz w:val="15"/>
                <w:szCs w:val="15"/>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B50DE"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A2F3C" w14:textId="77777777" w:rsidR="005A602F" w:rsidRPr="008D1FD3" w:rsidRDefault="005A602F" w:rsidP="005A602F">
            <w:pPr>
              <w:rPr>
                <w:rFonts w:ascii="Calibri" w:hAnsi="Calibri" w:cs="Calibri"/>
              </w:rPr>
            </w:pPr>
            <w:r w:rsidRPr="008D1FD3">
              <w:rPr>
                <w:rFonts w:ascii="Calibri" w:hAnsi="Calibri" w:cs="Calibri"/>
                <w:color w:val="000000"/>
                <w:sz w:val="15"/>
                <w:szCs w:val="15"/>
              </w:rPr>
              <w:t>1.24279051198880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4301CA" w14:textId="77777777" w:rsidR="005A602F" w:rsidRPr="008D1FD3" w:rsidRDefault="005A602F" w:rsidP="005A602F">
            <w:pPr>
              <w:rPr>
                <w:rFonts w:ascii="Calibri" w:hAnsi="Calibri" w:cs="Calibri"/>
              </w:rPr>
            </w:pPr>
            <w:r w:rsidRPr="008D1FD3">
              <w:rPr>
                <w:rFonts w:ascii="Calibri" w:hAnsi="Calibri" w:cs="Calibri"/>
                <w:color w:val="000000"/>
                <w:sz w:val="15"/>
                <w:szCs w:val="15"/>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878ED"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3EE12"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F771"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167CB" w14:textId="77777777" w:rsidR="005A602F" w:rsidRPr="008D1FD3" w:rsidRDefault="005A602F" w:rsidP="005A602F">
            <w:pPr>
              <w:rPr>
                <w:rFonts w:ascii="Calibri" w:hAnsi="Calibri" w:cs="Calibri"/>
              </w:rPr>
            </w:pPr>
            <w:r w:rsidRPr="008D1FD3">
              <w:rPr>
                <w:rFonts w:ascii="Calibri" w:hAnsi="Calibri" w:cs="Calibri"/>
                <w:color w:val="000000"/>
                <w:sz w:val="15"/>
                <w:szCs w:val="15"/>
              </w:rPr>
              <w:t>0.6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7A400" w14:textId="77777777" w:rsidR="005A602F" w:rsidRPr="008D1FD3" w:rsidRDefault="005A602F" w:rsidP="005A602F">
            <w:pPr>
              <w:rPr>
                <w:rFonts w:ascii="Calibri" w:hAnsi="Calibri" w:cs="Calibri"/>
              </w:rPr>
            </w:pPr>
            <w:r w:rsidRPr="008D1FD3">
              <w:rPr>
                <w:rFonts w:ascii="Calibri" w:hAnsi="Calibri" w:cs="Calibri"/>
                <w:color w:val="000000"/>
                <w:sz w:val="15"/>
                <w:szCs w:val="15"/>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B51E5"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17305"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63C77" w14:textId="77777777" w:rsidR="005A602F" w:rsidRPr="008D1FD3" w:rsidRDefault="005A602F" w:rsidP="005A602F">
            <w:pPr>
              <w:rPr>
                <w:rFonts w:ascii="Calibri" w:hAnsi="Calibri" w:cs="Calibri"/>
                <w:sz w:val="18"/>
                <w:szCs w:val="18"/>
              </w:rPr>
            </w:pPr>
          </w:p>
        </w:tc>
      </w:tr>
      <w:tr w:rsidR="005A602F" w:rsidRPr="008D1FD3" w14:paraId="51C336E7"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0AF98"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D0CF3"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678A1" w14:textId="77777777" w:rsidR="005A602F" w:rsidRPr="008D1FD3" w:rsidRDefault="005A602F" w:rsidP="005A602F">
            <w:pPr>
              <w:rPr>
                <w:rFonts w:ascii="Calibri" w:hAnsi="Calibri" w:cs="Calibri"/>
              </w:rPr>
            </w:pPr>
            <w:r w:rsidRPr="008D1FD3">
              <w:rPr>
                <w:rFonts w:ascii="Calibri" w:hAnsi="Calibri" w:cs="Calibri"/>
                <w:color w:val="000000"/>
                <w:sz w:val="15"/>
                <w:szCs w:val="15"/>
              </w:rPr>
              <w:t>3.71582170922298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E94BA"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C6E0C"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6B153"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9DBDBB"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47D15" w14:textId="77777777" w:rsidR="005A602F" w:rsidRPr="008D1FD3" w:rsidRDefault="005A602F" w:rsidP="005A602F">
            <w:pPr>
              <w:rPr>
                <w:rFonts w:ascii="Calibri" w:hAnsi="Calibri" w:cs="Calibri"/>
              </w:rPr>
            </w:pPr>
            <w:r w:rsidRPr="008D1FD3">
              <w:rPr>
                <w:rFonts w:ascii="Calibri" w:hAnsi="Calibri" w:cs="Calibri"/>
                <w:color w:val="000000"/>
                <w:sz w:val="15"/>
                <w:szCs w:val="15"/>
              </w:rPr>
              <w:t>0.5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F79C7" w14:textId="77777777" w:rsidR="005A602F" w:rsidRPr="008D1FD3" w:rsidRDefault="005A602F" w:rsidP="005A602F">
            <w:pPr>
              <w:rPr>
                <w:rFonts w:ascii="Calibri" w:hAnsi="Calibri" w:cs="Calibri"/>
              </w:rPr>
            </w:pPr>
            <w:r w:rsidRPr="008D1FD3">
              <w:rPr>
                <w:rFonts w:ascii="Calibri" w:hAnsi="Calibri" w:cs="Calibri"/>
                <w:color w:val="000000"/>
                <w:sz w:val="15"/>
                <w:szCs w:val="15"/>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F9764" w14:textId="77777777" w:rsidR="005A602F" w:rsidRPr="008D1FD3" w:rsidRDefault="005A602F" w:rsidP="005A602F">
            <w:pPr>
              <w:rPr>
                <w:rFonts w:ascii="Calibri" w:hAnsi="Calibri" w:cs="Calibri"/>
              </w:rPr>
            </w:pPr>
            <w:r w:rsidRPr="008D1FD3">
              <w:rPr>
                <w:rFonts w:ascii="Calibri" w:hAnsi="Calibri" w:cs="Calibri"/>
                <w:color w:val="000000"/>
                <w:sz w:val="15"/>
                <w:szCs w:val="15"/>
              </w:rPr>
              <w:t>0.15</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FB7D6"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C64C9" w14:textId="77777777" w:rsidR="005A602F" w:rsidRPr="008D1FD3" w:rsidRDefault="005A602F" w:rsidP="005A602F">
            <w:pPr>
              <w:rPr>
                <w:rFonts w:ascii="Calibri" w:hAnsi="Calibri" w:cs="Calibri"/>
                <w:sz w:val="18"/>
                <w:szCs w:val="18"/>
              </w:rPr>
            </w:pPr>
          </w:p>
        </w:tc>
      </w:tr>
      <w:tr w:rsidR="005A602F" w:rsidRPr="008D1FD3" w14:paraId="61CF065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E2B7C" w14:textId="77777777" w:rsidR="005A602F" w:rsidRPr="008D1FD3" w:rsidRDefault="005A602F" w:rsidP="005A602F">
            <w:pPr>
              <w:rPr>
                <w:rFonts w:ascii="Calibri" w:hAnsi="Calibri" w:cs="Calibri"/>
              </w:rPr>
            </w:pPr>
            <w:r w:rsidRPr="008D1FD3">
              <w:rPr>
                <w:rFonts w:ascii="Calibri" w:hAnsi="Calibri" w:cs="Calibri"/>
                <w:color w:val="000000"/>
                <w:sz w:val="15"/>
                <w:szCs w:val="15"/>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771FA5"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5D07C" w14:textId="77777777" w:rsidR="005A602F" w:rsidRPr="008D1FD3" w:rsidRDefault="005A602F" w:rsidP="005A602F">
            <w:pPr>
              <w:rPr>
                <w:rFonts w:ascii="Calibri" w:hAnsi="Calibri" w:cs="Calibri"/>
              </w:rPr>
            </w:pPr>
            <w:r w:rsidRPr="008D1FD3">
              <w:rPr>
                <w:rFonts w:ascii="Calibri" w:hAnsi="Calibri" w:cs="Calibri"/>
                <w:color w:val="000000"/>
                <w:sz w:val="15"/>
                <w:szCs w:val="15"/>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1C1332"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91917"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45C7A"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C74FD"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0B806" w14:textId="77777777" w:rsidR="005A602F" w:rsidRPr="008D1FD3" w:rsidRDefault="005A602F" w:rsidP="005A602F">
            <w:pPr>
              <w:rPr>
                <w:rFonts w:ascii="Calibri" w:hAnsi="Calibri" w:cs="Calibri"/>
              </w:rPr>
            </w:pPr>
            <w:r w:rsidRPr="008D1FD3">
              <w:rPr>
                <w:rFonts w:ascii="Calibri" w:hAnsi="Calibri" w:cs="Calibri"/>
                <w:color w:val="000000"/>
                <w:sz w:val="15"/>
                <w:szCs w:val="15"/>
              </w:rPr>
              <w:t>0.6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074CD" w14:textId="77777777" w:rsidR="005A602F" w:rsidRPr="008D1FD3" w:rsidRDefault="005A602F" w:rsidP="005A602F">
            <w:pPr>
              <w:rPr>
                <w:rFonts w:ascii="Calibri" w:hAnsi="Calibri" w:cs="Calibri"/>
              </w:rPr>
            </w:pPr>
            <w:r w:rsidRPr="008D1FD3">
              <w:rPr>
                <w:rFonts w:ascii="Calibri" w:hAnsi="Calibri" w:cs="Calibri"/>
                <w:color w:val="000000"/>
                <w:sz w:val="15"/>
                <w:szCs w:val="15"/>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DC645"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C3130" w14:textId="77777777" w:rsidR="005A602F" w:rsidRPr="008D1FD3" w:rsidRDefault="005A602F" w:rsidP="005A602F">
            <w:pPr>
              <w:rPr>
                <w:rFonts w:ascii="Calibri" w:hAnsi="Calibri" w:cs="Calibri"/>
              </w:rPr>
            </w:pPr>
            <w:r w:rsidRPr="008D1FD3">
              <w:rPr>
                <w:rFonts w:ascii="Calibri" w:hAnsi="Calibri" w:cs="Calibri"/>
                <w:color w:val="000000"/>
                <w:sz w:val="15"/>
                <w:szCs w:val="15"/>
              </w:rPr>
              <w:t>0.2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7DC67" w14:textId="77777777" w:rsidR="005A602F" w:rsidRPr="008D1FD3" w:rsidRDefault="005A602F" w:rsidP="005A602F">
            <w:pPr>
              <w:rPr>
                <w:rFonts w:ascii="Calibri" w:hAnsi="Calibri" w:cs="Calibri"/>
                <w:sz w:val="18"/>
                <w:szCs w:val="18"/>
              </w:rPr>
            </w:pPr>
          </w:p>
        </w:tc>
      </w:tr>
    </w:tbl>
    <w:p w14:paraId="348281A3" w14:textId="25496115" w:rsidR="00504509" w:rsidRPr="008D1FD3" w:rsidRDefault="00504509" w:rsidP="008A1C9A">
      <w:pPr>
        <w:spacing w:line="480" w:lineRule="auto"/>
        <w:jc w:val="both"/>
        <w:rPr>
          <w:rFonts w:ascii="Calibri" w:hAnsi="Calibri" w:cs="Calibri"/>
        </w:rPr>
      </w:pPr>
    </w:p>
    <w:p w14:paraId="1D1D51A7" w14:textId="77777777" w:rsidR="00F41998" w:rsidRPr="008D1FD3" w:rsidRDefault="00F41998" w:rsidP="008A1C9A">
      <w:pPr>
        <w:spacing w:line="480" w:lineRule="auto"/>
        <w:jc w:val="both"/>
        <w:rPr>
          <w:rFonts w:ascii="Calibri" w:hAnsi="Calibri" w:cs="Calibri"/>
        </w:rPr>
        <w:sectPr w:rsidR="00F41998" w:rsidRPr="008D1FD3" w:rsidSect="00504509">
          <w:pgSz w:w="16840" w:h="11900" w:orient="landscape"/>
          <w:pgMar w:top="1440" w:right="1440" w:bottom="1440" w:left="1440" w:header="708" w:footer="708" w:gutter="0"/>
          <w:cols w:space="720"/>
          <w:docGrid w:linePitch="326"/>
        </w:sectPr>
      </w:pPr>
    </w:p>
    <w:p w14:paraId="4BCABB20" w14:textId="28BA4EDE" w:rsidR="00766CF1" w:rsidRPr="008D1FD3" w:rsidRDefault="00766CF1" w:rsidP="008A1C9A">
      <w:pPr>
        <w:spacing w:line="480" w:lineRule="auto"/>
        <w:jc w:val="both"/>
        <w:rPr>
          <w:rFonts w:ascii="Calibri" w:hAnsi="Calibri" w:cs="Calibri"/>
          <w:b/>
          <w:bCs/>
          <w:sz w:val="28"/>
          <w:szCs w:val="28"/>
        </w:rPr>
      </w:pPr>
      <w:r w:rsidRPr="008D1FD3">
        <w:rPr>
          <w:rFonts w:ascii="Calibri" w:hAnsi="Calibri" w:cs="Calibri"/>
          <w:b/>
          <w:bCs/>
          <w:sz w:val="28"/>
          <w:szCs w:val="28"/>
        </w:rPr>
        <w:lastRenderedPageBreak/>
        <w:t>Pre-processing and hyperparameters for classical algorithms</w:t>
      </w:r>
    </w:p>
    <w:p w14:paraId="41589561" w14:textId="79A5CB83" w:rsidR="00766CF1" w:rsidRPr="008D1FD3" w:rsidRDefault="00D956E1" w:rsidP="008A1C9A">
      <w:pPr>
        <w:spacing w:line="480" w:lineRule="auto"/>
        <w:jc w:val="both"/>
        <w:rPr>
          <w:rFonts w:ascii="Calibri" w:hAnsi="Calibri" w:cs="Calibri"/>
        </w:rPr>
      </w:pPr>
      <w:r w:rsidRPr="008D1FD3">
        <w:rPr>
          <w:rFonts w:ascii="Calibri" w:hAnsi="Calibri" w:cs="Calibri"/>
        </w:rPr>
        <w:t>Our p</w:t>
      </w:r>
      <w:r w:rsidR="00A42041" w:rsidRPr="008D1FD3">
        <w:rPr>
          <w:rFonts w:ascii="Calibri" w:hAnsi="Calibri" w:cs="Calibri"/>
        </w:rPr>
        <w:t xml:space="preserve">re-processing for classical algorithms followed standard practice. For the TFIDF vectorizer, we removed stop words, </w:t>
      </w:r>
      <w:r w:rsidR="00743B45" w:rsidRPr="008D1FD3">
        <w:rPr>
          <w:rFonts w:ascii="Calibri" w:hAnsi="Calibri" w:cs="Calibri"/>
        </w:rPr>
        <w:t xml:space="preserve">used lower case and lemmatization. As part of the hyperparameter search, we also tested different n-gram ranges and removed words of varying maximum and minimum frequency. For the word vector input, we used the average vector of relevant words in the text. Averaging word vectors has the disadvantage that </w:t>
      </w:r>
      <w:r w:rsidR="00D53AF0" w:rsidRPr="008D1FD3">
        <w:rPr>
          <w:rFonts w:ascii="Calibri" w:hAnsi="Calibri" w:cs="Calibri"/>
        </w:rPr>
        <w:t>there is no weight attributed to more or less important words. We therefore discarded the vectors of less relevant words using part-of-speech-tagging and only included the vectors for the following parts-of-speech: ["NOUN", "ADJ", "VERB", "PROPN", "ADV", "INTJ", "PRON"].</w:t>
      </w:r>
      <w:r w:rsidRPr="008D1FD3">
        <w:rPr>
          <w:rStyle w:val="FootnoteReference"/>
          <w:rFonts w:ascii="Calibri" w:hAnsi="Calibri" w:cs="Calibri"/>
        </w:rPr>
        <w:footnoteReference w:id="14"/>
      </w:r>
      <w:r w:rsidR="00D53AF0" w:rsidRPr="008D1FD3">
        <w:rPr>
          <w:rFonts w:ascii="Calibri" w:hAnsi="Calibri" w:cs="Calibri"/>
        </w:rPr>
        <w:t xml:space="preserve"> </w:t>
      </w:r>
      <w:r w:rsidR="00A42041" w:rsidRPr="008D1FD3">
        <w:rPr>
          <w:rFonts w:ascii="Calibri" w:hAnsi="Calibri" w:cs="Calibri"/>
        </w:rPr>
        <w:t>The best hyperparameters used for each dataset and sample size are displayed in the tables below. As hyperparameter searches for classical algorithms are computationally cheap, we do not discuss hyperparameter choices in detail</w:t>
      </w:r>
      <w:r w:rsidR="00D53AF0" w:rsidRPr="008D1FD3">
        <w:rPr>
          <w:rFonts w:ascii="Calibri" w:hAnsi="Calibri" w:cs="Calibri"/>
        </w:rPr>
        <w:t xml:space="preserve"> and we only show the parameters for TFIDF</w:t>
      </w:r>
      <w:r w:rsidRPr="008D1FD3">
        <w:rPr>
          <w:rFonts w:ascii="Calibri" w:hAnsi="Calibri" w:cs="Calibri"/>
        </w:rPr>
        <w:t xml:space="preserve"> vectorization</w:t>
      </w:r>
      <w:r w:rsidR="00D53AF0" w:rsidRPr="008D1FD3">
        <w:rPr>
          <w:rFonts w:ascii="Calibri" w:hAnsi="Calibri" w:cs="Calibri"/>
        </w:rPr>
        <w:t xml:space="preserve">, as they are very similar for classification with </w:t>
      </w:r>
      <w:r w:rsidR="0056443E" w:rsidRPr="008D1FD3">
        <w:rPr>
          <w:rFonts w:ascii="Calibri" w:hAnsi="Calibri" w:cs="Calibri"/>
        </w:rPr>
        <w:t xml:space="preserve">word </w:t>
      </w:r>
      <w:r w:rsidR="00D53AF0" w:rsidRPr="008D1FD3">
        <w:rPr>
          <w:rFonts w:ascii="Calibri" w:hAnsi="Calibri" w:cs="Calibri"/>
        </w:rPr>
        <w:t xml:space="preserve">embeddings. </w:t>
      </w:r>
    </w:p>
    <w:p w14:paraId="6279B980" w14:textId="77777777" w:rsidR="00766CF1" w:rsidRPr="008D1FD3" w:rsidRDefault="00766CF1" w:rsidP="008A1C9A">
      <w:pPr>
        <w:spacing w:line="480" w:lineRule="auto"/>
        <w:jc w:val="both"/>
        <w:rPr>
          <w:rFonts w:ascii="Calibri" w:hAnsi="Calibri" w:cs="Calibri"/>
        </w:rPr>
      </w:pPr>
    </w:p>
    <w:p w14:paraId="1FE34731" w14:textId="278F0E01" w:rsidR="003F0910" w:rsidRPr="008D1FD3" w:rsidRDefault="003F0910" w:rsidP="003F0910">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5</w:t>
      </w:r>
      <w:r w:rsidRPr="008D1FD3">
        <w:rPr>
          <w:color w:val="000000" w:themeColor="text1"/>
          <w:sz w:val="24"/>
          <w:szCs w:val="24"/>
        </w:rPr>
        <w:fldChar w:fldCharType="end"/>
      </w:r>
      <w:r w:rsidRPr="008D1FD3">
        <w:rPr>
          <w:color w:val="000000" w:themeColor="text1"/>
          <w:sz w:val="24"/>
          <w:szCs w:val="24"/>
        </w:rPr>
        <w:t xml:space="preserve"> - Best hyperparameters SVM with TFIDF</w:t>
      </w:r>
    </w:p>
    <w:tbl>
      <w:tblPr>
        <w:tblW w:w="0" w:type="auto"/>
        <w:jc w:val="center"/>
        <w:tblCellMar>
          <w:left w:w="0" w:type="dxa"/>
          <w:right w:w="0" w:type="dxa"/>
        </w:tblCellMar>
        <w:tblLook w:val="04A0" w:firstRow="1" w:lastRow="0" w:firstColumn="1" w:lastColumn="0" w:noHBand="0" w:noVBand="1"/>
      </w:tblPr>
      <w:tblGrid>
        <w:gridCol w:w="1167"/>
        <w:gridCol w:w="639"/>
        <w:gridCol w:w="581"/>
        <w:gridCol w:w="640"/>
        <w:gridCol w:w="601"/>
        <w:gridCol w:w="651"/>
        <w:gridCol w:w="579"/>
        <w:gridCol w:w="656"/>
        <w:gridCol w:w="1048"/>
        <w:gridCol w:w="518"/>
        <w:gridCol w:w="620"/>
        <w:gridCol w:w="645"/>
        <w:gridCol w:w="659"/>
      </w:tblGrid>
      <w:tr w:rsidR="00A42041" w:rsidRPr="008D1FD3" w14:paraId="2519509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439C625"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dataset</w:t>
            </w:r>
          </w:p>
        </w:tc>
        <w:tc>
          <w:tcPr>
            <w:tcW w:w="6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735D65"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sample</w:t>
            </w:r>
          </w:p>
        </w:tc>
        <w:tc>
          <w:tcPr>
            <w:tcW w:w="58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D2D185"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ngram</w:t>
            </w:r>
          </w:p>
        </w:tc>
        <w:tc>
          <w:tcPr>
            <w:tcW w:w="6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5BCAF62"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max_df</w:t>
            </w:r>
          </w:p>
        </w:tc>
        <w:tc>
          <w:tcPr>
            <w:tcW w:w="6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A13B2A"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min_df</w:t>
            </w:r>
          </w:p>
        </w:tc>
        <w:tc>
          <w:tcPr>
            <w:tcW w:w="6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6777B3"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kernel</w:t>
            </w:r>
          </w:p>
        </w:tc>
        <w:tc>
          <w:tcPr>
            <w:tcW w:w="57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67E5C4"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C</w:t>
            </w:r>
          </w:p>
        </w:tc>
        <w:tc>
          <w:tcPr>
            <w:tcW w:w="65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E684F2"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gamma</w:t>
            </w:r>
          </w:p>
        </w:tc>
        <w:tc>
          <w:tcPr>
            <w:tcW w:w="10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86EB64"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class_weight</w:t>
            </w:r>
          </w:p>
        </w:tc>
        <w:tc>
          <w:tcPr>
            <w:tcW w:w="51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012CFF"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coef0</w:t>
            </w:r>
          </w:p>
        </w:tc>
        <w:tc>
          <w:tcPr>
            <w:tcW w:w="6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83264"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degree</w:t>
            </w:r>
          </w:p>
        </w:tc>
        <w:tc>
          <w:tcPr>
            <w:tcW w:w="64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21F48E"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epochs</w:t>
            </w:r>
          </w:p>
        </w:tc>
        <w:tc>
          <w:tcPr>
            <w:tcW w:w="6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AFB757"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context</w:t>
            </w:r>
          </w:p>
        </w:tc>
      </w:tr>
      <w:tr w:rsidR="00736524" w:rsidRPr="008D1FD3" w14:paraId="357D6555" w14:textId="77777777" w:rsidTr="00736524">
        <w:trPr>
          <w:trHeight w:val="180"/>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54503" w14:textId="77777777" w:rsidR="00736524" w:rsidRPr="008D1FD3" w:rsidRDefault="00736524" w:rsidP="00736524">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5589C" w14:textId="22F6E07E" w:rsidR="00736524" w:rsidRPr="008D1FD3" w:rsidRDefault="00736524" w:rsidP="00736524">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452E51" w14:textId="7DDA9ECC"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EA482" w14:textId="0974F75E"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9C2DB" w14:textId="7D70E519"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504CD" w14:textId="1ABDFA6A"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623FB" w14:textId="7BB865D5" w:rsidR="00736524" w:rsidRPr="008D1FD3" w:rsidRDefault="00736524" w:rsidP="00736524">
            <w:pPr>
              <w:rPr>
                <w:rFonts w:ascii="Calibri" w:hAnsi="Calibri" w:cs="Calibri"/>
              </w:rPr>
            </w:pPr>
            <w:r w:rsidRPr="008D1FD3">
              <w:rPr>
                <w:rFonts w:ascii="Calibri" w:hAnsi="Calibri" w:cs="Calibri"/>
                <w:color w:val="000000"/>
                <w:sz w:val="15"/>
                <w:szCs w:val="15"/>
              </w:rPr>
              <w:t>2.46</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F4986" w14:textId="471C0CF6"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45E8A"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AB33" w14:textId="5BB3E3FA" w:rsidR="00736524" w:rsidRPr="008D1FD3" w:rsidRDefault="00736524" w:rsidP="00736524">
            <w:pPr>
              <w:rPr>
                <w:rFonts w:ascii="Calibri" w:hAnsi="Calibri" w:cs="Calibri"/>
              </w:rPr>
            </w:pPr>
            <w:r w:rsidRPr="008D1FD3">
              <w:rPr>
                <w:rFonts w:ascii="Calibri" w:hAnsi="Calibri" w:cs="Calibri"/>
                <w:color w:val="000000"/>
                <w:sz w:val="15"/>
                <w:szCs w:val="15"/>
              </w:rPr>
              <w:t>2.0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39FE9" w14:textId="20666CF7" w:rsidR="00736524" w:rsidRPr="008D1FD3" w:rsidRDefault="00736524" w:rsidP="00736524">
            <w:pPr>
              <w:rPr>
                <w:rFonts w:ascii="Calibri" w:hAnsi="Calibri" w:cs="Calibri"/>
              </w:rPr>
            </w:pPr>
            <w:r w:rsidRPr="008D1FD3">
              <w:rPr>
                <w:rFonts w:ascii="Calibri" w:hAnsi="Calibri" w:cs="Calibri"/>
                <w:color w:val="000000"/>
                <w:sz w:val="15"/>
                <w:szCs w:val="15"/>
              </w:rPr>
              <w:t>2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AAC6C" w14:textId="01D0AEC5"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591F7" w14:textId="77777777" w:rsidR="00736524" w:rsidRPr="008D1FD3" w:rsidRDefault="00736524" w:rsidP="00736524">
            <w:pPr>
              <w:rPr>
                <w:rFonts w:ascii="Calibri" w:hAnsi="Calibri" w:cs="Calibri"/>
                <w:sz w:val="18"/>
                <w:szCs w:val="18"/>
              </w:rPr>
            </w:pPr>
          </w:p>
        </w:tc>
      </w:tr>
      <w:tr w:rsidR="00736524" w:rsidRPr="008D1FD3" w14:paraId="478A39F0"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534FD"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8FD9" w14:textId="0FA22E39" w:rsidR="00736524" w:rsidRPr="008D1FD3" w:rsidRDefault="00736524" w:rsidP="00736524">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14BAE" w14:textId="6D0963B8"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10F81" w14:textId="62F78401"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C91AB" w14:textId="4A365973"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D23BD" w14:textId="3806DBC5"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0E299" w14:textId="33479900" w:rsidR="00736524" w:rsidRPr="008D1FD3" w:rsidRDefault="00736524" w:rsidP="00736524">
            <w:pPr>
              <w:rPr>
                <w:rFonts w:ascii="Calibri" w:hAnsi="Calibri" w:cs="Calibri"/>
              </w:rPr>
            </w:pPr>
            <w:r w:rsidRPr="008D1FD3">
              <w:rPr>
                <w:rFonts w:ascii="Calibri" w:hAnsi="Calibri" w:cs="Calibri"/>
                <w:color w:val="000000"/>
                <w:sz w:val="15"/>
                <w:szCs w:val="15"/>
              </w:rPr>
              <w:t>340.9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51F8BA" w14:textId="1C7C4851"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BFB5D7" w14:textId="66EF01E6"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FAA6A" w14:textId="0604C6E0" w:rsidR="00736524" w:rsidRPr="008D1FD3" w:rsidRDefault="00736524" w:rsidP="00736524">
            <w:pPr>
              <w:rPr>
                <w:rFonts w:ascii="Calibri" w:hAnsi="Calibri" w:cs="Calibri"/>
              </w:rPr>
            </w:pPr>
            <w:r w:rsidRPr="008D1FD3">
              <w:rPr>
                <w:rFonts w:ascii="Calibri" w:hAnsi="Calibri" w:cs="Calibri"/>
                <w:color w:val="000000"/>
                <w:sz w:val="15"/>
                <w:szCs w:val="15"/>
              </w:rPr>
              <w:t>7.7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9458D" w14:textId="5385E0EB" w:rsidR="00736524" w:rsidRPr="008D1FD3" w:rsidRDefault="00736524" w:rsidP="00736524">
            <w:pPr>
              <w:rPr>
                <w:rFonts w:ascii="Calibri" w:hAnsi="Calibri" w:cs="Calibri"/>
              </w:rPr>
            </w:pPr>
            <w:r w:rsidRPr="008D1FD3">
              <w:rPr>
                <w:rFonts w:ascii="Calibri" w:hAnsi="Calibri" w:cs="Calibri"/>
                <w:color w:val="000000"/>
                <w:sz w:val="15"/>
                <w:szCs w:val="15"/>
              </w:rPr>
              <w:t>4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E100A" w14:textId="28D30193"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9A03A1" w14:textId="34749188"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0C8EDA1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D8F2C" w14:textId="77777777" w:rsidR="00736524" w:rsidRPr="008D1FD3" w:rsidRDefault="00736524" w:rsidP="00736524">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CA3C6F" w14:textId="4E7E3899" w:rsidR="00736524" w:rsidRPr="008D1FD3" w:rsidRDefault="00736524" w:rsidP="00736524">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D6A08" w14:textId="60713463"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98A8C" w14:textId="2909D10B"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250E4C" w14:textId="7B19B8C2"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279F7" w14:textId="2469E3DB"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DB1F9" w14:textId="6076AFC1" w:rsidR="00736524" w:rsidRPr="008D1FD3" w:rsidRDefault="00736524" w:rsidP="00736524">
            <w:pPr>
              <w:rPr>
                <w:rFonts w:ascii="Calibri" w:hAnsi="Calibri" w:cs="Calibri"/>
              </w:rPr>
            </w:pPr>
            <w:r w:rsidRPr="008D1FD3">
              <w:rPr>
                <w:rFonts w:ascii="Calibri" w:hAnsi="Calibri" w:cs="Calibri"/>
                <w:color w:val="000000"/>
                <w:sz w:val="15"/>
                <w:szCs w:val="15"/>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194F9" w14:textId="1C851D37"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CBD11" w14:textId="602115FD"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E2040" w14:textId="16E74CD9" w:rsidR="00736524" w:rsidRPr="008D1FD3" w:rsidRDefault="00736524" w:rsidP="00736524">
            <w:pPr>
              <w:rPr>
                <w:rFonts w:ascii="Calibri" w:hAnsi="Calibri" w:cs="Calibri"/>
              </w:rPr>
            </w:pPr>
            <w:r w:rsidRPr="008D1FD3">
              <w:rPr>
                <w:rFonts w:ascii="Calibri" w:hAnsi="Calibri" w:cs="Calibri"/>
                <w:color w:val="000000"/>
                <w:sz w:val="15"/>
                <w:szCs w:val="15"/>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81763" w14:textId="2489A0FE" w:rsidR="00736524" w:rsidRPr="008D1FD3" w:rsidRDefault="00736524" w:rsidP="00736524">
            <w:pPr>
              <w:rPr>
                <w:rFonts w:ascii="Calibri" w:hAnsi="Calibri" w:cs="Calibri"/>
              </w:rPr>
            </w:pPr>
            <w:r w:rsidRPr="008D1FD3">
              <w:rPr>
                <w:rFonts w:ascii="Calibri" w:hAnsi="Calibri" w:cs="Calibri"/>
                <w:color w:val="000000"/>
                <w:sz w:val="15"/>
                <w:szCs w:val="15"/>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5E62B" w14:textId="33CEAAFD"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BB1C0" w14:textId="19C285E9"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68DACC8D"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12E78" w14:textId="77777777" w:rsidR="00736524" w:rsidRPr="008D1FD3" w:rsidRDefault="00736524" w:rsidP="00736524">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09F70" w14:textId="20806A1F" w:rsidR="00736524" w:rsidRPr="008D1FD3" w:rsidRDefault="00736524" w:rsidP="00736524">
            <w:pPr>
              <w:rPr>
                <w:rFonts w:ascii="Calibri" w:hAnsi="Calibri" w:cs="Calibri"/>
              </w:rPr>
            </w:pPr>
            <w:r w:rsidRPr="008D1FD3">
              <w:rPr>
                <w:rFonts w:ascii="Calibri" w:hAnsi="Calibri" w:cs="Calibri"/>
                <w:color w:val="000000"/>
                <w:sz w:val="15"/>
                <w:szCs w:val="15"/>
              </w:rPr>
              <w:t>542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17078" w14:textId="6FD73115"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46AD6" w14:textId="13FB2382"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352E8" w14:textId="73A09153"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706CD8" w14:textId="3D8158F2"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C56CA" w14:textId="36EC5DC0" w:rsidR="00736524" w:rsidRPr="008D1FD3" w:rsidRDefault="00736524" w:rsidP="00736524">
            <w:pPr>
              <w:rPr>
                <w:rFonts w:ascii="Calibri" w:hAnsi="Calibri" w:cs="Calibri"/>
              </w:rPr>
            </w:pPr>
            <w:r w:rsidRPr="008D1FD3">
              <w:rPr>
                <w:rFonts w:ascii="Calibri" w:hAnsi="Calibri" w:cs="Calibri"/>
                <w:color w:val="000000"/>
                <w:sz w:val="15"/>
                <w:szCs w:val="15"/>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A3F53" w14:textId="2AD7F1FE"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C38FB" w14:textId="6A2FEBEE"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2C954" w14:textId="47BBEC9F" w:rsidR="00736524" w:rsidRPr="008D1FD3" w:rsidRDefault="00736524" w:rsidP="00736524">
            <w:pPr>
              <w:rPr>
                <w:rFonts w:ascii="Calibri" w:hAnsi="Calibri" w:cs="Calibri"/>
              </w:rPr>
            </w:pPr>
            <w:r w:rsidRPr="008D1FD3">
              <w:rPr>
                <w:rFonts w:ascii="Calibri" w:hAnsi="Calibri" w:cs="Calibri"/>
                <w:color w:val="000000"/>
                <w:sz w:val="15"/>
                <w:szCs w:val="15"/>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274AF" w14:textId="0F42EFB8"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316E5" w14:textId="2DD3C5C9"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2274E" w14:textId="77777777" w:rsidR="00736524" w:rsidRPr="008D1FD3" w:rsidRDefault="00736524" w:rsidP="00736524">
            <w:pPr>
              <w:rPr>
                <w:rFonts w:ascii="Calibri" w:hAnsi="Calibri" w:cs="Calibri"/>
                <w:sz w:val="18"/>
                <w:szCs w:val="18"/>
              </w:rPr>
            </w:pPr>
          </w:p>
        </w:tc>
      </w:tr>
      <w:tr w:rsidR="00736524" w:rsidRPr="008D1FD3" w14:paraId="53F38675"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628AC" w14:textId="77777777" w:rsidR="00736524" w:rsidRPr="008D1FD3" w:rsidRDefault="00736524" w:rsidP="00736524">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31419" w14:textId="26AA2D1E"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6ACBE" w14:textId="1190DD0C"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EDCE90" w14:textId="38E677C2"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1A4679" w14:textId="4C3BB657"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E79D5" w14:textId="0829250D"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64AD1B" w14:textId="00DA837F" w:rsidR="00736524" w:rsidRPr="008D1FD3" w:rsidRDefault="00736524" w:rsidP="00736524">
            <w:pPr>
              <w:rPr>
                <w:rFonts w:ascii="Calibri" w:hAnsi="Calibri" w:cs="Calibri"/>
              </w:rPr>
            </w:pPr>
            <w:r w:rsidRPr="008D1FD3">
              <w:rPr>
                <w:rFonts w:ascii="Calibri" w:hAnsi="Calibri" w:cs="Calibri"/>
                <w:color w:val="000000"/>
                <w:sz w:val="15"/>
                <w:szCs w:val="15"/>
              </w:rPr>
              <w:t>7.4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1BEA7" w14:textId="646ABD17"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BB7FB"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DCB35" w14:textId="04C76385" w:rsidR="00736524" w:rsidRPr="008D1FD3" w:rsidRDefault="00736524" w:rsidP="00736524">
            <w:pPr>
              <w:rPr>
                <w:rFonts w:ascii="Calibri" w:hAnsi="Calibri" w:cs="Calibri"/>
              </w:rPr>
            </w:pPr>
            <w:r w:rsidRPr="008D1FD3">
              <w:rPr>
                <w:rFonts w:ascii="Calibri" w:hAnsi="Calibri" w:cs="Calibri"/>
                <w:color w:val="000000"/>
                <w:sz w:val="15"/>
                <w:szCs w:val="15"/>
              </w:rPr>
              <w:t>4.1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9A4D8" w14:textId="1F223A56" w:rsidR="00736524" w:rsidRPr="008D1FD3" w:rsidRDefault="00736524" w:rsidP="00736524">
            <w:pPr>
              <w:rPr>
                <w:rFonts w:ascii="Calibri" w:hAnsi="Calibri" w:cs="Calibri"/>
              </w:rPr>
            </w:pPr>
            <w:r w:rsidRPr="008D1FD3">
              <w:rPr>
                <w:rFonts w:ascii="Calibri" w:hAnsi="Calibri" w:cs="Calibri"/>
                <w:color w:val="000000"/>
                <w:sz w:val="15"/>
                <w:szCs w:val="15"/>
              </w:rPr>
              <w:t>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5BE38" w14:textId="3CD0E7DC"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F5CAF" w14:textId="77777777" w:rsidR="00736524" w:rsidRPr="008D1FD3" w:rsidRDefault="00736524" w:rsidP="00736524">
            <w:pPr>
              <w:rPr>
                <w:rFonts w:ascii="Calibri" w:hAnsi="Calibri" w:cs="Calibri"/>
                <w:sz w:val="18"/>
                <w:szCs w:val="18"/>
              </w:rPr>
            </w:pPr>
          </w:p>
        </w:tc>
      </w:tr>
      <w:tr w:rsidR="00736524" w:rsidRPr="008D1FD3" w14:paraId="6C48CA15"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A0B06"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5BAD3" w14:textId="1C1D4E3D"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CFBBA" w14:textId="183D5063"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20EED" w14:textId="0B03A38C"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5359" w14:textId="6A222879"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1281F" w14:textId="7539F188"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FCD5E0" w14:textId="0B88A340" w:rsidR="00736524" w:rsidRPr="008D1FD3" w:rsidRDefault="00736524" w:rsidP="00736524">
            <w:pPr>
              <w:rPr>
                <w:rFonts w:ascii="Calibri" w:hAnsi="Calibri" w:cs="Calibri"/>
              </w:rPr>
            </w:pPr>
            <w:r w:rsidRPr="008D1FD3">
              <w:rPr>
                <w:rFonts w:ascii="Calibri" w:hAnsi="Calibri" w:cs="Calibri"/>
                <w:color w:val="000000"/>
                <w:sz w:val="15"/>
                <w:szCs w:val="15"/>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A5C296" w14:textId="4C21B6A6"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6CC46" w14:textId="4468D705" w:rsidR="00736524" w:rsidRPr="008D1FD3" w:rsidRDefault="00736524" w:rsidP="00736524">
            <w:pPr>
              <w:rPr>
                <w:rFonts w:ascii="Calibri" w:hAnsi="Calibri" w:cs="Calibri"/>
                <w:sz w:val="18"/>
                <w:szCs w:val="18"/>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75811" w14:textId="7A345E90" w:rsidR="00736524" w:rsidRPr="008D1FD3" w:rsidRDefault="00736524" w:rsidP="00736524">
            <w:pPr>
              <w:rPr>
                <w:rFonts w:ascii="Calibri" w:hAnsi="Calibri" w:cs="Calibri"/>
              </w:rPr>
            </w:pPr>
            <w:r w:rsidRPr="008D1FD3">
              <w:rPr>
                <w:rFonts w:ascii="Calibri" w:hAnsi="Calibri" w:cs="Calibri"/>
                <w:color w:val="000000"/>
                <w:sz w:val="15"/>
                <w:szCs w:val="15"/>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A7EB0" w14:textId="54970972" w:rsidR="00736524" w:rsidRPr="008D1FD3" w:rsidRDefault="00736524" w:rsidP="00736524">
            <w:pPr>
              <w:rPr>
                <w:rFonts w:ascii="Calibri" w:hAnsi="Calibri" w:cs="Calibri"/>
              </w:rPr>
            </w:pPr>
            <w:r w:rsidRPr="008D1FD3">
              <w:rPr>
                <w:rFonts w:ascii="Calibri" w:hAnsi="Calibri" w:cs="Calibri"/>
                <w:color w:val="000000"/>
                <w:sz w:val="15"/>
                <w:szCs w:val="15"/>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AD8BE" w14:textId="08F65B70"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9AA59" w14:textId="23664C19"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11E38C0A"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78D9" w14:textId="77777777" w:rsidR="00736524" w:rsidRPr="008D1FD3" w:rsidRDefault="00736524" w:rsidP="00736524">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1E1FE" w14:textId="68DC79F1"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799DA" w14:textId="27BF47C9"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F60C18" w14:textId="4028211D"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AF4FF" w14:textId="19526DD4"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D5B347" w14:textId="27CB6C75"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B8010" w14:textId="7803F492" w:rsidR="00736524" w:rsidRPr="008D1FD3" w:rsidRDefault="00736524" w:rsidP="00736524">
            <w:pPr>
              <w:rPr>
                <w:rFonts w:ascii="Calibri" w:hAnsi="Calibri" w:cs="Calibri"/>
              </w:rPr>
            </w:pPr>
            <w:r w:rsidRPr="008D1FD3">
              <w:rPr>
                <w:rFonts w:ascii="Calibri" w:hAnsi="Calibri" w:cs="Calibri"/>
                <w:color w:val="000000"/>
                <w:sz w:val="15"/>
                <w:szCs w:val="15"/>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CB46A" w14:textId="54D9BF1E"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20EBE" w14:textId="657773B8"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C4665" w14:textId="22579DAF" w:rsidR="00736524" w:rsidRPr="008D1FD3" w:rsidRDefault="00736524" w:rsidP="00736524">
            <w:pPr>
              <w:rPr>
                <w:rFonts w:ascii="Calibri" w:hAnsi="Calibri" w:cs="Calibri"/>
              </w:rPr>
            </w:pPr>
            <w:r w:rsidRPr="008D1FD3">
              <w:rPr>
                <w:rFonts w:ascii="Calibri" w:hAnsi="Calibri" w:cs="Calibri"/>
                <w:color w:val="000000"/>
                <w:sz w:val="15"/>
                <w:szCs w:val="15"/>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457372" w14:textId="0D4CC643"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AC5D7" w14:textId="2C28E024"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9277" w14:textId="77777777" w:rsidR="00736524" w:rsidRPr="008D1FD3" w:rsidRDefault="00736524" w:rsidP="00736524">
            <w:pPr>
              <w:rPr>
                <w:rFonts w:ascii="Calibri" w:hAnsi="Calibri" w:cs="Calibri"/>
                <w:sz w:val="18"/>
                <w:szCs w:val="18"/>
              </w:rPr>
            </w:pPr>
          </w:p>
        </w:tc>
      </w:tr>
      <w:tr w:rsidR="00736524" w:rsidRPr="008D1FD3" w14:paraId="525E172D"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8026EF" w14:textId="77777777" w:rsidR="00736524" w:rsidRPr="008D1FD3" w:rsidRDefault="00736524" w:rsidP="00736524">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28DB9" w14:textId="1F2ED289"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39F17" w14:textId="24D378B8"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B07A1" w14:textId="05639A18"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6FE7" w14:textId="04677EC3"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19E2C" w14:textId="13F0E497"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DF319" w14:textId="51AD38C0"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3DC54" w14:textId="712419D0"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8389D" w14:textId="10FF21E6" w:rsidR="00736524" w:rsidRPr="008D1FD3" w:rsidRDefault="00736524" w:rsidP="00736524">
            <w:pPr>
              <w:rPr>
                <w:rFonts w:ascii="Calibri" w:hAnsi="Calibri" w:cs="Calibri"/>
                <w:sz w:val="18"/>
                <w:szCs w:val="18"/>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20BE6C" w14:textId="4DFB8FAE"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F17B" w14:textId="66B8BEE3"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DB0AA" w14:textId="42349EA8"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F1DFC" w14:textId="52E9B7E8"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2C9AC2AE"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ABEFE3"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ECFCD" w14:textId="3D67752C" w:rsidR="00736524" w:rsidRPr="008D1FD3" w:rsidRDefault="00736524" w:rsidP="00736524">
            <w:pPr>
              <w:rPr>
                <w:rFonts w:ascii="Calibri" w:hAnsi="Calibri" w:cs="Calibri"/>
              </w:rPr>
            </w:pPr>
            <w:r w:rsidRPr="008D1FD3">
              <w:rPr>
                <w:rFonts w:ascii="Calibri" w:hAnsi="Calibri" w:cs="Calibri"/>
                <w:color w:val="000000"/>
                <w:sz w:val="15"/>
                <w:szCs w:val="15"/>
              </w:rPr>
              <w:t>397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6BA86" w14:textId="371CD4A2"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E725B" w14:textId="360B9AA5"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75F86E" w14:textId="6F1B363A"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878F6" w14:textId="43A8AE26"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56FE0" w14:textId="29A773EC" w:rsidR="00736524" w:rsidRPr="008D1FD3" w:rsidRDefault="00736524" w:rsidP="00736524">
            <w:pPr>
              <w:rPr>
                <w:rFonts w:ascii="Calibri" w:hAnsi="Calibri" w:cs="Calibri"/>
              </w:rPr>
            </w:pPr>
            <w:r w:rsidRPr="008D1FD3">
              <w:rPr>
                <w:rFonts w:ascii="Calibri" w:hAnsi="Calibri" w:cs="Calibri"/>
                <w:color w:val="000000"/>
                <w:sz w:val="15"/>
                <w:szCs w:val="15"/>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1BD9D" w14:textId="42FDB86C"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416B0" w14:textId="763EA4BA"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731F0" w14:textId="7A385D81" w:rsidR="00736524" w:rsidRPr="008D1FD3" w:rsidRDefault="00736524" w:rsidP="00736524">
            <w:pPr>
              <w:rPr>
                <w:rFonts w:ascii="Calibri" w:hAnsi="Calibri" w:cs="Calibri"/>
              </w:rPr>
            </w:pPr>
            <w:r w:rsidRPr="008D1FD3">
              <w:rPr>
                <w:rFonts w:ascii="Calibri" w:hAnsi="Calibri" w:cs="Calibri"/>
                <w:color w:val="000000"/>
                <w:sz w:val="15"/>
                <w:szCs w:val="15"/>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3690E" w14:textId="37287194" w:rsidR="00736524" w:rsidRPr="008D1FD3" w:rsidRDefault="00736524" w:rsidP="00736524">
            <w:pPr>
              <w:rPr>
                <w:rFonts w:ascii="Calibri" w:hAnsi="Calibri" w:cs="Calibri"/>
              </w:rPr>
            </w:pPr>
            <w:r w:rsidRPr="008D1FD3">
              <w:rPr>
                <w:rFonts w:ascii="Calibri" w:hAnsi="Calibri" w:cs="Calibri"/>
                <w:color w:val="000000"/>
                <w:sz w:val="15"/>
                <w:szCs w:val="15"/>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1FFA6" w14:textId="20F6086D"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71AC" w14:textId="42B2844E"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300C2129"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B55F7"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8DCCE2" w14:textId="3CFD772F" w:rsidR="00736524" w:rsidRPr="008D1FD3" w:rsidRDefault="00736524" w:rsidP="00736524">
            <w:pPr>
              <w:rPr>
                <w:rFonts w:ascii="Calibri" w:hAnsi="Calibri" w:cs="Calibri"/>
              </w:rPr>
            </w:pPr>
            <w:r w:rsidRPr="008D1FD3">
              <w:rPr>
                <w:rFonts w:ascii="Calibri" w:hAnsi="Calibri" w:cs="Calibri"/>
                <w:color w:val="000000"/>
                <w:sz w:val="15"/>
                <w:szCs w:val="15"/>
              </w:rPr>
              <w:t>3188</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9C002" w14:textId="31DD08A8"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7F8A0" w14:textId="67397681"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9DB2E" w14:textId="432F55CA"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A515E" w14:textId="7D9D785E"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0854D" w14:textId="61797AFF" w:rsidR="00736524" w:rsidRPr="008D1FD3" w:rsidRDefault="00736524" w:rsidP="00736524">
            <w:pPr>
              <w:rPr>
                <w:rFonts w:ascii="Calibri" w:hAnsi="Calibri" w:cs="Calibri"/>
              </w:rPr>
            </w:pPr>
            <w:r w:rsidRPr="008D1FD3">
              <w:rPr>
                <w:rFonts w:ascii="Calibri" w:hAnsi="Calibri" w:cs="Calibri"/>
                <w:color w:val="000000"/>
                <w:sz w:val="15"/>
                <w:szCs w:val="15"/>
              </w:rPr>
              <w:t>311.7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6A201" w14:textId="53051FDF"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1E1B2"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C41B4" w14:textId="74FEB9B2" w:rsidR="00736524" w:rsidRPr="008D1FD3" w:rsidRDefault="00736524" w:rsidP="00736524">
            <w:pPr>
              <w:rPr>
                <w:rFonts w:ascii="Calibri" w:hAnsi="Calibri" w:cs="Calibri"/>
              </w:rPr>
            </w:pPr>
            <w:r w:rsidRPr="008D1FD3">
              <w:rPr>
                <w:rFonts w:ascii="Calibri" w:hAnsi="Calibri" w:cs="Calibri"/>
                <w:color w:val="000000"/>
                <w:sz w:val="15"/>
                <w:szCs w:val="15"/>
              </w:rPr>
              <w:t>3.7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180A4" w14:textId="4BA00B65"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0DCC8" w14:textId="5AC8D313"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2D041" w14:textId="3FC5BCC7"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407FF2E3"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0E9AD" w14:textId="77777777" w:rsidR="00736524" w:rsidRPr="008D1FD3" w:rsidRDefault="00736524" w:rsidP="00736524">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16C24" w14:textId="2110030F"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E4FD6" w14:textId="313322A5"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8568" w14:textId="473F8D3B"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FB741" w14:textId="380C9ED0"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1599" w14:textId="33CE497A"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77862" w14:textId="00A18BBB" w:rsidR="00736524" w:rsidRPr="008D1FD3" w:rsidRDefault="00736524" w:rsidP="00736524">
            <w:pPr>
              <w:rPr>
                <w:rFonts w:ascii="Calibri" w:hAnsi="Calibri" w:cs="Calibri"/>
              </w:rPr>
            </w:pPr>
            <w:r w:rsidRPr="008D1FD3">
              <w:rPr>
                <w:rFonts w:ascii="Calibri" w:hAnsi="Calibri" w:cs="Calibri"/>
                <w:color w:val="000000"/>
                <w:sz w:val="15"/>
                <w:szCs w:val="15"/>
              </w:rPr>
              <w:t>18.6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20D5D" w14:textId="7BDE654C"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6062"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960E7" w14:textId="5E166AD3" w:rsidR="00736524" w:rsidRPr="008D1FD3" w:rsidRDefault="00736524" w:rsidP="00736524">
            <w:pPr>
              <w:rPr>
                <w:rFonts w:ascii="Calibri" w:hAnsi="Calibri" w:cs="Calibri"/>
              </w:rPr>
            </w:pPr>
            <w:r w:rsidRPr="008D1FD3">
              <w:rPr>
                <w:rFonts w:ascii="Calibri" w:hAnsi="Calibri" w:cs="Calibri"/>
                <w:color w:val="000000"/>
                <w:sz w:val="15"/>
                <w:szCs w:val="15"/>
              </w:rPr>
              <w:t>3.9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A73477" w14:textId="170F18A5"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49C11" w14:textId="2F7D9423"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3DBB1" w14:textId="77777777" w:rsidR="00736524" w:rsidRPr="008D1FD3" w:rsidRDefault="00736524" w:rsidP="00736524">
            <w:pPr>
              <w:rPr>
                <w:rFonts w:ascii="Calibri" w:hAnsi="Calibri" w:cs="Calibri"/>
                <w:sz w:val="18"/>
                <w:szCs w:val="18"/>
              </w:rPr>
            </w:pPr>
          </w:p>
        </w:tc>
      </w:tr>
      <w:tr w:rsidR="00736524" w:rsidRPr="008D1FD3" w14:paraId="760DCB04"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5CEC0" w14:textId="77777777" w:rsidR="00736524" w:rsidRPr="008D1FD3" w:rsidRDefault="00736524" w:rsidP="00736524">
            <w:pPr>
              <w:rPr>
                <w:rFonts w:ascii="Calibri" w:hAnsi="Calibri" w:cs="Calibri"/>
              </w:rPr>
            </w:pPr>
            <w:r w:rsidRPr="008D1FD3">
              <w:rPr>
                <w:rFonts w:ascii="Calibri" w:hAnsi="Calibri" w:cs="Calibri"/>
                <w:color w:val="000000"/>
                <w:sz w:val="15"/>
                <w:szCs w:val="15"/>
              </w:rPr>
              <w:lastRenderedPageBreak/>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95EE3" w14:textId="09844365"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29FAB6" w14:textId="31605B00"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4068F" w14:textId="2365D778"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C921C" w14:textId="6AFBF6E0"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E272C" w14:textId="7122E83D"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18526" w14:textId="68AD5177" w:rsidR="00736524" w:rsidRPr="008D1FD3" w:rsidRDefault="00736524" w:rsidP="00736524">
            <w:pPr>
              <w:rPr>
                <w:rFonts w:ascii="Calibri" w:hAnsi="Calibri" w:cs="Calibri"/>
              </w:rPr>
            </w:pPr>
            <w:r w:rsidRPr="008D1FD3">
              <w:rPr>
                <w:rFonts w:ascii="Calibri" w:hAnsi="Calibri" w:cs="Calibri"/>
                <w:color w:val="000000"/>
                <w:sz w:val="15"/>
                <w:szCs w:val="15"/>
              </w:rPr>
              <w:t>1.0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C532" w14:textId="198633E4"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2C017"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023A6" w14:textId="1DC1745C" w:rsidR="00736524" w:rsidRPr="008D1FD3" w:rsidRDefault="00736524" w:rsidP="00736524">
            <w:pPr>
              <w:rPr>
                <w:rFonts w:ascii="Calibri" w:hAnsi="Calibri" w:cs="Calibri"/>
              </w:rPr>
            </w:pPr>
            <w:r w:rsidRPr="008D1FD3">
              <w:rPr>
                <w:rFonts w:ascii="Calibri" w:hAnsi="Calibri" w:cs="Calibri"/>
                <w:color w:val="000000"/>
                <w:sz w:val="15"/>
                <w:szCs w:val="15"/>
              </w:rPr>
              <w:t>22.89</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4635C" w14:textId="20C9662E" w:rsidR="00736524" w:rsidRPr="008D1FD3" w:rsidRDefault="00736524" w:rsidP="00736524">
            <w:pPr>
              <w:rPr>
                <w:rFonts w:ascii="Calibri" w:hAnsi="Calibri" w:cs="Calibri"/>
              </w:rPr>
            </w:pPr>
            <w:r w:rsidRPr="008D1FD3">
              <w:rPr>
                <w:rFonts w:ascii="Calibri" w:hAnsi="Calibri" w:cs="Calibri"/>
                <w:color w:val="000000"/>
                <w:sz w:val="15"/>
                <w:szCs w:val="15"/>
              </w:rPr>
              <w:t>4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481E8" w14:textId="673BF70A"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8980C" w14:textId="3153A595"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5A6B7353"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23D4F" w14:textId="77777777" w:rsidR="00736524" w:rsidRPr="008D1FD3" w:rsidRDefault="00736524" w:rsidP="00736524">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6C60F" w14:textId="42C97F70"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C8F66E" w14:textId="4E30A5FE"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B0A6" w14:textId="73858242"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FD693" w14:textId="18353D0D"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7B26D" w14:textId="7042394A"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4BE2A" w14:textId="1403A88A" w:rsidR="00736524" w:rsidRPr="008D1FD3" w:rsidRDefault="00736524" w:rsidP="00736524">
            <w:pPr>
              <w:rPr>
                <w:rFonts w:ascii="Calibri" w:hAnsi="Calibri" w:cs="Calibri"/>
              </w:rPr>
            </w:pPr>
            <w:r w:rsidRPr="008D1FD3">
              <w:rPr>
                <w:rFonts w:ascii="Calibri" w:hAnsi="Calibri" w:cs="Calibri"/>
                <w:color w:val="000000"/>
                <w:sz w:val="15"/>
                <w:szCs w:val="15"/>
              </w:rPr>
              <w:t>2.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01E6F" w14:textId="2E8860B7"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659C" w14:textId="40F3074D"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2F0FB" w14:textId="3356EE86" w:rsidR="00736524" w:rsidRPr="008D1FD3" w:rsidRDefault="00736524" w:rsidP="00736524">
            <w:pPr>
              <w:rPr>
                <w:rFonts w:ascii="Calibri" w:hAnsi="Calibri" w:cs="Calibri"/>
              </w:rPr>
            </w:pPr>
            <w:r w:rsidRPr="008D1FD3">
              <w:rPr>
                <w:rFonts w:ascii="Calibri" w:hAnsi="Calibri" w:cs="Calibri"/>
                <w:color w:val="000000"/>
                <w:sz w:val="15"/>
                <w:szCs w:val="15"/>
              </w:rPr>
              <w:t>2.17</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3A8D1" w14:textId="66654AE0" w:rsidR="00736524" w:rsidRPr="008D1FD3" w:rsidRDefault="00736524" w:rsidP="00736524">
            <w:pPr>
              <w:rPr>
                <w:rFonts w:ascii="Calibri" w:hAnsi="Calibri" w:cs="Calibri"/>
              </w:rPr>
            </w:pPr>
            <w:r w:rsidRPr="008D1FD3">
              <w:rPr>
                <w:rFonts w:ascii="Calibri" w:hAnsi="Calibri" w:cs="Calibri"/>
                <w:color w:val="000000"/>
                <w:sz w:val="15"/>
                <w:szCs w:val="15"/>
              </w:rPr>
              <w:t>11</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5FBF" w14:textId="47BFA64F"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60C1B" w14:textId="77777777" w:rsidR="00736524" w:rsidRPr="008D1FD3" w:rsidRDefault="00736524" w:rsidP="00736524">
            <w:pPr>
              <w:rPr>
                <w:rFonts w:ascii="Calibri" w:hAnsi="Calibri" w:cs="Calibri"/>
                <w:sz w:val="18"/>
                <w:szCs w:val="18"/>
              </w:rPr>
            </w:pPr>
          </w:p>
        </w:tc>
      </w:tr>
      <w:tr w:rsidR="00736524" w:rsidRPr="008D1FD3" w14:paraId="289A2A88"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41962"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EA376" w14:textId="49916DB1"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1BE0F" w14:textId="4763E7ED"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1745" w14:textId="52E4E157"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9965" w14:textId="3A98C09F"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B7DAC" w14:textId="6EA017F6"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1225A" w14:textId="18FA47F2" w:rsidR="00736524" w:rsidRPr="008D1FD3" w:rsidRDefault="00736524" w:rsidP="00736524">
            <w:pPr>
              <w:rPr>
                <w:rFonts w:ascii="Calibri" w:hAnsi="Calibri" w:cs="Calibri"/>
              </w:rPr>
            </w:pPr>
            <w:r w:rsidRPr="008D1FD3">
              <w:rPr>
                <w:rFonts w:ascii="Calibri" w:hAnsi="Calibri" w:cs="Calibri"/>
                <w:color w:val="000000"/>
                <w:sz w:val="15"/>
                <w:szCs w:val="15"/>
              </w:rPr>
              <w:t>1.48</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F9BA1" w14:textId="1B5FB4CE"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24D87" w14:textId="41A80E37"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34E5F2" w14:textId="22FBF4CF" w:rsidR="00736524" w:rsidRPr="008D1FD3" w:rsidRDefault="00736524" w:rsidP="00736524">
            <w:pPr>
              <w:rPr>
                <w:rFonts w:ascii="Calibri" w:hAnsi="Calibri" w:cs="Calibri"/>
              </w:rPr>
            </w:pPr>
            <w:r w:rsidRPr="008D1FD3">
              <w:rPr>
                <w:rFonts w:ascii="Calibri" w:hAnsi="Calibri" w:cs="Calibri"/>
                <w:color w:val="000000"/>
                <w:sz w:val="15"/>
                <w:szCs w:val="15"/>
              </w:rPr>
              <w:t>23.78</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64DB4" w14:textId="02FAF4B9" w:rsidR="00736524" w:rsidRPr="008D1FD3" w:rsidRDefault="00736524" w:rsidP="00736524">
            <w:pPr>
              <w:rPr>
                <w:rFonts w:ascii="Calibri" w:hAnsi="Calibri" w:cs="Calibri"/>
              </w:rPr>
            </w:pPr>
            <w:r w:rsidRPr="008D1FD3">
              <w:rPr>
                <w:rFonts w:ascii="Calibri" w:hAnsi="Calibri" w:cs="Calibri"/>
                <w:color w:val="000000"/>
                <w:sz w:val="15"/>
                <w:szCs w:val="15"/>
              </w:rPr>
              <w:t>2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BFD599" w14:textId="23C68756" w:rsidR="00736524" w:rsidRPr="008D1FD3" w:rsidRDefault="00736524" w:rsidP="00736524">
            <w:pPr>
              <w:rPr>
                <w:rFonts w:ascii="Calibri" w:hAnsi="Calibri" w:cs="Calibri"/>
              </w:rPr>
            </w:pPr>
            <w:r w:rsidRPr="008D1FD3">
              <w:rPr>
                <w:rFonts w:ascii="Calibri" w:hAnsi="Calibri" w:cs="Calibri"/>
                <w:color w:val="000000"/>
                <w:sz w:val="15"/>
                <w:szCs w:val="15"/>
              </w:rPr>
              <w:t>7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214F0" w14:textId="2187DE6A"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74DD1317" w14:textId="77777777" w:rsidTr="00736524">
        <w:trPr>
          <w:trHeight w:val="180"/>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E7A40" w14:textId="77777777" w:rsidR="00736524" w:rsidRPr="008D1FD3" w:rsidRDefault="00736524" w:rsidP="00736524">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4B0BB" w14:textId="79A1A90F"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CDAB6" w14:textId="2075122E"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F5DCC" w14:textId="350DD98C"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E213E" w14:textId="40D08E4C"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E21F6" w14:textId="5CCE9A95"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9BD6B" w14:textId="7E75DD65" w:rsidR="00736524" w:rsidRPr="008D1FD3" w:rsidRDefault="00736524" w:rsidP="00736524">
            <w:pPr>
              <w:rPr>
                <w:rFonts w:ascii="Calibri" w:hAnsi="Calibri" w:cs="Calibri"/>
              </w:rPr>
            </w:pPr>
            <w:r w:rsidRPr="008D1FD3">
              <w:rPr>
                <w:rFonts w:ascii="Calibri" w:hAnsi="Calibri" w:cs="Calibri"/>
                <w:color w:val="000000"/>
                <w:sz w:val="15"/>
                <w:szCs w:val="15"/>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4B706" w14:textId="54B96FD5"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0C1D" w14:textId="5DE28559"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9171" w14:textId="094E7248" w:rsidR="00736524" w:rsidRPr="008D1FD3" w:rsidRDefault="00736524" w:rsidP="00736524">
            <w:pPr>
              <w:rPr>
                <w:rFonts w:ascii="Calibri" w:hAnsi="Calibri" w:cs="Calibri"/>
              </w:rPr>
            </w:pPr>
            <w:r w:rsidRPr="008D1FD3">
              <w:rPr>
                <w:rFonts w:ascii="Calibri" w:hAnsi="Calibri" w:cs="Calibri"/>
                <w:color w:val="000000"/>
                <w:sz w:val="15"/>
                <w:szCs w:val="15"/>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FA53F" w14:textId="38C30395"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32BD7" w14:textId="73D9B3D8"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65BBA8" w14:textId="77777777" w:rsidR="00736524" w:rsidRPr="008D1FD3" w:rsidRDefault="00736524" w:rsidP="00736524">
            <w:pPr>
              <w:rPr>
                <w:rFonts w:ascii="Calibri" w:hAnsi="Calibri" w:cs="Calibri"/>
                <w:sz w:val="18"/>
                <w:szCs w:val="18"/>
              </w:rPr>
            </w:pPr>
          </w:p>
        </w:tc>
      </w:tr>
      <w:tr w:rsidR="00736524" w:rsidRPr="008D1FD3" w14:paraId="3E491ECB"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24B3F"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D8D54" w14:textId="726DEC05"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37008" w14:textId="0AD4EE90"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DDCAB" w14:textId="5715DD23"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D745F7" w14:textId="0781574C"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A3F744" w14:textId="5028517E"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199B6" w14:textId="4EC2169E" w:rsidR="00736524" w:rsidRPr="008D1FD3" w:rsidRDefault="00736524" w:rsidP="00736524">
            <w:pPr>
              <w:rPr>
                <w:rFonts w:ascii="Calibri" w:hAnsi="Calibri" w:cs="Calibri"/>
              </w:rPr>
            </w:pPr>
            <w:r w:rsidRPr="008D1FD3">
              <w:rPr>
                <w:rFonts w:ascii="Calibri" w:hAnsi="Calibri" w:cs="Calibri"/>
                <w:color w:val="000000"/>
                <w:sz w:val="15"/>
                <w:szCs w:val="15"/>
              </w:rPr>
              <w:t>127.92</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2A2D2" w14:textId="71871E7B"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D4BF9" w14:textId="67A940A7"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868B3" w14:textId="338FFB7F" w:rsidR="00736524" w:rsidRPr="008D1FD3" w:rsidRDefault="00736524" w:rsidP="00736524">
            <w:pPr>
              <w:rPr>
                <w:rFonts w:ascii="Calibri" w:hAnsi="Calibri" w:cs="Calibri"/>
              </w:rPr>
            </w:pPr>
            <w:r w:rsidRPr="008D1FD3">
              <w:rPr>
                <w:rFonts w:ascii="Calibri" w:hAnsi="Calibri" w:cs="Calibri"/>
                <w:color w:val="000000"/>
                <w:sz w:val="15"/>
                <w:szCs w:val="15"/>
              </w:rPr>
              <w:t>7.6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55B51" w14:textId="3E431B99" w:rsidR="00736524" w:rsidRPr="008D1FD3" w:rsidRDefault="00736524" w:rsidP="00736524">
            <w:pPr>
              <w:rPr>
                <w:rFonts w:ascii="Calibri" w:hAnsi="Calibri" w:cs="Calibri"/>
              </w:rPr>
            </w:pPr>
            <w:r w:rsidRPr="008D1FD3">
              <w:rPr>
                <w:rFonts w:ascii="Calibri" w:hAnsi="Calibri" w:cs="Calibri"/>
                <w:color w:val="000000"/>
                <w:sz w:val="15"/>
                <w:szCs w:val="15"/>
              </w:rPr>
              <w:t>1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D066B" w14:textId="56C75B9E"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2876" w14:textId="1828FEB3"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4DAF7A80"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F291E" w14:textId="77777777" w:rsidR="00736524" w:rsidRPr="008D1FD3" w:rsidRDefault="00736524" w:rsidP="00736524">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90F6F" w14:textId="142681C3"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1DD41" w14:textId="32CDE356"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1EED7" w14:textId="072E95DF"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47AFC" w14:textId="08A5D088"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CED6F5" w14:textId="42A39284"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64CB" w14:textId="527C4CE6" w:rsidR="00736524" w:rsidRPr="008D1FD3" w:rsidRDefault="00736524" w:rsidP="00736524">
            <w:pPr>
              <w:rPr>
                <w:rFonts w:ascii="Calibri" w:hAnsi="Calibri" w:cs="Calibri"/>
              </w:rPr>
            </w:pPr>
            <w:r w:rsidRPr="008D1FD3">
              <w:rPr>
                <w:rFonts w:ascii="Calibri" w:hAnsi="Calibri" w:cs="Calibri"/>
                <w:color w:val="000000"/>
                <w:sz w:val="15"/>
                <w:szCs w:val="15"/>
              </w:rPr>
              <w:t>28.66</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CC03F" w14:textId="3D95C6E6"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81E81"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73119" w14:textId="26E570B7" w:rsidR="00736524" w:rsidRPr="008D1FD3" w:rsidRDefault="00736524" w:rsidP="00736524">
            <w:pPr>
              <w:rPr>
                <w:rFonts w:ascii="Calibri" w:hAnsi="Calibri" w:cs="Calibri"/>
              </w:rPr>
            </w:pPr>
            <w:r w:rsidRPr="008D1FD3">
              <w:rPr>
                <w:rFonts w:ascii="Calibri" w:hAnsi="Calibri" w:cs="Calibri"/>
                <w:color w:val="000000"/>
                <w:sz w:val="15"/>
                <w:szCs w:val="15"/>
              </w:rPr>
              <w:t>3.38</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37E0C" w14:textId="6B72F8D4" w:rsidR="00736524" w:rsidRPr="008D1FD3" w:rsidRDefault="00736524" w:rsidP="00736524">
            <w:pPr>
              <w:rPr>
                <w:rFonts w:ascii="Calibri" w:hAnsi="Calibri" w:cs="Calibri"/>
              </w:rPr>
            </w:pPr>
            <w:r w:rsidRPr="008D1FD3">
              <w:rPr>
                <w:rFonts w:ascii="Calibri" w:hAnsi="Calibri" w:cs="Calibri"/>
                <w:color w:val="000000"/>
                <w:sz w:val="15"/>
                <w:szCs w:val="15"/>
              </w:rPr>
              <w:t>40</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D776C3" w14:textId="63CB97EB" w:rsidR="00736524" w:rsidRPr="008D1FD3" w:rsidRDefault="00736524" w:rsidP="00736524">
            <w:pPr>
              <w:rPr>
                <w:rFonts w:ascii="Calibri" w:hAnsi="Calibri" w:cs="Calibri"/>
              </w:rPr>
            </w:pPr>
            <w:r w:rsidRPr="008D1FD3">
              <w:rPr>
                <w:rFonts w:ascii="Calibri" w:hAnsi="Calibri" w:cs="Calibri"/>
                <w:color w:val="000000"/>
                <w:sz w:val="15"/>
                <w:szCs w:val="15"/>
              </w:rPr>
              <w:t>4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3FFF8" w14:textId="77777777" w:rsidR="00736524" w:rsidRPr="008D1FD3" w:rsidRDefault="00736524" w:rsidP="00736524">
            <w:pPr>
              <w:rPr>
                <w:rFonts w:ascii="Calibri" w:hAnsi="Calibri" w:cs="Calibri"/>
                <w:sz w:val="18"/>
                <w:szCs w:val="18"/>
              </w:rPr>
            </w:pPr>
          </w:p>
        </w:tc>
      </w:tr>
      <w:tr w:rsidR="00736524" w:rsidRPr="008D1FD3" w14:paraId="446B9FFD"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B5D2F" w14:textId="77777777" w:rsidR="00736524" w:rsidRPr="008D1FD3" w:rsidRDefault="00736524" w:rsidP="00736524">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2C85D" w14:textId="74F790A7"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6E07" w14:textId="245C8B2F"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2DF02" w14:textId="7559A9EA"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208BF" w14:textId="0A8F238B"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669FF" w14:textId="03E8D08A"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D109C" w14:textId="0DDAA149"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31AA0" w14:textId="60F3209B"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11974" w14:textId="4FB846D4"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A7339" w14:textId="79CC015A"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C323C0" w14:textId="6022D2A9"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F78FC" w14:textId="03E5C93C"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11551" w14:textId="583EF3E2"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6F3E114B"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58566"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87C0" w14:textId="7A639281" w:rsidR="00736524" w:rsidRPr="008D1FD3" w:rsidRDefault="00736524" w:rsidP="00736524">
            <w:pPr>
              <w:rPr>
                <w:rFonts w:ascii="Calibri" w:hAnsi="Calibri" w:cs="Calibri"/>
              </w:rPr>
            </w:pPr>
            <w:r w:rsidRPr="008D1FD3">
              <w:rPr>
                <w:rFonts w:ascii="Calibri" w:hAnsi="Calibri" w:cs="Calibri"/>
                <w:color w:val="000000"/>
                <w:sz w:val="15"/>
                <w:szCs w:val="15"/>
              </w:rPr>
              <w:t>211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3A798" w14:textId="49DA29A5"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139B4" w14:textId="2D2FD97B"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F6CCF" w14:textId="4A73C336"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E0070" w14:textId="76B9DDE8"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3AE36" w14:textId="6275E4BA" w:rsidR="00736524" w:rsidRPr="008D1FD3" w:rsidRDefault="00736524" w:rsidP="00736524">
            <w:pPr>
              <w:rPr>
                <w:rFonts w:ascii="Calibri" w:hAnsi="Calibri" w:cs="Calibri"/>
              </w:rPr>
            </w:pPr>
            <w:r w:rsidRPr="008D1FD3">
              <w:rPr>
                <w:rFonts w:ascii="Calibri" w:hAnsi="Calibri" w:cs="Calibri"/>
                <w:color w:val="000000"/>
                <w:sz w:val="15"/>
                <w:szCs w:val="15"/>
              </w:rPr>
              <w:t>4.52</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F528A" w14:textId="7810E903"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E5AF6"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47F9C" w14:textId="0547B335" w:rsidR="00736524" w:rsidRPr="008D1FD3" w:rsidRDefault="00736524" w:rsidP="00736524">
            <w:pPr>
              <w:rPr>
                <w:rFonts w:ascii="Calibri" w:hAnsi="Calibri" w:cs="Calibri"/>
              </w:rPr>
            </w:pPr>
            <w:r w:rsidRPr="008D1FD3">
              <w:rPr>
                <w:rFonts w:ascii="Calibri" w:hAnsi="Calibri" w:cs="Calibri"/>
                <w:color w:val="000000"/>
                <w:sz w:val="15"/>
                <w:szCs w:val="15"/>
              </w:rPr>
              <w:t>1.8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06141" w14:textId="248F89CE" w:rsidR="00736524" w:rsidRPr="008D1FD3" w:rsidRDefault="00736524" w:rsidP="00736524">
            <w:pPr>
              <w:rPr>
                <w:rFonts w:ascii="Calibri" w:hAnsi="Calibri" w:cs="Calibri"/>
              </w:rPr>
            </w:pPr>
            <w:r w:rsidRPr="008D1FD3">
              <w:rPr>
                <w:rFonts w:ascii="Calibri" w:hAnsi="Calibri" w:cs="Calibri"/>
                <w:color w:val="000000"/>
                <w:sz w:val="15"/>
                <w:szCs w:val="15"/>
              </w:rPr>
              <w:t>20</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FF5CD" w14:textId="5778B253"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55E43" w14:textId="4E8824DD"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0EE6B65A"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A6C19"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81CCAD" w14:textId="5526D822"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601A2" w14:textId="4B9C4A0D"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97632" w14:textId="170608CA"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84DE7" w14:textId="5DD32056"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8CEF" w14:textId="33007095"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86386" w14:textId="19F20FD5"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D616" w14:textId="6355FDEC"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7CBA1" w14:textId="62486B9F"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BBBDD2" w14:textId="64B70B4C"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6E156D" w14:textId="7CD2DFC4"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8E56A" w14:textId="5541FC5B"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60625" w14:textId="0D5659A3"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19A0E529"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4661" w14:textId="77777777" w:rsidR="00736524" w:rsidRPr="008D1FD3" w:rsidRDefault="00736524" w:rsidP="00736524">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ECD1C" w14:textId="19B9BAEA"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F64CA" w14:textId="2D291D04"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A8D5E" w14:textId="60CBFA45"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E563F" w14:textId="040D5215"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F758C" w14:textId="7D07E8F8"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D3A5A" w14:textId="04C06554" w:rsidR="00736524" w:rsidRPr="008D1FD3" w:rsidRDefault="00736524" w:rsidP="00736524">
            <w:pPr>
              <w:rPr>
                <w:rFonts w:ascii="Calibri" w:hAnsi="Calibri" w:cs="Calibri"/>
              </w:rPr>
            </w:pPr>
            <w:r w:rsidRPr="008D1FD3">
              <w:rPr>
                <w:rFonts w:ascii="Calibri" w:hAnsi="Calibri" w:cs="Calibri"/>
                <w:color w:val="000000"/>
                <w:sz w:val="15"/>
                <w:szCs w:val="15"/>
              </w:rPr>
              <w:t>1.06</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454E8" w14:textId="53D8DF74"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A0353" w14:textId="42015409"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6617" w14:textId="03DD8A3A" w:rsidR="00736524" w:rsidRPr="008D1FD3" w:rsidRDefault="00736524" w:rsidP="00736524">
            <w:pPr>
              <w:rPr>
                <w:rFonts w:ascii="Calibri" w:hAnsi="Calibri" w:cs="Calibri"/>
              </w:rPr>
            </w:pPr>
            <w:r w:rsidRPr="008D1FD3">
              <w:rPr>
                <w:rFonts w:ascii="Calibri" w:hAnsi="Calibri" w:cs="Calibri"/>
                <w:color w:val="000000"/>
                <w:sz w:val="15"/>
                <w:szCs w:val="15"/>
              </w:rPr>
              <w:t>16.9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F3927" w14:textId="2F1C1D4E" w:rsidR="00736524" w:rsidRPr="008D1FD3" w:rsidRDefault="00736524" w:rsidP="00736524">
            <w:pPr>
              <w:rPr>
                <w:rFonts w:ascii="Calibri" w:hAnsi="Calibri" w:cs="Calibri"/>
              </w:rPr>
            </w:pPr>
            <w:r w:rsidRPr="008D1FD3">
              <w:rPr>
                <w:rFonts w:ascii="Calibri" w:hAnsi="Calibri" w:cs="Calibri"/>
                <w:color w:val="000000"/>
                <w:sz w:val="15"/>
                <w:szCs w:val="15"/>
              </w:rPr>
              <w:t>1</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05ADE" w14:textId="774C0A28"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ADE5A" w14:textId="77777777" w:rsidR="00736524" w:rsidRPr="008D1FD3" w:rsidRDefault="00736524" w:rsidP="00736524">
            <w:pPr>
              <w:rPr>
                <w:rFonts w:ascii="Calibri" w:hAnsi="Calibri" w:cs="Calibri"/>
                <w:sz w:val="18"/>
                <w:szCs w:val="18"/>
              </w:rPr>
            </w:pPr>
          </w:p>
        </w:tc>
      </w:tr>
      <w:tr w:rsidR="00736524" w:rsidRPr="008D1FD3" w14:paraId="79B8FB4F"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40DCA"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1EB8F" w14:textId="0632658C"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867304" w14:textId="65997D66"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71E6B" w14:textId="00CE81DA"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DC88" w14:textId="0BE4F372"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70D9E" w14:textId="0EB03ED9"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259C9" w14:textId="1B163631" w:rsidR="00736524" w:rsidRPr="008D1FD3" w:rsidRDefault="00736524" w:rsidP="00736524">
            <w:pPr>
              <w:rPr>
                <w:rFonts w:ascii="Calibri" w:hAnsi="Calibri" w:cs="Calibri"/>
              </w:rPr>
            </w:pPr>
            <w:r w:rsidRPr="008D1FD3">
              <w:rPr>
                <w:rFonts w:ascii="Calibri" w:hAnsi="Calibri" w:cs="Calibri"/>
                <w:color w:val="000000"/>
                <w:sz w:val="15"/>
                <w:szCs w:val="15"/>
              </w:rPr>
              <w:t>2.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B80BD" w14:textId="5EBD410F"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68AEF"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CB61B" w14:textId="4A8E07A5" w:rsidR="00736524" w:rsidRPr="008D1FD3" w:rsidRDefault="00736524" w:rsidP="00736524">
            <w:pPr>
              <w:rPr>
                <w:rFonts w:ascii="Calibri" w:hAnsi="Calibri" w:cs="Calibri"/>
              </w:rPr>
            </w:pPr>
            <w:r w:rsidRPr="008D1FD3">
              <w:rPr>
                <w:rFonts w:ascii="Calibri" w:hAnsi="Calibri" w:cs="Calibri"/>
                <w:color w:val="000000"/>
                <w:sz w:val="15"/>
                <w:szCs w:val="15"/>
              </w:rPr>
              <w:t>1.4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32E5B" w14:textId="2B207B82" w:rsidR="00736524" w:rsidRPr="008D1FD3" w:rsidRDefault="00736524" w:rsidP="00736524">
            <w:pPr>
              <w:rPr>
                <w:rFonts w:ascii="Calibri" w:hAnsi="Calibri" w:cs="Calibri"/>
              </w:rPr>
            </w:pPr>
            <w:r w:rsidRPr="008D1FD3">
              <w:rPr>
                <w:rFonts w:ascii="Calibri" w:hAnsi="Calibri" w:cs="Calibri"/>
                <w:color w:val="000000"/>
                <w:sz w:val="15"/>
                <w:szCs w:val="15"/>
              </w:rPr>
              <w:t>40</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63F56" w14:textId="5CF88626"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89DC2" w14:textId="2A7B6819"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1DCEB99B"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DEBC0" w14:textId="77777777" w:rsidR="00736524" w:rsidRPr="008D1FD3" w:rsidRDefault="00736524" w:rsidP="00736524">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A0DE1" w14:textId="75B62C6E"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31E25" w14:textId="10EFB4E0"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84E21" w14:textId="6C2C0256"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5A15EA" w14:textId="31427DFF"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78840" w14:textId="184106B8"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2DBB7" w14:textId="7A40F7F5" w:rsidR="00736524" w:rsidRPr="008D1FD3" w:rsidRDefault="00736524" w:rsidP="00736524">
            <w:pPr>
              <w:rPr>
                <w:rFonts w:ascii="Calibri" w:hAnsi="Calibri" w:cs="Calibri"/>
              </w:rPr>
            </w:pPr>
            <w:r w:rsidRPr="008D1FD3">
              <w:rPr>
                <w:rFonts w:ascii="Calibri" w:hAnsi="Calibri" w:cs="Calibri"/>
                <w:color w:val="000000"/>
                <w:sz w:val="15"/>
                <w:szCs w:val="15"/>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3B480" w14:textId="1846BD0A"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0751B" w14:textId="59B06F62"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6825" w14:textId="0916EAEA" w:rsidR="00736524" w:rsidRPr="008D1FD3" w:rsidRDefault="00736524" w:rsidP="00736524">
            <w:pPr>
              <w:rPr>
                <w:rFonts w:ascii="Calibri" w:hAnsi="Calibri" w:cs="Calibri"/>
              </w:rPr>
            </w:pPr>
            <w:r w:rsidRPr="008D1FD3">
              <w:rPr>
                <w:rFonts w:ascii="Calibri" w:hAnsi="Calibri" w:cs="Calibri"/>
                <w:color w:val="000000"/>
                <w:sz w:val="15"/>
                <w:szCs w:val="15"/>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3D63" w14:textId="391A34A6"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8F905" w14:textId="0799AE50"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630E7" w14:textId="77777777" w:rsidR="00736524" w:rsidRPr="008D1FD3" w:rsidRDefault="00736524" w:rsidP="00736524">
            <w:pPr>
              <w:rPr>
                <w:rFonts w:ascii="Calibri" w:hAnsi="Calibri" w:cs="Calibri"/>
                <w:sz w:val="18"/>
                <w:szCs w:val="18"/>
              </w:rPr>
            </w:pPr>
          </w:p>
        </w:tc>
      </w:tr>
      <w:tr w:rsidR="00736524" w:rsidRPr="008D1FD3" w14:paraId="62A29B52"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31ED1"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1F18B" w14:textId="5B959699"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557C" w14:textId="0A863E83"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56C7" w14:textId="62E0F51F"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5FD3C" w14:textId="10BDBDF5"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0EB0D" w14:textId="113C85BC"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5F5C3" w14:textId="7C2929B8"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221D7" w14:textId="73DB459F"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371" w14:textId="4357C58B"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BA3D3" w14:textId="1DA4367E"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78C452" w14:textId="761D1A82"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06291" w14:textId="650C9FBE"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A23A47" w14:textId="65242B65"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3E09C18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2D775A" w14:textId="77777777" w:rsidR="00736524" w:rsidRPr="008D1FD3" w:rsidRDefault="00736524" w:rsidP="00736524">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87403" w14:textId="4FF7C9A3"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77965" w14:textId="2E46BB95"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8FD86" w14:textId="3E231719"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2AB62" w14:textId="430FE23B"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C72A" w14:textId="2AE43ED8"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2653C7" w14:textId="1DDCDBE5" w:rsidR="00736524" w:rsidRPr="008D1FD3" w:rsidRDefault="00736524" w:rsidP="00736524">
            <w:pPr>
              <w:rPr>
                <w:rFonts w:ascii="Calibri" w:hAnsi="Calibri" w:cs="Calibri"/>
              </w:rPr>
            </w:pPr>
            <w:r w:rsidRPr="008D1FD3">
              <w:rPr>
                <w:rFonts w:ascii="Calibri" w:hAnsi="Calibri" w:cs="Calibri"/>
                <w:color w:val="000000"/>
                <w:sz w:val="15"/>
                <w:szCs w:val="15"/>
              </w:rPr>
              <w:t>5.6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8B1A5" w14:textId="5F8463C5"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3AAD6"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D8772" w14:textId="5C532913" w:rsidR="00736524" w:rsidRPr="008D1FD3" w:rsidRDefault="00736524" w:rsidP="00736524">
            <w:pPr>
              <w:rPr>
                <w:rFonts w:ascii="Calibri" w:hAnsi="Calibri" w:cs="Calibri"/>
              </w:rPr>
            </w:pPr>
            <w:r w:rsidRPr="008D1FD3">
              <w:rPr>
                <w:rFonts w:ascii="Calibri" w:hAnsi="Calibri" w:cs="Calibri"/>
                <w:color w:val="000000"/>
                <w:sz w:val="15"/>
                <w:szCs w:val="15"/>
              </w:rPr>
              <w:t>1.6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1E0A1" w14:textId="3DD925B2" w:rsidR="00736524" w:rsidRPr="008D1FD3" w:rsidRDefault="00736524" w:rsidP="00736524">
            <w:pPr>
              <w:rPr>
                <w:rFonts w:ascii="Calibri" w:hAnsi="Calibri" w:cs="Calibri"/>
              </w:rPr>
            </w:pPr>
            <w:r w:rsidRPr="008D1FD3">
              <w:rPr>
                <w:rFonts w:ascii="Calibri" w:hAnsi="Calibri" w:cs="Calibri"/>
                <w:color w:val="000000"/>
                <w:sz w:val="15"/>
                <w:szCs w:val="15"/>
              </w:rPr>
              <w:t>2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434D84" w14:textId="5123620D" w:rsidR="00736524" w:rsidRPr="008D1FD3" w:rsidRDefault="00736524" w:rsidP="00736524">
            <w:pPr>
              <w:rPr>
                <w:rFonts w:ascii="Calibri" w:hAnsi="Calibri" w:cs="Calibri"/>
              </w:rPr>
            </w:pPr>
            <w:r w:rsidRPr="008D1FD3">
              <w:rPr>
                <w:rFonts w:ascii="Calibri" w:hAnsi="Calibri" w:cs="Calibri"/>
                <w:color w:val="000000"/>
                <w:sz w:val="15"/>
                <w:szCs w:val="15"/>
              </w:rPr>
              <w:t>4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1904E" w14:textId="77777777" w:rsidR="00736524" w:rsidRPr="008D1FD3" w:rsidRDefault="00736524" w:rsidP="00736524">
            <w:pPr>
              <w:rPr>
                <w:rFonts w:ascii="Calibri" w:hAnsi="Calibri" w:cs="Calibri"/>
                <w:sz w:val="18"/>
                <w:szCs w:val="18"/>
              </w:rPr>
            </w:pPr>
          </w:p>
        </w:tc>
      </w:tr>
      <w:tr w:rsidR="00736524" w:rsidRPr="008D1FD3" w14:paraId="00966F00"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20C92"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8FD2E" w14:textId="16539850"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593C4" w14:textId="4413C7CE"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2C009" w14:textId="7DB9964B"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0099" w14:textId="2E5294D7"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C9B391" w14:textId="698A409D"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A8E2E" w14:textId="119EA76E" w:rsidR="00736524" w:rsidRPr="008D1FD3" w:rsidRDefault="00736524" w:rsidP="00736524">
            <w:pPr>
              <w:rPr>
                <w:rFonts w:ascii="Calibri" w:hAnsi="Calibri" w:cs="Calibri"/>
              </w:rPr>
            </w:pPr>
            <w:r w:rsidRPr="008D1FD3">
              <w:rPr>
                <w:rFonts w:ascii="Calibri" w:hAnsi="Calibri" w:cs="Calibri"/>
                <w:color w:val="000000"/>
                <w:sz w:val="15"/>
                <w:szCs w:val="15"/>
              </w:rPr>
              <w:t>3.0</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D3FA5" w14:textId="5C3FAD52"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7AFA"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A117" w14:textId="33613074" w:rsidR="00736524" w:rsidRPr="008D1FD3" w:rsidRDefault="00736524" w:rsidP="00736524">
            <w:pPr>
              <w:rPr>
                <w:rFonts w:ascii="Calibri" w:hAnsi="Calibri" w:cs="Calibri"/>
              </w:rPr>
            </w:pPr>
            <w:r w:rsidRPr="008D1FD3">
              <w:rPr>
                <w:rFonts w:ascii="Calibri" w:hAnsi="Calibri" w:cs="Calibri"/>
                <w:color w:val="000000"/>
                <w:sz w:val="15"/>
                <w:szCs w:val="15"/>
              </w:rPr>
              <w:t>4.04</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9A1C8" w14:textId="5764283D" w:rsidR="00736524" w:rsidRPr="008D1FD3" w:rsidRDefault="00736524" w:rsidP="00736524">
            <w:pPr>
              <w:rPr>
                <w:rFonts w:ascii="Calibri" w:hAnsi="Calibri" w:cs="Calibri"/>
              </w:rPr>
            </w:pPr>
            <w:r w:rsidRPr="008D1FD3">
              <w:rPr>
                <w:rFonts w:ascii="Calibri" w:hAnsi="Calibri" w:cs="Calibri"/>
                <w:color w:val="000000"/>
                <w:sz w:val="15"/>
                <w:szCs w:val="15"/>
              </w:rPr>
              <w:t>2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058DC" w14:textId="1C59C624"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DDCA4" w14:textId="66002F76"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1A92CFF1"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D0A60" w14:textId="77777777" w:rsidR="00736524" w:rsidRPr="008D1FD3" w:rsidRDefault="00736524" w:rsidP="00736524">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3C145" w14:textId="488EF1AF"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A427B" w14:textId="12CD6541"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532AC" w14:textId="09C9D2E9"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EBB4" w14:textId="68E1CF7C"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03A53" w14:textId="244AE241"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A4524" w14:textId="2ED629AE"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B3863" w14:textId="386A52CB"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F24A6" w14:textId="5C0CD6F5"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DE9B7" w14:textId="45F61439"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C0398" w14:textId="22FB7417"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2D0A1" w14:textId="7EBF74DB"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ABEB4" w14:textId="30F90985"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48DFCF3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0E25"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6B60C1" w14:textId="56B0CD8B"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BB89C" w14:textId="0253B468"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6131B" w14:textId="15451255"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7FC3A" w14:textId="59D94297"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441C01" w14:textId="6DA03DDD"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3187" w14:textId="346CEC55" w:rsidR="00736524" w:rsidRPr="008D1FD3" w:rsidRDefault="00736524" w:rsidP="00736524">
            <w:pPr>
              <w:rPr>
                <w:rFonts w:ascii="Calibri" w:hAnsi="Calibri" w:cs="Calibri"/>
              </w:rPr>
            </w:pPr>
            <w:r w:rsidRPr="008D1FD3">
              <w:rPr>
                <w:rFonts w:ascii="Calibri" w:hAnsi="Calibri" w:cs="Calibri"/>
                <w:color w:val="000000"/>
                <w:sz w:val="15"/>
                <w:szCs w:val="15"/>
              </w:rPr>
              <w:t>1.5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AF61" w14:textId="670ED34C"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B803F0"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BF703" w14:textId="5AEE01B1" w:rsidR="00736524" w:rsidRPr="008D1FD3" w:rsidRDefault="00736524" w:rsidP="00736524">
            <w:pPr>
              <w:rPr>
                <w:rFonts w:ascii="Calibri" w:hAnsi="Calibri" w:cs="Calibri"/>
              </w:rPr>
            </w:pPr>
            <w:r w:rsidRPr="008D1FD3">
              <w:rPr>
                <w:rFonts w:ascii="Calibri" w:hAnsi="Calibri" w:cs="Calibri"/>
                <w:color w:val="000000"/>
                <w:sz w:val="15"/>
                <w:szCs w:val="15"/>
              </w:rPr>
              <w:t>40.16</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0C5A" w14:textId="2B66FDD0" w:rsidR="00736524" w:rsidRPr="008D1FD3" w:rsidRDefault="00736524" w:rsidP="00736524">
            <w:pPr>
              <w:rPr>
                <w:rFonts w:ascii="Calibri" w:hAnsi="Calibri" w:cs="Calibri"/>
              </w:rPr>
            </w:pPr>
            <w:r w:rsidRPr="008D1FD3">
              <w:rPr>
                <w:rFonts w:ascii="Calibri" w:hAnsi="Calibri" w:cs="Calibri"/>
                <w:color w:val="000000"/>
                <w:sz w:val="15"/>
                <w:szCs w:val="15"/>
              </w:rPr>
              <w:t>34</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69F81" w14:textId="5EEBA037"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1E44B" w14:textId="703ABB21"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7F1B8C9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D2CC6" w14:textId="77777777" w:rsidR="00736524" w:rsidRPr="008D1FD3" w:rsidRDefault="00736524" w:rsidP="00736524">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4B7FD1" w14:textId="18AE3231"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3779A" w14:textId="33C22133"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02065" w14:textId="107F9D08"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7872C" w14:textId="4E3C0AB4"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9A3F1" w14:textId="189EA786"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2F8E3" w14:textId="61A1A18C" w:rsidR="00736524" w:rsidRPr="008D1FD3" w:rsidRDefault="00736524" w:rsidP="00736524">
            <w:pPr>
              <w:rPr>
                <w:rFonts w:ascii="Calibri" w:hAnsi="Calibri" w:cs="Calibri"/>
              </w:rPr>
            </w:pPr>
            <w:r w:rsidRPr="008D1FD3">
              <w:rPr>
                <w:rFonts w:ascii="Calibri" w:hAnsi="Calibri" w:cs="Calibri"/>
                <w:color w:val="000000"/>
                <w:sz w:val="15"/>
                <w:szCs w:val="15"/>
              </w:rPr>
              <w:t>15.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32057" w14:textId="1A06AB2A"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C7774" w14:textId="0CE11CD6" w:rsidR="00736524" w:rsidRPr="008D1FD3" w:rsidRDefault="00736524" w:rsidP="00736524">
            <w:pPr>
              <w:rPr>
                <w:rFonts w:ascii="Calibri" w:hAnsi="Calibri" w:cs="Calibri"/>
                <w:sz w:val="18"/>
                <w:szCs w:val="18"/>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F92C8" w14:textId="557FBACB" w:rsidR="00736524" w:rsidRPr="008D1FD3" w:rsidRDefault="00736524" w:rsidP="00736524">
            <w:pPr>
              <w:rPr>
                <w:rFonts w:ascii="Calibri" w:hAnsi="Calibri" w:cs="Calibri"/>
              </w:rPr>
            </w:pPr>
            <w:r w:rsidRPr="008D1FD3">
              <w:rPr>
                <w:rFonts w:ascii="Calibri" w:hAnsi="Calibri" w:cs="Calibri"/>
                <w:color w:val="000000"/>
                <w:sz w:val="15"/>
                <w:szCs w:val="15"/>
              </w:rPr>
              <w:t>71.3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EBCDF" w14:textId="1D0A20C2" w:rsidR="00736524" w:rsidRPr="008D1FD3" w:rsidRDefault="00736524" w:rsidP="00736524">
            <w:pPr>
              <w:rPr>
                <w:rFonts w:ascii="Calibri" w:hAnsi="Calibri" w:cs="Calibri"/>
              </w:rPr>
            </w:pPr>
            <w:r w:rsidRPr="008D1FD3">
              <w:rPr>
                <w:rFonts w:ascii="Calibri" w:hAnsi="Calibri" w:cs="Calibri"/>
                <w:color w:val="000000"/>
                <w:sz w:val="15"/>
                <w:szCs w:val="15"/>
              </w:rPr>
              <w:t>2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0BC61" w14:textId="53AAADC0"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7E1BA" w14:textId="77777777" w:rsidR="00736524" w:rsidRPr="008D1FD3" w:rsidRDefault="00736524" w:rsidP="00736524">
            <w:pPr>
              <w:rPr>
                <w:rFonts w:ascii="Calibri" w:hAnsi="Calibri" w:cs="Calibri"/>
                <w:sz w:val="18"/>
                <w:szCs w:val="18"/>
              </w:rPr>
            </w:pPr>
          </w:p>
        </w:tc>
      </w:tr>
      <w:tr w:rsidR="00736524" w:rsidRPr="008D1FD3" w14:paraId="78D77D6D" w14:textId="77777777" w:rsidTr="00736524">
        <w:trPr>
          <w:trHeight w:val="180"/>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D4589"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17A1A" w14:textId="6EB65215"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60F6A" w14:textId="0969C507"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A126C" w14:textId="6D00B5E5"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1ACED" w14:textId="243D0400"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3C4F4" w14:textId="4E975491"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C213" w14:textId="347A1ABC"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D0914" w14:textId="4EC84A11"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20441" w14:textId="2AE3D9A6"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A1019" w14:textId="5B805B7E"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86ACC" w14:textId="2DED747C"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D42B" w14:textId="06FCA2EE"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9816F" w14:textId="06DC2B7E"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1525902E"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3B355" w14:textId="77777777" w:rsidR="00736524" w:rsidRPr="008D1FD3" w:rsidRDefault="00736524" w:rsidP="00736524">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3C416" w14:textId="2B2A5753"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F62B61" w14:textId="43F992B6"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AE23B" w14:textId="7CD9F9A0"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5E1E6" w14:textId="318F04D1"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8271E" w14:textId="00693B53"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19FC4" w14:textId="3539EC96" w:rsidR="00736524" w:rsidRPr="008D1FD3" w:rsidRDefault="00736524" w:rsidP="00736524">
            <w:pPr>
              <w:rPr>
                <w:rFonts w:ascii="Calibri" w:hAnsi="Calibri" w:cs="Calibri"/>
              </w:rPr>
            </w:pPr>
            <w:r w:rsidRPr="008D1FD3">
              <w:rPr>
                <w:rFonts w:ascii="Calibri" w:hAnsi="Calibri" w:cs="Calibri"/>
                <w:color w:val="000000"/>
                <w:sz w:val="15"/>
                <w:szCs w:val="15"/>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ACB09" w14:textId="5725FE29"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C183F" w14:textId="41F1E5DE"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B0C04" w14:textId="0D60486B" w:rsidR="00736524" w:rsidRPr="008D1FD3" w:rsidRDefault="00736524" w:rsidP="00736524">
            <w:pPr>
              <w:rPr>
                <w:rFonts w:ascii="Calibri" w:hAnsi="Calibri" w:cs="Calibri"/>
              </w:rPr>
            </w:pPr>
            <w:r w:rsidRPr="008D1FD3">
              <w:rPr>
                <w:rFonts w:ascii="Calibri" w:hAnsi="Calibri" w:cs="Calibri"/>
                <w:color w:val="000000"/>
                <w:sz w:val="15"/>
                <w:szCs w:val="15"/>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28DB34" w14:textId="081BA606"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6E4D5B" w14:textId="137D7BD0"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A7273" w14:textId="77777777" w:rsidR="00736524" w:rsidRPr="008D1FD3" w:rsidRDefault="00736524" w:rsidP="00736524">
            <w:pPr>
              <w:rPr>
                <w:rFonts w:ascii="Calibri" w:hAnsi="Calibri" w:cs="Calibri"/>
                <w:sz w:val="18"/>
                <w:szCs w:val="18"/>
              </w:rPr>
            </w:pPr>
          </w:p>
        </w:tc>
      </w:tr>
      <w:tr w:rsidR="00736524" w:rsidRPr="008D1FD3" w14:paraId="30DB9077"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8E57D"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28CFC4" w14:textId="3395257F"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7667E" w14:textId="65A134A2"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3FD3D" w14:textId="175F34B2"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6E49A" w14:textId="4389BF4C"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CC0D0" w14:textId="4588F46F"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DAF60" w14:textId="14A64AE6"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DB81C" w14:textId="3028D686"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CF9E5" w14:textId="76DE59FD"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B7300" w14:textId="6E10D33A"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7924D" w14:textId="6EDF1FBA"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0482DE" w14:textId="716980AC"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D51E4" w14:textId="279ADACC"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432A79FB"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1E9A3" w14:textId="77777777" w:rsidR="00736524" w:rsidRPr="008D1FD3" w:rsidRDefault="00736524" w:rsidP="00736524">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AD0C32" w14:textId="7D26C788"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9CF47" w14:textId="48D6A51B"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1ACF7" w14:textId="38207323"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52EDD" w14:textId="73D9D9ED"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3916E" w14:textId="61E12D19"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EE4D4" w14:textId="12BB51AD" w:rsidR="00736524" w:rsidRPr="008D1FD3" w:rsidRDefault="00736524" w:rsidP="00736524">
            <w:pPr>
              <w:rPr>
                <w:rFonts w:ascii="Calibri" w:hAnsi="Calibri" w:cs="Calibri"/>
              </w:rPr>
            </w:pPr>
            <w:r w:rsidRPr="008D1FD3">
              <w:rPr>
                <w:rFonts w:ascii="Calibri" w:hAnsi="Calibri" w:cs="Calibri"/>
                <w:color w:val="000000"/>
                <w:sz w:val="15"/>
                <w:szCs w:val="15"/>
              </w:rPr>
              <w:t>18.7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D77E0" w14:textId="232B560B"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CA491" w14:textId="509097FF" w:rsidR="00736524" w:rsidRPr="008D1FD3" w:rsidRDefault="00736524" w:rsidP="00736524">
            <w:pPr>
              <w:rPr>
                <w:rFonts w:ascii="Calibri" w:hAnsi="Calibri" w:cs="Calibri"/>
                <w:sz w:val="18"/>
                <w:szCs w:val="18"/>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2207F" w14:textId="3B63B51D" w:rsidR="00736524" w:rsidRPr="008D1FD3" w:rsidRDefault="00736524" w:rsidP="00736524">
            <w:pPr>
              <w:rPr>
                <w:rFonts w:ascii="Calibri" w:hAnsi="Calibri" w:cs="Calibri"/>
              </w:rPr>
            </w:pPr>
            <w:r w:rsidRPr="008D1FD3">
              <w:rPr>
                <w:rFonts w:ascii="Calibri" w:hAnsi="Calibri" w:cs="Calibri"/>
                <w:color w:val="000000"/>
                <w:sz w:val="15"/>
                <w:szCs w:val="15"/>
              </w:rPr>
              <w:t>8.66</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58F76" w14:textId="45578B11" w:rsidR="00736524" w:rsidRPr="008D1FD3" w:rsidRDefault="00736524" w:rsidP="00736524">
            <w:pPr>
              <w:rPr>
                <w:rFonts w:ascii="Calibri" w:hAnsi="Calibri" w:cs="Calibri"/>
              </w:rPr>
            </w:pPr>
            <w:r w:rsidRPr="008D1FD3">
              <w:rPr>
                <w:rFonts w:ascii="Calibri" w:hAnsi="Calibri" w:cs="Calibri"/>
                <w:color w:val="000000"/>
                <w:sz w:val="15"/>
                <w:szCs w:val="15"/>
              </w:rPr>
              <w:t>3</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D8E37" w14:textId="007823E4"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5A07C" w14:textId="77777777" w:rsidR="00736524" w:rsidRPr="008D1FD3" w:rsidRDefault="00736524" w:rsidP="00736524">
            <w:pPr>
              <w:rPr>
                <w:rFonts w:ascii="Calibri" w:hAnsi="Calibri" w:cs="Calibri"/>
                <w:sz w:val="18"/>
                <w:szCs w:val="18"/>
              </w:rPr>
            </w:pPr>
          </w:p>
        </w:tc>
      </w:tr>
      <w:tr w:rsidR="00736524" w:rsidRPr="008D1FD3" w14:paraId="7B0D3F0C"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67038"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BEC9C" w14:textId="19FC0884"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0F576" w14:textId="3B7E7778"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9312" w14:textId="679C3268"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80643" w14:textId="27B3A116"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50165" w14:textId="3E129B31"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35D59" w14:textId="0B7ECB46" w:rsidR="00736524" w:rsidRPr="008D1FD3" w:rsidRDefault="00736524" w:rsidP="00736524">
            <w:pPr>
              <w:rPr>
                <w:rFonts w:ascii="Calibri" w:hAnsi="Calibri" w:cs="Calibri"/>
              </w:rPr>
            </w:pPr>
            <w:r w:rsidRPr="008D1FD3">
              <w:rPr>
                <w:rFonts w:ascii="Calibri" w:hAnsi="Calibri" w:cs="Calibri"/>
                <w:color w:val="000000"/>
                <w:sz w:val="15"/>
                <w:szCs w:val="15"/>
              </w:rPr>
              <w:t>38.8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51217C" w14:textId="7E6FC330"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E5928"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F1578" w14:textId="344AA66A" w:rsidR="00736524" w:rsidRPr="008D1FD3" w:rsidRDefault="00736524" w:rsidP="00736524">
            <w:pPr>
              <w:rPr>
                <w:rFonts w:ascii="Calibri" w:hAnsi="Calibri" w:cs="Calibri"/>
              </w:rPr>
            </w:pPr>
            <w:r w:rsidRPr="008D1FD3">
              <w:rPr>
                <w:rFonts w:ascii="Calibri" w:hAnsi="Calibri" w:cs="Calibri"/>
                <w:color w:val="000000"/>
                <w:sz w:val="15"/>
                <w:szCs w:val="15"/>
              </w:rPr>
              <w:t>18.46</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77071" w14:textId="3DAB295C" w:rsidR="00736524" w:rsidRPr="008D1FD3" w:rsidRDefault="00736524" w:rsidP="00736524">
            <w:pPr>
              <w:rPr>
                <w:rFonts w:ascii="Calibri" w:hAnsi="Calibri" w:cs="Calibri"/>
              </w:rPr>
            </w:pPr>
            <w:r w:rsidRPr="008D1FD3">
              <w:rPr>
                <w:rFonts w:ascii="Calibri" w:hAnsi="Calibri" w:cs="Calibri"/>
                <w:color w:val="000000"/>
                <w:sz w:val="15"/>
                <w:szCs w:val="15"/>
              </w:rPr>
              <w:t>1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5C58" w14:textId="4476885A"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065C7" w14:textId="18EF33EF"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328442E8"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896F3" w14:textId="77777777" w:rsidR="00736524" w:rsidRPr="008D1FD3" w:rsidRDefault="00736524" w:rsidP="00736524">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3B396" w14:textId="6B3BDE52"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23A9" w14:textId="38093883"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1DDDA4" w14:textId="5B0F13AB"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CAEDA" w14:textId="7F6B1C15"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5CA59C" w14:textId="565EC05E"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9FEEF" w14:textId="7B51C3C6" w:rsidR="00736524" w:rsidRPr="008D1FD3" w:rsidRDefault="00736524" w:rsidP="00736524">
            <w:pPr>
              <w:rPr>
                <w:rFonts w:ascii="Calibri" w:hAnsi="Calibri" w:cs="Calibri"/>
              </w:rPr>
            </w:pPr>
            <w:r w:rsidRPr="008D1FD3">
              <w:rPr>
                <w:rFonts w:ascii="Calibri" w:hAnsi="Calibri" w:cs="Calibri"/>
                <w:color w:val="000000"/>
                <w:sz w:val="15"/>
                <w:szCs w:val="15"/>
              </w:rPr>
              <w:t>520.1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5BF37" w14:textId="78FF06A7"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550C9"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90483" w14:textId="5FF93068" w:rsidR="00736524" w:rsidRPr="008D1FD3" w:rsidRDefault="00736524" w:rsidP="00736524">
            <w:pPr>
              <w:rPr>
                <w:rFonts w:ascii="Calibri" w:hAnsi="Calibri" w:cs="Calibri"/>
              </w:rPr>
            </w:pPr>
            <w:r w:rsidRPr="008D1FD3">
              <w:rPr>
                <w:rFonts w:ascii="Calibri" w:hAnsi="Calibri" w:cs="Calibri"/>
                <w:color w:val="000000"/>
                <w:sz w:val="15"/>
                <w:szCs w:val="15"/>
              </w:rPr>
              <w:t>14.0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EF918" w14:textId="541D197D" w:rsidR="00736524" w:rsidRPr="008D1FD3" w:rsidRDefault="00736524" w:rsidP="00736524">
            <w:pPr>
              <w:rPr>
                <w:rFonts w:ascii="Calibri" w:hAnsi="Calibri" w:cs="Calibri"/>
              </w:rPr>
            </w:pPr>
            <w:r w:rsidRPr="008D1FD3">
              <w:rPr>
                <w:rFonts w:ascii="Calibri" w:hAnsi="Calibri" w:cs="Calibri"/>
                <w:color w:val="000000"/>
                <w:sz w:val="15"/>
                <w:szCs w:val="15"/>
              </w:rPr>
              <w:t>3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6EFF4" w14:textId="52F56B2E" w:rsidR="00736524" w:rsidRPr="008D1FD3" w:rsidRDefault="00736524" w:rsidP="00736524">
            <w:pPr>
              <w:rPr>
                <w:rFonts w:ascii="Calibri" w:hAnsi="Calibri" w:cs="Calibri"/>
              </w:rPr>
            </w:pPr>
            <w:r w:rsidRPr="008D1FD3">
              <w:rPr>
                <w:rFonts w:ascii="Calibri" w:hAnsi="Calibri" w:cs="Calibri"/>
                <w:color w:val="000000"/>
                <w:sz w:val="15"/>
                <w:szCs w:val="15"/>
              </w:rPr>
              <w:t>4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01C23" w14:textId="085CEE73"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7F513A8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7901B"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01CC6" w14:textId="240F0C72"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C9DEB" w14:textId="40DB8ACF"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2E683" w14:textId="75E09CB7"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1F486" w14:textId="39D2AC73"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E96B7" w14:textId="2BBB386E"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8C2BF" w14:textId="24D40E24" w:rsidR="00736524" w:rsidRPr="008D1FD3" w:rsidRDefault="00736524" w:rsidP="00736524">
            <w:pPr>
              <w:rPr>
                <w:rFonts w:ascii="Calibri" w:hAnsi="Calibri" w:cs="Calibri"/>
              </w:rPr>
            </w:pPr>
            <w:r w:rsidRPr="008D1FD3">
              <w:rPr>
                <w:rFonts w:ascii="Calibri" w:hAnsi="Calibri" w:cs="Calibri"/>
                <w:color w:val="000000"/>
                <w:sz w:val="15"/>
                <w:szCs w:val="15"/>
              </w:rPr>
              <w:t>38.8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73F22D" w14:textId="0BC9275F"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E8B8D" w14:textId="3EF82BC6"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DC8CF1" w14:textId="03EE2E08" w:rsidR="00736524" w:rsidRPr="008D1FD3" w:rsidRDefault="00736524" w:rsidP="00736524">
            <w:pPr>
              <w:rPr>
                <w:rFonts w:ascii="Calibri" w:hAnsi="Calibri" w:cs="Calibri"/>
              </w:rPr>
            </w:pPr>
            <w:r w:rsidRPr="008D1FD3">
              <w:rPr>
                <w:rFonts w:ascii="Calibri" w:hAnsi="Calibri" w:cs="Calibri"/>
                <w:color w:val="000000"/>
                <w:sz w:val="15"/>
                <w:szCs w:val="15"/>
              </w:rPr>
              <w:t>18.46</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7E8E6" w14:textId="3E9A94E7" w:rsidR="00736524" w:rsidRPr="008D1FD3" w:rsidRDefault="00736524" w:rsidP="00736524">
            <w:pPr>
              <w:rPr>
                <w:rFonts w:ascii="Calibri" w:hAnsi="Calibri" w:cs="Calibri"/>
              </w:rPr>
            </w:pPr>
            <w:r w:rsidRPr="008D1FD3">
              <w:rPr>
                <w:rFonts w:ascii="Calibri" w:hAnsi="Calibri" w:cs="Calibri"/>
                <w:color w:val="000000"/>
                <w:sz w:val="15"/>
                <w:szCs w:val="15"/>
              </w:rPr>
              <w:t>1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E7009" w14:textId="3B945D8D"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2CD0C1" w14:textId="35174841"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52F7ABE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F32A5" w14:textId="77777777" w:rsidR="00736524" w:rsidRPr="008D1FD3" w:rsidRDefault="00736524" w:rsidP="00736524">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6C979" w14:textId="602A64FB"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EBDF27" w14:textId="651AC07A"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CBDD9" w14:textId="788215CB"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C1036" w14:textId="3D0F8860"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6D46A" w14:textId="5D6F8A98"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FB676" w14:textId="6E0834D9" w:rsidR="00736524" w:rsidRPr="008D1FD3" w:rsidRDefault="00736524" w:rsidP="00736524">
            <w:pPr>
              <w:rPr>
                <w:rFonts w:ascii="Calibri" w:hAnsi="Calibri" w:cs="Calibri"/>
              </w:rPr>
            </w:pPr>
            <w:r w:rsidRPr="008D1FD3">
              <w:rPr>
                <w:rFonts w:ascii="Calibri" w:hAnsi="Calibri" w:cs="Calibri"/>
                <w:color w:val="000000"/>
                <w:sz w:val="15"/>
                <w:szCs w:val="15"/>
              </w:rPr>
              <w:t>191.58</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77913" w14:textId="7B107140"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CAE2F" w14:textId="40D5B0AA"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732A92" w14:textId="25637BE0" w:rsidR="00736524" w:rsidRPr="008D1FD3" w:rsidRDefault="00736524" w:rsidP="00736524">
            <w:pPr>
              <w:rPr>
                <w:rFonts w:ascii="Calibri" w:hAnsi="Calibri" w:cs="Calibri"/>
              </w:rPr>
            </w:pPr>
            <w:r w:rsidRPr="008D1FD3">
              <w:rPr>
                <w:rFonts w:ascii="Calibri" w:hAnsi="Calibri" w:cs="Calibri"/>
                <w:color w:val="000000"/>
                <w:sz w:val="15"/>
                <w:szCs w:val="15"/>
              </w:rPr>
              <w:t>7.16</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519A7" w14:textId="6B6BFEF3" w:rsidR="00736524" w:rsidRPr="008D1FD3" w:rsidRDefault="00736524" w:rsidP="00736524">
            <w:pPr>
              <w:rPr>
                <w:rFonts w:ascii="Calibri" w:hAnsi="Calibri" w:cs="Calibri"/>
              </w:rPr>
            </w:pPr>
            <w:r w:rsidRPr="008D1FD3">
              <w:rPr>
                <w:rFonts w:ascii="Calibri" w:hAnsi="Calibri" w:cs="Calibri"/>
                <w:color w:val="000000"/>
                <w:sz w:val="15"/>
                <w:szCs w:val="15"/>
              </w:rPr>
              <w:t>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25E3D2" w14:textId="659536A3"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1EC6C" w14:textId="77777777" w:rsidR="00736524" w:rsidRPr="008D1FD3" w:rsidRDefault="00736524" w:rsidP="00736524">
            <w:pPr>
              <w:rPr>
                <w:rFonts w:ascii="Calibri" w:hAnsi="Calibri" w:cs="Calibri"/>
                <w:sz w:val="18"/>
                <w:szCs w:val="18"/>
              </w:rPr>
            </w:pPr>
          </w:p>
        </w:tc>
      </w:tr>
      <w:tr w:rsidR="00736524" w:rsidRPr="008D1FD3" w14:paraId="60B00ED9"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A6708"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F5488" w14:textId="37092629"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AA8D9" w14:textId="1447F6BD"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C433B" w14:textId="28BBD037"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C0353" w14:textId="62D967EA"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87FA3" w14:textId="10DA22D1"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56D0E" w14:textId="26119148" w:rsidR="00736524" w:rsidRPr="008D1FD3" w:rsidRDefault="00736524" w:rsidP="00736524">
            <w:pPr>
              <w:rPr>
                <w:rFonts w:ascii="Calibri" w:hAnsi="Calibri" w:cs="Calibri"/>
              </w:rPr>
            </w:pPr>
            <w:r w:rsidRPr="008D1FD3">
              <w:rPr>
                <w:rFonts w:ascii="Calibri" w:hAnsi="Calibri" w:cs="Calibri"/>
                <w:color w:val="000000"/>
                <w:sz w:val="15"/>
                <w:szCs w:val="15"/>
              </w:rPr>
              <w:t>111.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56795" w14:textId="7F829BED"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53B37F"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9C60F" w14:textId="5E4542FA" w:rsidR="00736524" w:rsidRPr="008D1FD3" w:rsidRDefault="00736524" w:rsidP="00736524">
            <w:pPr>
              <w:rPr>
                <w:rFonts w:ascii="Calibri" w:hAnsi="Calibri" w:cs="Calibri"/>
              </w:rPr>
            </w:pPr>
            <w:r w:rsidRPr="008D1FD3">
              <w:rPr>
                <w:rFonts w:ascii="Calibri" w:hAnsi="Calibri" w:cs="Calibri"/>
                <w:color w:val="000000"/>
                <w:sz w:val="15"/>
                <w:szCs w:val="15"/>
              </w:rPr>
              <w:t>66.7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00CC3" w14:textId="5A9E4D96" w:rsidR="00736524" w:rsidRPr="008D1FD3" w:rsidRDefault="00736524" w:rsidP="00736524">
            <w:pPr>
              <w:rPr>
                <w:rFonts w:ascii="Calibri" w:hAnsi="Calibri" w:cs="Calibri"/>
              </w:rPr>
            </w:pPr>
            <w:r w:rsidRPr="008D1FD3">
              <w:rPr>
                <w:rFonts w:ascii="Calibri" w:hAnsi="Calibri" w:cs="Calibri"/>
                <w:color w:val="000000"/>
                <w:sz w:val="15"/>
                <w:szCs w:val="15"/>
              </w:rPr>
              <w:t>40</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4A1E" w14:textId="324A70D9" w:rsidR="00736524" w:rsidRPr="008D1FD3" w:rsidRDefault="00736524" w:rsidP="00736524">
            <w:pPr>
              <w:rPr>
                <w:rFonts w:ascii="Calibri" w:hAnsi="Calibri" w:cs="Calibri"/>
              </w:rPr>
            </w:pPr>
            <w:r w:rsidRPr="008D1FD3">
              <w:rPr>
                <w:rFonts w:ascii="Calibri" w:hAnsi="Calibri" w:cs="Calibri"/>
                <w:color w:val="000000"/>
                <w:sz w:val="15"/>
                <w:szCs w:val="15"/>
              </w:rPr>
              <w:t>6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19FE" w14:textId="351FAC08" w:rsidR="00736524" w:rsidRPr="008D1FD3" w:rsidRDefault="00736524" w:rsidP="00736524">
            <w:pPr>
              <w:rPr>
                <w:rFonts w:ascii="Calibri" w:hAnsi="Calibri" w:cs="Calibri"/>
              </w:rPr>
            </w:pPr>
            <w:r w:rsidRPr="008D1FD3">
              <w:rPr>
                <w:rFonts w:ascii="Calibri" w:hAnsi="Calibri" w:cs="Calibri"/>
                <w:color w:val="000000"/>
                <w:sz w:val="15"/>
                <w:szCs w:val="15"/>
              </w:rPr>
              <w:t>no</w:t>
            </w:r>
          </w:p>
        </w:tc>
      </w:tr>
      <w:tr w:rsidR="00736524" w:rsidRPr="008D1FD3" w14:paraId="3E0337D4"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6721F" w14:textId="77777777" w:rsidR="00736524" w:rsidRPr="008D1FD3" w:rsidRDefault="00736524" w:rsidP="00736524">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5008F" w14:textId="6FC665FD"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B313A3" w14:textId="2015CB22"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3C10" w14:textId="51B81913"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E28B9" w14:textId="01158102" w:rsidR="00736524" w:rsidRPr="008D1FD3" w:rsidRDefault="00736524" w:rsidP="00736524">
            <w:pPr>
              <w:rPr>
                <w:rFonts w:ascii="Calibri" w:hAnsi="Calibri" w:cs="Calibri"/>
              </w:rPr>
            </w:pPr>
            <w:r w:rsidRPr="008D1FD3">
              <w:rPr>
                <w:rFonts w:ascii="Calibri" w:hAnsi="Calibri" w:cs="Calibri"/>
                <w:color w:val="000000"/>
                <w:sz w:val="15"/>
                <w:szCs w:val="15"/>
              </w:rPr>
              <w:t>0.06</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D253E" w14:textId="54C7B2C1"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A5B72" w14:textId="7B39751E" w:rsidR="00736524" w:rsidRPr="008D1FD3" w:rsidRDefault="00736524" w:rsidP="00736524">
            <w:pPr>
              <w:rPr>
                <w:rFonts w:ascii="Calibri" w:hAnsi="Calibri" w:cs="Calibri"/>
              </w:rPr>
            </w:pPr>
            <w:r w:rsidRPr="008D1FD3">
              <w:rPr>
                <w:rFonts w:ascii="Calibri" w:hAnsi="Calibri" w:cs="Calibri"/>
                <w:color w:val="000000"/>
                <w:sz w:val="15"/>
                <w:szCs w:val="15"/>
              </w:rPr>
              <w:t>2.2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2E66E" w14:textId="7D7391D4"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ED56A"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E19FA" w14:textId="22186C3B" w:rsidR="00736524" w:rsidRPr="008D1FD3" w:rsidRDefault="00736524" w:rsidP="00736524">
            <w:pPr>
              <w:rPr>
                <w:rFonts w:ascii="Calibri" w:hAnsi="Calibri" w:cs="Calibri"/>
              </w:rPr>
            </w:pPr>
            <w:r w:rsidRPr="008D1FD3">
              <w:rPr>
                <w:rFonts w:ascii="Calibri" w:hAnsi="Calibri" w:cs="Calibri"/>
                <w:color w:val="000000"/>
                <w:sz w:val="15"/>
                <w:szCs w:val="15"/>
              </w:rPr>
              <w:t>25.47</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0756D3" w14:textId="089525B9" w:rsidR="00736524" w:rsidRPr="008D1FD3" w:rsidRDefault="00736524" w:rsidP="00736524">
            <w:pPr>
              <w:rPr>
                <w:rFonts w:ascii="Calibri" w:hAnsi="Calibri" w:cs="Calibri"/>
              </w:rPr>
            </w:pPr>
            <w:r w:rsidRPr="008D1FD3">
              <w:rPr>
                <w:rFonts w:ascii="Calibri" w:hAnsi="Calibri" w:cs="Calibri"/>
                <w:color w:val="000000"/>
                <w:sz w:val="15"/>
                <w:szCs w:val="15"/>
              </w:rPr>
              <w:t>1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AFAC" w14:textId="6AEACF88" w:rsidR="00736524" w:rsidRPr="008D1FD3" w:rsidRDefault="00736524" w:rsidP="00736524">
            <w:pPr>
              <w:rPr>
                <w:rFonts w:ascii="Calibri" w:hAnsi="Calibri" w:cs="Calibri"/>
              </w:rPr>
            </w:pPr>
            <w:r w:rsidRPr="008D1FD3">
              <w:rPr>
                <w:rFonts w:ascii="Calibri" w:hAnsi="Calibri" w:cs="Calibri"/>
                <w:color w:val="000000"/>
                <w:sz w:val="15"/>
                <w:szCs w:val="15"/>
              </w:rPr>
              <w:t>7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23D38" w14:textId="77777777" w:rsidR="00736524" w:rsidRPr="008D1FD3" w:rsidRDefault="00736524" w:rsidP="00736524">
            <w:pPr>
              <w:rPr>
                <w:rFonts w:ascii="Calibri" w:hAnsi="Calibri" w:cs="Calibri"/>
                <w:sz w:val="18"/>
                <w:szCs w:val="18"/>
              </w:rPr>
            </w:pPr>
          </w:p>
        </w:tc>
      </w:tr>
      <w:tr w:rsidR="00736524" w:rsidRPr="008D1FD3" w14:paraId="276A01A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1997C"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E9D8E1" w14:textId="26DD2D63"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1F75E" w14:textId="6D6F6289"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BC3DE" w14:textId="35A585BA"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5D2A6" w14:textId="0E737320"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2EEA38" w14:textId="6CA0F04B"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C3DDC" w14:textId="35C63AB3" w:rsidR="00736524" w:rsidRPr="008D1FD3" w:rsidRDefault="00736524" w:rsidP="00736524">
            <w:pPr>
              <w:rPr>
                <w:rFonts w:ascii="Calibri" w:hAnsi="Calibri" w:cs="Calibri"/>
              </w:rPr>
            </w:pPr>
            <w:r w:rsidRPr="008D1FD3">
              <w:rPr>
                <w:rFonts w:ascii="Calibri" w:hAnsi="Calibri" w:cs="Calibri"/>
                <w:color w:val="000000"/>
                <w:sz w:val="15"/>
                <w:szCs w:val="15"/>
              </w:rPr>
              <w:t>1.8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E00C2" w14:textId="332DA0FA"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FD22B" w14:textId="78856B1D"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E7E3C" w14:textId="75832AA7" w:rsidR="00736524" w:rsidRPr="008D1FD3" w:rsidRDefault="00736524" w:rsidP="00736524">
            <w:pPr>
              <w:rPr>
                <w:rFonts w:ascii="Calibri" w:hAnsi="Calibri" w:cs="Calibri"/>
              </w:rPr>
            </w:pPr>
            <w:r w:rsidRPr="008D1FD3">
              <w:rPr>
                <w:rFonts w:ascii="Calibri" w:hAnsi="Calibri" w:cs="Calibri"/>
                <w:color w:val="000000"/>
                <w:sz w:val="15"/>
                <w:szCs w:val="15"/>
              </w:rPr>
              <w:t>3.49</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89A2" w14:textId="0CBB0685" w:rsidR="00736524" w:rsidRPr="008D1FD3" w:rsidRDefault="00736524" w:rsidP="00736524">
            <w:pPr>
              <w:rPr>
                <w:rFonts w:ascii="Calibri" w:hAnsi="Calibri" w:cs="Calibri"/>
              </w:rPr>
            </w:pPr>
            <w:r w:rsidRPr="008D1FD3">
              <w:rPr>
                <w:rFonts w:ascii="Calibri" w:hAnsi="Calibri" w:cs="Calibri"/>
                <w:color w:val="000000"/>
                <w:sz w:val="15"/>
                <w:szCs w:val="15"/>
              </w:rPr>
              <w:t>4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F5CA6C" w14:textId="58BEA11A"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3380D" w14:textId="75305847"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32817938"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F640" w14:textId="77777777" w:rsidR="00736524" w:rsidRPr="008D1FD3" w:rsidRDefault="00736524" w:rsidP="00736524">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CD0E4" w14:textId="4D450149"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73EC" w14:textId="568067C6"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A0E4F" w14:textId="5B6FADA1"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3CF61" w14:textId="492DDF98"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79E8B" w14:textId="772E46DB"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7A2052" w14:textId="3DFD776A" w:rsidR="00736524" w:rsidRPr="008D1FD3" w:rsidRDefault="00736524" w:rsidP="00736524">
            <w:pPr>
              <w:rPr>
                <w:rFonts w:ascii="Calibri" w:hAnsi="Calibri" w:cs="Calibri"/>
              </w:rPr>
            </w:pPr>
            <w:r w:rsidRPr="008D1FD3">
              <w:rPr>
                <w:rFonts w:ascii="Calibri" w:hAnsi="Calibri" w:cs="Calibri"/>
                <w:color w:val="000000"/>
                <w:sz w:val="15"/>
                <w:szCs w:val="15"/>
              </w:rPr>
              <w:t>2.0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6E44D" w14:textId="503B6CE3"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10DA"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03B7C" w14:textId="65062B02" w:rsidR="00736524" w:rsidRPr="008D1FD3" w:rsidRDefault="00736524" w:rsidP="00736524">
            <w:pPr>
              <w:rPr>
                <w:rFonts w:ascii="Calibri" w:hAnsi="Calibri" w:cs="Calibri"/>
              </w:rPr>
            </w:pPr>
            <w:r w:rsidRPr="008D1FD3">
              <w:rPr>
                <w:rFonts w:ascii="Calibri" w:hAnsi="Calibri" w:cs="Calibri"/>
                <w:color w:val="000000"/>
                <w:sz w:val="15"/>
                <w:szCs w:val="15"/>
              </w:rPr>
              <w:t>93.7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D80B" w14:textId="5C84FF66" w:rsidR="00736524" w:rsidRPr="008D1FD3" w:rsidRDefault="00736524" w:rsidP="00736524">
            <w:pPr>
              <w:rPr>
                <w:rFonts w:ascii="Calibri" w:hAnsi="Calibri" w:cs="Calibri"/>
              </w:rPr>
            </w:pPr>
            <w:r w:rsidRPr="008D1FD3">
              <w:rPr>
                <w:rFonts w:ascii="Calibri" w:hAnsi="Calibri" w:cs="Calibri"/>
                <w:color w:val="000000"/>
                <w:sz w:val="15"/>
                <w:szCs w:val="15"/>
              </w:rPr>
              <w:t>4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AE939" w14:textId="3A33708F"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217A3" w14:textId="77777777" w:rsidR="00736524" w:rsidRPr="008D1FD3" w:rsidRDefault="00736524" w:rsidP="00736524">
            <w:pPr>
              <w:rPr>
                <w:rFonts w:ascii="Calibri" w:hAnsi="Calibri" w:cs="Calibri"/>
                <w:sz w:val="18"/>
                <w:szCs w:val="18"/>
              </w:rPr>
            </w:pPr>
          </w:p>
        </w:tc>
      </w:tr>
      <w:tr w:rsidR="00736524" w:rsidRPr="008D1FD3" w14:paraId="6B88CA17"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142B3E"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CBB175" w14:textId="474D684C"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3975E" w14:textId="4834FFAB"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B2BE07" w14:textId="436DBF1B"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0D3F4" w14:textId="6938A833"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0276F" w14:textId="4A64E08A" w:rsidR="00736524" w:rsidRPr="008D1FD3" w:rsidRDefault="00736524" w:rsidP="00736524">
            <w:pPr>
              <w:rPr>
                <w:rFonts w:ascii="Calibri" w:hAnsi="Calibri" w:cs="Calibri"/>
              </w:rPr>
            </w:pPr>
            <w:r w:rsidRPr="008D1FD3">
              <w:rPr>
                <w:rFonts w:ascii="Calibri" w:hAnsi="Calibri" w:cs="Calibri"/>
                <w:color w:val="000000"/>
                <w:sz w:val="15"/>
                <w:szCs w:val="15"/>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35B2ED" w14:textId="71715EF9" w:rsidR="00736524" w:rsidRPr="008D1FD3" w:rsidRDefault="00736524" w:rsidP="00736524">
            <w:pPr>
              <w:rPr>
                <w:rFonts w:ascii="Calibri" w:hAnsi="Calibri" w:cs="Calibri"/>
              </w:rPr>
            </w:pPr>
            <w:r w:rsidRPr="008D1FD3">
              <w:rPr>
                <w:rFonts w:ascii="Calibri" w:hAnsi="Calibri" w:cs="Calibri"/>
                <w:color w:val="000000"/>
                <w:sz w:val="15"/>
                <w:szCs w:val="15"/>
              </w:rPr>
              <w:t>3.3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E13A0" w14:textId="59A20F8E"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3BFC1"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05F20" w14:textId="407FEB54" w:rsidR="00736524" w:rsidRPr="008D1FD3" w:rsidRDefault="00736524" w:rsidP="00736524">
            <w:pPr>
              <w:rPr>
                <w:rFonts w:ascii="Calibri" w:hAnsi="Calibri" w:cs="Calibri"/>
              </w:rPr>
            </w:pPr>
            <w:r w:rsidRPr="008D1FD3">
              <w:rPr>
                <w:rFonts w:ascii="Calibri" w:hAnsi="Calibri" w:cs="Calibri"/>
                <w:color w:val="000000"/>
                <w:sz w:val="15"/>
                <w:szCs w:val="15"/>
              </w:rPr>
              <w:t>1.2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E2CF6" w14:textId="20C4ABD1" w:rsidR="00736524" w:rsidRPr="008D1FD3" w:rsidRDefault="00736524" w:rsidP="00736524">
            <w:pPr>
              <w:rPr>
                <w:rFonts w:ascii="Calibri" w:hAnsi="Calibri" w:cs="Calibri"/>
              </w:rPr>
            </w:pPr>
            <w:r w:rsidRPr="008D1FD3">
              <w:rPr>
                <w:rFonts w:ascii="Calibri" w:hAnsi="Calibri" w:cs="Calibri"/>
                <w:color w:val="000000"/>
                <w:sz w:val="15"/>
                <w:szCs w:val="15"/>
              </w:rPr>
              <w:t>1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FA725" w14:textId="0444F7CF"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BFEC0" w14:textId="0640D55C"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0362947D"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B2FD" w14:textId="77777777" w:rsidR="00736524" w:rsidRPr="008D1FD3" w:rsidRDefault="00736524" w:rsidP="00736524">
            <w:pPr>
              <w:rPr>
                <w:rFonts w:ascii="Calibri" w:hAnsi="Calibri" w:cs="Calibri"/>
              </w:rPr>
            </w:pPr>
            <w:r w:rsidRPr="008D1FD3">
              <w:rPr>
                <w:rFonts w:ascii="Calibri" w:hAnsi="Calibri" w:cs="Calibri"/>
                <w:color w:val="000000"/>
                <w:sz w:val="15"/>
                <w:szCs w:val="15"/>
              </w:rPr>
              <w:lastRenderedPageBreak/>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7DA1" w14:textId="10D7CF54"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89514" w14:textId="3365D1D7"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C0965" w14:textId="1CB1057D"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1152B" w14:textId="172AC4A2"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61CA5" w14:textId="7614055B"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989" w14:textId="1CB5EA40" w:rsidR="00736524" w:rsidRPr="008D1FD3" w:rsidRDefault="00736524" w:rsidP="00736524">
            <w:pPr>
              <w:rPr>
                <w:rFonts w:ascii="Calibri" w:hAnsi="Calibri" w:cs="Calibri"/>
              </w:rPr>
            </w:pPr>
            <w:r w:rsidRPr="008D1FD3">
              <w:rPr>
                <w:rFonts w:ascii="Calibri" w:hAnsi="Calibri" w:cs="Calibri"/>
                <w:color w:val="000000"/>
                <w:sz w:val="15"/>
                <w:szCs w:val="15"/>
              </w:rPr>
              <w:t>1.8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A0AF7" w14:textId="30EE0092"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35011" w14:textId="3598A633"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4367B5" w14:textId="1BAC3AB7" w:rsidR="00736524" w:rsidRPr="008D1FD3" w:rsidRDefault="00736524" w:rsidP="00736524">
            <w:pPr>
              <w:rPr>
                <w:rFonts w:ascii="Calibri" w:hAnsi="Calibri" w:cs="Calibri"/>
              </w:rPr>
            </w:pPr>
            <w:r w:rsidRPr="008D1FD3">
              <w:rPr>
                <w:rFonts w:ascii="Calibri" w:hAnsi="Calibri" w:cs="Calibri"/>
                <w:color w:val="000000"/>
                <w:sz w:val="15"/>
                <w:szCs w:val="15"/>
              </w:rPr>
              <w:t>3.49</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E41D3" w14:textId="146D358D" w:rsidR="00736524" w:rsidRPr="008D1FD3" w:rsidRDefault="00736524" w:rsidP="00736524">
            <w:pPr>
              <w:rPr>
                <w:rFonts w:ascii="Calibri" w:hAnsi="Calibri" w:cs="Calibri"/>
              </w:rPr>
            </w:pPr>
            <w:r w:rsidRPr="008D1FD3">
              <w:rPr>
                <w:rFonts w:ascii="Calibri" w:hAnsi="Calibri" w:cs="Calibri"/>
                <w:color w:val="000000"/>
                <w:sz w:val="15"/>
                <w:szCs w:val="15"/>
              </w:rPr>
              <w:t>4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028E6" w14:textId="3019ED97"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DD2F3" w14:textId="73D763BA"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bl>
    <w:p w14:paraId="246A7C6B" w14:textId="77777777" w:rsidR="00504509" w:rsidRPr="008D1FD3" w:rsidRDefault="00504509" w:rsidP="008A1C9A">
      <w:pPr>
        <w:spacing w:line="480" w:lineRule="auto"/>
        <w:jc w:val="both"/>
        <w:rPr>
          <w:rFonts w:ascii="Calibri" w:hAnsi="Calibri" w:cs="Calibri"/>
        </w:rPr>
      </w:pPr>
    </w:p>
    <w:p w14:paraId="2433DFCD" w14:textId="77777777" w:rsidR="00504509" w:rsidRPr="008D1FD3" w:rsidRDefault="00504509" w:rsidP="008A1C9A">
      <w:pPr>
        <w:spacing w:line="480" w:lineRule="auto"/>
        <w:jc w:val="both"/>
        <w:rPr>
          <w:rFonts w:ascii="Calibri" w:hAnsi="Calibri" w:cs="Calibri"/>
        </w:rPr>
      </w:pPr>
    </w:p>
    <w:p w14:paraId="5C6D33B4" w14:textId="1D5BB19B" w:rsidR="003F0910" w:rsidRPr="008D1FD3" w:rsidRDefault="003F0910" w:rsidP="003F0910">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6</w:t>
      </w:r>
      <w:r w:rsidRPr="008D1FD3">
        <w:rPr>
          <w:color w:val="000000" w:themeColor="text1"/>
          <w:sz w:val="24"/>
          <w:szCs w:val="24"/>
        </w:rPr>
        <w:fldChar w:fldCharType="end"/>
      </w:r>
      <w:r w:rsidRPr="008D1FD3">
        <w:rPr>
          <w:color w:val="000000" w:themeColor="text1"/>
          <w:sz w:val="24"/>
          <w:szCs w:val="24"/>
        </w:rPr>
        <w:t xml:space="preserve"> - Best hyperparameters logistic regression with TFIDF</w:t>
      </w:r>
    </w:p>
    <w:tbl>
      <w:tblPr>
        <w:tblW w:w="0" w:type="auto"/>
        <w:jc w:val="center"/>
        <w:tblCellMar>
          <w:left w:w="0" w:type="dxa"/>
          <w:right w:w="0" w:type="dxa"/>
        </w:tblCellMar>
        <w:tblLook w:val="04A0" w:firstRow="1" w:lastRow="0" w:firstColumn="1" w:lastColumn="0" w:noHBand="0" w:noVBand="1"/>
      </w:tblPr>
      <w:tblGrid>
        <w:gridCol w:w="1635"/>
        <w:gridCol w:w="639"/>
        <w:gridCol w:w="581"/>
        <w:gridCol w:w="640"/>
        <w:gridCol w:w="601"/>
        <w:gridCol w:w="720"/>
        <w:gridCol w:w="579"/>
        <w:gridCol w:w="1048"/>
        <w:gridCol w:w="734"/>
        <w:gridCol w:w="929"/>
        <w:gridCol w:w="659"/>
      </w:tblGrid>
      <w:tr w:rsidR="00A42041" w:rsidRPr="008D1FD3" w14:paraId="7E98F28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243FE"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dataset</w:t>
            </w:r>
          </w:p>
        </w:tc>
        <w:tc>
          <w:tcPr>
            <w:tcW w:w="6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F74FA6"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sample</w:t>
            </w:r>
          </w:p>
        </w:tc>
        <w:tc>
          <w:tcPr>
            <w:tcW w:w="58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76E1F"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ngram</w:t>
            </w:r>
          </w:p>
        </w:tc>
        <w:tc>
          <w:tcPr>
            <w:tcW w:w="6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08546E"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max_df</w:t>
            </w:r>
          </w:p>
        </w:tc>
        <w:tc>
          <w:tcPr>
            <w:tcW w:w="6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9BF080"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min_df</w:t>
            </w:r>
          </w:p>
        </w:tc>
        <w:tc>
          <w:tcPr>
            <w:tcW w:w="7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66581B"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solver</w:t>
            </w:r>
          </w:p>
        </w:tc>
        <w:tc>
          <w:tcPr>
            <w:tcW w:w="57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EFC71"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C</w:t>
            </w:r>
          </w:p>
        </w:tc>
        <w:tc>
          <w:tcPr>
            <w:tcW w:w="10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765D4"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class_weight</w:t>
            </w:r>
          </w:p>
        </w:tc>
        <w:tc>
          <w:tcPr>
            <w:tcW w:w="73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4A2346"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max_iter</w:t>
            </w:r>
          </w:p>
        </w:tc>
        <w:tc>
          <w:tcPr>
            <w:tcW w:w="9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38032F"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warm_start</w:t>
            </w:r>
          </w:p>
        </w:tc>
        <w:tc>
          <w:tcPr>
            <w:tcW w:w="6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DEE8E2"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context</w:t>
            </w:r>
          </w:p>
        </w:tc>
      </w:tr>
      <w:tr w:rsidR="003868F9" w:rsidRPr="008D1FD3" w14:paraId="6711646B"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D095F" w14:textId="77777777" w:rsidR="003868F9" w:rsidRPr="008D1FD3" w:rsidRDefault="003868F9" w:rsidP="003868F9">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63BE" w14:textId="4AD6E65A" w:rsidR="003868F9" w:rsidRPr="008D1FD3" w:rsidRDefault="003868F9" w:rsidP="003868F9">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84EE2" w14:textId="5FD71AC3"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70C4A" w14:textId="2C7E7564"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F6B11" w14:textId="2D20387A"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B5280" w14:textId="0F35A091" w:rsidR="003868F9" w:rsidRPr="008D1FD3" w:rsidRDefault="003868F9" w:rsidP="003868F9">
            <w:pPr>
              <w:rPr>
                <w:rFonts w:ascii="Calibri" w:hAnsi="Calibri" w:cs="Calibri"/>
              </w:rPr>
            </w:pPr>
            <w:r w:rsidRPr="008D1FD3">
              <w:rPr>
                <w:rFonts w:ascii="Calibri" w:hAnsi="Calibri" w:cs="Calibri"/>
                <w:color w:val="000000"/>
                <w:sz w:val="15"/>
                <w:szCs w:val="15"/>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8E4EC" w14:textId="7E05FE99" w:rsidR="003868F9" w:rsidRPr="008D1FD3" w:rsidRDefault="003868F9" w:rsidP="003868F9">
            <w:pPr>
              <w:rPr>
                <w:rFonts w:ascii="Calibri" w:hAnsi="Calibri" w:cs="Calibri"/>
              </w:rPr>
            </w:pPr>
            <w:r w:rsidRPr="008D1FD3">
              <w:rPr>
                <w:rFonts w:ascii="Calibri" w:hAnsi="Calibri" w:cs="Calibri"/>
                <w:color w:val="000000"/>
                <w:sz w:val="15"/>
                <w:szCs w:val="15"/>
              </w:rPr>
              <w:t>3.0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230534"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B8312" w14:textId="2FD0FEA0" w:rsidR="003868F9" w:rsidRPr="008D1FD3" w:rsidRDefault="003868F9" w:rsidP="003868F9">
            <w:pPr>
              <w:rPr>
                <w:rFonts w:ascii="Calibri" w:hAnsi="Calibri" w:cs="Calibri"/>
              </w:rPr>
            </w:pPr>
            <w:r w:rsidRPr="008D1FD3">
              <w:rPr>
                <w:rFonts w:ascii="Calibri" w:hAnsi="Calibri" w:cs="Calibri"/>
                <w:color w:val="000000"/>
                <w:sz w:val="15"/>
                <w:szCs w:val="15"/>
              </w:rPr>
              <w:t>226</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00195" w14:textId="441531D9"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9AC3C" w14:textId="77777777" w:rsidR="003868F9" w:rsidRPr="008D1FD3" w:rsidRDefault="003868F9" w:rsidP="003868F9">
            <w:pPr>
              <w:rPr>
                <w:rFonts w:ascii="Calibri" w:hAnsi="Calibri" w:cs="Calibri"/>
                <w:sz w:val="18"/>
                <w:szCs w:val="18"/>
              </w:rPr>
            </w:pPr>
          </w:p>
        </w:tc>
      </w:tr>
      <w:tr w:rsidR="003868F9" w:rsidRPr="008D1FD3" w14:paraId="57D999F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648EB"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8365D" w14:textId="5DFC0773" w:rsidR="003868F9" w:rsidRPr="008D1FD3" w:rsidRDefault="003868F9" w:rsidP="003868F9">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FA6334" w14:textId="043EFC6A"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9E6E" w14:textId="0D57C508"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6A1F4" w14:textId="40D4BA34"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FC5C3" w14:textId="3DEAE380"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2A58D" w14:textId="1AA541A4" w:rsidR="003868F9" w:rsidRPr="008D1FD3" w:rsidRDefault="003868F9" w:rsidP="003868F9">
            <w:pPr>
              <w:rPr>
                <w:rFonts w:ascii="Calibri" w:hAnsi="Calibri" w:cs="Calibri"/>
              </w:rPr>
            </w:pPr>
            <w:r w:rsidRPr="008D1FD3">
              <w:rPr>
                <w:rFonts w:ascii="Calibri" w:hAnsi="Calibri" w:cs="Calibri"/>
                <w:color w:val="000000"/>
                <w:sz w:val="15"/>
                <w:szCs w:val="15"/>
              </w:rPr>
              <w:t>3.6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75F8A7"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DDC2" w14:textId="705E8B06" w:rsidR="003868F9" w:rsidRPr="008D1FD3" w:rsidRDefault="003868F9" w:rsidP="003868F9">
            <w:pPr>
              <w:rPr>
                <w:rFonts w:ascii="Calibri" w:hAnsi="Calibri" w:cs="Calibri"/>
              </w:rPr>
            </w:pPr>
            <w:r w:rsidRPr="008D1FD3">
              <w:rPr>
                <w:rFonts w:ascii="Calibri" w:hAnsi="Calibri" w:cs="Calibri"/>
                <w:color w:val="000000"/>
                <w:sz w:val="15"/>
                <w:szCs w:val="15"/>
              </w:rPr>
              <w:t>13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83312" w14:textId="3B42F10E"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C0570" w14:textId="6A96324D"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3B3313CF"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4715F" w14:textId="77777777" w:rsidR="003868F9" w:rsidRPr="008D1FD3" w:rsidRDefault="003868F9" w:rsidP="003868F9">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E1EC8" w14:textId="761D8D5D" w:rsidR="003868F9" w:rsidRPr="008D1FD3" w:rsidRDefault="003868F9" w:rsidP="003868F9">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FAD42" w14:textId="350180D0"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68534" w14:textId="3B68FEE5"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11FFD" w14:textId="245D4A8A"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50FBE" w14:textId="11B039A0" w:rsidR="003868F9" w:rsidRPr="008D1FD3" w:rsidRDefault="003868F9" w:rsidP="003868F9">
            <w:pPr>
              <w:rPr>
                <w:rFonts w:ascii="Calibri" w:hAnsi="Calibri" w:cs="Calibri"/>
              </w:rPr>
            </w:pPr>
            <w:r w:rsidRPr="008D1FD3">
              <w:rPr>
                <w:rFonts w:ascii="Calibri" w:hAnsi="Calibri" w:cs="Calibri"/>
                <w:color w:val="000000"/>
                <w:sz w:val="15"/>
                <w:szCs w:val="15"/>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9B5E6" w14:textId="6F990877" w:rsidR="003868F9" w:rsidRPr="008D1FD3" w:rsidRDefault="003868F9" w:rsidP="003868F9">
            <w:pPr>
              <w:rPr>
                <w:rFonts w:ascii="Calibri" w:hAnsi="Calibri" w:cs="Calibri"/>
              </w:rPr>
            </w:pPr>
            <w:r w:rsidRPr="008D1FD3">
              <w:rPr>
                <w:rFonts w:ascii="Calibri" w:hAnsi="Calibri" w:cs="Calibri"/>
                <w:color w:val="000000"/>
                <w:sz w:val="15"/>
                <w:szCs w:val="15"/>
              </w:rPr>
              <w:t>5.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A43C80"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1F5C2" w14:textId="199C8CE8" w:rsidR="003868F9" w:rsidRPr="008D1FD3" w:rsidRDefault="003868F9" w:rsidP="003868F9">
            <w:pPr>
              <w:rPr>
                <w:rFonts w:ascii="Calibri" w:hAnsi="Calibri" w:cs="Calibri"/>
              </w:rPr>
            </w:pPr>
            <w:r w:rsidRPr="008D1FD3">
              <w:rPr>
                <w:rFonts w:ascii="Calibri" w:hAnsi="Calibri" w:cs="Calibri"/>
                <w:color w:val="000000"/>
                <w:sz w:val="15"/>
                <w:szCs w:val="15"/>
              </w:rPr>
              <w:t>15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DE598" w14:textId="2B801DD4"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DFB6B" w14:textId="7966B345"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66B2AB2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BC12B" w14:textId="77777777" w:rsidR="003868F9" w:rsidRPr="008D1FD3" w:rsidRDefault="003868F9" w:rsidP="003868F9">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7E67B6" w14:textId="1B4DC2EB" w:rsidR="003868F9" w:rsidRPr="008D1FD3" w:rsidRDefault="003868F9" w:rsidP="003868F9">
            <w:pPr>
              <w:rPr>
                <w:rFonts w:ascii="Calibri" w:hAnsi="Calibri" w:cs="Calibri"/>
              </w:rPr>
            </w:pPr>
            <w:r w:rsidRPr="008D1FD3">
              <w:rPr>
                <w:rFonts w:ascii="Calibri" w:hAnsi="Calibri" w:cs="Calibri"/>
                <w:color w:val="000000"/>
                <w:sz w:val="15"/>
                <w:szCs w:val="15"/>
              </w:rPr>
              <w:t>542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D89D5" w14:textId="3042175D"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D8C9D" w14:textId="461919D9"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853E0" w14:textId="6F045C0D"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6A759" w14:textId="2A7E62E7" w:rsidR="003868F9" w:rsidRPr="008D1FD3" w:rsidRDefault="003868F9" w:rsidP="003868F9">
            <w:pPr>
              <w:rPr>
                <w:rFonts w:ascii="Calibri" w:hAnsi="Calibri" w:cs="Calibri"/>
              </w:rPr>
            </w:pPr>
            <w:r w:rsidRPr="008D1FD3">
              <w:rPr>
                <w:rFonts w:ascii="Calibri" w:hAnsi="Calibri" w:cs="Calibri"/>
                <w:color w:val="000000"/>
                <w:sz w:val="15"/>
                <w:szCs w:val="15"/>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EB52F" w14:textId="4E6B0AE2" w:rsidR="003868F9" w:rsidRPr="008D1FD3" w:rsidRDefault="003868F9" w:rsidP="003868F9">
            <w:pPr>
              <w:rPr>
                <w:rFonts w:ascii="Calibri" w:hAnsi="Calibri" w:cs="Calibri"/>
              </w:rPr>
            </w:pPr>
            <w:r w:rsidRPr="008D1FD3">
              <w:rPr>
                <w:rFonts w:ascii="Calibri" w:hAnsi="Calibri" w:cs="Calibri"/>
                <w:color w:val="000000"/>
                <w:sz w:val="15"/>
                <w:szCs w:val="15"/>
              </w:rPr>
              <w:t>94.5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99A3A" w14:textId="7AD9CC09"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67DA" w14:textId="0498BB2D" w:rsidR="003868F9" w:rsidRPr="008D1FD3" w:rsidRDefault="003868F9" w:rsidP="003868F9">
            <w:pPr>
              <w:rPr>
                <w:rFonts w:ascii="Calibri" w:hAnsi="Calibri" w:cs="Calibri"/>
              </w:rPr>
            </w:pPr>
            <w:r w:rsidRPr="008D1FD3">
              <w:rPr>
                <w:rFonts w:ascii="Calibri" w:hAnsi="Calibri" w:cs="Calibri"/>
                <w:color w:val="000000"/>
                <w:sz w:val="15"/>
                <w:szCs w:val="15"/>
              </w:rPr>
              <w:t>28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30CA9" w14:textId="3458CEB8"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9698A" w14:textId="77777777" w:rsidR="003868F9" w:rsidRPr="008D1FD3" w:rsidRDefault="003868F9" w:rsidP="003868F9">
            <w:pPr>
              <w:rPr>
                <w:rFonts w:ascii="Calibri" w:hAnsi="Calibri" w:cs="Calibri"/>
                <w:sz w:val="18"/>
                <w:szCs w:val="18"/>
              </w:rPr>
            </w:pPr>
          </w:p>
        </w:tc>
      </w:tr>
      <w:tr w:rsidR="003868F9" w:rsidRPr="008D1FD3" w14:paraId="23301D7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DA13B" w14:textId="77777777" w:rsidR="003868F9" w:rsidRPr="008D1FD3" w:rsidRDefault="003868F9" w:rsidP="003868F9">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FF4400" w14:textId="504737F1" w:rsidR="003868F9" w:rsidRPr="008D1FD3" w:rsidRDefault="003868F9" w:rsidP="003868F9">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09FAC" w14:textId="65A47188"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A6413" w14:textId="6D00C1B0"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DF789" w14:textId="73F99CB8"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CDF2F4" w14:textId="376CBC36" w:rsidR="003868F9" w:rsidRPr="008D1FD3" w:rsidRDefault="003868F9" w:rsidP="003868F9">
            <w:pPr>
              <w:rPr>
                <w:rFonts w:ascii="Calibri" w:hAnsi="Calibri" w:cs="Calibri"/>
              </w:rPr>
            </w:pPr>
            <w:r w:rsidRPr="008D1FD3">
              <w:rPr>
                <w:rFonts w:ascii="Calibri" w:hAnsi="Calibri" w:cs="Calibri"/>
                <w:color w:val="000000"/>
                <w:sz w:val="15"/>
                <w:szCs w:val="15"/>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EE2640" w14:textId="1B89303D" w:rsidR="003868F9" w:rsidRPr="008D1FD3" w:rsidRDefault="003868F9" w:rsidP="003868F9">
            <w:pPr>
              <w:rPr>
                <w:rFonts w:ascii="Calibri" w:hAnsi="Calibri" w:cs="Calibri"/>
              </w:rPr>
            </w:pPr>
            <w:r w:rsidRPr="008D1FD3">
              <w:rPr>
                <w:rFonts w:ascii="Calibri" w:hAnsi="Calibri" w:cs="Calibri"/>
                <w:color w:val="000000"/>
                <w:sz w:val="15"/>
                <w:szCs w:val="15"/>
              </w:rPr>
              <w:t>5.0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E3427"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379E8" w14:textId="6BF63267" w:rsidR="003868F9" w:rsidRPr="008D1FD3" w:rsidRDefault="003868F9" w:rsidP="003868F9">
            <w:pPr>
              <w:rPr>
                <w:rFonts w:ascii="Calibri" w:hAnsi="Calibri" w:cs="Calibri"/>
              </w:rPr>
            </w:pPr>
            <w:r w:rsidRPr="008D1FD3">
              <w:rPr>
                <w:rFonts w:ascii="Calibri" w:hAnsi="Calibri" w:cs="Calibri"/>
                <w:color w:val="000000"/>
                <w:sz w:val="15"/>
                <w:szCs w:val="15"/>
              </w:rPr>
              <w:t>32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8ACE5" w14:textId="01A040B8"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1DB186" w14:textId="77777777" w:rsidR="003868F9" w:rsidRPr="008D1FD3" w:rsidRDefault="003868F9" w:rsidP="003868F9">
            <w:pPr>
              <w:rPr>
                <w:rFonts w:ascii="Calibri" w:hAnsi="Calibri" w:cs="Calibri"/>
                <w:sz w:val="18"/>
                <w:szCs w:val="18"/>
              </w:rPr>
            </w:pPr>
          </w:p>
        </w:tc>
      </w:tr>
      <w:tr w:rsidR="003868F9" w:rsidRPr="008D1FD3" w14:paraId="09D6A69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782DA"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39B24" w14:textId="4B10D3DD" w:rsidR="003868F9" w:rsidRPr="008D1FD3" w:rsidRDefault="003868F9" w:rsidP="003868F9">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3ABE3" w14:textId="1896C905"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D60E51" w14:textId="0995BBBA"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FEDA7" w14:textId="15DDD0CB"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CEA4B" w14:textId="7DE9B130"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3C27" w14:textId="60FECCF3" w:rsidR="003868F9" w:rsidRPr="008D1FD3" w:rsidRDefault="003868F9" w:rsidP="003868F9">
            <w:pPr>
              <w:rPr>
                <w:rFonts w:ascii="Calibri" w:hAnsi="Calibri" w:cs="Calibri"/>
              </w:rPr>
            </w:pPr>
            <w:r w:rsidRPr="008D1FD3">
              <w:rPr>
                <w:rFonts w:ascii="Calibri" w:hAnsi="Calibri" w:cs="Calibri"/>
                <w:color w:val="000000"/>
                <w:sz w:val="15"/>
                <w:szCs w:val="15"/>
              </w:rPr>
              <w:t>3.82</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17623"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E11FB" w14:textId="454BC9FA" w:rsidR="003868F9" w:rsidRPr="008D1FD3" w:rsidRDefault="003868F9" w:rsidP="003868F9">
            <w:pPr>
              <w:rPr>
                <w:rFonts w:ascii="Calibri" w:hAnsi="Calibri" w:cs="Calibri"/>
              </w:rPr>
            </w:pPr>
            <w:r w:rsidRPr="008D1FD3">
              <w:rPr>
                <w:rFonts w:ascii="Calibri" w:hAnsi="Calibri" w:cs="Calibri"/>
                <w:color w:val="000000"/>
                <w:sz w:val="15"/>
                <w:szCs w:val="15"/>
              </w:rPr>
              <w:t>140</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487ED" w14:textId="44618687"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F5C5A" w14:textId="09634D03"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170C805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1A3AF" w14:textId="77777777" w:rsidR="003868F9" w:rsidRPr="008D1FD3" w:rsidRDefault="003868F9" w:rsidP="003868F9">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12639" w14:textId="0280A4D2" w:rsidR="003868F9" w:rsidRPr="008D1FD3" w:rsidRDefault="003868F9" w:rsidP="003868F9">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434A5" w14:textId="53A41FC6"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472E9" w14:textId="43CEC012"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92DBC" w14:textId="60309050"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C5E04" w14:textId="765B5BB4" w:rsidR="003868F9" w:rsidRPr="008D1FD3" w:rsidRDefault="003868F9" w:rsidP="003868F9">
            <w:pPr>
              <w:rPr>
                <w:rFonts w:ascii="Calibri" w:hAnsi="Calibri" w:cs="Calibri"/>
              </w:rPr>
            </w:pPr>
            <w:r w:rsidRPr="008D1FD3">
              <w:rPr>
                <w:rFonts w:ascii="Calibri" w:hAnsi="Calibri" w:cs="Calibri"/>
                <w:color w:val="000000"/>
                <w:sz w:val="15"/>
                <w:szCs w:val="15"/>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F7554" w14:textId="2BA28B50" w:rsidR="003868F9" w:rsidRPr="008D1FD3" w:rsidRDefault="003868F9" w:rsidP="003868F9">
            <w:pPr>
              <w:rPr>
                <w:rFonts w:ascii="Calibri" w:hAnsi="Calibri" w:cs="Calibri"/>
              </w:rPr>
            </w:pPr>
            <w:r w:rsidRPr="008D1FD3">
              <w:rPr>
                <w:rFonts w:ascii="Calibri" w:hAnsi="Calibri" w:cs="Calibri"/>
                <w:color w:val="000000"/>
                <w:sz w:val="15"/>
                <w:szCs w:val="15"/>
              </w:rPr>
              <w:t>415.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4E1FF" w14:textId="19DB803E"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EBC3F" w14:textId="10817895" w:rsidR="003868F9" w:rsidRPr="008D1FD3" w:rsidRDefault="003868F9" w:rsidP="003868F9">
            <w:pPr>
              <w:rPr>
                <w:rFonts w:ascii="Calibri" w:hAnsi="Calibri" w:cs="Calibri"/>
              </w:rPr>
            </w:pPr>
            <w:r w:rsidRPr="008D1FD3">
              <w:rPr>
                <w:rFonts w:ascii="Calibri" w:hAnsi="Calibri" w:cs="Calibri"/>
                <w:color w:val="000000"/>
                <w:sz w:val="15"/>
                <w:szCs w:val="15"/>
              </w:rPr>
              <w:t>87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E870BD" w14:textId="3BA8802E"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D0CF" w14:textId="77777777" w:rsidR="003868F9" w:rsidRPr="008D1FD3" w:rsidRDefault="003868F9" w:rsidP="003868F9">
            <w:pPr>
              <w:rPr>
                <w:rFonts w:ascii="Calibri" w:hAnsi="Calibri" w:cs="Calibri"/>
                <w:sz w:val="18"/>
                <w:szCs w:val="18"/>
              </w:rPr>
            </w:pPr>
          </w:p>
        </w:tc>
      </w:tr>
      <w:tr w:rsidR="003868F9" w:rsidRPr="008D1FD3" w14:paraId="6628251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A4A694" w14:textId="77777777" w:rsidR="003868F9" w:rsidRPr="008D1FD3" w:rsidRDefault="003868F9" w:rsidP="003868F9">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76A36" w14:textId="1EE3C6A9" w:rsidR="003868F9" w:rsidRPr="008D1FD3" w:rsidRDefault="003868F9" w:rsidP="003868F9">
            <w:pPr>
              <w:rPr>
                <w:rFonts w:ascii="Calibri" w:hAnsi="Calibri" w:cs="Calibri"/>
              </w:rPr>
            </w:pPr>
            <w:r w:rsidRPr="008D1FD3">
              <w:rPr>
                <w:rFonts w:ascii="Calibri" w:hAnsi="Calibri" w:cs="Calibri"/>
                <w:color w:val="000000"/>
                <w:sz w:val="15"/>
                <w:szCs w:val="15"/>
              </w:rPr>
              <w:t>397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696A" w14:textId="45BDC8F2"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2F281" w14:textId="5B304359"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E2764" w14:textId="0E771022"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E9B7" w14:textId="4861368E"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87E8C5" w14:textId="6D048E76" w:rsidR="003868F9" w:rsidRPr="008D1FD3" w:rsidRDefault="003868F9" w:rsidP="003868F9">
            <w:pPr>
              <w:rPr>
                <w:rFonts w:ascii="Calibri" w:hAnsi="Calibri" w:cs="Calibri"/>
              </w:rPr>
            </w:pPr>
            <w:r w:rsidRPr="008D1FD3">
              <w:rPr>
                <w:rFonts w:ascii="Calibri" w:hAnsi="Calibri" w:cs="Calibri"/>
                <w:color w:val="000000"/>
                <w:sz w:val="15"/>
                <w:szCs w:val="15"/>
              </w:rPr>
              <w:t>4.4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9BEDC"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BC9FA" w14:textId="69FA7C52" w:rsidR="003868F9" w:rsidRPr="008D1FD3" w:rsidRDefault="003868F9" w:rsidP="003868F9">
            <w:pPr>
              <w:rPr>
                <w:rFonts w:ascii="Calibri" w:hAnsi="Calibri" w:cs="Calibri"/>
              </w:rPr>
            </w:pPr>
            <w:r w:rsidRPr="008D1FD3">
              <w:rPr>
                <w:rFonts w:ascii="Calibri" w:hAnsi="Calibri" w:cs="Calibri"/>
                <w:color w:val="000000"/>
                <w:sz w:val="15"/>
                <w:szCs w:val="15"/>
              </w:rPr>
              <w:t>5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03D4E" w14:textId="5AD769CC"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D019" w14:textId="226ABED1"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17DA277E"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41E01"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9FD1BF" w14:textId="1BCA3F1D" w:rsidR="003868F9" w:rsidRPr="008D1FD3" w:rsidRDefault="003868F9" w:rsidP="003868F9">
            <w:pPr>
              <w:rPr>
                <w:rFonts w:ascii="Calibri" w:hAnsi="Calibri" w:cs="Calibri"/>
              </w:rPr>
            </w:pPr>
            <w:r w:rsidRPr="008D1FD3">
              <w:rPr>
                <w:rFonts w:ascii="Calibri" w:hAnsi="Calibri" w:cs="Calibri"/>
                <w:color w:val="000000"/>
                <w:sz w:val="15"/>
                <w:szCs w:val="15"/>
              </w:rPr>
              <w:t>3188</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E6DDE" w14:textId="1EC4B031"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9C38E" w14:textId="1A0C1CB5"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FD343" w14:textId="2D3227E5"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7F6B" w14:textId="173A0888"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CE9AF" w14:textId="6B3BC06D" w:rsidR="003868F9" w:rsidRPr="008D1FD3" w:rsidRDefault="003868F9" w:rsidP="003868F9">
            <w:pPr>
              <w:rPr>
                <w:rFonts w:ascii="Calibri" w:hAnsi="Calibri" w:cs="Calibri"/>
              </w:rPr>
            </w:pPr>
            <w:r w:rsidRPr="008D1FD3">
              <w:rPr>
                <w:rFonts w:ascii="Calibri" w:hAnsi="Calibri" w:cs="Calibri"/>
                <w:color w:val="000000"/>
                <w:sz w:val="15"/>
                <w:szCs w:val="15"/>
              </w:rPr>
              <w:t>4.3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DD929"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0B3AA" w14:textId="5D4674CA" w:rsidR="003868F9" w:rsidRPr="008D1FD3" w:rsidRDefault="003868F9" w:rsidP="003868F9">
            <w:pPr>
              <w:rPr>
                <w:rFonts w:ascii="Calibri" w:hAnsi="Calibri" w:cs="Calibri"/>
              </w:rPr>
            </w:pPr>
            <w:r w:rsidRPr="008D1FD3">
              <w:rPr>
                <w:rFonts w:ascii="Calibri" w:hAnsi="Calibri" w:cs="Calibri"/>
                <w:color w:val="000000"/>
                <w:sz w:val="15"/>
                <w:szCs w:val="15"/>
              </w:rPr>
              <w:t>66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95C53" w14:textId="2D00EB5D"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78E48" w14:textId="42108049"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4FA5A7E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9BD41"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E2E19" w14:textId="07D940FA" w:rsidR="003868F9" w:rsidRPr="008D1FD3" w:rsidRDefault="003868F9" w:rsidP="003868F9">
            <w:pPr>
              <w:rPr>
                <w:rFonts w:ascii="Calibri" w:hAnsi="Calibri" w:cs="Calibri"/>
              </w:rPr>
            </w:pPr>
            <w:r w:rsidRPr="008D1FD3">
              <w:rPr>
                <w:rFonts w:ascii="Calibri" w:hAnsi="Calibri" w:cs="Calibri"/>
                <w:color w:val="000000"/>
                <w:sz w:val="15"/>
                <w:szCs w:val="15"/>
              </w:rPr>
              <w:t>3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B337F" w14:textId="3D972951"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374BE" w14:textId="312684FC"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25C31" w14:textId="00E06744" w:rsidR="003868F9" w:rsidRPr="008D1FD3" w:rsidRDefault="003868F9" w:rsidP="003868F9">
            <w:pPr>
              <w:rPr>
                <w:rFonts w:ascii="Calibri" w:hAnsi="Calibri" w:cs="Calibri"/>
              </w:rPr>
            </w:pPr>
            <w:r w:rsidRPr="008D1FD3">
              <w:rPr>
                <w:rFonts w:ascii="Calibri" w:hAnsi="Calibri" w:cs="Calibri"/>
                <w:color w:val="000000"/>
                <w:sz w:val="15"/>
                <w:szCs w:val="15"/>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77BFF" w14:textId="0A594D57"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CC852" w14:textId="474B6B58" w:rsidR="003868F9" w:rsidRPr="008D1FD3" w:rsidRDefault="003868F9" w:rsidP="003868F9">
            <w:pPr>
              <w:rPr>
                <w:rFonts w:ascii="Calibri" w:hAnsi="Calibri" w:cs="Calibri"/>
              </w:rPr>
            </w:pPr>
            <w:r w:rsidRPr="008D1FD3">
              <w:rPr>
                <w:rFonts w:ascii="Calibri" w:hAnsi="Calibri" w:cs="Calibri"/>
                <w:color w:val="000000"/>
                <w:sz w:val="15"/>
                <w:szCs w:val="15"/>
              </w:rPr>
              <w:t>546.5</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DADBC"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EC4C4" w14:textId="4C8C519F" w:rsidR="003868F9" w:rsidRPr="008D1FD3" w:rsidRDefault="003868F9" w:rsidP="003868F9">
            <w:pPr>
              <w:rPr>
                <w:rFonts w:ascii="Calibri" w:hAnsi="Calibri" w:cs="Calibri"/>
              </w:rPr>
            </w:pPr>
            <w:r w:rsidRPr="008D1FD3">
              <w:rPr>
                <w:rFonts w:ascii="Calibri" w:hAnsi="Calibri" w:cs="Calibri"/>
                <w:color w:val="000000"/>
                <w:sz w:val="15"/>
                <w:szCs w:val="15"/>
              </w:rPr>
              <w:t>73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40E9" w14:textId="0D5C123F"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9FCD7" w14:textId="2034AC31" w:rsidR="003868F9" w:rsidRPr="008D1FD3" w:rsidRDefault="003868F9" w:rsidP="003868F9">
            <w:pPr>
              <w:rPr>
                <w:rFonts w:ascii="Calibri" w:hAnsi="Calibri" w:cs="Calibri"/>
              </w:rPr>
            </w:pPr>
          </w:p>
        </w:tc>
      </w:tr>
      <w:tr w:rsidR="003868F9" w:rsidRPr="008D1FD3" w14:paraId="15EA3BF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6D63"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C3D58" w14:textId="6E551E10" w:rsidR="003868F9" w:rsidRPr="008D1FD3" w:rsidRDefault="003868F9" w:rsidP="003868F9">
            <w:pPr>
              <w:rPr>
                <w:rFonts w:ascii="Calibri" w:hAnsi="Calibri" w:cs="Calibri"/>
              </w:rPr>
            </w:pPr>
            <w:r w:rsidRPr="008D1FD3">
              <w:rPr>
                <w:rFonts w:ascii="Calibri" w:hAnsi="Calibri" w:cs="Calibri"/>
                <w:color w:val="000000"/>
                <w:sz w:val="15"/>
                <w:szCs w:val="15"/>
              </w:rPr>
              <w:t>3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EA0C4C" w14:textId="0F65AE00"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68359" w14:textId="4DE144BD"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49B419" w14:textId="47BAB425"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EF790" w14:textId="203CC0F6"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C34A7" w14:textId="418E19CE" w:rsidR="003868F9" w:rsidRPr="008D1FD3" w:rsidRDefault="003868F9" w:rsidP="003868F9">
            <w:pPr>
              <w:rPr>
                <w:rFonts w:ascii="Calibri" w:hAnsi="Calibri" w:cs="Calibri"/>
              </w:rPr>
            </w:pPr>
            <w:r w:rsidRPr="008D1FD3">
              <w:rPr>
                <w:rFonts w:ascii="Calibri" w:hAnsi="Calibri" w:cs="Calibri"/>
                <w:color w:val="000000"/>
                <w:sz w:val="15"/>
                <w:szCs w:val="15"/>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CCB06" w14:textId="0380C31D"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595A6" w14:textId="4619701F" w:rsidR="003868F9" w:rsidRPr="008D1FD3" w:rsidRDefault="003868F9" w:rsidP="003868F9">
            <w:pPr>
              <w:rPr>
                <w:rFonts w:ascii="Calibri" w:hAnsi="Calibri" w:cs="Calibri"/>
              </w:rPr>
            </w:pPr>
            <w:r w:rsidRPr="008D1FD3">
              <w:rPr>
                <w:rFonts w:ascii="Calibri" w:hAnsi="Calibri" w:cs="Calibri"/>
                <w:color w:val="000000"/>
                <w:sz w:val="15"/>
                <w:szCs w:val="15"/>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ACD6F" w14:textId="6CC634E8"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F7E3C7" w14:textId="0AE8905C"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02D5845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1637"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32661" w14:textId="16DA1150"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42E60" w14:textId="3E8D2B52"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D42297" w14:textId="1628CD87"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FF5AA" w14:textId="55D7FC6E"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04983" w14:textId="30E3F232"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0D665" w14:textId="2EC28D74" w:rsidR="003868F9" w:rsidRPr="008D1FD3" w:rsidRDefault="003868F9" w:rsidP="003868F9">
            <w:pPr>
              <w:rPr>
                <w:rFonts w:ascii="Calibri" w:hAnsi="Calibri" w:cs="Calibri"/>
              </w:rPr>
            </w:pPr>
            <w:r w:rsidRPr="008D1FD3">
              <w:rPr>
                <w:rFonts w:ascii="Calibri" w:hAnsi="Calibri" w:cs="Calibri"/>
                <w:color w:val="000000"/>
                <w:sz w:val="15"/>
                <w:szCs w:val="15"/>
              </w:rPr>
              <w:t>5.03</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BDB630"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030C94" w14:textId="7C6AE2A1" w:rsidR="003868F9" w:rsidRPr="008D1FD3" w:rsidRDefault="003868F9" w:rsidP="003868F9">
            <w:pPr>
              <w:rPr>
                <w:rFonts w:ascii="Calibri" w:hAnsi="Calibri" w:cs="Calibri"/>
              </w:rPr>
            </w:pPr>
            <w:r w:rsidRPr="008D1FD3">
              <w:rPr>
                <w:rFonts w:ascii="Calibri" w:hAnsi="Calibri" w:cs="Calibri"/>
                <w:color w:val="000000"/>
                <w:sz w:val="15"/>
                <w:szCs w:val="15"/>
              </w:rPr>
              <w:t>8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66C00" w14:textId="31B363D7"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9F47F" w14:textId="7E1A1CAD"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5D6509A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25C56" w14:textId="77777777" w:rsidR="003868F9" w:rsidRPr="008D1FD3" w:rsidRDefault="003868F9" w:rsidP="003868F9">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DD3693" w14:textId="6DE8A9BE"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35C07" w14:textId="487FC98A"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E3BFA" w14:textId="2A802581"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FD1F1" w14:textId="4C7EA8E8"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5E896" w14:textId="75856DDB"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89AC3" w14:textId="5E9E1437" w:rsidR="003868F9" w:rsidRPr="008D1FD3" w:rsidRDefault="003868F9" w:rsidP="003868F9">
            <w:pPr>
              <w:rPr>
                <w:rFonts w:ascii="Calibri" w:hAnsi="Calibri" w:cs="Calibri"/>
              </w:rPr>
            </w:pPr>
            <w:r w:rsidRPr="008D1FD3">
              <w:rPr>
                <w:rFonts w:ascii="Calibri" w:hAnsi="Calibri" w:cs="Calibri"/>
                <w:color w:val="000000"/>
                <w:sz w:val="15"/>
                <w:szCs w:val="15"/>
              </w:rPr>
              <w:t>8.5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DD44"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765CE9" w14:textId="7DF07B28" w:rsidR="003868F9" w:rsidRPr="008D1FD3" w:rsidRDefault="003868F9" w:rsidP="003868F9">
            <w:pPr>
              <w:rPr>
                <w:rFonts w:ascii="Calibri" w:hAnsi="Calibri" w:cs="Calibri"/>
              </w:rPr>
            </w:pPr>
            <w:r w:rsidRPr="008D1FD3">
              <w:rPr>
                <w:rFonts w:ascii="Calibri" w:hAnsi="Calibri" w:cs="Calibri"/>
                <w:color w:val="000000"/>
                <w:sz w:val="15"/>
                <w:szCs w:val="15"/>
              </w:rPr>
              <w:t>21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72B64" w14:textId="7354A333"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85F84" w14:textId="77777777" w:rsidR="003868F9" w:rsidRPr="008D1FD3" w:rsidRDefault="003868F9" w:rsidP="003868F9">
            <w:pPr>
              <w:rPr>
                <w:rFonts w:ascii="Calibri" w:hAnsi="Calibri" w:cs="Calibri"/>
                <w:sz w:val="18"/>
                <w:szCs w:val="18"/>
              </w:rPr>
            </w:pPr>
          </w:p>
        </w:tc>
      </w:tr>
      <w:tr w:rsidR="003868F9" w:rsidRPr="008D1FD3" w14:paraId="2818BAE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0C03D"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4B92D7" w14:textId="2495771B"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D222A" w14:textId="494C2237"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479DA" w14:textId="3373B336"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637CCE" w14:textId="6AC39A94"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7D828" w14:textId="51C50093"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C50E4" w14:textId="4BA9389B" w:rsidR="003868F9" w:rsidRPr="008D1FD3" w:rsidRDefault="003868F9" w:rsidP="003868F9">
            <w:pPr>
              <w:rPr>
                <w:rFonts w:ascii="Calibri" w:hAnsi="Calibri" w:cs="Calibri"/>
              </w:rPr>
            </w:pPr>
            <w:r w:rsidRPr="008D1FD3">
              <w:rPr>
                <w:rFonts w:ascii="Calibri" w:hAnsi="Calibri" w:cs="Calibri"/>
                <w:color w:val="000000"/>
                <w:sz w:val="15"/>
                <w:szCs w:val="15"/>
              </w:rPr>
              <w:t>7.7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3D47"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3AFC7" w14:textId="6FE204E8" w:rsidR="003868F9" w:rsidRPr="008D1FD3" w:rsidRDefault="003868F9" w:rsidP="003868F9">
            <w:pPr>
              <w:rPr>
                <w:rFonts w:ascii="Calibri" w:hAnsi="Calibri" w:cs="Calibri"/>
              </w:rPr>
            </w:pPr>
            <w:r w:rsidRPr="008D1FD3">
              <w:rPr>
                <w:rFonts w:ascii="Calibri" w:hAnsi="Calibri" w:cs="Calibri"/>
                <w:color w:val="000000"/>
                <w:sz w:val="15"/>
                <w:szCs w:val="15"/>
              </w:rPr>
              <w:t>106</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B16D2" w14:textId="411ADFE7"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7529A" w14:textId="5AE86C01"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1864B4B5"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6B65C" w14:textId="77777777" w:rsidR="003868F9" w:rsidRPr="008D1FD3" w:rsidRDefault="003868F9" w:rsidP="003868F9">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ED916" w14:textId="69D83F1F"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B0FE3" w14:textId="4C69E76B"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D4AB6" w14:textId="457EF551"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7FA63" w14:textId="3DD5790F"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D92BC" w14:textId="1A57E8C6" w:rsidR="003868F9" w:rsidRPr="008D1FD3" w:rsidRDefault="003868F9" w:rsidP="003868F9">
            <w:pPr>
              <w:rPr>
                <w:rFonts w:ascii="Calibri" w:hAnsi="Calibri" w:cs="Calibri"/>
              </w:rPr>
            </w:pPr>
            <w:r w:rsidRPr="008D1FD3">
              <w:rPr>
                <w:rFonts w:ascii="Calibri" w:hAnsi="Calibri" w:cs="Calibri"/>
                <w:color w:val="000000"/>
                <w:sz w:val="15"/>
                <w:szCs w:val="15"/>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33049" w14:textId="73A29306" w:rsidR="003868F9" w:rsidRPr="008D1FD3" w:rsidRDefault="003868F9" w:rsidP="003868F9">
            <w:pPr>
              <w:rPr>
                <w:rFonts w:ascii="Calibri" w:hAnsi="Calibri" w:cs="Calibri"/>
              </w:rPr>
            </w:pPr>
            <w:r w:rsidRPr="008D1FD3">
              <w:rPr>
                <w:rFonts w:ascii="Calibri" w:hAnsi="Calibri" w:cs="Calibri"/>
                <w:color w:val="000000"/>
                <w:sz w:val="15"/>
                <w:szCs w:val="15"/>
              </w:rPr>
              <w:t>94.5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2008E9" w14:textId="7CCEE1E6"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28274" w14:textId="227DD2B4" w:rsidR="003868F9" w:rsidRPr="008D1FD3" w:rsidRDefault="003868F9" w:rsidP="003868F9">
            <w:pPr>
              <w:rPr>
                <w:rFonts w:ascii="Calibri" w:hAnsi="Calibri" w:cs="Calibri"/>
              </w:rPr>
            </w:pPr>
            <w:r w:rsidRPr="008D1FD3">
              <w:rPr>
                <w:rFonts w:ascii="Calibri" w:hAnsi="Calibri" w:cs="Calibri"/>
                <w:color w:val="000000"/>
                <w:sz w:val="15"/>
                <w:szCs w:val="15"/>
              </w:rPr>
              <w:t>28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36246" w14:textId="0551F909"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DF1DE" w14:textId="77777777" w:rsidR="003868F9" w:rsidRPr="008D1FD3" w:rsidRDefault="003868F9" w:rsidP="003868F9">
            <w:pPr>
              <w:rPr>
                <w:rFonts w:ascii="Calibri" w:hAnsi="Calibri" w:cs="Calibri"/>
                <w:sz w:val="18"/>
                <w:szCs w:val="18"/>
              </w:rPr>
            </w:pPr>
          </w:p>
        </w:tc>
      </w:tr>
      <w:tr w:rsidR="003868F9" w:rsidRPr="008D1FD3" w14:paraId="1C36F6E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53C2C"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25B92" w14:textId="001798B9"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FC5FB" w14:textId="6020ADC9"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B1523" w14:textId="0BD19EDC"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6A937" w14:textId="2B873C4A"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6AA74" w14:textId="4959725A" w:rsidR="003868F9" w:rsidRPr="008D1FD3" w:rsidRDefault="003868F9" w:rsidP="003868F9">
            <w:pPr>
              <w:rPr>
                <w:rFonts w:ascii="Calibri" w:hAnsi="Calibri" w:cs="Calibri"/>
              </w:rPr>
            </w:pPr>
            <w:r w:rsidRPr="008D1FD3">
              <w:rPr>
                <w:rFonts w:ascii="Calibri" w:hAnsi="Calibri" w:cs="Calibri"/>
                <w:color w:val="000000"/>
                <w:sz w:val="15"/>
                <w:szCs w:val="15"/>
              </w:rPr>
              <w:t>newton-c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5E734" w14:textId="0C2E4A2F" w:rsidR="003868F9" w:rsidRPr="008D1FD3" w:rsidRDefault="003868F9" w:rsidP="003868F9">
            <w:pPr>
              <w:rPr>
                <w:rFonts w:ascii="Calibri" w:hAnsi="Calibri" w:cs="Calibri"/>
              </w:rPr>
            </w:pPr>
            <w:r w:rsidRPr="008D1FD3">
              <w:rPr>
                <w:rFonts w:ascii="Calibri" w:hAnsi="Calibri" w:cs="Calibri"/>
                <w:color w:val="000000"/>
                <w:sz w:val="15"/>
                <w:szCs w:val="15"/>
              </w:rPr>
              <w:t>38.5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37F2C"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2872F" w14:textId="5447FE34" w:rsidR="003868F9" w:rsidRPr="008D1FD3" w:rsidRDefault="003868F9" w:rsidP="003868F9">
            <w:pPr>
              <w:rPr>
                <w:rFonts w:ascii="Calibri" w:hAnsi="Calibri" w:cs="Calibri"/>
              </w:rPr>
            </w:pPr>
            <w:r w:rsidRPr="008D1FD3">
              <w:rPr>
                <w:rFonts w:ascii="Calibri" w:hAnsi="Calibri" w:cs="Calibri"/>
                <w:color w:val="000000"/>
                <w:sz w:val="15"/>
                <w:szCs w:val="15"/>
              </w:rPr>
              <w:t>72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990BDC" w14:textId="55E7A6CC"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8E571" w14:textId="3DF7F492"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6955137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A76AD"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78943" w14:textId="6134EFAB"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9B4F0" w14:textId="674F3D96"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F6714" w14:textId="5A58817E"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248E6" w14:textId="31A60B05" w:rsidR="003868F9" w:rsidRPr="008D1FD3" w:rsidRDefault="003868F9" w:rsidP="003868F9">
            <w:pPr>
              <w:rPr>
                <w:rFonts w:ascii="Calibri" w:hAnsi="Calibri" w:cs="Calibri"/>
              </w:rPr>
            </w:pPr>
            <w:r w:rsidRPr="008D1FD3">
              <w:rPr>
                <w:rFonts w:ascii="Calibri" w:hAnsi="Calibri" w:cs="Calibri"/>
                <w:color w:val="000000"/>
                <w:sz w:val="15"/>
                <w:szCs w:val="15"/>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38934" w14:textId="360BA797"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36E13" w14:textId="5B420A3C" w:rsidR="003868F9" w:rsidRPr="008D1FD3" w:rsidRDefault="003868F9" w:rsidP="003868F9">
            <w:pPr>
              <w:rPr>
                <w:rFonts w:ascii="Calibri" w:hAnsi="Calibri" w:cs="Calibri"/>
              </w:rPr>
            </w:pPr>
            <w:r w:rsidRPr="008D1FD3">
              <w:rPr>
                <w:rFonts w:ascii="Calibri" w:hAnsi="Calibri" w:cs="Calibri"/>
                <w:color w:val="000000"/>
                <w:sz w:val="15"/>
                <w:szCs w:val="15"/>
              </w:rPr>
              <w:t>4.0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82B51B"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A9D5B" w14:textId="10289DA5" w:rsidR="003868F9" w:rsidRPr="008D1FD3" w:rsidRDefault="003868F9" w:rsidP="003868F9">
            <w:pPr>
              <w:rPr>
                <w:rFonts w:ascii="Calibri" w:hAnsi="Calibri" w:cs="Calibri"/>
              </w:rPr>
            </w:pPr>
            <w:r w:rsidRPr="008D1FD3">
              <w:rPr>
                <w:rFonts w:ascii="Calibri" w:hAnsi="Calibri" w:cs="Calibri"/>
                <w:color w:val="000000"/>
                <w:sz w:val="15"/>
                <w:szCs w:val="15"/>
              </w:rPr>
              <w:t>779</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39004" w14:textId="57A0D6A9"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58A8EB" w14:textId="77777777" w:rsidR="003868F9" w:rsidRPr="008D1FD3" w:rsidRDefault="003868F9" w:rsidP="003868F9">
            <w:pPr>
              <w:rPr>
                <w:rFonts w:ascii="Calibri" w:hAnsi="Calibri" w:cs="Calibri"/>
                <w:sz w:val="18"/>
                <w:szCs w:val="18"/>
              </w:rPr>
            </w:pPr>
          </w:p>
        </w:tc>
      </w:tr>
      <w:tr w:rsidR="003868F9" w:rsidRPr="008D1FD3" w14:paraId="19D60F3E"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7A83E" w14:textId="77777777" w:rsidR="003868F9" w:rsidRPr="008D1FD3" w:rsidRDefault="003868F9" w:rsidP="003868F9">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E5CB2" w14:textId="57024447"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6CA0B" w14:textId="2A5BECD3"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1D65F" w14:textId="44749A7E"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99D433" w14:textId="673ECB1C"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E92A0" w14:textId="5C214202"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BE5C1" w14:textId="041F2F75" w:rsidR="003868F9" w:rsidRPr="008D1FD3" w:rsidRDefault="003868F9" w:rsidP="003868F9">
            <w:pPr>
              <w:rPr>
                <w:rFonts w:ascii="Calibri" w:hAnsi="Calibri" w:cs="Calibri"/>
              </w:rPr>
            </w:pPr>
            <w:r w:rsidRPr="008D1FD3">
              <w:rPr>
                <w:rFonts w:ascii="Calibri" w:hAnsi="Calibri" w:cs="Calibri"/>
                <w:color w:val="000000"/>
                <w:sz w:val="15"/>
                <w:szCs w:val="15"/>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A10F3" w14:textId="42A0B88F"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93396" w14:textId="4E596CBC" w:rsidR="003868F9" w:rsidRPr="008D1FD3" w:rsidRDefault="003868F9" w:rsidP="003868F9">
            <w:pPr>
              <w:rPr>
                <w:rFonts w:ascii="Calibri" w:hAnsi="Calibri" w:cs="Calibri"/>
              </w:rPr>
            </w:pPr>
            <w:r w:rsidRPr="008D1FD3">
              <w:rPr>
                <w:rFonts w:ascii="Calibri" w:hAnsi="Calibri" w:cs="Calibri"/>
                <w:color w:val="000000"/>
                <w:sz w:val="15"/>
                <w:szCs w:val="15"/>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CDE55" w14:textId="2C5EEF6F"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1861" w14:textId="0E73A661"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78DC03D4"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3745F"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438DA" w14:textId="1489B20F" w:rsidR="003868F9" w:rsidRPr="008D1FD3" w:rsidRDefault="003868F9" w:rsidP="003868F9">
            <w:pPr>
              <w:rPr>
                <w:rFonts w:ascii="Calibri" w:hAnsi="Calibri" w:cs="Calibri"/>
              </w:rPr>
            </w:pPr>
            <w:r w:rsidRPr="008D1FD3">
              <w:rPr>
                <w:rFonts w:ascii="Calibri" w:hAnsi="Calibri" w:cs="Calibri"/>
                <w:color w:val="000000"/>
                <w:sz w:val="15"/>
                <w:szCs w:val="15"/>
              </w:rPr>
              <w:t>211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5E2F4" w14:textId="3FAC0F47"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089BA" w14:textId="23414CB1"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06B4D" w14:textId="63F5F14E"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154CC" w14:textId="794C7F4E"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2ED831" w14:textId="1334BC18" w:rsidR="003868F9" w:rsidRPr="008D1FD3" w:rsidRDefault="003868F9" w:rsidP="003868F9">
            <w:pPr>
              <w:rPr>
                <w:rFonts w:ascii="Calibri" w:hAnsi="Calibri" w:cs="Calibri"/>
              </w:rPr>
            </w:pPr>
            <w:r w:rsidRPr="008D1FD3">
              <w:rPr>
                <w:rFonts w:ascii="Calibri" w:hAnsi="Calibri" w:cs="Calibri"/>
                <w:color w:val="000000"/>
                <w:sz w:val="15"/>
                <w:szCs w:val="15"/>
              </w:rPr>
              <w:t>3.6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8D7F3"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13A67" w14:textId="214235EF" w:rsidR="003868F9" w:rsidRPr="008D1FD3" w:rsidRDefault="003868F9" w:rsidP="003868F9">
            <w:pPr>
              <w:rPr>
                <w:rFonts w:ascii="Calibri" w:hAnsi="Calibri" w:cs="Calibri"/>
              </w:rPr>
            </w:pPr>
            <w:r w:rsidRPr="008D1FD3">
              <w:rPr>
                <w:rFonts w:ascii="Calibri" w:hAnsi="Calibri" w:cs="Calibri"/>
                <w:color w:val="000000"/>
                <w:sz w:val="15"/>
                <w:szCs w:val="15"/>
              </w:rPr>
              <w:t>750</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A52F0" w14:textId="3C6F1E7A"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CB301" w14:textId="70BF167D"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2734C41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BCD62"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2FBB3" w14:textId="2DE776E4"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C65C" w14:textId="6A792523"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CAA6F" w14:textId="4AB2D933"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035D8F" w14:textId="11BA27A7"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90CE4" w14:textId="07DD2582" w:rsidR="003868F9" w:rsidRPr="008D1FD3" w:rsidRDefault="003868F9" w:rsidP="003868F9">
            <w:pPr>
              <w:rPr>
                <w:rFonts w:ascii="Calibri" w:hAnsi="Calibri" w:cs="Calibri"/>
              </w:rPr>
            </w:pPr>
            <w:r w:rsidRPr="008D1FD3">
              <w:rPr>
                <w:rFonts w:ascii="Calibri" w:hAnsi="Calibri" w:cs="Calibri"/>
                <w:color w:val="000000"/>
                <w:sz w:val="15"/>
                <w:szCs w:val="15"/>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06DC8" w14:textId="4A1AFCFE" w:rsidR="003868F9" w:rsidRPr="008D1FD3" w:rsidRDefault="003868F9" w:rsidP="003868F9">
            <w:pPr>
              <w:rPr>
                <w:rFonts w:ascii="Calibri" w:hAnsi="Calibri" w:cs="Calibri"/>
              </w:rPr>
            </w:pPr>
            <w:r w:rsidRPr="008D1FD3">
              <w:rPr>
                <w:rFonts w:ascii="Calibri" w:hAnsi="Calibri" w:cs="Calibri"/>
                <w:color w:val="000000"/>
                <w:sz w:val="15"/>
                <w:szCs w:val="15"/>
              </w:rPr>
              <w:t>42.2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05B28"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61501" w14:textId="296E54E2" w:rsidR="003868F9" w:rsidRPr="008D1FD3" w:rsidRDefault="003868F9" w:rsidP="003868F9">
            <w:pPr>
              <w:rPr>
                <w:rFonts w:ascii="Calibri" w:hAnsi="Calibri" w:cs="Calibri"/>
              </w:rPr>
            </w:pPr>
            <w:r w:rsidRPr="008D1FD3">
              <w:rPr>
                <w:rFonts w:ascii="Calibri" w:hAnsi="Calibri" w:cs="Calibri"/>
                <w:color w:val="000000"/>
                <w:sz w:val="15"/>
                <w:szCs w:val="15"/>
              </w:rPr>
              <w:t>590</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308A6C" w14:textId="0F2E7E4C"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B40E1" w14:textId="4A5EFD05"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477E9E7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383B8" w14:textId="77777777" w:rsidR="003868F9" w:rsidRPr="008D1FD3" w:rsidRDefault="003868F9" w:rsidP="003868F9">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0E9C2" w14:textId="3E749E52"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48EFE" w14:textId="331BF23F"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E861C" w14:textId="114E9B74"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9FDD" w14:textId="312B8980"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A3E6" w14:textId="2D79D1B1" w:rsidR="003868F9" w:rsidRPr="008D1FD3" w:rsidRDefault="003868F9" w:rsidP="003868F9">
            <w:pPr>
              <w:rPr>
                <w:rFonts w:ascii="Calibri" w:hAnsi="Calibri" w:cs="Calibri"/>
              </w:rPr>
            </w:pPr>
            <w:r w:rsidRPr="008D1FD3">
              <w:rPr>
                <w:rFonts w:ascii="Calibri" w:hAnsi="Calibri" w:cs="Calibri"/>
                <w:color w:val="000000"/>
                <w:sz w:val="15"/>
                <w:szCs w:val="15"/>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C7464" w14:textId="62AC3A18" w:rsidR="003868F9" w:rsidRPr="008D1FD3" w:rsidRDefault="003868F9" w:rsidP="003868F9">
            <w:pPr>
              <w:rPr>
                <w:rFonts w:ascii="Calibri" w:hAnsi="Calibri" w:cs="Calibri"/>
              </w:rPr>
            </w:pPr>
            <w:r w:rsidRPr="008D1FD3">
              <w:rPr>
                <w:rFonts w:ascii="Calibri" w:hAnsi="Calibri" w:cs="Calibri"/>
                <w:color w:val="000000"/>
                <w:sz w:val="15"/>
                <w:szCs w:val="15"/>
              </w:rPr>
              <w:t>13.43</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9DEE5" w14:textId="043D9AE4" w:rsidR="003868F9" w:rsidRPr="008D1FD3" w:rsidRDefault="003868F9" w:rsidP="003868F9">
            <w:pPr>
              <w:rPr>
                <w:rFonts w:ascii="Calibri" w:hAnsi="Calibri" w:cs="Calibri"/>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8C45F" w14:textId="24A77792" w:rsidR="003868F9" w:rsidRPr="008D1FD3" w:rsidRDefault="003868F9" w:rsidP="003868F9">
            <w:pPr>
              <w:rPr>
                <w:rFonts w:ascii="Calibri" w:hAnsi="Calibri" w:cs="Calibri"/>
              </w:rPr>
            </w:pPr>
            <w:r w:rsidRPr="008D1FD3">
              <w:rPr>
                <w:rFonts w:ascii="Calibri" w:hAnsi="Calibri" w:cs="Calibri"/>
                <w:color w:val="000000"/>
                <w:sz w:val="15"/>
                <w:szCs w:val="15"/>
              </w:rPr>
              <w:t>29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2276F" w14:textId="4F7DC467"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AFACA2" w14:textId="77777777" w:rsidR="003868F9" w:rsidRPr="008D1FD3" w:rsidRDefault="003868F9" w:rsidP="003868F9">
            <w:pPr>
              <w:rPr>
                <w:rFonts w:ascii="Calibri" w:hAnsi="Calibri" w:cs="Calibri"/>
                <w:sz w:val="18"/>
                <w:szCs w:val="18"/>
              </w:rPr>
            </w:pPr>
          </w:p>
        </w:tc>
      </w:tr>
      <w:tr w:rsidR="003868F9" w:rsidRPr="008D1FD3" w14:paraId="7014766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300DE"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52E39" w14:textId="29FBD83E"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B17EC" w14:textId="436E4A1C"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1A30F" w14:textId="0E600253"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9469F" w14:textId="55884FDA"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7293E" w14:textId="78B1374D"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5DD15" w14:textId="35508E1A" w:rsidR="003868F9" w:rsidRPr="008D1FD3" w:rsidRDefault="003868F9" w:rsidP="003868F9">
            <w:pPr>
              <w:rPr>
                <w:rFonts w:ascii="Calibri" w:hAnsi="Calibri" w:cs="Calibri"/>
              </w:rPr>
            </w:pPr>
            <w:r w:rsidRPr="008D1FD3">
              <w:rPr>
                <w:rFonts w:ascii="Calibri" w:hAnsi="Calibri" w:cs="Calibri"/>
                <w:color w:val="000000"/>
                <w:sz w:val="15"/>
                <w:szCs w:val="15"/>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F32E3" w14:textId="6E684420"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1A83" w14:textId="7630AF4D" w:rsidR="003868F9" w:rsidRPr="008D1FD3" w:rsidRDefault="003868F9" w:rsidP="003868F9">
            <w:pPr>
              <w:rPr>
                <w:rFonts w:ascii="Calibri" w:hAnsi="Calibri" w:cs="Calibri"/>
              </w:rPr>
            </w:pPr>
            <w:r w:rsidRPr="008D1FD3">
              <w:rPr>
                <w:rFonts w:ascii="Calibri" w:hAnsi="Calibri" w:cs="Calibri"/>
                <w:color w:val="000000"/>
                <w:sz w:val="15"/>
                <w:szCs w:val="15"/>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EA96" w14:textId="63D810AF"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52B8B" w14:textId="214CA060"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7DC0FA3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EE71E" w14:textId="77777777" w:rsidR="003868F9" w:rsidRPr="008D1FD3" w:rsidRDefault="003868F9" w:rsidP="003868F9">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54F6D" w14:textId="12FD0FA9"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4E729" w14:textId="0B752860"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4CC36" w14:textId="502F638E"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B15EC" w14:textId="55D75DB7"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4E491" w14:textId="3FE4A02A"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13C75" w14:textId="1A72C0CB" w:rsidR="003868F9" w:rsidRPr="008D1FD3" w:rsidRDefault="003868F9" w:rsidP="003868F9">
            <w:pPr>
              <w:rPr>
                <w:rFonts w:ascii="Calibri" w:hAnsi="Calibri" w:cs="Calibri"/>
              </w:rPr>
            </w:pPr>
            <w:r w:rsidRPr="008D1FD3">
              <w:rPr>
                <w:rFonts w:ascii="Calibri" w:hAnsi="Calibri" w:cs="Calibri"/>
                <w:color w:val="000000"/>
                <w:sz w:val="15"/>
                <w:szCs w:val="15"/>
              </w:rPr>
              <w:t>822.7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92DAB" w14:textId="209EEC6D"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9D8CF" w14:textId="4CC68F9A" w:rsidR="003868F9" w:rsidRPr="008D1FD3" w:rsidRDefault="003868F9" w:rsidP="003868F9">
            <w:pPr>
              <w:rPr>
                <w:rFonts w:ascii="Calibri" w:hAnsi="Calibri" w:cs="Calibri"/>
              </w:rPr>
            </w:pPr>
            <w:r w:rsidRPr="008D1FD3">
              <w:rPr>
                <w:rFonts w:ascii="Calibri" w:hAnsi="Calibri" w:cs="Calibri"/>
                <w:color w:val="000000"/>
                <w:sz w:val="15"/>
                <w:szCs w:val="15"/>
              </w:rPr>
              <w:t>63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F2EF4" w14:textId="5F8B71E9"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9117F" w14:textId="77777777" w:rsidR="003868F9" w:rsidRPr="008D1FD3" w:rsidRDefault="003868F9" w:rsidP="003868F9">
            <w:pPr>
              <w:rPr>
                <w:rFonts w:ascii="Calibri" w:hAnsi="Calibri" w:cs="Calibri"/>
                <w:sz w:val="18"/>
                <w:szCs w:val="18"/>
              </w:rPr>
            </w:pPr>
          </w:p>
        </w:tc>
      </w:tr>
      <w:tr w:rsidR="003868F9" w:rsidRPr="008D1FD3" w14:paraId="08DA3B6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C2250"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CD4D86" w14:textId="5AE737C8"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3EE44" w14:textId="7582DED1"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85F5A" w14:textId="10DE68AC"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EBF75" w14:textId="3707F1DC"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3DB73" w14:textId="27F89C48"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68C7D" w14:textId="44FDEAF5" w:rsidR="003868F9" w:rsidRPr="008D1FD3" w:rsidRDefault="003868F9" w:rsidP="003868F9">
            <w:pPr>
              <w:rPr>
                <w:rFonts w:ascii="Calibri" w:hAnsi="Calibri" w:cs="Calibri"/>
              </w:rPr>
            </w:pPr>
            <w:r w:rsidRPr="008D1FD3">
              <w:rPr>
                <w:rFonts w:ascii="Calibri" w:hAnsi="Calibri" w:cs="Calibri"/>
                <w:color w:val="000000"/>
                <w:sz w:val="15"/>
                <w:szCs w:val="15"/>
              </w:rPr>
              <w:t>27.62</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87CB6"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54223" w14:textId="0E991B0D" w:rsidR="003868F9" w:rsidRPr="008D1FD3" w:rsidRDefault="003868F9" w:rsidP="003868F9">
            <w:pPr>
              <w:rPr>
                <w:rFonts w:ascii="Calibri" w:hAnsi="Calibri" w:cs="Calibri"/>
              </w:rPr>
            </w:pPr>
            <w:r w:rsidRPr="008D1FD3">
              <w:rPr>
                <w:rFonts w:ascii="Calibri" w:hAnsi="Calibri" w:cs="Calibri"/>
                <w:color w:val="000000"/>
                <w:sz w:val="15"/>
                <w:szCs w:val="15"/>
              </w:rPr>
              <w:t>74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70165" w14:textId="3EB1A866"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60E0" w14:textId="5D8DB2A0"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6F42F181"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5C9F1"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0EF21" w14:textId="526626A9"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290E3" w14:textId="1CDAB0D2"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D54BE" w14:textId="74A09B58"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8D5AA" w14:textId="218FDD87"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9B006" w14:textId="4EF2BF2F"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2CB24" w14:textId="193E94CC" w:rsidR="003868F9" w:rsidRPr="008D1FD3" w:rsidRDefault="003868F9" w:rsidP="003868F9">
            <w:pPr>
              <w:rPr>
                <w:rFonts w:ascii="Calibri" w:hAnsi="Calibri" w:cs="Calibri"/>
              </w:rPr>
            </w:pPr>
            <w:r w:rsidRPr="008D1FD3">
              <w:rPr>
                <w:rFonts w:ascii="Calibri" w:hAnsi="Calibri" w:cs="Calibri"/>
                <w:color w:val="000000"/>
                <w:sz w:val="15"/>
                <w:szCs w:val="15"/>
              </w:rPr>
              <w:t>8.5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812AC"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D12E38" w14:textId="56E73804" w:rsidR="003868F9" w:rsidRPr="008D1FD3" w:rsidRDefault="003868F9" w:rsidP="003868F9">
            <w:pPr>
              <w:rPr>
                <w:rFonts w:ascii="Calibri" w:hAnsi="Calibri" w:cs="Calibri"/>
              </w:rPr>
            </w:pPr>
            <w:r w:rsidRPr="008D1FD3">
              <w:rPr>
                <w:rFonts w:ascii="Calibri" w:hAnsi="Calibri" w:cs="Calibri"/>
                <w:color w:val="000000"/>
                <w:sz w:val="15"/>
                <w:szCs w:val="15"/>
              </w:rPr>
              <w:t>21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6FD19" w14:textId="29DB00C9"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89183" w14:textId="77777777" w:rsidR="003868F9" w:rsidRPr="008D1FD3" w:rsidRDefault="003868F9" w:rsidP="003868F9">
            <w:pPr>
              <w:rPr>
                <w:rFonts w:ascii="Calibri" w:hAnsi="Calibri" w:cs="Calibri"/>
                <w:sz w:val="18"/>
                <w:szCs w:val="18"/>
              </w:rPr>
            </w:pPr>
          </w:p>
        </w:tc>
      </w:tr>
      <w:tr w:rsidR="003868F9" w:rsidRPr="008D1FD3" w14:paraId="02531DC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37D46D"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DD5AFF" w14:textId="63AD02B3"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8DD27" w14:textId="5A3EC3FD"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8E5F3" w14:textId="348E00A1"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A91BD" w14:textId="0C508F24"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5E02B" w14:textId="7856FE64" w:rsidR="003868F9" w:rsidRPr="008D1FD3" w:rsidRDefault="003868F9" w:rsidP="003868F9">
            <w:pPr>
              <w:rPr>
                <w:rFonts w:ascii="Calibri" w:hAnsi="Calibri" w:cs="Calibri"/>
              </w:rPr>
            </w:pPr>
            <w:r w:rsidRPr="008D1FD3">
              <w:rPr>
                <w:rFonts w:ascii="Calibri" w:hAnsi="Calibri" w:cs="Calibri"/>
                <w:color w:val="000000"/>
                <w:sz w:val="15"/>
                <w:szCs w:val="15"/>
              </w:rPr>
              <w:t>newton-c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5A9A9" w14:textId="50AD0E00" w:rsidR="003868F9" w:rsidRPr="008D1FD3" w:rsidRDefault="003868F9" w:rsidP="003868F9">
            <w:pPr>
              <w:rPr>
                <w:rFonts w:ascii="Calibri" w:hAnsi="Calibri" w:cs="Calibri"/>
              </w:rPr>
            </w:pPr>
            <w:r w:rsidRPr="008D1FD3">
              <w:rPr>
                <w:rFonts w:ascii="Calibri" w:hAnsi="Calibri" w:cs="Calibri"/>
                <w:color w:val="000000"/>
                <w:sz w:val="15"/>
                <w:szCs w:val="15"/>
              </w:rPr>
              <w:t>584.0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AA2A4"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E5D4C" w14:textId="66E19EA4" w:rsidR="003868F9" w:rsidRPr="008D1FD3" w:rsidRDefault="003868F9" w:rsidP="003868F9">
            <w:pPr>
              <w:rPr>
                <w:rFonts w:ascii="Calibri" w:hAnsi="Calibri" w:cs="Calibri"/>
              </w:rPr>
            </w:pPr>
            <w:r w:rsidRPr="008D1FD3">
              <w:rPr>
                <w:rFonts w:ascii="Calibri" w:hAnsi="Calibri" w:cs="Calibri"/>
                <w:color w:val="000000"/>
                <w:sz w:val="15"/>
                <w:szCs w:val="15"/>
              </w:rPr>
              <w:t>98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2DFFDB" w14:textId="4631E20B"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46D5" w14:textId="02B9A348"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2A622D7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AA201"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CF1E" w14:textId="3B737220"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778B6" w14:textId="031C7934"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E842E" w14:textId="39D9AFDC"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1BD0B" w14:textId="77C7C2FA"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E0ACA" w14:textId="3FBC324E"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0BF46" w14:textId="5F6F27CE" w:rsidR="003868F9" w:rsidRPr="008D1FD3" w:rsidRDefault="003868F9" w:rsidP="003868F9">
            <w:pPr>
              <w:rPr>
                <w:rFonts w:ascii="Calibri" w:hAnsi="Calibri" w:cs="Calibri"/>
              </w:rPr>
            </w:pPr>
            <w:r w:rsidRPr="008D1FD3">
              <w:rPr>
                <w:rFonts w:ascii="Calibri" w:hAnsi="Calibri" w:cs="Calibri"/>
                <w:color w:val="000000"/>
                <w:sz w:val="15"/>
                <w:szCs w:val="15"/>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6D3BE" w14:textId="4656F3EF"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60EC4" w14:textId="6EE6CAFA" w:rsidR="003868F9" w:rsidRPr="008D1FD3" w:rsidRDefault="003868F9" w:rsidP="003868F9">
            <w:pPr>
              <w:rPr>
                <w:rFonts w:ascii="Calibri" w:hAnsi="Calibri" w:cs="Calibri"/>
              </w:rPr>
            </w:pPr>
            <w:r w:rsidRPr="008D1FD3">
              <w:rPr>
                <w:rFonts w:ascii="Calibri" w:hAnsi="Calibri" w:cs="Calibri"/>
                <w:color w:val="000000"/>
                <w:sz w:val="15"/>
                <w:szCs w:val="15"/>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160E0" w14:textId="25555916"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6E4BE4" w14:textId="0B0A1F8D"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0A794E1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7EF14" w14:textId="77777777" w:rsidR="003868F9" w:rsidRPr="008D1FD3" w:rsidRDefault="003868F9" w:rsidP="003868F9">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B7D7F" w14:textId="424E8DB9"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A69EB" w14:textId="3FB71648"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E5514" w14:textId="103EADB8"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2D201" w14:textId="0CE52046"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F6660" w14:textId="0F16855E"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74E04" w14:textId="211C833B" w:rsidR="003868F9" w:rsidRPr="008D1FD3" w:rsidRDefault="003868F9" w:rsidP="003868F9">
            <w:pPr>
              <w:rPr>
                <w:rFonts w:ascii="Calibri" w:hAnsi="Calibri" w:cs="Calibri"/>
              </w:rPr>
            </w:pPr>
            <w:r w:rsidRPr="008D1FD3">
              <w:rPr>
                <w:rFonts w:ascii="Calibri" w:hAnsi="Calibri" w:cs="Calibri"/>
                <w:color w:val="000000"/>
                <w:sz w:val="15"/>
                <w:szCs w:val="15"/>
              </w:rPr>
              <w:t>786.0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89A76" w14:textId="5DE33517" w:rsidR="003868F9" w:rsidRPr="008D1FD3" w:rsidRDefault="003868F9" w:rsidP="003868F9">
            <w:pPr>
              <w:rPr>
                <w:rFonts w:ascii="Calibri" w:hAnsi="Calibri" w:cs="Calibri"/>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A84BE" w14:textId="5D7415D3" w:rsidR="003868F9" w:rsidRPr="008D1FD3" w:rsidRDefault="003868F9" w:rsidP="003868F9">
            <w:pPr>
              <w:rPr>
                <w:rFonts w:ascii="Calibri" w:hAnsi="Calibri" w:cs="Calibri"/>
              </w:rPr>
            </w:pPr>
            <w:r w:rsidRPr="008D1FD3">
              <w:rPr>
                <w:rFonts w:ascii="Calibri" w:hAnsi="Calibri" w:cs="Calibri"/>
                <w:color w:val="000000"/>
                <w:sz w:val="15"/>
                <w:szCs w:val="15"/>
              </w:rPr>
              <w:t>10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3722C" w14:textId="53E1FB41"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FD348" w14:textId="44A81FBE"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5B4DF7EA"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4C501"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6A79B" w14:textId="44CCBF1C"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88C2E6" w14:textId="27BD185D"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9A002" w14:textId="228138D6"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C5E3D" w14:textId="6729EA94"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8517C" w14:textId="37690DBB"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0AB753" w14:textId="4DEF6D11" w:rsidR="003868F9" w:rsidRPr="008D1FD3" w:rsidRDefault="003868F9" w:rsidP="003868F9">
            <w:pPr>
              <w:rPr>
                <w:rFonts w:ascii="Calibri" w:hAnsi="Calibri" w:cs="Calibri"/>
              </w:rPr>
            </w:pPr>
            <w:r w:rsidRPr="008D1FD3">
              <w:rPr>
                <w:rFonts w:ascii="Calibri" w:hAnsi="Calibri" w:cs="Calibri"/>
                <w:color w:val="000000"/>
                <w:sz w:val="15"/>
                <w:szCs w:val="15"/>
              </w:rPr>
              <w:t>772.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7A440" w14:textId="7FA994D9"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4EE77" w14:textId="1451CBF4" w:rsidR="003868F9" w:rsidRPr="008D1FD3" w:rsidRDefault="003868F9" w:rsidP="003868F9">
            <w:pPr>
              <w:rPr>
                <w:rFonts w:ascii="Calibri" w:hAnsi="Calibri" w:cs="Calibri"/>
              </w:rPr>
            </w:pPr>
            <w:r w:rsidRPr="008D1FD3">
              <w:rPr>
                <w:rFonts w:ascii="Calibri" w:hAnsi="Calibri" w:cs="Calibri"/>
                <w:color w:val="000000"/>
                <w:sz w:val="15"/>
                <w:szCs w:val="15"/>
              </w:rPr>
              <w:t>82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D09B8" w14:textId="1A4B6EDF"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AC46B" w14:textId="5AE9268B" w:rsidR="003868F9" w:rsidRPr="008D1FD3" w:rsidRDefault="003868F9" w:rsidP="003868F9">
            <w:pPr>
              <w:rPr>
                <w:rFonts w:ascii="Calibri" w:hAnsi="Calibri" w:cs="Calibri"/>
              </w:rPr>
            </w:pPr>
          </w:p>
        </w:tc>
      </w:tr>
      <w:tr w:rsidR="003868F9" w:rsidRPr="008D1FD3" w14:paraId="5A9CF049"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AAF1" w14:textId="77777777" w:rsidR="003868F9" w:rsidRPr="008D1FD3" w:rsidRDefault="003868F9" w:rsidP="003868F9">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6BEB6" w14:textId="55829BAB"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F19D2" w14:textId="636713AD"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E4EA1" w14:textId="0CB57DAE"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B38F4" w14:textId="75D37450"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24A08A" w14:textId="513E23A9"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F94F0" w14:textId="6AAFB30B" w:rsidR="003868F9" w:rsidRPr="008D1FD3" w:rsidRDefault="003868F9" w:rsidP="003868F9">
            <w:pPr>
              <w:rPr>
                <w:rFonts w:ascii="Calibri" w:hAnsi="Calibri" w:cs="Calibri"/>
              </w:rPr>
            </w:pPr>
            <w:r w:rsidRPr="008D1FD3">
              <w:rPr>
                <w:rFonts w:ascii="Calibri" w:hAnsi="Calibri" w:cs="Calibri"/>
                <w:color w:val="000000"/>
                <w:sz w:val="15"/>
                <w:szCs w:val="15"/>
              </w:rPr>
              <w:t>927.1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1ADFB" w14:textId="71749418" w:rsidR="003868F9" w:rsidRPr="008D1FD3" w:rsidRDefault="003868F9" w:rsidP="003868F9">
            <w:pPr>
              <w:rPr>
                <w:rFonts w:ascii="Calibri" w:hAnsi="Calibri" w:cs="Calibri"/>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2C3427" w14:textId="78379F9E" w:rsidR="003868F9" w:rsidRPr="008D1FD3" w:rsidRDefault="003868F9" w:rsidP="003868F9">
            <w:pPr>
              <w:rPr>
                <w:rFonts w:ascii="Calibri" w:hAnsi="Calibri" w:cs="Calibri"/>
              </w:rPr>
            </w:pPr>
            <w:r w:rsidRPr="008D1FD3">
              <w:rPr>
                <w:rFonts w:ascii="Calibri" w:hAnsi="Calibri" w:cs="Calibri"/>
                <w:color w:val="000000"/>
                <w:sz w:val="15"/>
                <w:szCs w:val="15"/>
              </w:rPr>
              <w:t>9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977F7" w14:textId="7BF1CFC2"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BF042" w14:textId="06BC4383"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5D3BFCE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B1854" w14:textId="77777777" w:rsidR="003868F9" w:rsidRPr="008D1FD3" w:rsidRDefault="003868F9" w:rsidP="003868F9">
            <w:pPr>
              <w:rPr>
                <w:rFonts w:ascii="Calibri" w:hAnsi="Calibri" w:cs="Calibri"/>
              </w:rPr>
            </w:pPr>
            <w:r w:rsidRPr="008D1FD3">
              <w:rPr>
                <w:rFonts w:ascii="Calibri" w:hAnsi="Calibri" w:cs="Calibri"/>
                <w:color w:val="000000"/>
                <w:sz w:val="15"/>
                <w:szCs w:val="15"/>
              </w:rPr>
              <w:lastRenderedPageBreak/>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A1395E" w14:textId="03F67968"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27F5F" w14:textId="03382E34"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7D5081" w14:textId="4E4497FB"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863B69" w14:textId="3893B6AC"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1D6C0" w14:textId="78DA1512" w:rsidR="003868F9" w:rsidRPr="008D1FD3" w:rsidRDefault="003868F9" w:rsidP="003868F9">
            <w:pPr>
              <w:rPr>
                <w:rFonts w:ascii="Calibri" w:hAnsi="Calibri" w:cs="Calibri"/>
              </w:rPr>
            </w:pPr>
            <w:r w:rsidRPr="008D1FD3">
              <w:rPr>
                <w:rFonts w:ascii="Calibri" w:hAnsi="Calibri" w:cs="Calibri"/>
                <w:color w:val="000000"/>
                <w:sz w:val="15"/>
                <w:szCs w:val="15"/>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87903" w14:textId="50A338C6" w:rsidR="003868F9" w:rsidRPr="008D1FD3" w:rsidRDefault="003868F9" w:rsidP="003868F9">
            <w:pPr>
              <w:rPr>
                <w:rFonts w:ascii="Calibri" w:hAnsi="Calibri" w:cs="Calibri"/>
              </w:rPr>
            </w:pPr>
            <w:r w:rsidRPr="008D1FD3">
              <w:rPr>
                <w:rFonts w:ascii="Calibri" w:hAnsi="Calibri" w:cs="Calibri"/>
                <w:color w:val="000000"/>
                <w:sz w:val="15"/>
                <w:szCs w:val="15"/>
              </w:rPr>
              <w:t>415.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74C44" w14:textId="20C5D1B5"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5C749" w14:textId="1A9C8528" w:rsidR="003868F9" w:rsidRPr="008D1FD3" w:rsidRDefault="003868F9" w:rsidP="003868F9">
            <w:pPr>
              <w:rPr>
                <w:rFonts w:ascii="Calibri" w:hAnsi="Calibri" w:cs="Calibri"/>
              </w:rPr>
            </w:pPr>
            <w:r w:rsidRPr="008D1FD3">
              <w:rPr>
                <w:rFonts w:ascii="Calibri" w:hAnsi="Calibri" w:cs="Calibri"/>
                <w:color w:val="000000"/>
                <w:sz w:val="15"/>
                <w:szCs w:val="15"/>
              </w:rPr>
              <w:t>87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1BA8" w14:textId="66112D1F"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0B13C" w14:textId="3BFCDC73" w:rsidR="003868F9" w:rsidRPr="008D1FD3" w:rsidRDefault="003868F9" w:rsidP="003868F9">
            <w:pPr>
              <w:rPr>
                <w:rFonts w:ascii="Calibri" w:hAnsi="Calibri" w:cs="Calibri"/>
              </w:rPr>
            </w:pPr>
          </w:p>
        </w:tc>
      </w:tr>
      <w:tr w:rsidR="003868F9" w:rsidRPr="008D1FD3" w14:paraId="6A9D3DA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62D76D" w14:textId="77777777" w:rsidR="003868F9" w:rsidRPr="008D1FD3" w:rsidRDefault="003868F9" w:rsidP="003868F9">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F6DCE" w14:textId="57B1E13E"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43F52" w14:textId="49EDEB51"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DEB34" w14:textId="3089A86D"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50F7E" w14:textId="5F139241"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03A4D" w14:textId="564055A7"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97A89" w14:textId="3BDECD73" w:rsidR="003868F9" w:rsidRPr="008D1FD3" w:rsidRDefault="003868F9" w:rsidP="003868F9">
            <w:pPr>
              <w:rPr>
                <w:rFonts w:ascii="Calibri" w:hAnsi="Calibri" w:cs="Calibri"/>
              </w:rPr>
            </w:pPr>
            <w:r w:rsidRPr="008D1FD3">
              <w:rPr>
                <w:rFonts w:ascii="Calibri" w:hAnsi="Calibri" w:cs="Calibri"/>
                <w:color w:val="000000"/>
                <w:sz w:val="15"/>
                <w:szCs w:val="15"/>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E9616" w14:textId="5AC93F7D"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0AC4D" w14:textId="038071ED" w:rsidR="003868F9" w:rsidRPr="008D1FD3" w:rsidRDefault="003868F9" w:rsidP="003868F9">
            <w:pPr>
              <w:rPr>
                <w:rFonts w:ascii="Calibri" w:hAnsi="Calibri" w:cs="Calibri"/>
              </w:rPr>
            </w:pPr>
            <w:r w:rsidRPr="008D1FD3">
              <w:rPr>
                <w:rFonts w:ascii="Calibri" w:hAnsi="Calibri" w:cs="Calibri"/>
                <w:color w:val="000000"/>
                <w:sz w:val="15"/>
                <w:szCs w:val="15"/>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EC570" w14:textId="0364AC1E"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92DC2" w14:textId="482BA5AF"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54C5648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3D34A"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D95A1" w14:textId="41955AEF"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C1E97F" w14:textId="1A44B446"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7AD31" w14:textId="083DFDB5"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2BF489" w14:textId="61EC4E40" w:rsidR="003868F9" w:rsidRPr="008D1FD3" w:rsidRDefault="003868F9" w:rsidP="003868F9">
            <w:pPr>
              <w:rPr>
                <w:rFonts w:ascii="Calibri" w:hAnsi="Calibri" w:cs="Calibri"/>
              </w:rPr>
            </w:pPr>
            <w:r w:rsidRPr="008D1FD3">
              <w:rPr>
                <w:rFonts w:ascii="Calibri" w:hAnsi="Calibri" w:cs="Calibri"/>
                <w:color w:val="000000"/>
                <w:sz w:val="15"/>
                <w:szCs w:val="15"/>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10D66" w14:textId="52CE9B80"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BF5E4" w14:textId="673D65AA" w:rsidR="003868F9" w:rsidRPr="008D1FD3" w:rsidRDefault="003868F9" w:rsidP="003868F9">
            <w:pPr>
              <w:rPr>
                <w:rFonts w:ascii="Calibri" w:hAnsi="Calibri" w:cs="Calibri"/>
              </w:rPr>
            </w:pPr>
            <w:r w:rsidRPr="008D1FD3">
              <w:rPr>
                <w:rFonts w:ascii="Calibri" w:hAnsi="Calibri" w:cs="Calibri"/>
                <w:color w:val="000000"/>
                <w:sz w:val="15"/>
                <w:szCs w:val="15"/>
              </w:rPr>
              <w:t>198.65</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524FC"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8CCBC" w14:textId="6A96A02B" w:rsidR="003868F9" w:rsidRPr="008D1FD3" w:rsidRDefault="003868F9" w:rsidP="003868F9">
            <w:pPr>
              <w:rPr>
                <w:rFonts w:ascii="Calibri" w:hAnsi="Calibri" w:cs="Calibri"/>
              </w:rPr>
            </w:pPr>
            <w:r w:rsidRPr="008D1FD3">
              <w:rPr>
                <w:rFonts w:ascii="Calibri" w:hAnsi="Calibri" w:cs="Calibri"/>
                <w:color w:val="000000"/>
                <w:sz w:val="15"/>
                <w:szCs w:val="15"/>
              </w:rPr>
              <w:t>73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3256F" w14:textId="15D99AAF"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FE4B2" w14:textId="580FED5C" w:rsidR="003868F9" w:rsidRPr="008D1FD3" w:rsidRDefault="003868F9" w:rsidP="003868F9">
            <w:pPr>
              <w:rPr>
                <w:rFonts w:ascii="Calibri" w:hAnsi="Calibri" w:cs="Calibri"/>
              </w:rPr>
            </w:pPr>
          </w:p>
        </w:tc>
      </w:tr>
      <w:tr w:rsidR="003868F9" w:rsidRPr="008D1FD3" w14:paraId="4541546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F0735"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44682" w14:textId="24334833"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1C34B" w14:textId="7A2852C9"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DD475" w14:textId="3CD6BE18"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C7FE4" w14:textId="6E56C0BF"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438B" w14:textId="0FD3ADFE" w:rsidR="003868F9" w:rsidRPr="008D1FD3" w:rsidRDefault="003868F9" w:rsidP="003868F9">
            <w:pPr>
              <w:rPr>
                <w:rFonts w:ascii="Calibri" w:hAnsi="Calibri" w:cs="Calibri"/>
              </w:rPr>
            </w:pPr>
            <w:r w:rsidRPr="008D1FD3">
              <w:rPr>
                <w:rFonts w:ascii="Calibri" w:hAnsi="Calibri" w:cs="Calibri"/>
                <w:color w:val="000000"/>
                <w:sz w:val="15"/>
                <w:szCs w:val="15"/>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2ECC2" w14:textId="4C80E309" w:rsidR="003868F9" w:rsidRPr="008D1FD3" w:rsidRDefault="003868F9" w:rsidP="003868F9">
            <w:pPr>
              <w:rPr>
                <w:rFonts w:ascii="Calibri" w:hAnsi="Calibri" w:cs="Calibri"/>
              </w:rPr>
            </w:pPr>
            <w:r w:rsidRPr="008D1FD3">
              <w:rPr>
                <w:rFonts w:ascii="Calibri" w:hAnsi="Calibri" w:cs="Calibri"/>
                <w:color w:val="000000"/>
                <w:sz w:val="15"/>
                <w:szCs w:val="15"/>
              </w:rPr>
              <w:t>209.7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01B056"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8F42" w14:textId="1EA93BF6" w:rsidR="003868F9" w:rsidRPr="008D1FD3" w:rsidRDefault="003868F9" w:rsidP="003868F9">
            <w:pPr>
              <w:rPr>
                <w:rFonts w:ascii="Calibri" w:hAnsi="Calibri" w:cs="Calibri"/>
              </w:rPr>
            </w:pPr>
            <w:r w:rsidRPr="008D1FD3">
              <w:rPr>
                <w:rFonts w:ascii="Calibri" w:hAnsi="Calibri" w:cs="Calibri"/>
                <w:color w:val="000000"/>
                <w:sz w:val="15"/>
                <w:szCs w:val="15"/>
              </w:rPr>
              <w:t>36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2C3C5" w14:textId="620ADB79"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D52E2" w14:textId="55929775"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776A7FF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F1ADA"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60293" w14:textId="0D0C0A92"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5D9219" w14:textId="3283A059"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BAFA" w14:textId="0B2FD0AE"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A3BFE5" w14:textId="7F5C685D"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57B12" w14:textId="43A2F878"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F5B4D" w14:textId="7B1B8297" w:rsidR="003868F9" w:rsidRPr="008D1FD3" w:rsidRDefault="003868F9" w:rsidP="003868F9">
            <w:pPr>
              <w:rPr>
                <w:rFonts w:ascii="Calibri" w:hAnsi="Calibri" w:cs="Calibri"/>
              </w:rPr>
            </w:pPr>
            <w:r w:rsidRPr="008D1FD3">
              <w:rPr>
                <w:rFonts w:ascii="Calibri" w:hAnsi="Calibri" w:cs="Calibri"/>
                <w:color w:val="000000"/>
                <w:sz w:val="15"/>
                <w:szCs w:val="15"/>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E52D2" w14:textId="696DD849"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BFE74" w14:textId="02D91071" w:rsidR="003868F9" w:rsidRPr="008D1FD3" w:rsidRDefault="003868F9" w:rsidP="003868F9">
            <w:pPr>
              <w:rPr>
                <w:rFonts w:ascii="Calibri" w:hAnsi="Calibri" w:cs="Calibri"/>
              </w:rPr>
            </w:pPr>
            <w:r w:rsidRPr="008D1FD3">
              <w:rPr>
                <w:rFonts w:ascii="Calibri" w:hAnsi="Calibri" w:cs="Calibri"/>
                <w:color w:val="000000"/>
                <w:sz w:val="15"/>
                <w:szCs w:val="15"/>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DA2E0" w14:textId="48E0AEB3"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E3315" w14:textId="6E9AE017"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00D3495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B6684"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8BCAD" w14:textId="3063454D"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B3A2D" w14:textId="51D6212D"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3979A" w14:textId="53418173"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BE52E" w14:textId="67009BE1" w:rsidR="003868F9" w:rsidRPr="008D1FD3" w:rsidRDefault="003868F9" w:rsidP="003868F9">
            <w:pPr>
              <w:rPr>
                <w:rFonts w:ascii="Calibri" w:hAnsi="Calibri" w:cs="Calibri"/>
              </w:rPr>
            </w:pPr>
            <w:r w:rsidRPr="008D1FD3">
              <w:rPr>
                <w:rFonts w:ascii="Calibri" w:hAnsi="Calibri" w:cs="Calibri"/>
                <w:color w:val="000000"/>
                <w:sz w:val="15"/>
                <w:szCs w:val="15"/>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407D3" w14:textId="5BAA5D5E" w:rsidR="003868F9" w:rsidRPr="008D1FD3" w:rsidRDefault="003868F9" w:rsidP="003868F9">
            <w:pPr>
              <w:rPr>
                <w:rFonts w:ascii="Calibri" w:hAnsi="Calibri" w:cs="Calibri"/>
              </w:rPr>
            </w:pPr>
            <w:r w:rsidRPr="008D1FD3">
              <w:rPr>
                <w:rFonts w:ascii="Calibri" w:hAnsi="Calibri" w:cs="Calibri"/>
                <w:color w:val="000000"/>
                <w:sz w:val="15"/>
                <w:szCs w:val="15"/>
              </w:rPr>
              <w:t>newton-c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D1C11" w14:textId="176E41BD" w:rsidR="003868F9" w:rsidRPr="008D1FD3" w:rsidRDefault="003868F9" w:rsidP="003868F9">
            <w:pPr>
              <w:rPr>
                <w:rFonts w:ascii="Calibri" w:hAnsi="Calibri" w:cs="Calibri"/>
              </w:rPr>
            </w:pPr>
            <w:r w:rsidRPr="008D1FD3">
              <w:rPr>
                <w:rFonts w:ascii="Calibri" w:hAnsi="Calibri" w:cs="Calibri"/>
                <w:color w:val="000000"/>
                <w:sz w:val="15"/>
                <w:szCs w:val="15"/>
              </w:rPr>
              <w:t>921.95</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AA01A"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CDCD0" w14:textId="5B5CBC86" w:rsidR="003868F9" w:rsidRPr="008D1FD3" w:rsidRDefault="003868F9" w:rsidP="003868F9">
            <w:pPr>
              <w:rPr>
                <w:rFonts w:ascii="Calibri" w:hAnsi="Calibri" w:cs="Calibri"/>
              </w:rPr>
            </w:pPr>
            <w:r w:rsidRPr="008D1FD3">
              <w:rPr>
                <w:rFonts w:ascii="Calibri" w:hAnsi="Calibri" w:cs="Calibri"/>
                <w:color w:val="000000"/>
                <w:sz w:val="15"/>
                <w:szCs w:val="15"/>
              </w:rPr>
              <w:t>9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FE975" w14:textId="4FD8D40F"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C1BCD" w14:textId="1D5D44F5"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04BC779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351E" w14:textId="77777777" w:rsidR="003868F9" w:rsidRPr="008D1FD3" w:rsidRDefault="003868F9" w:rsidP="003868F9">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FA7AC" w14:textId="77D29FA1"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E06CBE" w14:textId="2BB6369F"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88725" w14:textId="0B4F81E8"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57347" w14:textId="583199DD" w:rsidR="003868F9" w:rsidRPr="008D1FD3" w:rsidRDefault="003868F9" w:rsidP="003868F9">
            <w:pPr>
              <w:rPr>
                <w:rFonts w:ascii="Calibri" w:hAnsi="Calibri" w:cs="Calibri"/>
              </w:rPr>
            </w:pPr>
            <w:r w:rsidRPr="008D1FD3">
              <w:rPr>
                <w:rFonts w:ascii="Calibri" w:hAnsi="Calibri" w:cs="Calibri"/>
                <w:color w:val="000000"/>
                <w:sz w:val="15"/>
                <w:szCs w:val="15"/>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C446A7" w14:textId="5588879C" w:rsidR="003868F9" w:rsidRPr="008D1FD3" w:rsidRDefault="003868F9" w:rsidP="003868F9">
            <w:pPr>
              <w:rPr>
                <w:rFonts w:ascii="Calibri" w:hAnsi="Calibri" w:cs="Calibri"/>
              </w:rPr>
            </w:pPr>
            <w:r w:rsidRPr="008D1FD3">
              <w:rPr>
                <w:rFonts w:ascii="Calibri" w:hAnsi="Calibri" w:cs="Calibri"/>
                <w:color w:val="000000"/>
                <w:sz w:val="15"/>
                <w:szCs w:val="15"/>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76908" w14:textId="05F62D6E" w:rsidR="003868F9" w:rsidRPr="008D1FD3" w:rsidRDefault="003868F9" w:rsidP="003868F9">
            <w:pPr>
              <w:rPr>
                <w:rFonts w:ascii="Calibri" w:hAnsi="Calibri" w:cs="Calibri"/>
              </w:rPr>
            </w:pPr>
            <w:r w:rsidRPr="008D1FD3">
              <w:rPr>
                <w:rFonts w:ascii="Calibri" w:hAnsi="Calibri" w:cs="Calibri"/>
                <w:color w:val="000000"/>
                <w:sz w:val="15"/>
                <w:szCs w:val="15"/>
              </w:rPr>
              <w:t>950.4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E53532" w14:textId="50399254"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6781C" w14:textId="2499F662" w:rsidR="003868F9" w:rsidRPr="008D1FD3" w:rsidRDefault="003868F9" w:rsidP="003868F9">
            <w:pPr>
              <w:rPr>
                <w:rFonts w:ascii="Calibri" w:hAnsi="Calibri" w:cs="Calibri"/>
              </w:rPr>
            </w:pPr>
            <w:r w:rsidRPr="008D1FD3">
              <w:rPr>
                <w:rFonts w:ascii="Calibri" w:hAnsi="Calibri" w:cs="Calibri"/>
                <w:color w:val="000000"/>
                <w:sz w:val="15"/>
                <w:szCs w:val="15"/>
              </w:rPr>
              <w:t>639</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AA5D0" w14:textId="7620CED7"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7D5A9" w14:textId="63AC0457" w:rsidR="003868F9" w:rsidRPr="008D1FD3" w:rsidRDefault="003868F9" w:rsidP="003868F9">
            <w:pPr>
              <w:rPr>
                <w:rFonts w:ascii="Calibri" w:hAnsi="Calibri" w:cs="Calibri"/>
              </w:rPr>
            </w:pPr>
          </w:p>
        </w:tc>
      </w:tr>
      <w:tr w:rsidR="003868F9" w:rsidRPr="008D1FD3" w14:paraId="2547A35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54C86"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959B00" w14:textId="0BDDD830"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84589" w14:textId="27F68286"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8066" w14:textId="35504F3B"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A848C" w14:textId="41A562D8" w:rsidR="003868F9" w:rsidRPr="008D1FD3" w:rsidRDefault="003868F9" w:rsidP="003868F9">
            <w:pPr>
              <w:rPr>
                <w:rFonts w:ascii="Calibri" w:hAnsi="Calibri" w:cs="Calibri"/>
              </w:rPr>
            </w:pPr>
            <w:r w:rsidRPr="008D1FD3">
              <w:rPr>
                <w:rFonts w:ascii="Calibri" w:hAnsi="Calibri" w:cs="Calibri"/>
                <w:color w:val="000000"/>
                <w:sz w:val="15"/>
                <w:szCs w:val="15"/>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BD13E" w14:textId="71BC815F"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66FDF5" w14:textId="3308C33D" w:rsidR="003868F9" w:rsidRPr="008D1FD3" w:rsidRDefault="003868F9" w:rsidP="003868F9">
            <w:pPr>
              <w:rPr>
                <w:rFonts w:ascii="Calibri" w:hAnsi="Calibri" w:cs="Calibri"/>
              </w:rPr>
            </w:pPr>
            <w:r w:rsidRPr="008D1FD3">
              <w:rPr>
                <w:rFonts w:ascii="Calibri" w:hAnsi="Calibri" w:cs="Calibri"/>
                <w:color w:val="000000"/>
                <w:sz w:val="15"/>
                <w:szCs w:val="15"/>
              </w:rPr>
              <w:t>965.6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296FF5" w14:textId="7236BF58"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8B636" w14:textId="6BA53F8B" w:rsidR="003868F9" w:rsidRPr="008D1FD3" w:rsidRDefault="003868F9" w:rsidP="003868F9">
            <w:pPr>
              <w:rPr>
                <w:rFonts w:ascii="Calibri" w:hAnsi="Calibri" w:cs="Calibri"/>
              </w:rPr>
            </w:pPr>
            <w:r w:rsidRPr="008D1FD3">
              <w:rPr>
                <w:rFonts w:ascii="Calibri" w:hAnsi="Calibri" w:cs="Calibri"/>
                <w:color w:val="000000"/>
                <w:sz w:val="15"/>
                <w:szCs w:val="15"/>
              </w:rPr>
              <w:t>14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3315E6" w14:textId="017E7BF4"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C020E" w14:textId="1D71BFFB"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763C8B4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1E253" w14:textId="77777777" w:rsidR="003868F9" w:rsidRPr="008D1FD3" w:rsidRDefault="003868F9" w:rsidP="003868F9">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459F4" w14:textId="0F3199F7"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DBAA47" w14:textId="0FE9A24B"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2027F4" w14:textId="5842FB5D"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A9A465" w14:textId="72B8A280" w:rsidR="003868F9" w:rsidRPr="008D1FD3" w:rsidRDefault="003868F9" w:rsidP="003868F9">
            <w:pPr>
              <w:rPr>
                <w:rFonts w:ascii="Calibri" w:hAnsi="Calibri" w:cs="Calibri"/>
              </w:rPr>
            </w:pPr>
            <w:r w:rsidRPr="008D1FD3">
              <w:rPr>
                <w:rFonts w:ascii="Calibri" w:hAnsi="Calibri" w:cs="Calibri"/>
                <w:color w:val="000000"/>
                <w:sz w:val="15"/>
                <w:szCs w:val="15"/>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4679F" w14:textId="7CBF38D3" w:rsidR="003868F9" w:rsidRPr="008D1FD3" w:rsidRDefault="003868F9" w:rsidP="003868F9">
            <w:pPr>
              <w:rPr>
                <w:rFonts w:ascii="Calibri" w:hAnsi="Calibri" w:cs="Calibri"/>
              </w:rPr>
            </w:pPr>
            <w:r w:rsidRPr="008D1FD3">
              <w:rPr>
                <w:rFonts w:ascii="Calibri" w:hAnsi="Calibri" w:cs="Calibri"/>
                <w:color w:val="000000"/>
                <w:sz w:val="15"/>
                <w:szCs w:val="15"/>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809B0" w14:textId="7FB9A83B" w:rsidR="003868F9" w:rsidRPr="008D1FD3" w:rsidRDefault="003868F9" w:rsidP="003868F9">
            <w:pPr>
              <w:rPr>
                <w:rFonts w:ascii="Calibri" w:hAnsi="Calibri" w:cs="Calibri"/>
              </w:rPr>
            </w:pPr>
            <w:r w:rsidRPr="008D1FD3">
              <w:rPr>
                <w:rFonts w:ascii="Calibri" w:hAnsi="Calibri" w:cs="Calibri"/>
                <w:color w:val="000000"/>
                <w:sz w:val="15"/>
                <w:szCs w:val="15"/>
              </w:rPr>
              <w:t>609.95</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8975A" w14:textId="620D5F0F"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33F9E" w14:textId="6EFCFA3A" w:rsidR="003868F9" w:rsidRPr="008D1FD3" w:rsidRDefault="003868F9" w:rsidP="003868F9">
            <w:pPr>
              <w:rPr>
                <w:rFonts w:ascii="Calibri" w:hAnsi="Calibri" w:cs="Calibri"/>
              </w:rPr>
            </w:pPr>
            <w:r w:rsidRPr="008D1FD3">
              <w:rPr>
                <w:rFonts w:ascii="Calibri" w:hAnsi="Calibri" w:cs="Calibri"/>
                <w:color w:val="000000"/>
                <w:sz w:val="15"/>
                <w:szCs w:val="15"/>
              </w:rPr>
              <w:t>31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3C8E34" w14:textId="16CD647F"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839C1" w14:textId="77777777" w:rsidR="003868F9" w:rsidRPr="008D1FD3" w:rsidRDefault="003868F9" w:rsidP="003868F9">
            <w:pPr>
              <w:rPr>
                <w:rFonts w:ascii="Calibri" w:hAnsi="Calibri" w:cs="Calibri"/>
                <w:sz w:val="18"/>
                <w:szCs w:val="18"/>
              </w:rPr>
            </w:pPr>
          </w:p>
        </w:tc>
      </w:tr>
      <w:tr w:rsidR="003868F9" w:rsidRPr="008D1FD3" w14:paraId="4C22D971"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8581F"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19669E" w14:textId="52DDBC30"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28E91" w14:textId="7375C9FF"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A44257" w14:textId="28781234"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91F292" w14:textId="571B60F2"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3CB9D" w14:textId="0453DCC2"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773A8D" w14:textId="204FCA45" w:rsidR="003868F9" w:rsidRPr="008D1FD3" w:rsidRDefault="003868F9" w:rsidP="003868F9">
            <w:pPr>
              <w:rPr>
                <w:rFonts w:ascii="Calibri" w:hAnsi="Calibri" w:cs="Calibri"/>
              </w:rPr>
            </w:pPr>
            <w:r w:rsidRPr="008D1FD3">
              <w:rPr>
                <w:rFonts w:ascii="Calibri" w:hAnsi="Calibri" w:cs="Calibri"/>
                <w:color w:val="000000"/>
                <w:sz w:val="15"/>
                <w:szCs w:val="15"/>
              </w:rPr>
              <w:t>212.8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DF815"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314B2" w14:textId="5F5B8D46" w:rsidR="003868F9" w:rsidRPr="008D1FD3" w:rsidRDefault="003868F9" w:rsidP="003868F9">
            <w:pPr>
              <w:rPr>
                <w:rFonts w:ascii="Calibri" w:hAnsi="Calibri" w:cs="Calibri"/>
              </w:rPr>
            </w:pPr>
            <w:r w:rsidRPr="008D1FD3">
              <w:rPr>
                <w:rFonts w:ascii="Calibri" w:hAnsi="Calibri" w:cs="Calibri"/>
                <w:color w:val="000000"/>
                <w:sz w:val="15"/>
                <w:szCs w:val="15"/>
              </w:rPr>
              <w:t>470</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CD0D" w14:textId="12C41540"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04424" w14:textId="6C346A6C"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5A36A18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FC9F03" w14:textId="77777777" w:rsidR="003868F9" w:rsidRPr="008D1FD3" w:rsidRDefault="003868F9" w:rsidP="003868F9">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238F" w14:textId="023E3F83"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A0D52" w14:textId="7A085EC5"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E03F7" w14:textId="69527650"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4AFA44" w14:textId="40CFE857" w:rsidR="003868F9" w:rsidRPr="008D1FD3" w:rsidRDefault="003868F9" w:rsidP="003868F9">
            <w:pPr>
              <w:rPr>
                <w:rFonts w:ascii="Calibri" w:hAnsi="Calibri" w:cs="Calibri"/>
              </w:rPr>
            </w:pPr>
            <w:r w:rsidRPr="008D1FD3">
              <w:rPr>
                <w:rFonts w:ascii="Calibri" w:hAnsi="Calibri" w:cs="Calibri"/>
                <w:color w:val="000000"/>
                <w:sz w:val="15"/>
                <w:szCs w:val="15"/>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FCCE3" w14:textId="42AE7DC1"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3CD32" w14:textId="1ADCE6BA" w:rsidR="003868F9" w:rsidRPr="008D1FD3" w:rsidRDefault="003868F9" w:rsidP="003868F9">
            <w:pPr>
              <w:rPr>
                <w:rFonts w:ascii="Calibri" w:hAnsi="Calibri" w:cs="Calibri"/>
              </w:rPr>
            </w:pPr>
            <w:r w:rsidRPr="008D1FD3">
              <w:rPr>
                <w:rFonts w:ascii="Calibri" w:hAnsi="Calibri" w:cs="Calibri"/>
                <w:color w:val="000000"/>
                <w:sz w:val="15"/>
                <w:szCs w:val="15"/>
              </w:rPr>
              <w:t>65.9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3E1DD" w14:textId="278C288A" w:rsidR="003868F9" w:rsidRPr="008D1FD3" w:rsidRDefault="003868F9" w:rsidP="003868F9">
            <w:pPr>
              <w:rPr>
                <w:rFonts w:ascii="Calibri" w:hAnsi="Calibri" w:cs="Calibri"/>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CA7EF" w14:textId="4EB5B85D" w:rsidR="003868F9" w:rsidRPr="008D1FD3" w:rsidRDefault="003868F9" w:rsidP="003868F9">
            <w:pPr>
              <w:rPr>
                <w:rFonts w:ascii="Calibri" w:hAnsi="Calibri" w:cs="Calibri"/>
              </w:rPr>
            </w:pPr>
            <w:r w:rsidRPr="008D1FD3">
              <w:rPr>
                <w:rFonts w:ascii="Calibri" w:hAnsi="Calibri" w:cs="Calibri"/>
                <w:color w:val="000000"/>
                <w:sz w:val="15"/>
                <w:szCs w:val="15"/>
              </w:rPr>
              <w:t>81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3750F" w14:textId="295B3E65"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963E" w14:textId="77777777" w:rsidR="003868F9" w:rsidRPr="008D1FD3" w:rsidRDefault="003868F9" w:rsidP="003868F9">
            <w:pPr>
              <w:rPr>
                <w:rFonts w:ascii="Calibri" w:hAnsi="Calibri" w:cs="Calibri"/>
                <w:sz w:val="18"/>
                <w:szCs w:val="18"/>
              </w:rPr>
            </w:pPr>
          </w:p>
        </w:tc>
      </w:tr>
      <w:tr w:rsidR="003868F9" w:rsidRPr="008D1FD3" w14:paraId="5F912AE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DFFCE0"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52419" w14:textId="32B311DD"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69D56" w14:textId="7E8370C0"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7EC64F" w14:textId="1BAA0186"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A84EA" w14:textId="5224B030"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9D20A" w14:textId="5154F23B"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29F" w14:textId="49B1C894" w:rsidR="003868F9" w:rsidRPr="008D1FD3" w:rsidRDefault="003868F9" w:rsidP="003868F9">
            <w:pPr>
              <w:rPr>
                <w:rFonts w:ascii="Calibri" w:hAnsi="Calibri" w:cs="Calibri"/>
              </w:rPr>
            </w:pPr>
            <w:r w:rsidRPr="008D1FD3">
              <w:rPr>
                <w:rFonts w:ascii="Calibri" w:hAnsi="Calibri" w:cs="Calibri"/>
                <w:color w:val="000000"/>
                <w:sz w:val="15"/>
                <w:szCs w:val="15"/>
              </w:rPr>
              <w:t>323.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FEF2"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A98B2B" w14:textId="7D5C938A" w:rsidR="003868F9" w:rsidRPr="008D1FD3" w:rsidRDefault="003868F9" w:rsidP="003868F9">
            <w:pPr>
              <w:rPr>
                <w:rFonts w:ascii="Calibri" w:hAnsi="Calibri" w:cs="Calibri"/>
              </w:rPr>
            </w:pPr>
            <w:r w:rsidRPr="008D1FD3">
              <w:rPr>
                <w:rFonts w:ascii="Calibri" w:hAnsi="Calibri" w:cs="Calibri"/>
                <w:color w:val="000000"/>
                <w:sz w:val="15"/>
                <w:szCs w:val="15"/>
              </w:rPr>
              <w:t>56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CB0D7" w14:textId="69C4F189"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8CEC5" w14:textId="2E9FA129"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222FC2EA"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8518F"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D323" w14:textId="53BCB216"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9A6AD" w14:textId="310E9C14"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2733" w14:textId="7B8D8FE6"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875D2" w14:textId="3DC47B0C"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CA5CD" w14:textId="6F270246"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158E7" w14:textId="7C36F78C" w:rsidR="003868F9" w:rsidRPr="008D1FD3" w:rsidRDefault="003868F9" w:rsidP="003868F9">
            <w:pPr>
              <w:rPr>
                <w:rFonts w:ascii="Calibri" w:hAnsi="Calibri" w:cs="Calibri"/>
              </w:rPr>
            </w:pPr>
            <w:r w:rsidRPr="008D1FD3">
              <w:rPr>
                <w:rFonts w:ascii="Calibri" w:hAnsi="Calibri" w:cs="Calibri"/>
                <w:color w:val="000000"/>
                <w:sz w:val="15"/>
                <w:szCs w:val="15"/>
              </w:rPr>
              <w:t>413.2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C6EEE"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89892" w14:textId="665D3349" w:rsidR="003868F9" w:rsidRPr="008D1FD3" w:rsidRDefault="003868F9" w:rsidP="003868F9">
            <w:pPr>
              <w:rPr>
                <w:rFonts w:ascii="Calibri" w:hAnsi="Calibri" w:cs="Calibri"/>
              </w:rPr>
            </w:pPr>
            <w:r w:rsidRPr="008D1FD3">
              <w:rPr>
                <w:rFonts w:ascii="Calibri" w:hAnsi="Calibri" w:cs="Calibri"/>
                <w:color w:val="000000"/>
                <w:sz w:val="15"/>
                <w:szCs w:val="15"/>
              </w:rPr>
              <w:t>37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1F97A" w14:textId="367D9D5C"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C6808" w14:textId="0C0AAF09"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68B4A581"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553D7"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E27DC" w14:textId="708D926E" w:rsidR="003868F9" w:rsidRPr="008D1FD3" w:rsidRDefault="003868F9" w:rsidP="003868F9">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C0B13" w14:textId="27790720"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19DF5" w14:textId="1FE99166"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5B9D6" w14:textId="4CE3ACE2"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D72E12" w14:textId="33B26EFB" w:rsidR="003868F9" w:rsidRPr="008D1FD3" w:rsidRDefault="003868F9" w:rsidP="003868F9">
            <w:pPr>
              <w:rPr>
                <w:rFonts w:ascii="Calibri" w:hAnsi="Calibri" w:cs="Calibri"/>
              </w:rPr>
            </w:pPr>
            <w:r w:rsidRPr="008D1FD3">
              <w:rPr>
                <w:rFonts w:ascii="Calibri" w:hAnsi="Calibri" w:cs="Calibri"/>
                <w:color w:val="000000"/>
                <w:sz w:val="15"/>
                <w:szCs w:val="15"/>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F2E99" w14:textId="5E3312A9" w:rsidR="003868F9" w:rsidRPr="008D1FD3" w:rsidRDefault="003868F9" w:rsidP="003868F9">
            <w:pPr>
              <w:rPr>
                <w:rFonts w:ascii="Calibri" w:hAnsi="Calibri" w:cs="Calibri"/>
              </w:rPr>
            </w:pPr>
            <w:r w:rsidRPr="008D1FD3">
              <w:rPr>
                <w:rFonts w:ascii="Calibri" w:hAnsi="Calibri" w:cs="Calibri"/>
                <w:color w:val="000000"/>
                <w:sz w:val="15"/>
                <w:szCs w:val="15"/>
              </w:rPr>
              <w:t>3.0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7B770E" w14:textId="685FCA1D" w:rsidR="003868F9" w:rsidRPr="008D1FD3" w:rsidRDefault="003868F9" w:rsidP="003868F9">
            <w:pPr>
              <w:rPr>
                <w:rFonts w:ascii="Calibri" w:hAnsi="Calibri" w:cs="Calibri"/>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314E6" w14:textId="6256F36E" w:rsidR="003868F9" w:rsidRPr="008D1FD3" w:rsidRDefault="003868F9" w:rsidP="003868F9">
            <w:pPr>
              <w:rPr>
                <w:rFonts w:ascii="Calibri" w:hAnsi="Calibri" w:cs="Calibri"/>
              </w:rPr>
            </w:pPr>
            <w:r w:rsidRPr="008D1FD3">
              <w:rPr>
                <w:rFonts w:ascii="Calibri" w:hAnsi="Calibri" w:cs="Calibri"/>
                <w:color w:val="000000"/>
                <w:sz w:val="15"/>
                <w:szCs w:val="15"/>
              </w:rPr>
              <w:t>226</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599F7" w14:textId="05060BAC"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06D79" w14:textId="77777777" w:rsidR="003868F9" w:rsidRPr="008D1FD3" w:rsidRDefault="003868F9" w:rsidP="003868F9">
            <w:pPr>
              <w:rPr>
                <w:rFonts w:ascii="Calibri" w:hAnsi="Calibri" w:cs="Calibri"/>
                <w:sz w:val="18"/>
                <w:szCs w:val="18"/>
              </w:rPr>
            </w:pPr>
          </w:p>
        </w:tc>
      </w:tr>
      <w:tr w:rsidR="003868F9" w:rsidRPr="008D1FD3" w14:paraId="712F6F9F"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E2AF0"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23AA9" w14:textId="4CA5D407" w:rsidR="003868F9" w:rsidRPr="008D1FD3" w:rsidRDefault="003868F9" w:rsidP="003868F9">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160CE" w14:textId="4825D636"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B789B" w14:textId="4CFF03FE"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EADDE" w14:textId="03D32F28"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11C81" w14:textId="32D22EE2"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F4832" w14:textId="4CC5E573" w:rsidR="003868F9" w:rsidRPr="008D1FD3" w:rsidRDefault="003868F9" w:rsidP="003868F9">
            <w:pPr>
              <w:rPr>
                <w:rFonts w:ascii="Calibri" w:hAnsi="Calibri" w:cs="Calibri"/>
              </w:rPr>
            </w:pPr>
            <w:r w:rsidRPr="008D1FD3">
              <w:rPr>
                <w:rFonts w:ascii="Calibri" w:hAnsi="Calibri" w:cs="Calibri"/>
                <w:color w:val="000000"/>
                <w:sz w:val="15"/>
                <w:szCs w:val="15"/>
              </w:rPr>
              <w:t>3.6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17D01"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57D35" w14:textId="2A28DB7C" w:rsidR="003868F9" w:rsidRPr="008D1FD3" w:rsidRDefault="003868F9" w:rsidP="003868F9">
            <w:pPr>
              <w:rPr>
                <w:rFonts w:ascii="Calibri" w:hAnsi="Calibri" w:cs="Calibri"/>
              </w:rPr>
            </w:pPr>
            <w:r w:rsidRPr="008D1FD3">
              <w:rPr>
                <w:rFonts w:ascii="Calibri" w:hAnsi="Calibri" w:cs="Calibri"/>
                <w:color w:val="000000"/>
                <w:sz w:val="15"/>
                <w:szCs w:val="15"/>
              </w:rPr>
              <w:t>13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13F09" w14:textId="451EA843"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FB96" w14:textId="1830E88F"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0637AD04"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A2790" w14:textId="77777777" w:rsidR="003868F9" w:rsidRPr="008D1FD3" w:rsidRDefault="003868F9" w:rsidP="003868F9">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CA272" w14:textId="381497E9" w:rsidR="003868F9" w:rsidRPr="008D1FD3" w:rsidRDefault="003868F9" w:rsidP="003868F9">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60AECF" w14:textId="753D407A"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EE1F0" w14:textId="1EEA156A"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8A83" w14:textId="74D31528"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4714B" w14:textId="7BB27BA1" w:rsidR="003868F9" w:rsidRPr="008D1FD3" w:rsidRDefault="003868F9" w:rsidP="003868F9">
            <w:pPr>
              <w:rPr>
                <w:rFonts w:ascii="Calibri" w:hAnsi="Calibri" w:cs="Calibri"/>
              </w:rPr>
            </w:pPr>
            <w:r w:rsidRPr="008D1FD3">
              <w:rPr>
                <w:rFonts w:ascii="Calibri" w:hAnsi="Calibri" w:cs="Calibri"/>
                <w:color w:val="000000"/>
                <w:sz w:val="15"/>
                <w:szCs w:val="15"/>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9B42CE" w14:textId="1FBAD4A3" w:rsidR="003868F9" w:rsidRPr="008D1FD3" w:rsidRDefault="003868F9" w:rsidP="003868F9">
            <w:pPr>
              <w:rPr>
                <w:rFonts w:ascii="Calibri" w:hAnsi="Calibri" w:cs="Calibri"/>
              </w:rPr>
            </w:pPr>
            <w:r w:rsidRPr="008D1FD3">
              <w:rPr>
                <w:rFonts w:ascii="Calibri" w:hAnsi="Calibri" w:cs="Calibri"/>
                <w:color w:val="000000"/>
                <w:sz w:val="15"/>
                <w:szCs w:val="15"/>
              </w:rPr>
              <w:t>5.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EBCA4" w14:textId="5D7C44AF" w:rsidR="003868F9" w:rsidRPr="008D1FD3" w:rsidRDefault="003868F9" w:rsidP="003868F9">
            <w:pPr>
              <w:rPr>
                <w:rFonts w:ascii="Calibri" w:hAnsi="Calibri" w:cs="Calibri"/>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7B752" w14:textId="27E5A829" w:rsidR="003868F9" w:rsidRPr="008D1FD3" w:rsidRDefault="003868F9" w:rsidP="003868F9">
            <w:pPr>
              <w:rPr>
                <w:rFonts w:ascii="Calibri" w:hAnsi="Calibri" w:cs="Calibri"/>
              </w:rPr>
            </w:pPr>
            <w:r w:rsidRPr="008D1FD3">
              <w:rPr>
                <w:rFonts w:ascii="Calibri" w:hAnsi="Calibri" w:cs="Calibri"/>
                <w:color w:val="000000"/>
                <w:sz w:val="15"/>
                <w:szCs w:val="15"/>
              </w:rPr>
              <w:t>15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09329" w14:textId="7A58B4C2"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A8BF3" w14:textId="1253EF90"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bl>
    <w:p w14:paraId="231C25B6" w14:textId="09DF7DC7" w:rsidR="00504509" w:rsidRPr="008D1FD3" w:rsidRDefault="00504509" w:rsidP="008A1C9A">
      <w:pPr>
        <w:spacing w:line="480" w:lineRule="auto"/>
        <w:jc w:val="both"/>
        <w:rPr>
          <w:rFonts w:ascii="Calibri" w:hAnsi="Calibri" w:cs="Calibri"/>
        </w:rPr>
      </w:pPr>
    </w:p>
    <w:p w14:paraId="4ED5C030" w14:textId="77777777" w:rsidR="00504509" w:rsidRPr="008D1FD3" w:rsidRDefault="00504509" w:rsidP="004548CC">
      <w:pPr>
        <w:jc w:val="both"/>
        <w:rPr>
          <w:rFonts w:ascii="Calibri" w:hAnsi="Calibri" w:cs="Calibri"/>
        </w:rPr>
        <w:sectPr w:rsidR="00504509" w:rsidRPr="008D1FD3" w:rsidSect="00F41998">
          <w:pgSz w:w="11900" w:h="16840"/>
          <w:pgMar w:top="1440" w:right="1440" w:bottom="1440" w:left="1440" w:header="708" w:footer="708" w:gutter="0"/>
          <w:cols w:space="720"/>
          <w:docGrid w:linePitch="326"/>
        </w:sectPr>
      </w:pPr>
    </w:p>
    <w:p w14:paraId="4F1FDE31" w14:textId="3780AD45" w:rsidR="004548CC" w:rsidRPr="008D1FD3" w:rsidRDefault="00FA2D74" w:rsidP="008A1C9A">
      <w:pPr>
        <w:pStyle w:val="Heading1"/>
        <w:spacing w:line="480" w:lineRule="auto"/>
        <w:rPr>
          <w:b w:val="0"/>
          <w:sz w:val="32"/>
          <w:szCs w:val="32"/>
        </w:rPr>
      </w:pPr>
      <w:bookmarkStart w:id="5" w:name="_Toc108793253"/>
      <w:r w:rsidRPr="008D1FD3">
        <w:rPr>
          <w:sz w:val="32"/>
          <w:szCs w:val="32"/>
        </w:rPr>
        <w:lastRenderedPageBreak/>
        <w:t>Appendix</w:t>
      </w:r>
      <w:r w:rsidR="004548CC" w:rsidRPr="008D1FD3">
        <w:rPr>
          <w:sz w:val="32"/>
          <w:szCs w:val="32"/>
        </w:rPr>
        <w:t xml:space="preserve"> </w:t>
      </w:r>
      <w:r w:rsidR="006B43E8" w:rsidRPr="008D1FD3">
        <w:rPr>
          <w:sz w:val="32"/>
          <w:szCs w:val="32"/>
        </w:rPr>
        <w:t>F</w:t>
      </w:r>
      <w:r w:rsidR="004548CC" w:rsidRPr="008D1FD3">
        <w:rPr>
          <w:sz w:val="32"/>
          <w:szCs w:val="32"/>
        </w:rPr>
        <w:t>: Training time</w:t>
      </w:r>
      <w:bookmarkEnd w:id="5"/>
    </w:p>
    <w:p w14:paraId="046A3540" w14:textId="63A94886" w:rsidR="00125A4C" w:rsidRPr="008D1FD3" w:rsidRDefault="001B24A0" w:rsidP="008A1C9A">
      <w:pPr>
        <w:spacing w:line="480" w:lineRule="auto"/>
        <w:jc w:val="both"/>
        <w:rPr>
          <w:rFonts w:ascii="Calibri" w:hAnsi="Calibri" w:cs="Calibri"/>
        </w:rPr>
      </w:pPr>
      <w:r w:rsidRPr="008D1FD3">
        <w:rPr>
          <w:rFonts w:ascii="Calibri" w:hAnsi="Calibri" w:cs="Calibri"/>
        </w:rPr>
        <w:t xml:space="preserve">Compute costs and training times are an important limitation of </w:t>
      </w:r>
      <w:r w:rsidR="00125A4C" w:rsidRPr="008D1FD3">
        <w:rPr>
          <w:rFonts w:ascii="Calibri" w:hAnsi="Calibri" w:cs="Calibri"/>
        </w:rPr>
        <w:t xml:space="preserve">deep learning models. </w:t>
      </w:r>
      <w:r w:rsidR="004548CC" w:rsidRPr="008D1FD3">
        <w:rPr>
          <w:rFonts w:ascii="Calibri" w:hAnsi="Calibri" w:cs="Calibri"/>
        </w:rPr>
        <w:t>The table below displays the training time required for training a single algorithm with a given number of training examples</w:t>
      </w:r>
      <w:r w:rsidR="00125A4C" w:rsidRPr="008D1FD3">
        <w:rPr>
          <w:rFonts w:ascii="Calibri" w:hAnsi="Calibri" w:cs="Calibri"/>
        </w:rPr>
        <w:t xml:space="preserve"> averaged across our eight </w:t>
      </w:r>
      <w:r w:rsidR="004B2D97" w:rsidRPr="008D1FD3">
        <w:rPr>
          <w:rFonts w:ascii="Calibri" w:hAnsi="Calibri" w:cs="Calibri"/>
        </w:rPr>
        <w:t>tasks</w:t>
      </w:r>
      <w:r w:rsidR="004548CC" w:rsidRPr="008D1FD3">
        <w:rPr>
          <w:rFonts w:ascii="Calibri" w:hAnsi="Calibri" w:cs="Calibri"/>
        </w:rPr>
        <w:t>. Classical algorithms are significantly faster on a CPU than BERT-like algorithms on high-performance GPUs. Note that</w:t>
      </w:r>
      <w:r w:rsidR="006B5D40" w:rsidRPr="008D1FD3">
        <w:rPr>
          <w:rFonts w:ascii="Calibri" w:hAnsi="Calibri" w:cs="Calibri"/>
        </w:rPr>
        <w:t>,</w:t>
      </w:r>
      <w:r w:rsidR="004548CC" w:rsidRPr="008D1FD3">
        <w:rPr>
          <w:rFonts w:ascii="Calibri" w:hAnsi="Calibri" w:cs="Calibri"/>
        </w:rPr>
        <w:t xml:space="preserve"> in practice, multiple algorithms need to be trained for hyperparameter search and calculating </w:t>
      </w:r>
      <w:r w:rsidR="00F74A98" w:rsidRPr="008D1FD3">
        <w:rPr>
          <w:rFonts w:ascii="Calibri" w:hAnsi="Calibri" w:cs="Calibri"/>
        </w:rPr>
        <w:t>uncertainty</w:t>
      </w:r>
      <w:r w:rsidR="00125A4C" w:rsidRPr="008D1FD3">
        <w:rPr>
          <w:rFonts w:ascii="Calibri" w:hAnsi="Calibri" w:cs="Calibri"/>
        </w:rPr>
        <w:t xml:space="preserve"> and training time is therefore higher</w:t>
      </w:r>
      <w:r w:rsidR="00F621DB" w:rsidRPr="008D1FD3">
        <w:rPr>
          <w:rFonts w:ascii="Calibri" w:hAnsi="Calibri" w:cs="Calibri"/>
        </w:rPr>
        <w:t xml:space="preserve"> than simply training a single model</w:t>
      </w:r>
      <w:r w:rsidR="00125A4C" w:rsidRPr="008D1FD3">
        <w:rPr>
          <w:rFonts w:ascii="Calibri" w:hAnsi="Calibri" w:cs="Calibri"/>
        </w:rPr>
        <w:t xml:space="preserve">. </w:t>
      </w:r>
    </w:p>
    <w:p w14:paraId="2CD8D403" w14:textId="705018B1" w:rsidR="00F706EF" w:rsidRPr="008D1FD3" w:rsidRDefault="00125A4C" w:rsidP="008A1C9A">
      <w:pPr>
        <w:spacing w:line="480" w:lineRule="auto"/>
        <w:jc w:val="both"/>
        <w:rPr>
          <w:rFonts w:ascii="Calibri" w:hAnsi="Calibri" w:cs="Calibri"/>
        </w:rPr>
      </w:pPr>
      <w:r w:rsidRPr="008D1FD3">
        <w:rPr>
          <w:rFonts w:ascii="Calibri" w:hAnsi="Calibri" w:cs="Calibri"/>
        </w:rPr>
        <w:t xml:space="preserve">At the same time, </w:t>
      </w:r>
      <w:r w:rsidR="00206DD2" w:rsidRPr="008D1FD3">
        <w:rPr>
          <w:rFonts w:ascii="Calibri" w:hAnsi="Calibri" w:cs="Calibri"/>
        </w:rPr>
        <w:t xml:space="preserve">compute costs and hardware are much less of a hurdle than </w:t>
      </w:r>
      <w:r w:rsidR="001D1C92" w:rsidRPr="008D1FD3">
        <w:rPr>
          <w:rFonts w:ascii="Calibri" w:hAnsi="Calibri" w:cs="Calibri"/>
        </w:rPr>
        <w:t>they</w:t>
      </w:r>
      <w:r w:rsidR="00206DD2" w:rsidRPr="008D1FD3">
        <w:rPr>
          <w:rFonts w:ascii="Calibri" w:hAnsi="Calibri" w:cs="Calibri"/>
        </w:rPr>
        <w:t xml:space="preserve"> w</w:t>
      </w:r>
      <w:r w:rsidR="001D1C92" w:rsidRPr="008D1FD3">
        <w:rPr>
          <w:rFonts w:ascii="Calibri" w:hAnsi="Calibri" w:cs="Calibri"/>
        </w:rPr>
        <w:t>ere</w:t>
      </w:r>
      <w:r w:rsidR="00206DD2" w:rsidRPr="008D1FD3">
        <w:rPr>
          <w:rFonts w:ascii="Calibri" w:hAnsi="Calibri" w:cs="Calibri"/>
        </w:rPr>
        <w:t xml:space="preserve"> a few years ago. The analyses for this paper were initially set up in a Google Colab notebook, which provides easy access to GPUs in the browser. </w:t>
      </w:r>
      <w:r w:rsidR="001D1C92" w:rsidRPr="008D1FD3">
        <w:rPr>
          <w:rFonts w:ascii="Calibri" w:hAnsi="Calibri" w:cs="Calibri"/>
        </w:rPr>
        <w:t xml:space="preserve">We used the </w:t>
      </w:r>
      <w:r w:rsidR="00206DD2" w:rsidRPr="008D1FD3">
        <w:rPr>
          <w:rFonts w:ascii="Calibri" w:hAnsi="Calibri" w:cs="Calibri"/>
        </w:rPr>
        <w:t xml:space="preserve">10 EUR / </w:t>
      </w:r>
      <w:r w:rsidR="001D1C92" w:rsidRPr="008D1FD3">
        <w:rPr>
          <w:rFonts w:ascii="Calibri" w:hAnsi="Calibri" w:cs="Calibri"/>
        </w:rPr>
        <w:t>m</w:t>
      </w:r>
      <w:r w:rsidR="00206DD2" w:rsidRPr="008D1FD3">
        <w:rPr>
          <w:rFonts w:ascii="Calibri" w:hAnsi="Calibri" w:cs="Calibri"/>
        </w:rPr>
        <w:t>onth subscription</w:t>
      </w:r>
      <w:r w:rsidR="001D1C92" w:rsidRPr="008D1FD3">
        <w:rPr>
          <w:rFonts w:ascii="Calibri" w:hAnsi="Calibri" w:cs="Calibri"/>
        </w:rPr>
        <w:t xml:space="preserve">, which provides </w:t>
      </w:r>
      <w:r w:rsidR="00F706EF" w:rsidRPr="008D1FD3">
        <w:rPr>
          <w:rFonts w:ascii="Calibri" w:hAnsi="Calibri" w:cs="Calibri"/>
        </w:rPr>
        <w:t>decent</w:t>
      </w:r>
      <w:r w:rsidR="001D1C92" w:rsidRPr="008D1FD3">
        <w:rPr>
          <w:rFonts w:ascii="Calibri" w:hAnsi="Calibri" w:cs="Calibri"/>
        </w:rPr>
        <w:t xml:space="preserve"> GPU run-times</w:t>
      </w:r>
      <w:r w:rsidR="00F74A98" w:rsidRPr="008D1FD3">
        <w:rPr>
          <w:rFonts w:ascii="Calibri" w:hAnsi="Calibri" w:cs="Calibri"/>
        </w:rPr>
        <w:t xml:space="preserve"> of theoretically up to 24 hours</w:t>
      </w:r>
      <w:r w:rsidR="001D1C92" w:rsidRPr="008D1FD3">
        <w:rPr>
          <w:rFonts w:ascii="Calibri" w:hAnsi="Calibri" w:cs="Calibri"/>
        </w:rPr>
        <w:t xml:space="preserve">. In practice, we started our script described in </w:t>
      </w:r>
      <w:r w:rsidR="00D4494F" w:rsidRPr="008D1FD3">
        <w:rPr>
          <w:rFonts w:ascii="Calibri" w:hAnsi="Calibri" w:cs="Calibri"/>
        </w:rPr>
        <w:t>appendix</w:t>
      </w:r>
      <w:r w:rsidR="001D1C92" w:rsidRPr="008D1FD3">
        <w:rPr>
          <w:rFonts w:ascii="Calibri" w:hAnsi="Calibri" w:cs="Calibri"/>
        </w:rPr>
        <w:t xml:space="preserve"> </w:t>
      </w:r>
      <w:r w:rsidR="00D4494F" w:rsidRPr="008D1FD3">
        <w:rPr>
          <w:rFonts w:ascii="Calibri" w:hAnsi="Calibri" w:cs="Calibri"/>
        </w:rPr>
        <w:t>C</w:t>
      </w:r>
      <w:r w:rsidR="00F706EF" w:rsidRPr="008D1FD3">
        <w:rPr>
          <w:rFonts w:ascii="Calibri" w:hAnsi="Calibri" w:cs="Calibri"/>
        </w:rPr>
        <w:t xml:space="preserve"> and manually monitored our browser roughly every 30 minutes to make sure that the GPU run-time was not timed out</w:t>
      </w:r>
      <w:r w:rsidR="00F74A98" w:rsidRPr="008D1FD3">
        <w:rPr>
          <w:rFonts w:ascii="Calibri" w:hAnsi="Calibri" w:cs="Calibri"/>
        </w:rPr>
        <w:t xml:space="preserve"> due to inactivity</w:t>
      </w:r>
      <w:r w:rsidR="00FE18EF" w:rsidRPr="008D1FD3">
        <w:rPr>
          <w:rFonts w:ascii="Calibri" w:hAnsi="Calibri" w:cs="Calibri"/>
        </w:rPr>
        <w:t>. We tried to let the GPU run over night, which worked in around 50% of cases, while in 50% of cases Google had timed</w:t>
      </w:r>
      <w:r w:rsidR="00F74A98" w:rsidRPr="008D1FD3">
        <w:rPr>
          <w:rFonts w:ascii="Calibri" w:hAnsi="Calibri" w:cs="Calibri"/>
        </w:rPr>
        <w:t xml:space="preserve"> </w:t>
      </w:r>
      <w:r w:rsidR="00FE18EF" w:rsidRPr="008D1FD3">
        <w:rPr>
          <w:rFonts w:ascii="Calibri" w:hAnsi="Calibri" w:cs="Calibri"/>
        </w:rPr>
        <w:t>out our GPU</w:t>
      </w:r>
      <w:r w:rsidR="00F706EF" w:rsidRPr="008D1FD3">
        <w:rPr>
          <w:rFonts w:ascii="Calibri" w:hAnsi="Calibri" w:cs="Calibri"/>
        </w:rPr>
        <w:t xml:space="preserve">. </w:t>
      </w:r>
      <w:r w:rsidR="00F74A98" w:rsidRPr="008D1FD3">
        <w:rPr>
          <w:rFonts w:ascii="Calibri" w:hAnsi="Calibri" w:cs="Calibri"/>
        </w:rPr>
        <w:t>In our experience, this</w:t>
      </w:r>
      <w:r w:rsidR="00F706EF" w:rsidRPr="008D1FD3">
        <w:rPr>
          <w:rFonts w:ascii="Calibri" w:hAnsi="Calibri" w:cs="Calibri"/>
        </w:rPr>
        <w:t xml:space="preserve"> </w:t>
      </w:r>
      <w:r w:rsidR="004B2D97" w:rsidRPr="008D1FD3">
        <w:rPr>
          <w:rFonts w:ascii="Calibri" w:hAnsi="Calibri" w:cs="Calibri"/>
        </w:rPr>
        <w:t xml:space="preserve">setup </w:t>
      </w:r>
      <w:r w:rsidR="00F706EF" w:rsidRPr="008D1FD3">
        <w:rPr>
          <w:rFonts w:ascii="Calibri" w:hAnsi="Calibri" w:cs="Calibri"/>
        </w:rPr>
        <w:t xml:space="preserve">enabled </w:t>
      </w:r>
      <w:r w:rsidR="004B2D97" w:rsidRPr="008D1FD3">
        <w:rPr>
          <w:rFonts w:ascii="Calibri" w:hAnsi="Calibri" w:cs="Calibri"/>
        </w:rPr>
        <w:t xml:space="preserve">GPU </w:t>
      </w:r>
      <w:r w:rsidR="00F706EF" w:rsidRPr="008D1FD3">
        <w:rPr>
          <w:rFonts w:ascii="Calibri" w:hAnsi="Calibri" w:cs="Calibri"/>
        </w:rPr>
        <w:t>run-times between roughly 6 to 18 hours.</w:t>
      </w:r>
      <w:r w:rsidR="00FE18EF" w:rsidRPr="008D1FD3">
        <w:rPr>
          <w:rFonts w:ascii="Calibri" w:hAnsi="Calibri" w:cs="Calibri"/>
        </w:rPr>
        <w:t xml:space="preserve"> To avoid losing data when the GPU </w:t>
      </w:r>
      <w:r w:rsidR="00F74A98" w:rsidRPr="008D1FD3">
        <w:rPr>
          <w:rFonts w:ascii="Calibri" w:hAnsi="Calibri" w:cs="Calibri"/>
        </w:rPr>
        <w:t>timed out</w:t>
      </w:r>
      <w:r w:rsidR="00FE18EF" w:rsidRPr="008D1FD3">
        <w:rPr>
          <w:rFonts w:ascii="Calibri" w:hAnsi="Calibri" w:cs="Calibri"/>
        </w:rPr>
        <w:t>, we needed to add intermediate saving steps in our script.</w:t>
      </w:r>
      <w:r w:rsidR="00F706EF" w:rsidRPr="008D1FD3">
        <w:rPr>
          <w:rFonts w:ascii="Calibri" w:hAnsi="Calibri" w:cs="Calibri"/>
        </w:rPr>
        <w:t xml:space="preserve"> As we added more datasets and sample sizes, the random time</w:t>
      </w:r>
      <w:r w:rsidR="00F74A98" w:rsidRPr="008D1FD3">
        <w:rPr>
          <w:rFonts w:ascii="Calibri" w:hAnsi="Calibri" w:cs="Calibri"/>
        </w:rPr>
        <w:t xml:space="preserve"> </w:t>
      </w:r>
      <w:r w:rsidR="00F706EF" w:rsidRPr="008D1FD3">
        <w:rPr>
          <w:rFonts w:ascii="Calibri" w:hAnsi="Calibri" w:cs="Calibri"/>
        </w:rPr>
        <w:t>outs of Google Colab became more and more inconvenient, and we switched to a university GPU.</w:t>
      </w:r>
      <w:r w:rsidR="00D67F18" w:rsidRPr="008D1FD3">
        <w:rPr>
          <w:rFonts w:ascii="Calibri" w:hAnsi="Calibri" w:cs="Calibri"/>
        </w:rPr>
        <w:t xml:space="preserve"> For </w:t>
      </w:r>
      <w:r w:rsidR="00EE5B82" w:rsidRPr="008D1FD3">
        <w:rPr>
          <w:rFonts w:ascii="Calibri" w:hAnsi="Calibri" w:cs="Calibri"/>
        </w:rPr>
        <w:t xml:space="preserve">users without access to university GPUs, newer </w:t>
      </w:r>
      <w:r w:rsidR="00F74A98" w:rsidRPr="008D1FD3">
        <w:rPr>
          <w:rFonts w:ascii="Calibri" w:hAnsi="Calibri" w:cs="Calibri"/>
        </w:rPr>
        <w:t xml:space="preserve">Colab </w:t>
      </w:r>
      <w:r w:rsidR="00EE5B82" w:rsidRPr="008D1FD3">
        <w:rPr>
          <w:rFonts w:ascii="Calibri" w:hAnsi="Calibri" w:cs="Calibri"/>
        </w:rPr>
        <w:t xml:space="preserve">subscriptions promise more stable run-times for 50 EUR, but we have not tested how reliable they are. </w:t>
      </w:r>
    </w:p>
    <w:p w14:paraId="5F49098B" w14:textId="4BD0313E" w:rsidR="00F706EF" w:rsidRPr="008D1FD3" w:rsidRDefault="00FE18EF" w:rsidP="008A1C9A">
      <w:pPr>
        <w:spacing w:line="480" w:lineRule="auto"/>
        <w:jc w:val="both"/>
        <w:rPr>
          <w:rFonts w:ascii="Calibri" w:hAnsi="Calibri" w:cs="Calibri"/>
        </w:rPr>
      </w:pPr>
      <w:r w:rsidRPr="008D1FD3">
        <w:rPr>
          <w:rFonts w:ascii="Calibri" w:hAnsi="Calibri" w:cs="Calibri"/>
        </w:rPr>
        <w:t xml:space="preserve">Based on this experience, we learned that compute resources are an important hurdle for using deep learning, but it is less pronounced than we originally thought. </w:t>
      </w:r>
      <w:r w:rsidR="004B2D97" w:rsidRPr="008D1FD3">
        <w:rPr>
          <w:rFonts w:ascii="Calibri" w:hAnsi="Calibri" w:cs="Calibri"/>
        </w:rPr>
        <w:t xml:space="preserve">Substantive research </w:t>
      </w:r>
      <w:r w:rsidR="004B2D97" w:rsidRPr="008D1FD3">
        <w:rPr>
          <w:rFonts w:ascii="Calibri" w:hAnsi="Calibri" w:cs="Calibri"/>
        </w:rPr>
        <w:lastRenderedPageBreak/>
        <w:t>projects do not need to compare many datasets across many data sizes</w:t>
      </w:r>
      <w:r w:rsidR="00F621DB" w:rsidRPr="008D1FD3">
        <w:rPr>
          <w:rFonts w:ascii="Calibri" w:hAnsi="Calibri" w:cs="Calibri"/>
        </w:rPr>
        <w:t>,</w:t>
      </w:r>
      <w:r w:rsidR="00F74A98" w:rsidRPr="008D1FD3">
        <w:rPr>
          <w:rFonts w:ascii="Calibri" w:hAnsi="Calibri" w:cs="Calibri"/>
        </w:rPr>
        <w:t xml:space="preserve"> training hundreds of models</w:t>
      </w:r>
      <w:r w:rsidR="004B2D97" w:rsidRPr="008D1FD3">
        <w:rPr>
          <w:rFonts w:ascii="Calibri" w:hAnsi="Calibri" w:cs="Calibri"/>
        </w:rPr>
        <w:t xml:space="preserve">, but only need to train a few dozen models for their specific dataset. Moreover, our extensive hyperparameter search described in </w:t>
      </w:r>
      <w:r w:rsidR="00FA2D74" w:rsidRPr="008D1FD3">
        <w:rPr>
          <w:rFonts w:ascii="Calibri" w:hAnsi="Calibri" w:cs="Calibri"/>
        </w:rPr>
        <w:t>appendix</w:t>
      </w:r>
      <w:r w:rsidR="004B2D97" w:rsidRPr="008D1FD3">
        <w:rPr>
          <w:rFonts w:ascii="Calibri" w:hAnsi="Calibri" w:cs="Calibri"/>
        </w:rPr>
        <w:t xml:space="preserve"> </w:t>
      </w:r>
      <w:r w:rsidR="00D4494F" w:rsidRPr="008D1FD3">
        <w:rPr>
          <w:rFonts w:ascii="Calibri" w:hAnsi="Calibri" w:cs="Calibri"/>
        </w:rPr>
        <w:t>E</w:t>
      </w:r>
      <w:r w:rsidR="004B2D97" w:rsidRPr="008D1FD3">
        <w:rPr>
          <w:rFonts w:ascii="Calibri" w:hAnsi="Calibri" w:cs="Calibri"/>
        </w:rPr>
        <w:t xml:space="preserve"> shows, that </w:t>
      </w:r>
      <w:r w:rsidR="00CB6E68" w:rsidRPr="008D1FD3">
        <w:rPr>
          <w:rFonts w:ascii="Calibri" w:hAnsi="Calibri" w:cs="Calibri"/>
        </w:rPr>
        <w:t xml:space="preserve">the best performing hyperparameters always oscillate around a certain set of values. Researchers can probably save significant compute time if they chose default hyperparameters indicated in </w:t>
      </w:r>
      <w:r w:rsidR="00FA2D74" w:rsidRPr="008D1FD3">
        <w:rPr>
          <w:rFonts w:ascii="Calibri" w:hAnsi="Calibri" w:cs="Calibri"/>
        </w:rPr>
        <w:t>appendix</w:t>
      </w:r>
      <w:r w:rsidR="00CB6E68" w:rsidRPr="008D1FD3">
        <w:rPr>
          <w:rFonts w:ascii="Calibri" w:hAnsi="Calibri" w:cs="Calibri"/>
        </w:rPr>
        <w:t xml:space="preserve"> </w:t>
      </w:r>
      <w:r w:rsidR="00D4494F" w:rsidRPr="008D1FD3">
        <w:rPr>
          <w:rFonts w:ascii="Calibri" w:hAnsi="Calibri" w:cs="Calibri"/>
        </w:rPr>
        <w:t>E</w:t>
      </w:r>
      <w:r w:rsidR="00CB6E68" w:rsidRPr="008D1FD3">
        <w:rPr>
          <w:rFonts w:ascii="Calibri" w:hAnsi="Calibri" w:cs="Calibri"/>
        </w:rPr>
        <w:t xml:space="preserve">. </w:t>
      </w:r>
    </w:p>
    <w:p w14:paraId="3ADEF537" w14:textId="2383216D" w:rsidR="004548CC" w:rsidRPr="008D1FD3" w:rsidRDefault="004548CC" w:rsidP="008A1C9A">
      <w:pPr>
        <w:spacing w:line="480" w:lineRule="auto"/>
        <w:jc w:val="both"/>
        <w:rPr>
          <w:rFonts w:ascii="Calibri" w:hAnsi="Calibri" w:cs="Calibri"/>
        </w:rPr>
      </w:pPr>
    </w:p>
    <w:p w14:paraId="3B4FADAE" w14:textId="00F8EB3A" w:rsidR="004B12E1" w:rsidRPr="008D1FD3" w:rsidRDefault="004B12E1" w:rsidP="004B12E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7</w:t>
      </w:r>
      <w:r w:rsidRPr="008D1FD3">
        <w:rPr>
          <w:color w:val="000000" w:themeColor="text1"/>
          <w:sz w:val="24"/>
          <w:szCs w:val="24"/>
        </w:rPr>
        <w:fldChar w:fldCharType="end"/>
      </w:r>
      <w:r w:rsidRPr="008D1FD3">
        <w:rPr>
          <w:color w:val="000000" w:themeColor="text1"/>
          <w:sz w:val="24"/>
          <w:szCs w:val="24"/>
        </w:rPr>
        <w:t xml:space="preserve"> - Training time comparison for a single model</w:t>
      </w:r>
    </w:p>
    <w:tbl>
      <w:tblPr>
        <w:tblW w:w="9064" w:type="dxa"/>
        <w:tblCellMar>
          <w:left w:w="0" w:type="dxa"/>
          <w:right w:w="0" w:type="dxa"/>
        </w:tblCellMar>
        <w:tblLook w:val="04A0" w:firstRow="1" w:lastRow="0" w:firstColumn="1" w:lastColumn="0" w:noHBand="0" w:noVBand="1"/>
      </w:tblPr>
      <w:tblGrid>
        <w:gridCol w:w="2686"/>
        <w:gridCol w:w="1701"/>
        <w:gridCol w:w="1842"/>
        <w:gridCol w:w="2835"/>
      </w:tblGrid>
      <w:tr w:rsidR="0058683B" w:rsidRPr="008D1FD3" w14:paraId="7D6CFCE0"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6A5C9B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b/>
                <w:bCs/>
                <w:color w:val="000000"/>
              </w:rPr>
              <w:t>algorithm</w:t>
            </w:r>
          </w:p>
        </w:tc>
        <w:tc>
          <w:tcPr>
            <w:tcW w:w="17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1373E8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b/>
                <w:bCs/>
                <w:color w:val="000000"/>
              </w:rPr>
              <w:t>sample size</w:t>
            </w:r>
          </w:p>
        </w:tc>
        <w:tc>
          <w:tcPr>
            <w:tcW w:w="18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F678A5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b/>
                <w:bCs/>
                <w:color w:val="000000"/>
              </w:rPr>
              <w:t>minutes training</w:t>
            </w:r>
          </w:p>
        </w:tc>
        <w:tc>
          <w:tcPr>
            <w:tcW w:w="2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2338473"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b/>
                <w:bCs/>
                <w:color w:val="000000"/>
              </w:rPr>
              <w:t>hardware</w:t>
            </w:r>
          </w:p>
        </w:tc>
      </w:tr>
      <w:tr w:rsidR="0058683B" w:rsidRPr="008D1FD3" w14:paraId="21D9762F" w14:textId="77777777" w:rsidTr="0058683B">
        <w:trPr>
          <w:trHeight w:val="180"/>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92E1A0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AA6E8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E993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8B5F6"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6E341B98"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2E97BE6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0E47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8872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660E0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529624D0"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013914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B827F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E298F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12C18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131E9635"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50F2D2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533F3"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6BCE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8E82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0BEAD87C"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7751CA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D95C16"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E5F8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5</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94A0D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56549B92"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4B7FBD0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828C6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2333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3F4D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15E701D0"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06E1043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A583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7FBD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5659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3628E7F7"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A3D45A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50CB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704BC"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D51D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5896726F"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A57C02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74693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F47DC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891FD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42C33EE0"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EB1008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E7D6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CDDF5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FED1C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5EAECE9A"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74FE0F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75D8B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7C9C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4EDA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1E591E2B"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7338D21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0CEF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1ABE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DBCD2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3285818C"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BE70D6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AABB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B8B1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4B15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71F93A7D"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46C7B14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E7B27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6BE1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6AAF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37F091E5" w14:textId="77777777" w:rsidTr="0058683B">
        <w:trPr>
          <w:trHeight w:val="180"/>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0145C42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3AD9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853E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696B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645408E2"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2319C68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0DAD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3848B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B645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6C52EF9E"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06E5C34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82752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64A7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F4830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042EE5E5"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44BF5EF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ABFD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E3E9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67</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05378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7A7B3A50"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636451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5D82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249C"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369B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32EB9B1C"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4790F0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2D5C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0F7F9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EB753"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71A3C373"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3AA3E3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22856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5633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9C0CC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019D7711"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328E0EB6"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D7206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01EEE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7AAB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4533BDD2"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0ED845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lastRenderedPageBreak/>
              <w:t>logistic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9F9A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B8C6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5BF2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42F787D9"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D05FC06"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2711C"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A0DA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33</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96D6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37BD7B57"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2D2371D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nli</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30F0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F5970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3.25</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ED20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77ADF142"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7B31960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nli</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55EAE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08D4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4.75</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8F14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16023702"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70D6C7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nli</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6AB8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F50E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7.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EA4B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01D16A1F"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E050D7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nli</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32C0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C1A2C"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1.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4F4D6"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294EF05D"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9E0D97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nli</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3840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CF14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3.5</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F24BB3"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377F07EA" w14:textId="77777777" w:rsidTr="0058683B">
        <w:trPr>
          <w:trHeight w:val="180"/>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467ED8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nli</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1759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A131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45.33</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BAB1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25BE9F43"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F5F7A3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F900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A446E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62</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13C9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11930B36"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CF0937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6636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2FFCC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6.25</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000A2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2B8E351B"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121C63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BD531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2A6F6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2.38</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00A386"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2BFEB9AD"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0998161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943C8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E4096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3.71</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8700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5B3E3EAA"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625E25C"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9CC5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04B0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41.5</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DAC18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76BD41D1"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7DF6E09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1E83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6D2E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69.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6065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bl>
    <w:p w14:paraId="04B60481" w14:textId="46612230" w:rsidR="00344D4C" w:rsidRPr="008D1FD3" w:rsidRDefault="0058683B">
      <w:pPr>
        <w:rPr>
          <w:rFonts w:ascii="Calibri" w:hAnsi="Calibri" w:cs="Calibri"/>
        </w:rPr>
      </w:pPr>
      <w:r w:rsidRPr="008D1FD3">
        <w:rPr>
          <w:rFonts w:ascii="Calibri" w:hAnsi="Calibri" w:cs="Calibri"/>
        </w:rPr>
        <w:t xml:space="preserve"> </w:t>
      </w:r>
      <w:r w:rsidR="00344D4C" w:rsidRPr="008D1FD3">
        <w:rPr>
          <w:rFonts w:ascii="Calibri" w:hAnsi="Calibri" w:cs="Calibri"/>
        </w:rPr>
        <w:br w:type="page"/>
      </w:r>
    </w:p>
    <w:p w14:paraId="7036E462" w14:textId="0C7383D7" w:rsidR="00344D4C" w:rsidRPr="008D1FD3" w:rsidRDefault="00344D4C" w:rsidP="00344D4C">
      <w:pPr>
        <w:pStyle w:val="Heading1"/>
        <w:rPr>
          <w:b w:val="0"/>
          <w:bCs/>
          <w:sz w:val="32"/>
          <w:szCs w:val="32"/>
        </w:rPr>
      </w:pPr>
      <w:bookmarkStart w:id="6" w:name="_Toc108793254"/>
      <w:r w:rsidRPr="008D1FD3">
        <w:rPr>
          <w:b w:val="0"/>
          <w:bCs/>
          <w:sz w:val="32"/>
          <w:szCs w:val="32"/>
        </w:rPr>
        <w:lastRenderedPageBreak/>
        <w:t>Bibliography</w:t>
      </w:r>
      <w:bookmarkEnd w:id="6"/>
    </w:p>
    <w:p w14:paraId="423CCE59" w14:textId="77777777" w:rsidR="00344D4C" w:rsidRPr="008D1FD3" w:rsidRDefault="00344D4C" w:rsidP="00D4494F">
      <w:pPr>
        <w:jc w:val="both"/>
        <w:rPr>
          <w:rFonts w:ascii="Calibri" w:hAnsi="Calibri" w:cs="Calibri"/>
        </w:rPr>
      </w:pPr>
    </w:p>
    <w:p w14:paraId="15A86523" w14:textId="77777777" w:rsidR="00344D4C" w:rsidRPr="008D1FD3" w:rsidRDefault="00344D4C" w:rsidP="00344D4C">
      <w:pPr>
        <w:pStyle w:val="Bibliography"/>
      </w:pPr>
      <w:r w:rsidRPr="008D1FD3">
        <w:fldChar w:fldCharType="begin"/>
      </w:r>
      <w:r w:rsidRPr="008D1FD3">
        <w:instrText xml:space="preserve"> ADDIN ZOTERO_BIBL {"uncited":[],"omitted":[],"custom":[]} CSL_BIBLIOGRAPHY </w:instrText>
      </w:r>
      <w:r w:rsidRPr="008D1FD3">
        <w:fldChar w:fldCharType="separate"/>
      </w:r>
      <w:r w:rsidRPr="008D1FD3">
        <w:t xml:space="preserve">Barberá, Pablo, Amber E. Boydstun, Suzanna Linn, Ryan McMahon, and Jonathan Nagler. 2021. ‘Automated Text Classification of News Articles: A Practical Guide’. </w:t>
      </w:r>
      <w:r w:rsidRPr="008D1FD3">
        <w:rPr>
          <w:i/>
          <w:iCs/>
        </w:rPr>
        <w:t>Political Analysis</w:t>
      </w:r>
      <w:r w:rsidRPr="008D1FD3">
        <w:t xml:space="preserve"> 29 (1). Cambridge University Press: 19–42. doi:10.1017/pan.2020.8.</w:t>
      </w:r>
    </w:p>
    <w:p w14:paraId="783CBF96" w14:textId="77777777" w:rsidR="00344D4C" w:rsidRPr="008D1FD3" w:rsidRDefault="00344D4C" w:rsidP="00344D4C">
      <w:pPr>
        <w:pStyle w:val="Bibliography"/>
      </w:pPr>
      <w:r w:rsidRPr="008D1FD3">
        <w:t xml:space="preserve">Bilbao-Jayo, Aritz, and Aitor Almeida. 2018. ‘Automatic Political Discourse Analysis with Multi-Scale Convolutional Neural Networks and Contextual Data’. </w:t>
      </w:r>
      <w:r w:rsidRPr="008D1FD3">
        <w:rPr>
          <w:i/>
          <w:iCs/>
        </w:rPr>
        <w:t>International Journal of Distributed Sensor Networks</w:t>
      </w:r>
      <w:r w:rsidRPr="008D1FD3">
        <w:t xml:space="preserve"> 14 (11): 155014771881182. doi:10.1177/1550147718811827.</w:t>
      </w:r>
    </w:p>
    <w:p w14:paraId="4D8ECF75" w14:textId="77777777" w:rsidR="00344D4C" w:rsidRPr="008D1FD3" w:rsidRDefault="00344D4C" w:rsidP="00344D4C">
      <w:pPr>
        <w:pStyle w:val="Bibliography"/>
        <w:rPr>
          <w:lang w:val="en-US"/>
        </w:rPr>
      </w:pPr>
      <w:r w:rsidRPr="008D1FD3">
        <w:t xml:space="preserve">Bowman, Samuel R., Gabor Angeli, Christopher Potts, and Christopher D. Manning. 2015. ‘A Large Annotated Corpus for Learning Natural Language Inference’. </w:t>
      </w:r>
      <w:r w:rsidRPr="008D1FD3">
        <w:rPr>
          <w:i/>
          <w:iCs/>
          <w:lang w:val="en-US"/>
        </w:rPr>
        <w:t>ArXiv:1508.05326 [Cs]</w:t>
      </w:r>
      <w:r w:rsidRPr="008D1FD3">
        <w:rPr>
          <w:lang w:val="en-US"/>
        </w:rPr>
        <w:t>, August. http://arxiv.org/abs/1508.05326.</w:t>
      </w:r>
    </w:p>
    <w:p w14:paraId="7AB99FFB" w14:textId="77777777" w:rsidR="00344D4C" w:rsidRPr="008D1FD3" w:rsidRDefault="00344D4C" w:rsidP="00344D4C">
      <w:pPr>
        <w:pStyle w:val="Bibliography"/>
      </w:pPr>
      <w:r w:rsidRPr="008D1FD3">
        <w:rPr>
          <w:lang w:val="de-DE"/>
        </w:rPr>
        <w:t xml:space="preserve">Burst, Tobias, Krause Werner, Pola Lehmann, Lewandowski Jirka, Theres Mattheiß, Nicolas Merz, Sven Regel, and Lisa Zehnter. </w:t>
      </w:r>
      <w:r w:rsidRPr="008D1FD3">
        <w:t>2020. ‘Manifesto Corpus’. WZB Berlin Social Science Center. https://manifesto-project.wzb.eu/information/documents/corpus.</w:t>
      </w:r>
    </w:p>
    <w:p w14:paraId="3E3B5047" w14:textId="77777777" w:rsidR="00344D4C" w:rsidRPr="008D1FD3" w:rsidRDefault="00344D4C" w:rsidP="00344D4C">
      <w:pPr>
        <w:pStyle w:val="Bibliography"/>
      </w:pPr>
      <w:r w:rsidRPr="008D1FD3">
        <w:t xml:space="preserve">Cheng, Cindy, Joan Barceló, Allison Spencer Hartnett, Robert Kubinec, and Luca Messerschmidt. 2020. ‘COVID-19 Government Response Event Dataset (CoronaNet v.1.0)’. </w:t>
      </w:r>
      <w:r w:rsidRPr="008D1FD3">
        <w:rPr>
          <w:i/>
          <w:iCs/>
        </w:rPr>
        <w:t>Nature Human Behaviour</w:t>
      </w:r>
      <w:r w:rsidRPr="008D1FD3">
        <w:t xml:space="preserve"> 4 (7). Nature Publishing Group: 756–68. doi:10.1038/s41562-020-0909-7.</w:t>
      </w:r>
    </w:p>
    <w:p w14:paraId="04838372" w14:textId="77777777" w:rsidR="00344D4C" w:rsidRPr="008D1FD3" w:rsidRDefault="00344D4C" w:rsidP="00344D4C">
      <w:pPr>
        <w:pStyle w:val="Bibliography"/>
      </w:pPr>
      <w:r w:rsidRPr="008D1FD3">
        <w:t xml:space="preserve">Conneau, Alexis, Kartikay Khandelwal, Naman Goyal, Vishrav Chaudhary, Guillaume Wenzek, Francisco Guzmán, Edouard Grave, Myle Ott, Luke Zettlemoyer, and Veselin Stoyanov. 2020. ‘Unsupervised Cross-Lingual Representation Learning at Scale’. </w:t>
      </w:r>
      <w:r w:rsidRPr="008D1FD3">
        <w:rPr>
          <w:i/>
          <w:iCs/>
        </w:rPr>
        <w:t>ArXiv:1911.02116 [Cs]</w:t>
      </w:r>
      <w:r w:rsidRPr="008D1FD3">
        <w:t>, April. http://arxiv.org/abs/1911.02116.</w:t>
      </w:r>
    </w:p>
    <w:p w14:paraId="4456631D" w14:textId="77777777" w:rsidR="00344D4C" w:rsidRPr="008D1FD3" w:rsidRDefault="00344D4C" w:rsidP="00344D4C">
      <w:pPr>
        <w:pStyle w:val="Bibliography"/>
      </w:pPr>
      <w:r w:rsidRPr="008D1FD3">
        <w:t xml:space="preserve">Conneau, Alexis, Guillaume Lample, Ruty Rinott, Adina Williams, Samuel R. Bowman, Holger Schwenk, and Veselin Stoyanov. 2018. ‘XNLI: Evaluating Cross-Lingual Sentence Representations’. </w:t>
      </w:r>
      <w:r w:rsidRPr="008D1FD3">
        <w:rPr>
          <w:i/>
          <w:iCs/>
        </w:rPr>
        <w:t>ArXiv:1809.05053 [Cs]</w:t>
      </w:r>
      <w:r w:rsidRPr="008D1FD3">
        <w:t>, September. http://arxiv.org/abs/1809.05053.</w:t>
      </w:r>
    </w:p>
    <w:p w14:paraId="412519F0" w14:textId="77777777" w:rsidR="00344D4C" w:rsidRPr="008D1FD3" w:rsidRDefault="00344D4C" w:rsidP="00344D4C">
      <w:pPr>
        <w:pStyle w:val="Bibliography"/>
      </w:pPr>
      <w:r w:rsidRPr="008D1FD3">
        <w:t xml:space="preserve">Devlin, Jacob, Ming-Wei Chang, Kenton Lee, and Kristina Toutanova. 2019. ‘BERT: Pre-Training of Deep Bidirectional Transformers for Language Understanding’. </w:t>
      </w:r>
      <w:r w:rsidRPr="008D1FD3">
        <w:rPr>
          <w:i/>
          <w:iCs/>
        </w:rPr>
        <w:t>ArXiv:1810.04805 [Cs]</w:t>
      </w:r>
      <w:r w:rsidRPr="008D1FD3">
        <w:t>, May. http://arxiv.org/abs/1810.04805.</w:t>
      </w:r>
    </w:p>
    <w:p w14:paraId="4760F430" w14:textId="77777777" w:rsidR="00344D4C" w:rsidRPr="008D1FD3" w:rsidRDefault="00344D4C" w:rsidP="00344D4C">
      <w:pPr>
        <w:pStyle w:val="Bibliography"/>
      </w:pPr>
      <w:r w:rsidRPr="008D1FD3">
        <w:t xml:space="preserve">Gururangan, Suchin, Swabha Swayamdipta, Omer Levy, Roy Schwartz, Samuel Bowman, and Noah A. Smith. 2018. ‘Annotation Artifacts in Natural Language Inference Data’. In </w:t>
      </w:r>
      <w:r w:rsidRPr="008D1FD3">
        <w:rPr>
          <w:i/>
          <w:iCs/>
        </w:rPr>
        <w:t>Proceedings of the 2018 Conference of the North American Chapter of           the Association for Computational Linguistics: Human Language           Technologies, Volume 2 (Short Papers)</w:t>
      </w:r>
      <w:r w:rsidRPr="008D1FD3">
        <w:t>, 107–12. New Orleans, Louisiana: Association for Computational Linguistics. doi:10.18653/v1/N18-2017.</w:t>
      </w:r>
    </w:p>
    <w:p w14:paraId="6D84B3C5" w14:textId="77777777" w:rsidR="00344D4C" w:rsidRPr="008D1FD3" w:rsidRDefault="00344D4C" w:rsidP="00344D4C">
      <w:pPr>
        <w:pStyle w:val="Bibliography"/>
      </w:pPr>
      <w:r w:rsidRPr="008D1FD3">
        <w:t xml:space="preserve">He, Pengcheng, Jianfeng Gao, and Weizhu Chen. 2021. ‘DeBERTaV3: Improving DeBERTa Using ELECTRA-Style Pre-Training with Gradient-Disentangled Embedding Sharing’. </w:t>
      </w:r>
      <w:r w:rsidRPr="008D1FD3">
        <w:rPr>
          <w:i/>
          <w:iCs/>
        </w:rPr>
        <w:t>ArXiv:2111.09543 [Cs]</w:t>
      </w:r>
      <w:r w:rsidRPr="008D1FD3">
        <w:t>, December. http://arxiv.org/abs/2111.09543.</w:t>
      </w:r>
    </w:p>
    <w:p w14:paraId="16F180B5" w14:textId="77777777" w:rsidR="00344D4C" w:rsidRPr="008D1FD3" w:rsidRDefault="00344D4C" w:rsidP="00344D4C">
      <w:pPr>
        <w:pStyle w:val="Bibliography"/>
      </w:pPr>
      <w:r w:rsidRPr="008D1FD3">
        <w:t xml:space="preserve">Nie, Yixin, Adina Williams, Emily Dinan, Mohit Bansal, Jason Weston, and Douwe Kiela. 2020. ‘Adversarial NLI: A New Benchmark for Natural Language Understanding’. </w:t>
      </w:r>
      <w:r w:rsidRPr="008D1FD3">
        <w:rPr>
          <w:i/>
          <w:iCs/>
        </w:rPr>
        <w:t>ArXiv:1910.14599 [Cs]</w:t>
      </w:r>
      <w:r w:rsidRPr="008D1FD3">
        <w:t>, May. http://arxiv.org/abs/1910.14599.</w:t>
      </w:r>
    </w:p>
    <w:p w14:paraId="49E36836" w14:textId="77777777" w:rsidR="00344D4C" w:rsidRPr="008D1FD3" w:rsidRDefault="00344D4C" w:rsidP="00344D4C">
      <w:pPr>
        <w:pStyle w:val="Bibliography"/>
      </w:pPr>
      <w:r w:rsidRPr="008D1FD3">
        <w:t>Policy Agendas Project. 2014. ‘US Supreme Court Cases’. https://www.comparativeagendas.net/datasets_codebooks.</w:t>
      </w:r>
    </w:p>
    <w:p w14:paraId="3421ABE5" w14:textId="77777777" w:rsidR="00344D4C" w:rsidRPr="008D1FD3" w:rsidRDefault="00344D4C" w:rsidP="00344D4C">
      <w:pPr>
        <w:pStyle w:val="Bibliography"/>
      </w:pPr>
      <w:r w:rsidRPr="008D1FD3">
        <w:t>———. 2015. ‘US State of the Union Speeches’. https://www.comparativeagendas.net/datasets_codebooks.</w:t>
      </w:r>
    </w:p>
    <w:p w14:paraId="0ACC4696" w14:textId="77777777" w:rsidR="00344D4C" w:rsidRPr="008D1FD3" w:rsidRDefault="00344D4C" w:rsidP="00344D4C">
      <w:pPr>
        <w:pStyle w:val="Bibliography"/>
      </w:pPr>
      <w:r w:rsidRPr="008D1FD3">
        <w:lastRenderedPageBreak/>
        <w:t xml:space="preserve">Williams, Adina, Nikita Nangia, and Samuel R. Bowman. 2018. ‘A Broad-Coverage Challenge Corpus for Sentence Understanding through Inference’. </w:t>
      </w:r>
      <w:r w:rsidRPr="008D1FD3">
        <w:rPr>
          <w:i/>
          <w:iCs/>
        </w:rPr>
        <w:t>ArXiv:1704.05426 [Cs]</w:t>
      </w:r>
      <w:r w:rsidRPr="008D1FD3">
        <w:t>, February. http://arxiv.org/abs/1704.05426.</w:t>
      </w:r>
    </w:p>
    <w:p w14:paraId="46067012" w14:textId="6E5D1BDD" w:rsidR="00344D4C" w:rsidRPr="008D1FD3" w:rsidRDefault="00344D4C" w:rsidP="00D4494F">
      <w:pPr>
        <w:jc w:val="both"/>
        <w:rPr>
          <w:rFonts w:ascii="Calibri" w:hAnsi="Calibri" w:cs="Calibri"/>
        </w:rPr>
      </w:pPr>
      <w:r w:rsidRPr="008D1FD3">
        <w:rPr>
          <w:rFonts w:ascii="Calibri" w:hAnsi="Calibri" w:cs="Calibri"/>
        </w:rPr>
        <w:fldChar w:fldCharType="end"/>
      </w:r>
    </w:p>
    <w:p w14:paraId="0BF65384" w14:textId="77777777" w:rsidR="00344D4C" w:rsidRPr="008D1FD3" w:rsidRDefault="00344D4C" w:rsidP="00D4494F">
      <w:pPr>
        <w:jc w:val="both"/>
        <w:rPr>
          <w:rFonts w:ascii="Calibri" w:hAnsi="Calibri" w:cs="Calibri"/>
        </w:rPr>
      </w:pPr>
    </w:p>
    <w:sectPr w:rsidR="00344D4C" w:rsidRPr="008D1FD3">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16021" w14:textId="77777777" w:rsidR="002A7DA5" w:rsidRDefault="002A7DA5">
      <w:r>
        <w:separator/>
      </w:r>
    </w:p>
  </w:endnote>
  <w:endnote w:type="continuationSeparator" w:id="0">
    <w:p w14:paraId="0B73A342" w14:textId="77777777" w:rsidR="002A7DA5" w:rsidRDefault="002A7D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5157051"/>
      <w:docPartObj>
        <w:docPartGallery w:val="Page Numbers (Bottom of Page)"/>
        <w:docPartUnique/>
      </w:docPartObj>
    </w:sdtPr>
    <w:sdtContent>
      <w:p w14:paraId="755D6569" w14:textId="32599521" w:rsidR="001717E4" w:rsidRDefault="001717E4" w:rsidP="00B447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FFB12D1" w14:textId="77777777" w:rsidR="001717E4" w:rsidRDefault="001717E4" w:rsidP="001717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3862424"/>
      <w:docPartObj>
        <w:docPartGallery w:val="Page Numbers (Bottom of Page)"/>
        <w:docPartUnique/>
      </w:docPartObj>
    </w:sdtPr>
    <w:sdtContent>
      <w:p w14:paraId="62743DB6" w14:textId="5C32A7DD" w:rsidR="001717E4" w:rsidRDefault="001717E4" w:rsidP="00B447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FCDB1E" w14:textId="77777777" w:rsidR="001717E4" w:rsidRDefault="001717E4" w:rsidP="001717E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7DE25" w14:textId="77777777" w:rsidR="002A7DA5" w:rsidRDefault="002A7DA5">
      <w:r>
        <w:separator/>
      </w:r>
    </w:p>
  </w:footnote>
  <w:footnote w:type="continuationSeparator" w:id="0">
    <w:p w14:paraId="1F7AF8FB" w14:textId="77777777" w:rsidR="002A7DA5" w:rsidRDefault="002A7DA5">
      <w:r>
        <w:continuationSeparator/>
      </w:r>
    </w:p>
  </w:footnote>
  <w:footnote w:id="1">
    <w:p w14:paraId="53C32C12" w14:textId="059D6BF7" w:rsidR="00DB6D07" w:rsidRPr="00DB6D07" w:rsidRDefault="00DB6D07">
      <w:pPr>
        <w:pStyle w:val="FootnoteText"/>
        <w:rPr>
          <w:lang w:val="en-US"/>
        </w:rPr>
      </w:pPr>
      <w:r w:rsidRPr="001B24A0">
        <w:rPr>
          <w:rStyle w:val="FootnoteReference"/>
        </w:rPr>
        <w:footnoteRef/>
      </w:r>
      <w:r>
        <w:t xml:space="preserve"> </w:t>
      </w:r>
      <w:r w:rsidR="00686B12" w:rsidRPr="00686B12">
        <w:t>https://github.com/MoritzLaurer/less-annotating-with-bert-nli</w:t>
      </w:r>
    </w:p>
  </w:footnote>
  <w:footnote w:id="2">
    <w:p w14:paraId="0B39AF04" w14:textId="7D95E2B1" w:rsidR="009B72D7" w:rsidRPr="009B72D7" w:rsidRDefault="009B72D7">
      <w:pPr>
        <w:pStyle w:val="FootnoteText"/>
      </w:pPr>
      <w:r w:rsidRPr="001B24A0">
        <w:rPr>
          <w:rStyle w:val="FootnoteReference"/>
        </w:rPr>
        <w:footnoteRef/>
      </w:r>
      <w:r>
        <w:t xml:space="preserve"> </w:t>
      </w:r>
      <w:r w:rsidRPr="009B72D7">
        <w:t>https://manifesto-project.wzb.eu/</w:t>
      </w:r>
    </w:p>
  </w:footnote>
  <w:footnote w:id="3">
    <w:p w14:paraId="1F36FC1C" w14:textId="5B845B9B" w:rsidR="00E54D44" w:rsidRPr="00E54D44" w:rsidRDefault="00E54D44">
      <w:pPr>
        <w:pStyle w:val="FootnoteText"/>
      </w:pPr>
      <w:r w:rsidRPr="001B24A0">
        <w:rPr>
          <w:rStyle w:val="FootnoteReference"/>
        </w:rPr>
        <w:footnoteRef/>
      </w:r>
      <w:r>
        <w:t xml:space="preserve"> </w:t>
      </w:r>
      <w:r w:rsidRPr="00E54D44">
        <w:t>https://dataverse.harvard.edu/dataset.xhtml?persistentId=doi:10.7910/DVN/MXKRDE</w:t>
      </w:r>
    </w:p>
  </w:footnote>
  <w:footnote w:id="4">
    <w:p w14:paraId="6A528F71" w14:textId="06717FD6" w:rsidR="00E54D44" w:rsidRPr="00E54D44" w:rsidRDefault="00E54D44">
      <w:pPr>
        <w:pStyle w:val="FootnoteText"/>
      </w:pPr>
      <w:r w:rsidRPr="001B24A0">
        <w:rPr>
          <w:rStyle w:val="FootnoteReference"/>
        </w:rPr>
        <w:footnoteRef/>
      </w:r>
      <w:r>
        <w:t xml:space="preserve"> </w:t>
      </w:r>
      <w:r w:rsidRPr="00E54D44">
        <w:t>https://www.comparativeagendas.net/datasets_codebooks</w:t>
      </w:r>
    </w:p>
  </w:footnote>
  <w:footnote w:id="5">
    <w:p w14:paraId="21D6D90A" w14:textId="1944BD62" w:rsidR="00073096" w:rsidRPr="00073096" w:rsidRDefault="00073096">
      <w:pPr>
        <w:pStyle w:val="FootnoteText"/>
      </w:pPr>
      <w:r w:rsidRPr="001B24A0">
        <w:rPr>
          <w:rStyle w:val="FootnoteReference"/>
        </w:rPr>
        <w:footnoteRef/>
      </w:r>
      <w:r>
        <w:t xml:space="preserve"> </w:t>
      </w:r>
      <w:r w:rsidRPr="00073096">
        <w:t>https://www.comparativeagendas.net/pages/master-codebook</w:t>
      </w:r>
    </w:p>
  </w:footnote>
  <w:footnote w:id="6">
    <w:p w14:paraId="1CFE58A7" w14:textId="79393536" w:rsidR="00EF40E4" w:rsidRPr="00EF40E4" w:rsidRDefault="00EF40E4">
      <w:pPr>
        <w:pStyle w:val="FootnoteText"/>
      </w:pPr>
      <w:r w:rsidRPr="001B24A0">
        <w:rPr>
          <w:rStyle w:val="FootnoteReference"/>
        </w:rPr>
        <w:footnoteRef/>
      </w:r>
      <w:r>
        <w:t xml:space="preserve"> </w:t>
      </w:r>
      <w:r w:rsidRPr="00EF40E4">
        <w:t>https://www.comparativeagendas.net/datasets_codebooks</w:t>
      </w:r>
    </w:p>
  </w:footnote>
  <w:footnote w:id="7">
    <w:p w14:paraId="338AE6A8" w14:textId="29D1958A" w:rsidR="007161D9" w:rsidRPr="007161D9" w:rsidRDefault="007161D9">
      <w:pPr>
        <w:pStyle w:val="FootnoteText"/>
      </w:pPr>
      <w:r w:rsidRPr="001B24A0">
        <w:rPr>
          <w:rStyle w:val="FootnoteReference"/>
        </w:rPr>
        <w:footnoteRef/>
      </w:r>
      <w:r>
        <w:t xml:space="preserve"> https://www.coronanet-project.org/</w:t>
      </w:r>
    </w:p>
  </w:footnote>
  <w:footnote w:id="8">
    <w:p w14:paraId="7AE05A8D" w14:textId="6D23E327" w:rsidR="00DA6F34" w:rsidRPr="00DA6F34" w:rsidRDefault="00DA6F34">
      <w:pPr>
        <w:pStyle w:val="FootnoteText"/>
      </w:pPr>
      <w:r w:rsidRPr="001B24A0">
        <w:rPr>
          <w:rStyle w:val="FootnoteReference"/>
        </w:rPr>
        <w:footnoteRef/>
      </w:r>
      <w:r>
        <w:t xml:space="preserve"> The full script written in Python is available </w:t>
      </w:r>
      <w:r w:rsidR="00F02691">
        <w:t>on our GitHub repository</w:t>
      </w:r>
      <w:r>
        <w:t xml:space="preserve">: </w:t>
      </w:r>
      <w:r w:rsidR="00686B12" w:rsidRPr="00686B12">
        <w:t>https://github.com/MoritzLaurer/less-annotating-with-bert-nli</w:t>
      </w:r>
    </w:p>
  </w:footnote>
  <w:footnote w:id="9">
    <w:p w14:paraId="77C97603" w14:textId="1E46A37F" w:rsidR="008E2CF3" w:rsidRPr="008E2CF3" w:rsidRDefault="008E2CF3">
      <w:pPr>
        <w:pStyle w:val="FootnoteText"/>
      </w:pPr>
      <w:r>
        <w:rPr>
          <w:rStyle w:val="FootnoteReference"/>
        </w:rPr>
        <w:footnoteRef/>
      </w:r>
      <w:r>
        <w:t xml:space="preserve"> </w:t>
      </w:r>
      <w:r w:rsidRPr="008E2CF3">
        <w:t>https://optuna.readthedocs.io/en/stable/</w:t>
      </w:r>
    </w:p>
  </w:footnote>
  <w:footnote w:id="10">
    <w:p w14:paraId="08E50789" w14:textId="77777777" w:rsidR="00504509" w:rsidRPr="00945BB9" w:rsidRDefault="00504509" w:rsidP="00504509">
      <w:pPr>
        <w:pStyle w:val="FootnoteText"/>
      </w:pPr>
      <w:r w:rsidRPr="001B24A0">
        <w:rPr>
          <w:rStyle w:val="FootnoteReference"/>
        </w:rPr>
        <w:footnoteRef/>
      </w:r>
      <w:r>
        <w:t xml:space="preserve"> </w:t>
      </w:r>
      <w:r w:rsidRPr="00945BB9">
        <w:t>https://optuna.readthedocs.io/en/stable/</w:t>
      </w:r>
    </w:p>
  </w:footnote>
  <w:footnote w:id="11">
    <w:p w14:paraId="555EBCF4" w14:textId="09F45CA0" w:rsidR="00504509" w:rsidRPr="00862205" w:rsidRDefault="00504509" w:rsidP="00504509">
      <w:pPr>
        <w:pStyle w:val="FootnoteText"/>
        <w:rPr>
          <w:lang w:val="en-US"/>
        </w:rPr>
      </w:pPr>
      <w:r w:rsidRPr="001B24A0">
        <w:rPr>
          <w:rStyle w:val="FootnoteReference"/>
        </w:rPr>
        <w:footnoteRef/>
      </w:r>
      <w:r>
        <w:t xml:space="preserve"> </w:t>
      </w:r>
      <w:r w:rsidRPr="00862205">
        <w:rPr>
          <w:lang w:val="en-US"/>
        </w:rPr>
        <w:t xml:space="preserve">DeBERTaV3-base can be downloaded at </w:t>
      </w:r>
      <w:hyperlink r:id="rId1" w:history="1">
        <w:r w:rsidRPr="002221C4">
          <w:rPr>
            <w:rStyle w:val="Hyperlink"/>
            <w:lang w:val="en-US"/>
          </w:rPr>
          <w:t>https://huggingface.co/microsoft/deberta-v3-base</w:t>
        </w:r>
      </w:hyperlink>
      <w:r>
        <w:rPr>
          <w:lang w:val="en-US"/>
        </w:rPr>
        <w:t xml:space="preserve">. </w:t>
      </w:r>
      <w:r w:rsidR="006C7B2F">
        <w:rPr>
          <w:lang w:val="en-US"/>
        </w:rPr>
        <w:t xml:space="preserve">Our </w:t>
      </w:r>
      <w:proofErr w:type="spellStart"/>
      <w:r>
        <w:rPr>
          <w:lang w:val="en-US"/>
        </w:rPr>
        <w:t>DeBERTa-nli</w:t>
      </w:r>
      <w:proofErr w:type="spellEnd"/>
      <w:r>
        <w:rPr>
          <w:lang w:val="en-US"/>
        </w:rPr>
        <w:t xml:space="preserve"> can be downloaded at </w:t>
      </w:r>
      <w:hyperlink r:id="rId2" w:history="1">
        <w:r w:rsidRPr="002221C4">
          <w:rPr>
            <w:rStyle w:val="Hyperlink"/>
            <w:lang w:val="en-US"/>
          </w:rPr>
          <w:t>https://huggingface.co/MoritzLaurer/DeBERTa-v3-base-mnli-fever-docnli-ling-2c</w:t>
        </w:r>
      </w:hyperlink>
      <w:r>
        <w:rPr>
          <w:lang w:val="en-US"/>
        </w:rPr>
        <w:t xml:space="preserve"> </w:t>
      </w:r>
    </w:p>
  </w:footnote>
  <w:footnote w:id="12">
    <w:p w14:paraId="41F4CB8E" w14:textId="7A51365F" w:rsidR="00237654" w:rsidRPr="00237654" w:rsidRDefault="00237654">
      <w:pPr>
        <w:pStyle w:val="FootnoteText"/>
        <w:rPr>
          <w:lang w:val="en-US"/>
        </w:rPr>
      </w:pPr>
      <w:r>
        <w:rPr>
          <w:rStyle w:val="FootnoteReference"/>
        </w:rPr>
        <w:footnoteRef/>
      </w:r>
      <w:r>
        <w:t xml:space="preserve"> If the word “context” is part of the string in the column “context” in the tables below, the hyperparameter search determined that including the context sentences is beneficial for performance.</w:t>
      </w:r>
    </w:p>
  </w:footnote>
  <w:footnote w:id="13">
    <w:p w14:paraId="50C6E398" w14:textId="77777777" w:rsidR="00ED069B" w:rsidRPr="00BF1949" w:rsidRDefault="00ED069B" w:rsidP="00ED069B">
      <w:pPr>
        <w:pStyle w:val="FootnoteText"/>
        <w:rPr>
          <w:lang w:val="en-US"/>
        </w:rPr>
      </w:pPr>
      <w:r>
        <w:rPr>
          <w:rStyle w:val="FootnoteReference"/>
        </w:rPr>
        <w:footnoteRef/>
      </w:r>
      <w:r>
        <w:t xml:space="preserve"> </w:t>
      </w:r>
      <w:r>
        <w:rPr>
          <w:lang w:val="en-US"/>
        </w:rPr>
        <w:t xml:space="preserve">Note that we tested the warmup ratio hyperparameter only for the sample sizes above 2500 for BERT-NLI. It would be interesting to also test it for other sample sizes, but we avoided repeating the hyperparameter searches to save computational costs. </w:t>
      </w:r>
    </w:p>
  </w:footnote>
  <w:footnote w:id="14">
    <w:p w14:paraId="1D2FF9E3" w14:textId="31E264A0" w:rsidR="00D956E1" w:rsidRPr="00D956E1" w:rsidRDefault="00D956E1">
      <w:pPr>
        <w:pStyle w:val="FootnoteText"/>
        <w:rPr>
          <w:lang w:val="en-US"/>
        </w:rPr>
      </w:pPr>
      <w:r>
        <w:rPr>
          <w:rStyle w:val="FootnoteReference"/>
        </w:rPr>
        <w:footnoteRef/>
      </w:r>
      <w:r>
        <w:t xml:space="preserve"> </w:t>
      </w:r>
      <w:r w:rsidRPr="00D956E1">
        <w:t>https://universaldependencies.org/u/po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214AE"/>
    <w:multiLevelType w:val="hybridMultilevel"/>
    <w:tmpl w:val="A9F83350"/>
    <w:lvl w:ilvl="0" w:tplc="08090001">
      <w:start w:val="1"/>
      <w:numFmt w:val="bullet"/>
      <w:lvlText w:val=""/>
      <w:lvlJc w:val="left"/>
      <w:pPr>
        <w:ind w:left="360" w:hanging="360"/>
      </w:pPr>
      <w:rPr>
        <w:rFonts w:ascii="Symbol" w:hAnsi="Symbol" w:hint="default"/>
      </w:rPr>
    </w:lvl>
    <w:lvl w:ilvl="1" w:tplc="FDA2C152">
      <w:numFmt w:val="bullet"/>
      <w:lvlText w:val="-"/>
      <w:lvlJc w:val="left"/>
      <w:pPr>
        <w:ind w:left="1080" w:hanging="360"/>
      </w:pPr>
      <w:rPr>
        <w:rFonts w:ascii="Calibri" w:eastAsia="Calibr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DA168A4"/>
    <w:multiLevelType w:val="multilevel"/>
    <w:tmpl w:val="5AB67B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4E34C75"/>
    <w:multiLevelType w:val="hybridMultilevel"/>
    <w:tmpl w:val="BA5A9E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5715274"/>
    <w:multiLevelType w:val="multilevel"/>
    <w:tmpl w:val="C36A2E3A"/>
    <w:lvl w:ilvl="0">
      <w:start w:val="1"/>
      <w:numFmt w:val="decimal"/>
      <w:lvlText w:val="%1."/>
      <w:lvlJc w:val="left"/>
      <w:pPr>
        <w:ind w:left="360" w:hanging="360"/>
      </w:pPr>
      <w:rPr>
        <w:u w:val="singl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0FB5AD7"/>
    <w:multiLevelType w:val="multilevel"/>
    <w:tmpl w:val="6A34AA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728102FB"/>
    <w:multiLevelType w:val="hybridMultilevel"/>
    <w:tmpl w:val="1B04D7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393307296">
    <w:abstractNumId w:val="1"/>
  </w:num>
  <w:num w:numId="2" w16cid:durableId="575018373">
    <w:abstractNumId w:val="3"/>
  </w:num>
  <w:num w:numId="3" w16cid:durableId="1791507368">
    <w:abstractNumId w:val="4"/>
  </w:num>
  <w:num w:numId="4" w16cid:durableId="791171784">
    <w:abstractNumId w:val="0"/>
  </w:num>
  <w:num w:numId="5" w16cid:durableId="2110392480">
    <w:abstractNumId w:val="2"/>
  </w:num>
  <w:num w:numId="6" w16cid:durableId="7056439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B86"/>
    <w:rsid w:val="0000486D"/>
    <w:rsid w:val="00004D80"/>
    <w:rsid w:val="00016E6B"/>
    <w:rsid w:val="00031BC7"/>
    <w:rsid w:val="0004256E"/>
    <w:rsid w:val="00042FAB"/>
    <w:rsid w:val="00044177"/>
    <w:rsid w:val="00047658"/>
    <w:rsid w:val="000534F6"/>
    <w:rsid w:val="000675B7"/>
    <w:rsid w:val="0007136B"/>
    <w:rsid w:val="00073096"/>
    <w:rsid w:val="0007778B"/>
    <w:rsid w:val="00087F7D"/>
    <w:rsid w:val="00092405"/>
    <w:rsid w:val="000C2732"/>
    <w:rsid w:val="000C2FE8"/>
    <w:rsid w:val="000C7BF8"/>
    <w:rsid w:val="000C7D0B"/>
    <w:rsid w:val="000D0A01"/>
    <w:rsid w:val="000D2C13"/>
    <w:rsid w:val="000E201B"/>
    <w:rsid w:val="000E3B9A"/>
    <w:rsid w:val="0010056A"/>
    <w:rsid w:val="0010327F"/>
    <w:rsid w:val="00104890"/>
    <w:rsid w:val="001155C2"/>
    <w:rsid w:val="001229BB"/>
    <w:rsid w:val="00122E62"/>
    <w:rsid w:val="00125A4C"/>
    <w:rsid w:val="001264EC"/>
    <w:rsid w:val="001501F7"/>
    <w:rsid w:val="001717E4"/>
    <w:rsid w:val="0017386E"/>
    <w:rsid w:val="00181672"/>
    <w:rsid w:val="00182928"/>
    <w:rsid w:val="00184DFB"/>
    <w:rsid w:val="00192133"/>
    <w:rsid w:val="00196FEB"/>
    <w:rsid w:val="001A2A67"/>
    <w:rsid w:val="001A56B4"/>
    <w:rsid w:val="001A613B"/>
    <w:rsid w:val="001B24A0"/>
    <w:rsid w:val="001B27E4"/>
    <w:rsid w:val="001B3A08"/>
    <w:rsid w:val="001C7CD6"/>
    <w:rsid w:val="001D1C92"/>
    <w:rsid w:val="001D28F2"/>
    <w:rsid w:val="001D316A"/>
    <w:rsid w:val="001D4810"/>
    <w:rsid w:val="001E3A01"/>
    <w:rsid w:val="001E76AD"/>
    <w:rsid w:val="001F3AA9"/>
    <w:rsid w:val="0020355C"/>
    <w:rsid w:val="00203E41"/>
    <w:rsid w:val="00206DD2"/>
    <w:rsid w:val="0022265A"/>
    <w:rsid w:val="00237654"/>
    <w:rsid w:val="002439AC"/>
    <w:rsid w:val="00254C5A"/>
    <w:rsid w:val="00255F77"/>
    <w:rsid w:val="00270F63"/>
    <w:rsid w:val="00282B9B"/>
    <w:rsid w:val="00296D50"/>
    <w:rsid w:val="00297CCE"/>
    <w:rsid w:val="002A7DA5"/>
    <w:rsid w:val="002D09FD"/>
    <w:rsid w:val="002D1A01"/>
    <w:rsid w:val="002E0E75"/>
    <w:rsid w:val="002E2184"/>
    <w:rsid w:val="00302B19"/>
    <w:rsid w:val="0030495B"/>
    <w:rsid w:val="00310959"/>
    <w:rsid w:val="003327FD"/>
    <w:rsid w:val="00344D4C"/>
    <w:rsid w:val="00346209"/>
    <w:rsid w:val="00362280"/>
    <w:rsid w:val="00370B19"/>
    <w:rsid w:val="003868F9"/>
    <w:rsid w:val="0038731C"/>
    <w:rsid w:val="003A50EA"/>
    <w:rsid w:val="003B4161"/>
    <w:rsid w:val="003B6865"/>
    <w:rsid w:val="003C2ACF"/>
    <w:rsid w:val="003D0EA9"/>
    <w:rsid w:val="003D2693"/>
    <w:rsid w:val="003D4235"/>
    <w:rsid w:val="003E3FCB"/>
    <w:rsid w:val="003E7679"/>
    <w:rsid w:val="003F0910"/>
    <w:rsid w:val="0042582B"/>
    <w:rsid w:val="00436FAF"/>
    <w:rsid w:val="004438FC"/>
    <w:rsid w:val="00444326"/>
    <w:rsid w:val="004548CC"/>
    <w:rsid w:val="004604BB"/>
    <w:rsid w:val="004720F0"/>
    <w:rsid w:val="0047245C"/>
    <w:rsid w:val="004726A2"/>
    <w:rsid w:val="004757D7"/>
    <w:rsid w:val="0047791A"/>
    <w:rsid w:val="00486083"/>
    <w:rsid w:val="00491671"/>
    <w:rsid w:val="004930E2"/>
    <w:rsid w:val="004A4297"/>
    <w:rsid w:val="004A57EA"/>
    <w:rsid w:val="004A6A5A"/>
    <w:rsid w:val="004B12E1"/>
    <w:rsid w:val="004B2D97"/>
    <w:rsid w:val="004B4854"/>
    <w:rsid w:val="004B51A7"/>
    <w:rsid w:val="004C521F"/>
    <w:rsid w:val="004C7363"/>
    <w:rsid w:val="004F1FE4"/>
    <w:rsid w:val="004F5136"/>
    <w:rsid w:val="00504509"/>
    <w:rsid w:val="00507B7E"/>
    <w:rsid w:val="00507F3B"/>
    <w:rsid w:val="005206B8"/>
    <w:rsid w:val="00521E97"/>
    <w:rsid w:val="00536BC2"/>
    <w:rsid w:val="00554702"/>
    <w:rsid w:val="00555467"/>
    <w:rsid w:val="00560AED"/>
    <w:rsid w:val="005610D0"/>
    <w:rsid w:val="0056443E"/>
    <w:rsid w:val="0057008A"/>
    <w:rsid w:val="00575140"/>
    <w:rsid w:val="00580322"/>
    <w:rsid w:val="0058683B"/>
    <w:rsid w:val="005944B4"/>
    <w:rsid w:val="00594F76"/>
    <w:rsid w:val="00597D07"/>
    <w:rsid w:val="005A1DC9"/>
    <w:rsid w:val="005A602F"/>
    <w:rsid w:val="005A787A"/>
    <w:rsid w:val="005B1D76"/>
    <w:rsid w:val="005B6B12"/>
    <w:rsid w:val="005C064D"/>
    <w:rsid w:val="005C222C"/>
    <w:rsid w:val="005D51CB"/>
    <w:rsid w:val="005E1B3C"/>
    <w:rsid w:val="005F2DBD"/>
    <w:rsid w:val="006018B5"/>
    <w:rsid w:val="006106F9"/>
    <w:rsid w:val="00617C10"/>
    <w:rsid w:val="00631BC6"/>
    <w:rsid w:val="00641BA5"/>
    <w:rsid w:val="00671E89"/>
    <w:rsid w:val="0067316E"/>
    <w:rsid w:val="0067375E"/>
    <w:rsid w:val="00673CEF"/>
    <w:rsid w:val="00676DE8"/>
    <w:rsid w:val="00680E41"/>
    <w:rsid w:val="006842B8"/>
    <w:rsid w:val="00684624"/>
    <w:rsid w:val="0068469E"/>
    <w:rsid w:val="00686B12"/>
    <w:rsid w:val="006976F3"/>
    <w:rsid w:val="006A0756"/>
    <w:rsid w:val="006B43E8"/>
    <w:rsid w:val="006B5D40"/>
    <w:rsid w:val="006C7B2F"/>
    <w:rsid w:val="006D7947"/>
    <w:rsid w:val="006E3DDC"/>
    <w:rsid w:val="007161D9"/>
    <w:rsid w:val="00717210"/>
    <w:rsid w:val="007172DC"/>
    <w:rsid w:val="007211B6"/>
    <w:rsid w:val="007327A4"/>
    <w:rsid w:val="00733445"/>
    <w:rsid w:val="0073639B"/>
    <w:rsid w:val="00736524"/>
    <w:rsid w:val="00737334"/>
    <w:rsid w:val="00743B45"/>
    <w:rsid w:val="0075190C"/>
    <w:rsid w:val="00766CF1"/>
    <w:rsid w:val="00772269"/>
    <w:rsid w:val="007747ED"/>
    <w:rsid w:val="007749CF"/>
    <w:rsid w:val="00774BDA"/>
    <w:rsid w:val="00785C74"/>
    <w:rsid w:val="00792B1F"/>
    <w:rsid w:val="007944DC"/>
    <w:rsid w:val="007950E1"/>
    <w:rsid w:val="007955AE"/>
    <w:rsid w:val="007A0456"/>
    <w:rsid w:val="007B40A3"/>
    <w:rsid w:val="007D0CF5"/>
    <w:rsid w:val="007E630D"/>
    <w:rsid w:val="007F6FC8"/>
    <w:rsid w:val="008164CB"/>
    <w:rsid w:val="00820297"/>
    <w:rsid w:val="00823AE0"/>
    <w:rsid w:val="00827FC4"/>
    <w:rsid w:val="0083464E"/>
    <w:rsid w:val="00841632"/>
    <w:rsid w:val="0084235C"/>
    <w:rsid w:val="00855D25"/>
    <w:rsid w:val="00856C91"/>
    <w:rsid w:val="0085709A"/>
    <w:rsid w:val="00862205"/>
    <w:rsid w:val="0086268E"/>
    <w:rsid w:val="00884E7F"/>
    <w:rsid w:val="00891956"/>
    <w:rsid w:val="00893DA4"/>
    <w:rsid w:val="00895E8E"/>
    <w:rsid w:val="0089676A"/>
    <w:rsid w:val="00897CE1"/>
    <w:rsid w:val="008A1C9A"/>
    <w:rsid w:val="008A4BC7"/>
    <w:rsid w:val="008A762F"/>
    <w:rsid w:val="008C31C8"/>
    <w:rsid w:val="008C3F40"/>
    <w:rsid w:val="008D06CC"/>
    <w:rsid w:val="008D1FD3"/>
    <w:rsid w:val="008D326C"/>
    <w:rsid w:val="008D3528"/>
    <w:rsid w:val="008E2CF3"/>
    <w:rsid w:val="008E340F"/>
    <w:rsid w:val="008F0461"/>
    <w:rsid w:val="008F0EAC"/>
    <w:rsid w:val="009367C1"/>
    <w:rsid w:val="00945BB9"/>
    <w:rsid w:val="009501F0"/>
    <w:rsid w:val="00950A13"/>
    <w:rsid w:val="0095211E"/>
    <w:rsid w:val="00960B5D"/>
    <w:rsid w:val="00980CF8"/>
    <w:rsid w:val="009822D9"/>
    <w:rsid w:val="00991046"/>
    <w:rsid w:val="00992316"/>
    <w:rsid w:val="00995217"/>
    <w:rsid w:val="009A3F7D"/>
    <w:rsid w:val="009A52F4"/>
    <w:rsid w:val="009B00C5"/>
    <w:rsid w:val="009B1C8D"/>
    <w:rsid w:val="009B2DF8"/>
    <w:rsid w:val="009B62D7"/>
    <w:rsid w:val="009B72D7"/>
    <w:rsid w:val="009D1A1F"/>
    <w:rsid w:val="009F6971"/>
    <w:rsid w:val="00A12885"/>
    <w:rsid w:val="00A3287F"/>
    <w:rsid w:val="00A42041"/>
    <w:rsid w:val="00A46ED0"/>
    <w:rsid w:val="00A60228"/>
    <w:rsid w:val="00A62E93"/>
    <w:rsid w:val="00A6683F"/>
    <w:rsid w:val="00A67863"/>
    <w:rsid w:val="00A800AC"/>
    <w:rsid w:val="00A81254"/>
    <w:rsid w:val="00A87B52"/>
    <w:rsid w:val="00A93103"/>
    <w:rsid w:val="00AA2380"/>
    <w:rsid w:val="00AB7AFD"/>
    <w:rsid w:val="00AC6620"/>
    <w:rsid w:val="00AD5211"/>
    <w:rsid w:val="00AD6E9C"/>
    <w:rsid w:val="00AF0235"/>
    <w:rsid w:val="00AF5C66"/>
    <w:rsid w:val="00B0164D"/>
    <w:rsid w:val="00B14AAD"/>
    <w:rsid w:val="00B21C07"/>
    <w:rsid w:val="00B247A7"/>
    <w:rsid w:val="00B350C5"/>
    <w:rsid w:val="00B74A9D"/>
    <w:rsid w:val="00B935FF"/>
    <w:rsid w:val="00BB6377"/>
    <w:rsid w:val="00BC5C54"/>
    <w:rsid w:val="00BE44CA"/>
    <w:rsid w:val="00BF1949"/>
    <w:rsid w:val="00BF4EE9"/>
    <w:rsid w:val="00C03BBD"/>
    <w:rsid w:val="00C12644"/>
    <w:rsid w:val="00C16890"/>
    <w:rsid w:val="00C20E03"/>
    <w:rsid w:val="00C21935"/>
    <w:rsid w:val="00C238F1"/>
    <w:rsid w:val="00C26DAE"/>
    <w:rsid w:val="00C27391"/>
    <w:rsid w:val="00C67C06"/>
    <w:rsid w:val="00C761DF"/>
    <w:rsid w:val="00C86150"/>
    <w:rsid w:val="00C926E6"/>
    <w:rsid w:val="00CA05FB"/>
    <w:rsid w:val="00CA2518"/>
    <w:rsid w:val="00CB4BA1"/>
    <w:rsid w:val="00CB6E68"/>
    <w:rsid w:val="00CC0B18"/>
    <w:rsid w:val="00CC1038"/>
    <w:rsid w:val="00CD08EF"/>
    <w:rsid w:val="00CE45BF"/>
    <w:rsid w:val="00CF43E6"/>
    <w:rsid w:val="00D16FBA"/>
    <w:rsid w:val="00D33549"/>
    <w:rsid w:val="00D4494F"/>
    <w:rsid w:val="00D45277"/>
    <w:rsid w:val="00D472CE"/>
    <w:rsid w:val="00D50373"/>
    <w:rsid w:val="00D53AF0"/>
    <w:rsid w:val="00D67F18"/>
    <w:rsid w:val="00D70A77"/>
    <w:rsid w:val="00D71E29"/>
    <w:rsid w:val="00D7247B"/>
    <w:rsid w:val="00D73056"/>
    <w:rsid w:val="00D73D66"/>
    <w:rsid w:val="00D74DDA"/>
    <w:rsid w:val="00D82377"/>
    <w:rsid w:val="00D82451"/>
    <w:rsid w:val="00D838D1"/>
    <w:rsid w:val="00D956E1"/>
    <w:rsid w:val="00D95F4D"/>
    <w:rsid w:val="00DA0950"/>
    <w:rsid w:val="00DA1A20"/>
    <w:rsid w:val="00DA6F34"/>
    <w:rsid w:val="00DB19E8"/>
    <w:rsid w:val="00DB6D07"/>
    <w:rsid w:val="00DC20A2"/>
    <w:rsid w:val="00DC7157"/>
    <w:rsid w:val="00DD0293"/>
    <w:rsid w:val="00DD3288"/>
    <w:rsid w:val="00DF301E"/>
    <w:rsid w:val="00DF3F98"/>
    <w:rsid w:val="00DF55CA"/>
    <w:rsid w:val="00E05E45"/>
    <w:rsid w:val="00E07247"/>
    <w:rsid w:val="00E13429"/>
    <w:rsid w:val="00E30A2F"/>
    <w:rsid w:val="00E3105D"/>
    <w:rsid w:val="00E35161"/>
    <w:rsid w:val="00E476DA"/>
    <w:rsid w:val="00E54D44"/>
    <w:rsid w:val="00E571F9"/>
    <w:rsid w:val="00E6535A"/>
    <w:rsid w:val="00E73B86"/>
    <w:rsid w:val="00E77D8E"/>
    <w:rsid w:val="00E800AB"/>
    <w:rsid w:val="00E9055F"/>
    <w:rsid w:val="00EA0F93"/>
    <w:rsid w:val="00EA4982"/>
    <w:rsid w:val="00EB7277"/>
    <w:rsid w:val="00EC0D81"/>
    <w:rsid w:val="00EC0F79"/>
    <w:rsid w:val="00EC1D3F"/>
    <w:rsid w:val="00ED069B"/>
    <w:rsid w:val="00EE5B82"/>
    <w:rsid w:val="00EF2E96"/>
    <w:rsid w:val="00EF3B3D"/>
    <w:rsid w:val="00EF40E4"/>
    <w:rsid w:val="00F02691"/>
    <w:rsid w:val="00F05393"/>
    <w:rsid w:val="00F07421"/>
    <w:rsid w:val="00F11F5A"/>
    <w:rsid w:val="00F1504B"/>
    <w:rsid w:val="00F2174E"/>
    <w:rsid w:val="00F37947"/>
    <w:rsid w:val="00F41998"/>
    <w:rsid w:val="00F44FC6"/>
    <w:rsid w:val="00F45012"/>
    <w:rsid w:val="00F621DB"/>
    <w:rsid w:val="00F62FD8"/>
    <w:rsid w:val="00F706EF"/>
    <w:rsid w:val="00F73E33"/>
    <w:rsid w:val="00F74A98"/>
    <w:rsid w:val="00F87502"/>
    <w:rsid w:val="00F878FB"/>
    <w:rsid w:val="00FA2D74"/>
    <w:rsid w:val="00FB1149"/>
    <w:rsid w:val="00FB1809"/>
    <w:rsid w:val="00FB376E"/>
    <w:rsid w:val="00FB7702"/>
    <w:rsid w:val="00FD3D3C"/>
    <w:rsid w:val="00FE18EF"/>
    <w:rsid w:val="00FF094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31A8"/>
  <w15:docId w15:val="{7AB801E7-A798-9245-A7E2-8831C051A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683B"/>
    <w:rPr>
      <w:rFonts w:ascii="Times New Roman" w:eastAsia="Times New Roman" w:hAnsi="Times New Roman" w:cs="Times New Roman"/>
      <w:lang w:val="en-BE"/>
    </w:rPr>
  </w:style>
  <w:style w:type="paragraph" w:styleId="Heading1">
    <w:name w:val="heading 1"/>
    <w:basedOn w:val="Normal"/>
    <w:next w:val="Normal"/>
    <w:uiPriority w:val="9"/>
    <w:qFormat/>
    <w:pPr>
      <w:keepNext/>
      <w:keepLines/>
      <w:spacing w:before="480" w:after="120"/>
      <w:outlineLvl w:val="0"/>
    </w:pPr>
    <w:rPr>
      <w:rFonts w:ascii="Calibri" w:eastAsia="Calibri" w:hAnsi="Calibri" w:cs="Calibri"/>
      <w:b/>
      <w:sz w:val="48"/>
      <w:szCs w:val="48"/>
      <w:lang w:val="en-GB"/>
    </w:rPr>
  </w:style>
  <w:style w:type="paragraph" w:styleId="Heading2">
    <w:name w:val="heading 2"/>
    <w:basedOn w:val="Normal"/>
    <w:next w:val="Normal"/>
    <w:uiPriority w:val="9"/>
    <w:semiHidden/>
    <w:unhideWhenUsed/>
    <w:qFormat/>
    <w:pPr>
      <w:keepNext/>
      <w:keepLines/>
      <w:spacing w:before="360" w:after="80"/>
      <w:outlineLvl w:val="1"/>
    </w:pPr>
    <w:rPr>
      <w:rFonts w:ascii="Calibri" w:eastAsia="Calibri" w:hAnsi="Calibri" w:cs="Calibri"/>
      <w:b/>
      <w:sz w:val="36"/>
      <w:szCs w:val="36"/>
      <w:lang w:val="en-GB"/>
    </w:rPr>
  </w:style>
  <w:style w:type="paragraph" w:styleId="Heading3">
    <w:name w:val="heading 3"/>
    <w:basedOn w:val="Normal"/>
    <w:next w:val="Normal"/>
    <w:uiPriority w:val="9"/>
    <w:semiHidden/>
    <w:unhideWhenUsed/>
    <w:qFormat/>
    <w:pPr>
      <w:keepNext/>
      <w:keepLines/>
      <w:spacing w:before="280" w:after="80"/>
      <w:outlineLvl w:val="2"/>
    </w:pPr>
    <w:rPr>
      <w:rFonts w:ascii="Calibri" w:eastAsia="Calibri" w:hAnsi="Calibri" w:cs="Calibri"/>
      <w:b/>
      <w:sz w:val="28"/>
      <w:szCs w:val="28"/>
      <w:lang w:val="en-GB"/>
    </w:rPr>
  </w:style>
  <w:style w:type="paragraph" w:styleId="Heading4">
    <w:name w:val="heading 4"/>
    <w:basedOn w:val="Normal"/>
    <w:next w:val="Normal"/>
    <w:uiPriority w:val="9"/>
    <w:semiHidden/>
    <w:unhideWhenUsed/>
    <w:qFormat/>
    <w:pPr>
      <w:keepNext/>
      <w:keepLines/>
      <w:spacing w:before="240" w:after="40"/>
      <w:outlineLvl w:val="3"/>
    </w:pPr>
    <w:rPr>
      <w:rFonts w:ascii="Calibri" w:eastAsia="Calibri" w:hAnsi="Calibri" w:cs="Calibri"/>
      <w:b/>
      <w:lang w:val="en-GB"/>
    </w:rPr>
  </w:style>
  <w:style w:type="paragraph" w:styleId="Heading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lang w:val="en-GB"/>
    </w:rPr>
  </w:style>
  <w:style w:type="paragraph" w:styleId="Heading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lang w:val="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lang w:val="en-GB"/>
    </w:rPr>
  </w:style>
  <w:style w:type="paragraph" w:styleId="CommentText">
    <w:name w:val="annotation text"/>
    <w:basedOn w:val="Normal"/>
    <w:link w:val="CommentTextChar"/>
    <w:uiPriority w:val="99"/>
    <w:unhideWhenUsed/>
    <w:rPr>
      <w:rFonts w:ascii="Calibri" w:eastAsia="Calibri" w:hAnsi="Calibri" w:cs="Calibri"/>
      <w:sz w:val="20"/>
      <w:szCs w:val="20"/>
      <w:lang w:val="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2A3B51"/>
    <w:rPr>
      <w:color w:val="0000FF" w:themeColor="hyperlink"/>
      <w:u w:val="single"/>
    </w:rPr>
  </w:style>
  <w:style w:type="character" w:customStyle="1" w:styleId="UnresolvedMention1">
    <w:name w:val="Unresolved Mention1"/>
    <w:basedOn w:val="DefaultParagraphFont"/>
    <w:uiPriority w:val="99"/>
    <w:semiHidden/>
    <w:unhideWhenUsed/>
    <w:rsid w:val="002A3B51"/>
    <w:rPr>
      <w:color w:val="605E5C"/>
      <w:shd w:val="clear" w:color="auto" w:fill="E1DFDD"/>
    </w:rPr>
  </w:style>
  <w:style w:type="table" w:styleId="TableGrid">
    <w:name w:val="Table Grid"/>
    <w:basedOn w:val="TableNormal"/>
    <w:uiPriority w:val="39"/>
    <w:rsid w:val="00592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4842"/>
    <w:rPr>
      <w:rFonts w:ascii="Calibri" w:eastAsia="Calibri" w:hAnsi="Calibri" w:cs="Calibri"/>
      <w:sz w:val="20"/>
      <w:szCs w:val="20"/>
      <w:lang w:val="en-GB"/>
    </w:rPr>
  </w:style>
  <w:style w:type="character" w:customStyle="1" w:styleId="FootnoteTextChar">
    <w:name w:val="Footnote Text Char"/>
    <w:basedOn w:val="DefaultParagraphFont"/>
    <w:link w:val="FootnoteText"/>
    <w:uiPriority w:val="99"/>
    <w:semiHidden/>
    <w:rsid w:val="00C04842"/>
    <w:rPr>
      <w:sz w:val="20"/>
      <w:szCs w:val="20"/>
    </w:rPr>
  </w:style>
  <w:style w:type="character" w:styleId="FootnoteReference">
    <w:name w:val="footnote reference"/>
    <w:basedOn w:val="DefaultParagraphFont"/>
    <w:uiPriority w:val="99"/>
    <w:semiHidden/>
    <w:unhideWhenUsed/>
    <w:rsid w:val="00C04842"/>
    <w:rPr>
      <w:vertAlign w:val="superscript"/>
    </w:rPr>
  </w:style>
  <w:style w:type="paragraph" w:styleId="Bibliography">
    <w:name w:val="Bibliography"/>
    <w:basedOn w:val="Normal"/>
    <w:next w:val="Normal"/>
    <w:uiPriority w:val="37"/>
    <w:unhideWhenUsed/>
    <w:rsid w:val="000C3200"/>
    <w:pPr>
      <w:ind w:left="720" w:hanging="720"/>
    </w:pPr>
    <w:rPr>
      <w:rFonts w:ascii="Calibri" w:eastAsia="Calibri" w:hAnsi="Calibri" w:cs="Calibri"/>
      <w:lang w:val="en-GB"/>
    </w:rPr>
  </w:style>
  <w:style w:type="paragraph" w:styleId="Caption">
    <w:name w:val="caption"/>
    <w:basedOn w:val="Normal"/>
    <w:next w:val="Normal"/>
    <w:uiPriority w:val="35"/>
    <w:unhideWhenUsed/>
    <w:qFormat/>
    <w:rsid w:val="00452D89"/>
    <w:pPr>
      <w:spacing w:after="200"/>
    </w:pPr>
    <w:rPr>
      <w:rFonts w:ascii="Calibri" w:eastAsia="Calibri" w:hAnsi="Calibri" w:cs="Calibri"/>
      <w:i/>
      <w:iCs/>
      <w:color w:val="1F497D" w:themeColor="text2"/>
      <w:sz w:val="18"/>
      <w:szCs w:val="18"/>
      <w:lang w:val="en-GB"/>
    </w:rPr>
  </w:style>
  <w:style w:type="character" w:styleId="EndnoteReference">
    <w:name w:val="endnote reference"/>
    <w:basedOn w:val="DefaultParagraphFont"/>
    <w:uiPriority w:val="99"/>
    <w:semiHidden/>
    <w:unhideWhenUsed/>
    <w:rsid w:val="00187554"/>
    <w:rPr>
      <w:vertAlign w:val="superscript"/>
    </w:rPr>
  </w:style>
  <w:style w:type="paragraph" w:styleId="ListParagraph">
    <w:name w:val="List Paragraph"/>
    <w:basedOn w:val="Normal"/>
    <w:uiPriority w:val="34"/>
    <w:qFormat/>
    <w:rsid w:val="00EE4203"/>
    <w:pPr>
      <w:ind w:left="720"/>
      <w:contextualSpacing/>
    </w:pPr>
    <w:rPr>
      <w:rFonts w:ascii="Calibri" w:eastAsia="Calibri" w:hAnsi="Calibri" w:cs="Calibri"/>
      <w:lang w:val="en-GB"/>
    </w:rPr>
  </w:style>
  <w:style w:type="paragraph" w:styleId="Revision">
    <w:name w:val="Revision"/>
    <w:hidden/>
    <w:uiPriority w:val="99"/>
    <w:semiHidden/>
    <w:rsid w:val="00984FAF"/>
  </w:style>
  <w:style w:type="paragraph" w:styleId="CommentSubject">
    <w:name w:val="annotation subject"/>
    <w:basedOn w:val="CommentText"/>
    <w:next w:val="CommentText"/>
    <w:link w:val="CommentSubjectChar"/>
    <w:uiPriority w:val="99"/>
    <w:semiHidden/>
    <w:unhideWhenUsed/>
    <w:rsid w:val="00984FAF"/>
    <w:rPr>
      <w:b/>
      <w:bCs/>
    </w:rPr>
  </w:style>
  <w:style w:type="character" w:customStyle="1" w:styleId="CommentSubjectChar">
    <w:name w:val="Comment Subject Char"/>
    <w:basedOn w:val="CommentTextChar"/>
    <w:link w:val="CommentSubject"/>
    <w:uiPriority w:val="99"/>
    <w:semiHidden/>
    <w:rsid w:val="00984FAF"/>
    <w:rPr>
      <w:b/>
      <w:bCs/>
      <w:sz w:val="20"/>
      <w:szCs w:val="20"/>
    </w:rPr>
  </w:style>
  <w:style w:type="character" w:styleId="PlaceholderText">
    <w:name w:val="Placeholder Text"/>
    <w:basedOn w:val="DefaultParagraphFont"/>
    <w:uiPriority w:val="99"/>
    <w:semiHidden/>
    <w:rsid w:val="00B5660E"/>
    <w:rPr>
      <w:color w:val="80808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Pr>
  </w:style>
  <w:style w:type="table" w:customStyle="1" w:styleId="ae">
    <w:basedOn w:val="TableNormal"/>
    <w:tblPr>
      <w:tblStyleRowBandSize w:val="1"/>
      <w:tblStyleColBandSize w:val="1"/>
    </w:tblPr>
  </w:style>
  <w:style w:type="paragraph" w:styleId="BalloonText">
    <w:name w:val="Balloon Text"/>
    <w:basedOn w:val="Normal"/>
    <w:link w:val="BalloonTextChar"/>
    <w:uiPriority w:val="99"/>
    <w:semiHidden/>
    <w:unhideWhenUsed/>
    <w:rsid w:val="005D6953"/>
    <w:rPr>
      <w:rFonts w:ascii="Segoe UI" w:eastAsia="Calibri" w:hAnsi="Segoe UI" w:cs="Segoe UI"/>
      <w:sz w:val="18"/>
      <w:szCs w:val="18"/>
      <w:lang w:val="en-GB"/>
    </w:rPr>
  </w:style>
  <w:style w:type="character" w:customStyle="1" w:styleId="BalloonTextChar">
    <w:name w:val="Balloon Text Char"/>
    <w:basedOn w:val="DefaultParagraphFont"/>
    <w:link w:val="BalloonText"/>
    <w:uiPriority w:val="99"/>
    <w:semiHidden/>
    <w:rsid w:val="005D6953"/>
    <w:rPr>
      <w:rFonts w:ascii="Segoe UI" w:hAnsi="Segoe UI" w:cs="Segoe UI"/>
      <w:sz w:val="18"/>
      <w:szCs w:val="18"/>
    </w:rPr>
  </w:style>
  <w:style w:type="character" w:styleId="UnresolvedMention">
    <w:name w:val="Unresolved Mention"/>
    <w:basedOn w:val="DefaultParagraphFont"/>
    <w:uiPriority w:val="99"/>
    <w:semiHidden/>
    <w:unhideWhenUsed/>
    <w:rsid w:val="00901C54"/>
    <w:rPr>
      <w:color w:val="605E5C"/>
      <w:shd w:val="clear" w:color="auto" w:fill="E1DFDD"/>
    </w:rPr>
  </w:style>
  <w:style w:type="paragraph" w:styleId="Header">
    <w:name w:val="header"/>
    <w:basedOn w:val="Normal"/>
    <w:link w:val="HeaderChar"/>
    <w:uiPriority w:val="99"/>
    <w:unhideWhenUsed/>
    <w:rsid w:val="00E45029"/>
    <w:pPr>
      <w:tabs>
        <w:tab w:val="center" w:pos="4513"/>
        <w:tab w:val="right" w:pos="9026"/>
      </w:tabs>
    </w:pPr>
    <w:rPr>
      <w:rFonts w:ascii="Calibri" w:eastAsia="Calibri" w:hAnsi="Calibri" w:cs="Calibri"/>
      <w:lang w:val="en-GB"/>
    </w:rPr>
  </w:style>
  <w:style w:type="character" w:customStyle="1" w:styleId="HeaderChar">
    <w:name w:val="Header Char"/>
    <w:basedOn w:val="DefaultParagraphFont"/>
    <w:link w:val="Header"/>
    <w:uiPriority w:val="99"/>
    <w:rsid w:val="00E45029"/>
  </w:style>
  <w:style w:type="paragraph" w:styleId="Footer">
    <w:name w:val="footer"/>
    <w:basedOn w:val="Normal"/>
    <w:link w:val="FooterChar"/>
    <w:uiPriority w:val="99"/>
    <w:unhideWhenUsed/>
    <w:rsid w:val="00E45029"/>
    <w:pPr>
      <w:tabs>
        <w:tab w:val="center" w:pos="4513"/>
        <w:tab w:val="right" w:pos="9026"/>
      </w:tabs>
    </w:pPr>
    <w:rPr>
      <w:rFonts w:ascii="Calibri" w:eastAsia="Calibri" w:hAnsi="Calibri" w:cs="Calibri"/>
      <w:lang w:val="en-GB"/>
    </w:rPr>
  </w:style>
  <w:style w:type="character" w:customStyle="1" w:styleId="FooterChar">
    <w:name w:val="Footer Char"/>
    <w:basedOn w:val="DefaultParagraphFont"/>
    <w:link w:val="Footer"/>
    <w:uiPriority w:val="99"/>
    <w:rsid w:val="00E45029"/>
  </w:style>
  <w:style w:type="character" w:styleId="FollowedHyperlink">
    <w:name w:val="FollowedHyperlink"/>
    <w:basedOn w:val="DefaultParagraphFont"/>
    <w:uiPriority w:val="99"/>
    <w:semiHidden/>
    <w:unhideWhenUsed/>
    <w:rsid w:val="003A54B2"/>
    <w:rPr>
      <w:color w:val="800080" w:themeColor="followedHyperlink"/>
      <w:u w:val="single"/>
    </w:rPr>
  </w:style>
  <w:style w:type="table" w:customStyle="1" w:styleId="af">
    <w:basedOn w:val="TableNormal"/>
    <w:tblPr>
      <w:tblStyleRowBandSize w:val="1"/>
      <w:tblStyleColBandSize w:val="1"/>
    </w:tblPr>
  </w:style>
  <w:style w:type="table" w:customStyle="1" w:styleId="af0">
    <w:basedOn w:val="TableNormal"/>
    <w:tblPr>
      <w:tblStyleRowBandSize w:val="1"/>
      <w:tblStyleColBandSize w:val="1"/>
    </w:tblPr>
  </w:style>
  <w:style w:type="table" w:customStyle="1" w:styleId="af1">
    <w:basedOn w:val="TableNormal"/>
    <w:tblPr>
      <w:tblStyleRowBandSize w:val="1"/>
      <w:tblStyleColBandSize w:val="1"/>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tblPr>
      <w:tblStyleRowBandSize w:val="1"/>
      <w:tblStyleColBandSize w:val="1"/>
      <w:tblCellMar>
        <w:left w:w="115" w:type="dxa"/>
        <w:right w:w="115" w:type="dxa"/>
      </w:tblCellMar>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left w:w="115" w:type="dxa"/>
        <w:right w:w="115"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Pr>
  </w:style>
  <w:style w:type="paragraph" w:styleId="TOC2">
    <w:name w:val="toc 2"/>
    <w:basedOn w:val="Normal"/>
    <w:next w:val="Normal"/>
    <w:autoRedefine/>
    <w:uiPriority w:val="39"/>
    <w:unhideWhenUsed/>
    <w:rsid w:val="006B43E8"/>
    <w:pPr>
      <w:spacing w:after="100"/>
      <w:ind w:left="240"/>
    </w:pPr>
    <w:rPr>
      <w:rFonts w:ascii="Calibri" w:eastAsia="Calibri" w:hAnsi="Calibri" w:cs="Calibri"/>
      <w:lang w:val="en-GB"/>
    </w:rPr>
  </w:style>
  <w:style w:type="paragraph" w:styleId="TOC1">
    <w:name w:val="toc 1"/>
    <w:basedOn w:val="Normal"/>
    <w:next w:val="Normal"/>
    <w:autoRedefine/>
    <w:uiPriority w:val="39"/>
    <w:unhideWhenUsed/>
    <w:rsid w:val="006B43E8"/>
    <w:pPr>
      <w:spacing w:after="100"/>
    </w:pPr>
    <w:rPr>
      <w:rFonts w:ascii="Calibri" w:eastAsia="Calibri" w:hAnsi="Calibri" w:cs="Calibri"/>
      <w:lang w:val="en-GB"/>
    </w:rPr>
  </w:style>
  <w:style w:type="paragraph" w:styleId="NormalWeb">
    <w:name w:val="Normal (Web)"/>
    <w:basedOn w:val="Normal"/>
    <w:uiPriority w:val="99"/>
    <w:semiHidden/>
    <w:unhideWhenUsed/>
    <w:rsid w:val="0020355C"/>
    <w:pPr>
      <w:spacing w:before="100" w:beforeAutospacing="1" w:after="100" w:afterAutospacing="1"/>
    </w:pPr>
  </w:style>
  <w:style w:type="character" w:styleId="PageNumber">
    <w:name w:val="page number"/>
    <w:basedOn w:val="DefaultParagraphFont"/>
    <w:uiPriority w:val="99"/>
    <w:semiHidden/>
    <w:unhideWhenUsed/>
    <w:rsid w:val="001717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2584">
      <w:bodyDiv w:val="1"/>
      <w:marLeft w:val="0"/>
      <w:marRight w:val="0"/>
      <w:marTop w:val="0"/>
      <w:marBottom w:val="0"/>
      <w:divBdr>
        <w:top w:val="none" w:sz="0" w:space="0" w:color="auto"/>
        <w:left w:val="none" w:sz="0" w:space="0" w:color="auto"/>
        <w:bottom w:val="none" w:sz="0" w:space="0" w:color="auto"/>
        <w:right w:val="none" w:sz="0" w:space="0" w:color="auto"/>
      </w:divBdr>
    </w:div>
    <w:div w:id="123891637">
      <w:bodyDiv w:val="1"/>
      <w:marLeft w:val="0"/>
      <w:marRight w:val="0"/>
      <w:marTop w:val="0"/>
      <w:marBottom w:val="0"/>
      <w:divBdr>
        <w:top w:val="none" w:sz="0" w:space="0" w:color="auto"/>
        <w:left w:val="none" w:sz="0" w:space="0" w:color="auto"/>
        <w:bottom w:val="none" w:sz="0" w:space="0" w:color="auto"/>
        <w:right w:val="none" w:sz="0" w:space="0" w:color="auto"/>
      </w:divBdr>
    </w:div>
    <w:div w:id="186989199">
      <w:bodyDiv w:val="1"/>
      <w:marLeft w:val="0"/>
      <w:marRight w:val="0"/>
      <w:marTop w:val="0"/>
      <w:marBottom w:val="0"/>
      <w:divBdr>
        <w:top w:val="none" w:sz="0" w:space="0" w:color="auto"/>
        <w:left w:val="none" w:sz="0" w:space="0" w:color="auto"/>
        <w:bottom w:val="none" w:sz="0" w:space="0" w:color="auto"/>
        <w:right w:val="none" w:sz="0" w:space="0" w:color="auto"/>
      </w:divBdr>
    </w:div>
    <w:div w:id="200284612">
      <w:bodyDiv w:val="1"/>
      <w:marLeft w:val="0"/>
      <w:marRight w:val="0"/>
      <w:marTop w:val="0"/>
      <w:marBottom w:val="0"/>
      <w:divBdr>
        <w:top w:val="none" w:sz="0" w:space="0" w:color="auto"/>
        <w:left w:val="none" w:sz="0" w:space="0" w:color="auto"/>
        <w:bottom w:val="none" w:sz="0" w:space="0" w:color="auto"/>
        <w:right w:val="none" w:sz="0" w:space="0" w:color="auto"/>
      </w:divBdr>
    </w:div>
    <w:div w:id="204758994">
      <w:bodyDiv w:val="1"/>
      <w:marLeft w:val="0"/>
      <w:marRight w:val="0"/>
      <w:marTop w:val="0"/>
      <w:marBottom w:val="0"/>
      <w:divBdr>
        <w:top w:val="none" w:sz="0" w:space="0" w:color="auto"/>
        <w:left w:val="none" w:sz="0" w:space="0" w:color="auto"/>
        <w:bottom w:val="none" w:sz="0" w:space="0" w:color="auto"/>
        <w:right w:val="none" w:sz="0" w:space="0" w:color="auto"/>
      </w:divBdr>
    </w:div>
    <w:div w:id="213346973">
      <w:bodyDiv w:val="1"/>
      <w:marLeft w:val="0"/>
      <w:marRight w:val="0"/>
      <w:marTop w:val="0"/>
      <w:marBottom w:val="0"/>
      <w:divBdr>
        <w:top w:val="none" w:sz="0" w:space="0" w:color="auto"/>
        <w:left w:val="none" w:sz="0" w:space="0" w:color="auto"/>
        <w:bottom w:val="none" w:sz="0" w:space="0" w:color="auto"/>
        <w:right w:val="none" w:sz="0" w:space="0" w:color="auto"/>
      </w:divBdr>
    </w:div>
    <w:div w:id="260994315">
      <w:bodyDiv w:val="1"/>
      <w:marLeft w:val="0"/>
      <w:marRight w:val="0"/>
      <w:marTop w:val="0"/>
      <w:marBottom w:val="0"/>
      <w:divBdr>
        <w:top w:val="none" w:sz="0" w:space="0" w:color="auto"/>
        <w:left w:val="none" w:sz="0" w:space="0" w:color="auto"/>
        <w:bottom w:val="none" w:sz="0" w:space="0" w:color="auto"/>
        <w:right w:val="none" w:sz="0" w:space="0" w:color="auto"/>
      </w:divBdr>
    </w:div>
    <w:div w:id="305746588">
      <w:bodyDiv w:val="1"/>
      <w:marLeft w:val="0"/>
      <w:marRight w:val="0"/>
      <w:marTop w:val="0"/>
      <w:marBottom w:val="0"/>
      <w:divBdr>
        <w:top w:val="none" w:sz="0" w:space="0" w:color="auto"/>
        <w:left w:val="none" w:sz="0" w:space="0" w:color="auto"/>
        <w:bottom w:val="none" w:sz="0" w:space="0" w:color="auto"/>
        <w:right w:val="none" w:sz="0" w:space="0" w:color="auto"/>
      </w:divBdr>
    </w:div>
    <w:div w:id="341008243">
      <w:bodyDiv w:val="1"/>
      <w:marLeft w:val="0"/>
      <w:marRight w:val="0"/>
      <w:marTop w:val="0"/>
      <w:marBottom w:val="0"/>
      <w:divBdr>
        <w:top w:val="none" w:sz="0" w:space="0" w:color="auto"/>
        <w:left w:val="none" w:sz="0" w:space="0" w:color="auto"/>
        <w:bottom w:val="none" w:sz="0" w:space="0" w:color="auto"/>
        <w:right w:val="none" w:sz="0" w:space="0" w:color="auto"/>
      </w:divBdr>
    </w:div>
    <w:div w:id="365641073">
      <w:bodyDiv w:val="1"/>
      <w:marLeft w:val="0"/>
      <w:marRight w:val="0"/>
      <w:marTop w:val="0"/>
      <w:marBottom w:val="0"/>
      <w:divBdr>
        <w:top w:val="none" w:sz="0" w:space="0" w:color="auto"/>
        <w:left w:val="none" w:sz="0" w:space="0" w:color="auto"/>
        <w:bottom w:val="none" w:sz="0" w:space="0" w:color="auto"/>
        <w:right w:val="none" w:sz="0" w:space="0" w:color="auto"/>
      </w:divBdr>
    </w:div>
    <w:div w:id="430666606">
      <w:bodyDiv w:val="1"/>
      <w:marLeft w:val="0"/>
      <w:marRight w:val="0"/>
      <w:marTop w:val="0"/>
      <w:marBottom w:val="0"/>
      <w:divBdr>
        <w:top w:val="none" w:sz="0" w:space="0" w:color="auto"/>
        <w:left w:val="none" w:sz="0" w:space="0" w:color="auto"/>
        <w:bottom w:val="none" w:sz="0" w:space="0" w:color="auto"/>
        <w:right w:val="none" w:sz="0" w:space="0" w:color="auto"/>
      </w:divBdr>
    </w:div>
    <w:div w:id="438525770">
      <w:bodyDiv w:val="1"/>
      <w:marLeft w:val="0"/>
      <w:marRight w:val="0"/>
      <w:marTop w:val="0"/>
      <w:marBottom w:val="0"/>
      <w:divBdr>
        <w:top w:val="none" w:sz="0" w:space="0" w:color="auto"/>
        <w:left w:val="none" w:sz="0" w:space="0" w:color="auto"/>
        <w:bottom w:val="none" w:sz="0" w:space="0" w:color="auto"/>
        <w:right w:val="none" w:sz="0" w:space="0" w:color="auto"/>
      </w:divBdr>
    </w:div>
    <w:div w:id="444230707">
      <w:bodyDiv w:val="1"/>
      <w:marLeft w:val="0"/>
      <w:marRight w:val="0"/>
      <w:marTop w:val="0"/>
      <w:marBottom w:val="0"/>
      <w:divBdr>
        <w:top w:val="none" w:sz="0" w:space="0" w:color="auto"/>
        <w:left w:val="none" w:sz="0" w:space="0" w:color="auto"/>
        <w:bottom w:val="none" w:sz="0" w:space="0" w:color="auto"/>
        <w:right w:val="none" w:sz="0" w:space="0" w:color="auto"/>
      </w:divBdr>
    </w:div>
    <w:div w:id="463275918">
      <w:bodyDiv w:val="1"/>
      <w:marLeft w:val="0"/>
      <w:marRight w:val="0"/>
      <w:marTop w:val="0"/>
      <w:marBottom w:val="0"/>
      <w:divBdr>
        <w:top w:val="none" w:sz="0" w:space="0" w:color="auto"/>
        <w:left w:val="none" w:sz="0" w:space="0" w:color="auto"/>
        <w:bottom w:val="none" w:sz="0" w:space="0" w:color="auto"/>
        <w:right w:val="none" w:sz="0" w:space="0" w:color="auto"/>
      </w:divBdr>
    </w:div>
    <w:div w:id="472017638">
      <w:bodyDiv w:val="1"/>
      <w:marLeft w:val="0"/>
      <w:marRight w:val="0"/>
      <w:marTop w:val="0"/>
      <w:marBottom w:val="0"/>
      <w:divBdr>
        <w:top w:val="none" w:sz="0" w:space="0" w:color="auto"/>
        <w:left w:val="none" w:sz="0" w:space="0" w:color="auto"/>
        <w:bottom w:val="none" w:sz="0" w:space="0" w:color="auto"/>
        <w:right w:val="none" w:sz="0" w:space="0" w:color="auto"/>
      </w:divBdr>
    </w:div>
    <w:div w:id="537938688">
      <w:bodyDiv w:val="1"/>
      <w:marLeft w:val="0"/>
      <w:marRight w:val="0"/>
      <w:marTop w:val="0"/>
      <w:marBottom w:val="0"/>
      <w:divBdr>
        <w:top w:val="none" w:sz="0" w:space="0" w:color="auto"/>
        <w:left w:val="none" w:sz="0" w:space="0" w:color="auto"/>
        <w:bottom w:val="none" w:sz="0" w:space="0" w:color="auto"/>
        <w:right w:val="none" w:sz="0" w:space="0" w:color="auto"/>
      </w:divBdr>
    </w:div>
    <w:div w:id="633097624">
      <w:bodyDiv w:val="1"/>
      <w:marLeft w:val="0"/>
      <w:marRight w:val="0"/>
      <w:marTop w:val="0"/>
      <w:marBottom w:val="0"/>
      <w:divBdr>
        <w:top w:val="none" w:sz="0" w:space="0" w:color="auto"/>
        <w:left w:val="none" w:sz="0" w:space="0" w:color="auto"/>
        <w:bottom w:val="none" w:sz="0" w:space="0" w:color="auto"/>
        <w:right w:val="none" w:sz="0" w:space="0" w:color="auto"/>
      </w:divBdr>
    </w:div>
    <w:div w:id="653215480">
      <w:bodyDiv w:val="1"/>
      <w:marLeft w:val="0"/>
      <w:marRight w:val="0"/>
      <w:marTop w:val="0"/>
      <w:marBottom w:val="0"/>
      <w:divBdr>
        <w:top w:val="none" w:sz="0" w:space="0" w:color="auto"/>
        <w:left w:val="none" w:sz="0" w:space="0" w:color="auto"/>
        <w:bottom w:val="none" w:sz="0" w:space="0" w:color="auto"/>
        <w:right w:val="none" w:sz="0" w:space="0" w:color="auto"/>
      </w:divBdr>
    </w:div>
    <w:div w:id="686372552">
      <w:bodyDiv w:val="1"/>
      <w:marLeft w:val="0"/>
      <w:marRight w:val="0"/>
      <w:marTop w:val="0"/>
      <w:marBottom w:val="0"/>
      <w:divBdr>
        <w:top w:val="none" w:sz="0" w:space="0" w:color="auto"/>
        <w:left w:val="none" w:sz="0" w:space="0" w:color="auto"/>
        <w:bottom w:val="none" w:sz="0" w:space="0" w:color="auto"/>
        <w:right w:val="none" w:sz="0" w:space="0" w:color="auto"/>
      </w:divBdr>
    </w:div>
    <w:div w:id="697124430">
      <w:bodyDiv w:val="1"/>
      <w:marLeft w:val="0"/>
      <w:marRight w:val="0"/>
      <w:marTop w:val="0"/>
      <w:marBottom w:val="0"/>
      <w:divBdr>
        <w:top w:val="none" w:sz="0" w:space="0" w:color="auto"/>
        <w:left w:val="none" w:sz="0" w:space="0" w:color="auto"/>
        <w:bottom w:val="none" w:sz="0" w:space="0" w:color="auto"/>
        <w:right w:val="none" w:sz="0" w:space="0" w:color="auto"/>
      </w:divBdr>
    </w:div>
    <w:div w:id="701705419">
      <w:bodyDiv w:val="1"/>
      <w:marLeft w:val="0"/>
      <w:marRight w:val="0"/>
      <w:marTop w:val="0"/>
      <w:marBottom w:val="0"/>
      <w:divBdr>
        <w:top w:val="none" w:sz="0" w:space="0" w:color="auto"/>
        <w:left w:val="none" w:sz="0" w:space="0" w:color="auto"/>
        <w:bottom w:val="none" w:sz="0" w:space="0" w:color="auto"/>
        <w:right w:val="none" w:sz="0" w:space="0" w:color="auto"/>
      </w:divBdr>
    </w:div>
    <w:div w:id="778330777">
      <w:bodyDiv w:val="1"/>
      <w:marLeft w:val="0"/>
      <w:marRight w:val="0"/>
      <w:marTop w:val="0"/>
      <w:marBottom w:val="0"/>
      <w:divBdr>
        <w:top w:val="none" w:sz="0" w:space="0" w:color="auto"/>
        <w:left w:val="none" w:sz="0" w:space="0" w:color="auto"/>
        <w:bottom w:val="none" w:sz="0" w:space="0" w:color="auto"/>
        <w:right w:val="none" w:sz="0" w:space="0" w:color="auto"/>
      </w:divBdr>
    </w:div>
    <w:div w:id="835074782">
      <w:bodyDiv w:val="1"/>
      <w:marLeft w:val="0"/>
      <w:marRight w:val="0"/>
      <w:marTop w:val="0"/>
      <w:marBottom w:val="0"/>
      <w:divBdr>
        <w:top w:val="none" w:sz="0" w:space="0" w:color="auto"/>
        <w:left w:val="none" w:sz="0" w:space="0" w:color="auto"/>
        <w:bottom w:val="none" w:sz="0" w:space="0" w:color="auto"/>
        <w:right w:val="none" w:sz="0" w:space="0" w:color="auto"/>
      </w:divBdr>
    </w:div>
    <w:div w:id="845677245">
      <w:bodyDiv w:val="1"/>
      <w:marLeft w:val="0"/>
      <w:marRight w:val="0"/>
      <w:marTop w:val="0"/>
      <w:marBottom w:val="0"/>
      <w:divBdr>
        <w:top w:val="none" w:sz="0" w:space="0" w:color="auto"/>
        <w:left w:val="none" w:sz="0" w:space="0" w:color="auto"/>
        <w:bottom w:val="none" w:sz="0" w:space="0" w:color="auto"/>
        <w:right w:val="none" w:sz="0" w:space="0" w:color="auto"/>
      </w:divBdr>
    </w:div>
    <w:div w:id="855457348">
      <w:bodyDiv w:val="1"/>
      <w:marLeft w:val="0"/>
      <w:marRight w:val="0"/>
      <w:marTop w:val="0"/>
      <w:marBottom w:val="0"/>
      <w:divBdr>
        <w:top w:val="none" w:sz="0" w:space="0" w:color="auto"/>
        <w:left w:val="none" w:sz="0" w:space="0" w:color="auto"/>
        <w:bottom w:val="none" w:sz="0" w:space="0" w:color="auto"/>
        <w:right w:val="none" w:sz="0" w:space="0" w:color="auto"/>
      </w:divBdr>
    </w:div>
    <w:div w:id="889268855">
      <w:bodyDiv w:val="1"/>
      <w:marLeft w:val="0"/>
      <w:marRight w:val="0"/>
      <w:marTop w:val="0"/>
      <w:marBottom w:val="0"/>
      <w:divBdr>
        <w:top w:val="none" w:sz="0" w:space="0" w:color="auto"/>
        <w:left w:val="none" w:sz="0" w:space="0" w:color="auto"/>
        <w:bottom w:val="none" w:sz="0" w:space="0" w:color="auto"/>
        <w:right w:val="none" w:sz="0" w:space="0" w:color="auto"/>
      </w:divBdr>
    </w:div>
    <w:div w:id="916597805">
      <w:bodyDiv w:val="1"/>
      <w:marLeft w:val="0"/>
      <w:marRight w:val="0"/>
      <w:marTop w:val="0"/>
      <w:marBottom w:val="0"/>
      <w:divBdr>
        <w:top w:val="none" w:sz="0" w:space="0" w:color="auto"/>
        <w:left w:val="none" w:sz="0" w:space="0" w:color="auto"/>
        <w:bottom w:val="none" w:sz="0" w:space="0" w:color="auto"/>
        <w:right w:val="none" w:sz="0" w:space="0" w:color="auto"/>
      </w:divBdr>
    </w:div>
    <w:div w:id="921068105">
      <w:bodyDiv w:val="1"/>
      <w:marLeft w:val="0"/>
      <w:marRight w:val="0"/>
      <w:marTop w:val="0"/>
      <w:marBottom w:val="0"/>
      <w:divBdr>
        <w:top w:val="none" w:sz="0" w:space="0" w:color="auto"/>
        <w:left w:val="none" w:sz="0" w:space="0" w:color="auto"/>
        <w:bottom w:val="none" w:sz="0" w:space="0" w:color="auto"/>
        <w:right w:val="none" w:sz="0" w:space="0" w:color="auto"/>
      </w:divBdr>
    </w:div>
    <w:div w:id="973026695">
      <w:bodyDiv w:val="1"/>
      <w:marLeft w:val="0"/>
      <w:marRight w:val="0"/>
      <w:marTop w:val="0"/>
      <w:marBottom w:val="0"/>
      <w:divBdr>
        <w:top w:val="none" w:sz="0" w:space="0" w:color="auto"/>
        <w:left w:val="none" w:sz="0" w:space="0" w:color="auto"/>
        <w:bottom w:val="none" w:sz="0" w:space="0" w:color="auto"/>
        <w:right w:val="none" w:sz="0" w:space="0" w:color="auto"/>
      </w:divBdr>
    </w:div>
    <w:div w:id="985158152">
      <w:bodyDiv w:val="1"/>
      <w:marLeft w:val="0"/>
      <w:marRight w:val="0"/>
      <w:marTop w:val="0"/>
      <w:marBottom w:val="0"/>
      <w:divBdr>
        <w:top w:val="none" w:sz="0" w:space="0" w:color="auto"/>
        <w:left w:val="none" w:sz="0" w:space="0" w:color="auto"/>
        <w:bottom w:val="none" w:sz="0" w:space="0" w:color="auto"/>
        <w:right w:val="none" w:sz="0" w:space="0" w:color="auto"/>
      </w:divBdr>
    </w:div>
    <w:div w:id="989947710">
      <w:bodyDiv w:val="1"/>
      <w:marLeft w:val="0"/>
      <w:marRight w:val="0"/>
      <w:marTop w:val="0"/>
      <w:marBottom w:val="0"/>
      <w:divBdr>
        <w:top w:val="none" w:sz="0" w:space="0" w:color="auto"/>
        <w:left w:val="none" w:sz="0" w:space="0" w:color="auto"/>
        <w:bottom w:val="none" w:sz="0" w:space="0" w:color="auto"/>
        <w:right w:val="none" w:sz="0" w:space="0" w:color="auto"/>
      </w:divBdr>
    </w:div>
    <w:div w:id="1011682620">
      <w:bodyDiv w:val="1"/>
      <w:marLeft w:val="0"/>
      <w:marRight w:val="0"/>
      <w:marTop w:val="0"/>
      <w:marBottom w:val="0"/>
      <w:divBdr>
        <w:top w:val="none" w:sz="0" w:space="0" w:color="auto"/>
        <w:left w:val="none" w:sz="0" w:space="0" w:color="auto"/>
        <w:bottom w:val="none" w:sz="0" w:space="0" w:color="auto"/>
        <w:right w:val="none" w:sz="0" w:space="0" w:color="auto"/>
      </w:divBdr>
    </w:div>
    <w:div w:id="1068916070">
      <w:bodyDiv w:val="1"/>
      <w:marLeft w:val="0"/>
      <w:marRight w:val="0"/>
      <w:marTop w:val="0"/>
      <w:marBottom w:val="0"/>
      <w:divBdr>
        <w:top w:val="none" w:sz="0" w:space="0" w:color="auto"/>
        <w:left w:val="none" w:sz="0" w:space="0" w:color="auto"/>
        <w:bottom w:val="none" w:sz="0" w:space="0" w:color="auto"/>
        <w:right w:val="none" w:sz="0" w:space="0" w:color="auto"/>
      </w:divBdr>
    </w:div>
    <w:div w:id="1081634194">
      <w:bodyDiv w:val="1"/>
      <w:marLeft w:val="0"/>
      <w:marRight w:val="0"/>
      <w:marTop w:val="0"/>
      <w:marBottom w:val="0"/>
      <w:divBdr>
        <w:top w:val="none" w:sz="0" w:space="0" w:color="auto"/>
        <w:left w:val="none" w:sz="0" w:space="0" w:color="auto"/>
        <w:bottom w:val="none" w:sz="0" w:space="0" w:color="auto"/>
        <w:right w:val="none" w:sz="0" w:space="0" w:color="auto"/>
      </w:divBdr>
    </w:div>
    <w:div w:id="1083454215">
      <w:bodyDiv w:val="1"/>
      <w:marLeft w:val="0"/>
      <w:marRight w:val="0"/>
      <w:marTop w:val="0"/>
      <w:marBottom w:val="0"/>
      <w:divBdr>
        <w:top w:val="none" w:sz="0" w:space="0" w:color="auto"/>
        <w:left w:val="none" w:sz="0" w:space="0" w:color="auto"/>
        <w:bottom w:val="none" w:sz="0" w:space="0" w:color="auto"/>
        <w:right w:val="none" w:sz="0" w:space="0" w:color="auto"/>
      </w:divBdr>
    </w:div>
    <w:div w:id="1111362649">
      <w:bodyDiv w:val="1"/>
      <w:marLeft w:val="0"/>
      <w:marRight w:val="0"/>
      <w:marTop w:val="0"/>
      <w:marBottom w:val="0"/>
      <w:divBdr>
        <w:top w:val="none" w:sz="0" w:space="0" w:color="auto"/>
        <w:left w:val="none" w:sz="0" w:space="0" w:color="auto"/>
        <w:bottom w:val="none" w:sz="0" w:space="0" w:color="auto"/>
        <w:right w:val="none" w:sz="0" w:space="0" w:color="auto"/>
      </w:divBdr>
    </w:div>
    <w:div w:id="1134644514">
      <w:bodyDiv w:val="1"/>
      <w:marLeft w:val="0"/>
      <w:marRight w:val="0"/>
      <w:marTop w:val="0"/>
      <w:marBottom w:val="0"/>
      <w:divBdr>
        <w:top w:val="none" w:sz="0" w:space="0" w:color="auto"/>
        <w:left w:val="none" w:sz="0" w:space="0" w:color="auto"/>
        <w:bottom w:val="none" w:sz="0" w:space="0" w:color="auto"/>
        <w:right w:val="none" w:sz="0" w:space="0" w:color="auto"/>
      </w:divBdr>
    </w:div>
    <w:div w:id="1135178500">
      <w:bodyDiv w:val="1"/>
      <w:marLeft w:val="0"/>
      <w:marRight w:val="0"/>
      <w:marTop w:val="0"/>
      <w:marBottom w:val="0"/>
      <w:divBdr>
        <w:top w:val="none" w:sz="0" w:space="0" w:color="auto"/>
        <w:left w:val="none" w:sz="0" w:space="0" w:color="auto"/>
        <w:bottom w:val="none" w:sz="0" w:space="0" w:color="auto"/>
        <w:right w:val="none" w:sz="0" w:space="0" w:color="auto"/>
      </w:divBdr>
      <w:divsChild>
        <w:div w:id="610476169">
          <w:marLeft w:val="480"/>
          <w:marRight w:val="0"/>
          <w:marTop w:val="0"/>
          <w:marBottom w:val="0"/>
          <w:divBdr>
            <w:top w:val="none" w:sz="0" w:space="0" w:color="auto"/>
            <w:left w:val="none" w:sz="0" w:space="0" w:color="auto"/>
            <w:bottom w:val="none" w:sz="0" w:space="0" w:color="auto"/>
            <w:right w:val="none" w:sz="0" w:space="0" w:color="auto"/>
          </w:divBdr>
          <w:divsChild>
            <w:div w:id="102232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951845">
      <w:bodyDiv w:val="1"/>
      <w:marLeft w:val="0"/>
      <w:marRight w:val="0"/>
      <w:marTop w:val="0"/>
      <w:marBottom w:val="0"/>
      <w:divBdr>
        <w:top w:val="none" w:sz="0" w:space="0" w:color="auto"/>
        <w:left w:val="none" w:sz="0" w:space="0" w:color="auto"/>
        <w:bottom w:val="none" w:sz="0" w:space="0" w:color="auto"/>
        <w:right w:val="none" w:sz="0" w:space="0" w:color="auto"/>
      </w:divBdr>
    </w:div>
    <w:div w:id="1196499744">
      <w:bodyDiv w:val="1"/>
      <w:marLeft w:val="0"/>
      <w:marRight w:val="0"/>
      <w:marTop w:val="0"/>
      <w:marBottom w:val="0"/>
      <w:divBdr>
        <w:top w:val="none" w:sz="0" w:space="0" w:color="auto"/>
        <w:left w:val="none" w:sz="0" w:space="0" w:color="auto"/>
        <w:bottom w:val="none" w:sz="0" w:space="0" w:color="auto"/>
        <w:right w:val="none" w:sz="0" w:space="0" w:color="auto"/>
      </w:divBdr>
    </w:div>
    <w:div w:id="1201091983">
      <w:bodyDiv w:val="1"/>
      <w:marLeft w:val="0"/>
      <w:marRight w:val="0"/>
      <w:marTop w:val="0"/>
      <w:marBottom w:val="0"/>
      <w:divBdr>
        <w:top w:val="none" w:sz="0" w:space="0" w:color="auto"/>
        <w:left w:val="none" w:sz="0" w:space="0" w:color="auto"/>
        <w:bottom w:val="none" w:sz="0" w:space="0" w:color="auto"/>
        <w:right w:val="none" w:sz="0" w:space="0" w:color="auto"/>
      </w:divBdr>
    </w:div>
    <w:div w:id="1276063623">
      <w:bodyDiv w:val="1"/>
      <w:marLeft w:val="0"/>
      <w:marRight w:val="0"/>
      <w:marTop w:val="0"/>
      <w:marBottom w:val="0"/>
      <w:divBdr>
        <w:top w:val="none" w:sz="0" w:space="0" w:color="auto"/>
        <w:left w:val="none" w:sz="0" w:space="0" w:color="auto"/>
        <w:bottom w:val="none" w:sz="0" w:space="0" w:color="auto"/>
        <w:right w:val="none" w:sz="0" w:space="0" w:color="auto"/>
      </w:divBdr>
    </w:div>
    <w:div w:id="1297175356">
      <w:bodyDiv w:val="1"/>
      <w:marLeft w:val="0"/>
      <w:marRight w:val="0"/>
      <w:marTop w:val="0"/>
      <w:marBottom w:val="0"/>
      <w:divBdr>
        <w:top w:val="none" w:sz="0" w:space="0" w:color="auto"/>
        <w:left w:val="none" w:sz="0" w:space="0" w:color="auto"/>
        <w:bottom w:val="none" w:sz="0" w:space="0" w:color="auto"/>
        <w:right w:val="none" w:sz="0" w:space="0" w:color="auto"/>
      </w:divBdr>
    </w:div>
    <w:div w:id="1326661557">
      <w:bodyDiv w:val="1"/>
      <w:marLeft w:val="0"/>
      <w:marRight w:val="0"/>
      <w:marTop w:val="0"/>
      <w:marBottom w:val="0"/>
      <w:divBdr>
        <w:top w:val="none" w:sz="0" w:space="0" w:color="auto"/>
        <w:left w:val="none" w:sz="0" w:space="0" w:color="auto"/>
        <w:bottom w:val="none" w:sz="0" w:space="0" w:color="auto"/>
        <w:right w:val="none" w:sz="0" w:space="0" w:color="auto"/>
      </w:divBdr>
    </w:div>
    <w:div w:id="1346326642">
      <w:bodyDiv w:val="1"/>
      <w:marLeft w:val="0"/>
      <w:marRight w:val="0"/>
      <w:marTop w:val="0"/>
      <w:marBottom w:val="0"/>
      <w:divBdr>
        <w:top w:val="none" w:sz="0" w:space="0" w:color="auto"/>
        <w:left w:val="none" w:sz="0" w:space="0" w:color="auto"/>
        <w:bottom w:val="none" w:sz="0" w:space="0" w:color="auto"/>
        <w:right w:val="none" w:sz="0" w:space="0" w:color="auto"/>
      </w:divBdr>
    </w:div>
    <w:div w:id="1365711292">
      <w:bodyDiv w:val="1"/>
      <w:marLeft w:val="0"/>
      <w:marRight w:val="0"/>
      <w:marTop w:val="0"/>
      <w:marBottom w:val="0"/>
      <w:divBdr>
        <w:top w:val="none" w:sz="0" w:space="0" w:color="auto"/>
        <w:left w:val="none" w:sz="0" w:space="0" w:color="auto"/>
        <w:bottom w:val="none" w:sz="0" w:space="0" w:color="auto"/>
        <w:right w:val="none" w:sz="0" w:space="0" w:color="auto"/>
      </w:divBdr>
    </w:div>
    <w:div w:id="1435907347">
      <w:bodyDiv w:val="1"/>
      <w:marLeft w:val="0"/>
      <w:marRight w:val="0"/>
      <w:marTop w:val="0"/>
      <w:marBottom w:val="0"/>
      <w:divBdr>
        <w:top w:val="none" w:sz="0" w:space="0" w:color="auto"/>
        <w:left w:val="none" w:sz="0" w:space="0" w:color="auto"/>
        <w:bottom w:val="none" w:sz="0" w:space="0" w:color="auto"/>
        <w:right w:val="none" w:sz="0" w:space="0" w:color="auto"/>
      </w:divBdr>
    </w:div>
    <w:div w:id="1444426122">
      <w:bodyDiv w:val="1"/>
      <w:marLeft w:val="0"/>
      <w:marRight w:val="0"/>
      <w:marTop w:val="0"/>
      <w:marBottom w:val="0"/>
      <w:divBdr>
        <w:top w:val="none" w:sz="0" w:space="0" w:color="auto"/>
        <w:left w:val="none" w:sz="0" w:space="0" w:color="auto"/>
        <w:bottom w:val="none" w:sz="0" w:space="0" w:color="auto"/>
        <w:right w:val="none" w:sz="0" w:space="0" w:color="auto"/>
      </w:divBdr>
    </w:div>
    <w:div w:id="1458257703">
      <w:bodyDiv w:val="1"/>
      <w:marLeft w:val="0"/>
      <w:marRight w:val="0"/>
      <w:marTop w:val="0"/>
      <w:marBottom w:val="0"/>
      <w:divBdr>
        <w:top w:val="none" w:sz="0" w:space="0" w:color="auto"/>
        <w:left w:val="none" w:sz="0" w:space="0" w:color="auto"/>
        <w:bottom w:val="none" w:sz="0" w:space="0" w:color="auto"/>
        <w:right w:val="none" w:sz="0" w:space="0" w:color="auto"/>
      </w:divBdr>
    </w:div>
    <w:div w:id="1467048078">
      <w:bodyDiv w:val="1"/>
      <w:marLeft w:val="0"/>
      <w:marRight w:val="0"/>
      <w:marTop w:val="0"/>
      <w:marBottom w:val="0"/>
      <w:divBdr>
        <w:top w:val="none" w:sz="0" w:space="0" w:color="auto"/>
        <w:left w:val="none" w:sz="0" w:space="0" w:color="auto"/>
        <w:bottom w:val="none" w:sz="0" w:space="0" w:color="auto"/>
        <w:right w:val="none" w:sz="0" w:space="0" w:color="auto"/>
      </w:divBdr>
    </w:div>
    <w:div w:id="1472746350">
      <w:bodyDiv w:val="1"/>
      <w:marLeft w:val="0"/>
      <w:marRight w:val="0"/>
      <w:marTop w:val="0"/>
      <w:marBottom w:val="0"/>
      <w:divBdr>
        <w:top w:val="none" w:sz="0" w:space="0" w:color="auto"/>
        <w:left w:val="none" w:sz="0" w:space="0" w:color="auto"/>
        <w:bottom w:val="none" w:sz="0" w:space="0" w:color="auto"/>
        <w:right w:val="none" w:sz="0" w:space="0" w:color="auto"/>
      </w:divBdr>
    </w:div>
    <w:div w:id="1554999849">
      <w:bodyDiv w:val="1"/>
      <w:marLeft w:val="0"/>
      <w:marRight w:val="0"/>
      <w:marTop w:val="0"/>
      <w:marBottom w:val="0"/>
      <w:divBdr>
        <w:top w:val="none" w:sz="0" w:space="0" w:color="auto"/>
        <w:left w:val="none" w:sz="0" w:space="0" w:color="auto"/>
        <w:bottom w:val="none" w:sz="0" w:space="0" w:color="auto"/>
        <w:right w:val="none" w:sz="0" w:space="0" w:color="auto"/>
      </w:divBdr>
    </w:div>
    <w:div w:id="1624381103">
      <w:bodyDiv w:val="1"/>
      <w:marLeft w:val="0"/>
      <w:marRight w:val="0"/>
      <w:marTop w:val="0"/>
      <w:marBottom w:val="0"/>
      <w:divBdr>
        <w:top w:val="none" w:sz="0" w:space="0" w:color="auto"/>
        <w:left w:val="none" w:sz="0" w:space="0" w:color="auto"/>
        <w:bottom w:val="none" w:sz="0" w:space="0" w:color="auto"/>
        <w:right w:val="none" w:sz="0" w:space="0" w:color="auto"/>
      </w:divBdr>
    </w:div>
    <w:div w:id="1633632685">
      <w:bodyDiv w:val="1"/>
      <w:marLeft w:val="0"/>
      <w:marRight w:val="0"/>
      <w:marTop w:val="0"/>
      <w:marBottom w:val="0"/>
      <w:divBdr>
        <w:top w:val="none" w:sz="0" w:space="0" w:color="auto"/>
        <w:left w:val="none" w:sz="0" w:space="0" w:color="auto"/>
        <w:bottom w:val="none" w:sz="0" w:space="0" w:color="auto"/>
        <w:right w:val="none" w:sz="0" w:space="0" w:color="auto"/>
      </w:divBdr>
    </w:div>
    <w:div w:id="1652246437">
      <w:bodyDiv w:val="1"/>
      <w:marLeft w:val="0"/>
      <w:marRight w:val="0"/>
      <w:marTop w:val="0"/>
      <w:marBottom w:val="0"/>
      <w:divBdr>
        <w:top w:val="none" w:sz="0" w:space="0" w:color="auto"/>
        <w:left w:val="none" w:sz="0" w:space="0" w:color="auto"/>
        <w:bottom w:val="none" w:sz="0" w:space="0" w:color="auto"/>
        <w:right w:val="none" w:sz="0" w:space="0" w:color="auto"/>
      </w:divBdr>
    </w:div>
    <w:div w:id="1689525901">
      <w:bodyDiv w:val="1"/>
      <w:marLeft w:val="0"/>
      <w:marRight w:val="0"/>
      <w:marTop w:val="0"/>
      <w:marBottom w:val="0"/>
      <w:divBdr>
        <w:top w:val="none" w:sz="0" w:space="0" w:color="auto"/>
        <w:left w:val="none" w:sz="0" w:space="0" w:color="auto"/>
        <w:bottom w:val="none" w:sz="0" w:space="0" w:color="auto"/>
        <w:right w:val="none" w:sz="0" w:space="0" w:color="auto"/>
      </w:divBdr>
    </w:div>
    <w:div w:id="1705670544">
      <w:bodyDiv w:val="1"/>
      <w:marLeft w:val="0"/>
      <w:marRight w:val="0"/>
      <w:marTop w:val="0"/>
      <w:marBottom w:val="0"/>
      <w:divBdr>
        <w:top w:val="none" w:sz="0" w:space="0" w:color="auto"/>
        <w:left w:val="none" w:sz="0" w:space="0" w:color="auto"/>
        <w:bottom w:val="none" w:sz="0" w:space="0" w:color="auto"/>
        <w:right w:val="none" w:sz="0" w:space="0" w:color="auto"/>
      </w:divBdr>
    </w:div>
    <w:div w:id="1715276087">
      <w:bodyDiv w:val="1"/>
      <w:marLeft w:val="0"/>
      <w:marRight w:val="0"/>
      <w:marTop w:val="0"/>
      <w:marBottom w:val="0"/>
      <w:divBdr>
        <w:top w:val="none" w:sz="0" w:space="0" w:color="auto"/>
        <w:left w:val="none" w:sz="0" w:space="0" w:color="auto"/>
        <w:bottom w:val="none" w:sz="0" w:space="0" w:color="auto"/>
        <w:right w:val="none" w:sz="0" w:space="0" w:color="auto"/>
      </w:divBdr>
    </w:div>
    <w:div w:id="1741711917">
      <w:bodyDiv w:val="1"/>
      <w:marLeft w:val="0"/>
      <w:marRight w:val="0"/>
      <w:marTop w:val="0"/>
      <w:marBottom w:val="0"/>
      <w:divBdr>
        <w:top w:val="none" w:sz="0" w:space="0" w:color="auto"/>
        <w:left w:val="none" w:sz="0" w:space="0" w:color="auto"/>
        <w:bottom w:val="none" w:sz="0" w:space="0" w:color="auto"/>
        <w:right w:val="none" w:sz="0" w:space="0" w:color="auto"/>
      </w:divBdr>
    </w:div>
    <w:div w:id="1749839301">
      <w:bodyDiv w:val="1"/>
      <w:marLeft w:val="0"/>
      <w:marRight w:val="0"/>
      <w:marTop w:val="0"/>
      <w:marBottom w:val="0"/>
      <w:divBdr>
        <w:top w:val="none" w:sz="0" w:space="0" w:color="auto"/>
        <w:left w:val="none" w:sz="0" w:space="0" w:color="auto"/>
        <w:bottom w:val="none" w:sz="0" w:space="0" w:color="auto"/>
        <w:right w:val="none" w:sz="0" w:space="0" w:color="auto"/>
      </w:divBdr>
    </w:div>
    <w:div w:id="1763909617">
      <w:bodyDiv w:val="1"/>
      <w:marLeft w:val="0"/>
      <w:marRight w:val="0"/>
      <w:marTop w:val="0"/>
      <w:marBottom w:val="0"/>
      <w:divBdr>
        <w:top w:val="none" w:sz="0" w:space="0" w:color="auto"/>
        <w:left w:val="none" w:sz="0" w:space="0" w:color="auto"/>
        <w:bottom w:val="none" w:sz="0" w:space="0" w:color="auto"/>
        <w:right w:val="none" w:sz="0" w:space="0" w:color="auto"/>
      </w:divBdr>
    </w:div>
    <w:div w:id="1770930561">
      <w:bodyDiv w:val="1"/>
      <w:marLeft w:val="0"/>
      <w:marRight w:val="0"/>
      <w:marTop w:val="0"/>
      <w:marBottom w:val="0"/>
      <w:divBdr>
        <w:top w:val="none" w:sz="0" w:space="0" w:color="auto"/>
        <w:left w:val="none" w:sz="0" w:space="0" w:color="auto"/>
        <w:bottom w:val="none" w:sz="0" w:space="0" w:color="auto"/>
        <w:right w:val="none" w:sz="0" w:space="0" w:color="auto"/>
      </w:divBdr>
    </w:div>
    <w:div w:id="1824737318">
      <w:bodyDiv w:val="1"/>
      <w:marLeft w:val="0"/>
      <w:marRight w:val="0"/>
      <w:marTop w:val="0"/>
      <w:marBottom w:val="0"/>
      <w:divBdr>
        <w:top w:val="none" w:sz="0" w:space="0" w:color="auto"/>
        <w:left w:val="none" w:sz="0" w:space="0" w:color="auto"/>
        <w:bottom w:val="none" w:sz="0" w:space="0" w:color="auto"/>
        <w:right w:val="none" w:sz="0" w:space="0" w:color="auto"/>
      </w:divBdr>
    </w:div>
    <w:div w:id="1838958107">
      <w:bodyDiv w:val="1"/>
      <w:marLeft w:val="0"/>
      <w:marRight w:val="0"/>
      <w:marTop w:val="0"/>
      <w:marBottom w:val="0"/>
      <w:divBdr>
        <w:top w:val="none" w:sz="0" w:space="0" w:color="auto"/>
        <w:left w:val="none" w:sz="0" w:space="0" w:color="auto"/>
        <w:bottom w:val="none" w:sz="0" w:space="0" w:color="auto"/>
        <w:right w:val="none" w:sz="0" w:space="0" w:color="auto"/>
      </w:divBdr>
    </w:div>
    <w:div w:id="1872566597">
      <w:bodyDiv w:val="1"/>
      <w:marLeft w:val="0"/>
      <w:marRight w:val="0"/>
      <w:marTop w:val="0"/>
      <w:marBottom w:val="0"/>
      <w:divBdr>
        <w:top w:val="none" w:sz="0" w:space="0" w:color="auto"/>
        <w:left w:val="none" w:sz="0" w:space="0" w:color="auto"/>
        <w:bottom w:val="none" w:sz="0" w:space="0" w:color="auto"/>
        <w:right w:val="none" w:sz="0" w:space="0" w:color="auto"/>
      </w:divBdr>
    </w:div>
    <w:div w:id="1872643729">
      <w:bodyDiv w:val="1"/>
      <w:marLeft w:val="0"/>
      <w:marRight w:val="0"/>
      <w:marTop w:val="0"/>
      <w:marBottom w:val="0"/>
      <w:divBdr>
        <w:top w:val="none" w:sz="0" w:space="0" w:color="auto"/>
        <w:left w:val="none" w:sz="0" w:space="0" w:color="auto"/>
        <w:bottom w:val="none" w:sz="0" w:space="0" w:color="auto"/>
        <w:right w:val="none" w:sz="0" w:space="0" w:color="auto"/>
      </w:divBdr>
    </w:div>
    <w:div w:id="1875649797">
      <w:bodyDiv w:val="1"/>
      <w:marLeft w:val="0"/>
      <w:marRight w:val="0"/>
      <w:marTop w:val="0"/>
      <w:marBottom w:val="0"/>
      <w:divBdr>
        <w:top w:val="none" w:sz="0" w:space="0" w:color="auto"/>
        <w:left w:val="none" w:sz="0" w:space="0" w:color="auto"/>
        <w:bottom w:val="none" w:sz="0" w:space="0" w:color="auto"/>
        <w:right w:val="none" w:sz="0" w:space="0" w:color="auto"/>
      </w:divBdr>
    </w:div>
    <w:div w:id="1879967841">
      <w:bodyDiv w:val="1"/>
      <w:marLeft w:val="0"/>
      <w:marRight w:val="0"/>
      <w:marTop w:val="0"/>
      <w:marBottom w:val="0"/>
      <w:divBdr>
        <w:top w:val="none" w:sz="0" w:space="0" w:color="auto"/>
        <w:left w:val="none" w:sz="0" w:space="0" w:color="auto"/>
        <w:bottom w:val="none" w:sz="0" w:space="0" w:color="auto"/>
        <w:right w:val="none" w:sz="0" w:space="0" w:color="auto"/>
      </w:divBdr>
    </w:div>
    <w:div w:id="1895772911">
      <w:bodyDiv w:val="1"/>
      <w:marLeft w:val="0"/>
      <w:marRight w:val="0"/>
      <w:marTop w:val="0"/>
      <w:marBottom w:val="0"/>
      <w:divBdr>
        <w:top w:val="none" w:sz="0" w:space="0" w:color="auto"/>
        <w:left w:val="none" w:sz="0" w:space="0" w:color="auto"/>
        <w:bottom w:val="none" w:sz="0" w:space="0" w:color="auto"/>
        <w:right w:val="none" w:sz="0" w:space="0" w:color="auto"/>
      </w:divBdr>
    </w:div>
    <w:div w:id="1897348331">
      <w:bodyDiv w:val="1"/>
      <w:marLeft w:val="0"/>
      <w:marRight w:val="0"/>
      <w:marTop w:val="0"/>
      <w:marBottom w:val="0"/>
      <w:divBdr>
        <w:top w:val="none" w:sz="0" w:space="0" w:color="auto"/>
        <w:left w:val="none" w:sz="0" w:space="0" w:color="auto"/>
        <w:bottom w:val="none" w:sz="0" w:space="0" w:color="auto"/>
        <w:right w:val="none" w:sz="0" w:space="0" w:color="auto"/>
      </w:divBdr>
    </w:div>
    <w:div w:id="2002614802">
      <w:bodyDiv w:val="1"/>
      <w:marLeft w:val="0"/>
      <w:marRight w:val="0"/>
      <w:marTop w:val="0"/>
      <w:marBottom w:val="0"/>
      <w:divBdr>
        <w:top w:val="none" w:sz="0" w:space="0" w:color="auto"/>
        <w:left w:val="none" w:sz="0" w:space="0" w:color="auto"/>
        <w:bottom w:val="none" w:sz="0" w:space="0" w:color="auto"/>
        <w:right w:val="none" w:sz="0" w:space="0" w:color="auto"/>
      </w:divBdr>
    </w:div>
    <w:div w:id="2009015224">
      <w:bodyDiv w:val="1"/>
      <w:marLeft w:val="0"/>
      <w:marRight w:val="0"/>
      <w:marTop w:val="0"/>
      <w:marBottom w:val="0"/>
      <w:divBdr>
        <w:top w:val="none" w:sz="0" w:space="0" w:color="auto"/>
        <w:left w:val="none" w:sz="0" w:space="0" w:color="auto"/>
        <w:bottom w:val="none" w:sz="0" w:space="0" w:color="auto"/>
        <w:right w:val="none" w:sz="0" w:space="0" w:color="auto"/>
      </w:divBdr>
    </w:div>
    <w:div w:id="2019458422">
      <w:bodyDiv w:val="1"/>
      <w:marLeft w:val="0"/>
      <w:marRight w:val="0"/>
      <w:marTop w:val="0"/>
      <w:marBottom w:val="0"/>
      <w:divBdr>
        <w:top w:val="none" w:sz="0" w:space="0" w:color="auto"/>
        <w:left w:val="none" w:sz="0" w:space="0" w:color="auto"/>
        <w:bottom w:val="none" w:sz="0" w:space="0" w:color="auto"/>
        <w:right w:val="none" w:sz="0" w:space="0" w:color="auto"/>
      </w:divBdr>
    </w:div>
    <w:div w:id="2026857172">
      <w:bodyDiv w:val="1"/>
      <w:marLeft w:val="0"/>
      <w:marRight w:val="0"/>
      <w:marTop w:val="0"/>
      <w:marBottom w:val="0"/>
      <w:divBdr>
        <w:top w:val="none" w:sz="0" w:space="0" w:color="auto"/>
        <w:left w:val="none" w:sz="0" w:space="0" w:color="auto"/>
        <w:bottom w:val="none" w:sz="0" w:space="0" w:color="auto"/>
        <w:right w:val="none" w:sz="0" w:space="0" w:color="auto"/>
      </w:divBdr>
    </w:div>
    <w:div w:id="2035617003">
      <w:bodyDiv w:val="1"/>
      <w:marLeft w:val="0"/>
      <w:marRight w:val="0"/>
      <w:marTop w:val="0"/>
      <w:marBottom w:val="0"/>
      <w:divBdr>
        <w:top w:val="none" w:sz="0" w:space="0" w:color="auto"/>
        <w:left w:val="none" w:sz="0" w:space="0" w:color="auto"/>
        <w:bottom w:val="none" w:sz="0" w:space="0" w:color="auto"/>
        <w:right w:val="none" w:sz="0" w:space="0" w:color="auto"/>
      </w:divBdr>
    </w:div>
    <w:div w:id="2041541203">
      <w:bodyDiv w:val="1"/>
      <w:marLeft w:val="0"/>
      <w:marRight w:val="0"/>
      <w:marTop w:val="0"/>
      <w:marBottom w:val="0"/>
      <w:divBdr>
        <w:top w:val="none" w:sz="0" w:space="0" w:color="auto"/>
        <w:left w:val="none" w:sz="0" w:space="0" w:color="auto"/>
        <w:bottom w:val="none" w:sz="0" w:space="0" w:color="auto"/>
        <w:right w:val="none" w:sz="0" w:space="0" w:color="auto"/>
      </w:divBdr>
    </w:div>
    <w:div w:id="2082406411">
      <w:bodyDiv w:val="1"/>
      <w:marLeft w:val="0"/>
      <w:marRight w:val="0"/>
      <w:marTop w:val="0"/>
      <w:marBottom w:val="0"/>
      <w:divBdr>
        <w:top w:val="none" w:sz="0" w:space="0" w:color="auto"/>
        <w:left w:val="none" w:sz="0" w:space="0" w:color="auto"/>
        <w:bottom w:val="none" w:sz="0" w:space="0" w:color="auto"/>
        <w:right w:val="none" w:sz="0" w:space="0" w:color="auto"/>
      </w:divBdr>
    </w:div>
    <w:div w:id="2132824209">
      <w:bodyDiv w:val="1"/>
      <w:marLeft w:val="0"/>
      <w:marRight w:val="0"/>
      <w:marTop w:val="0"/>
      <w:marBottom w:val="0"/>
      <w:divBdr>
        <w:top w:val="none" w:sz="0" w:space="0" w:color="auto"/>
        <w:left w:val="none" w:sz="0" w:space="0" w:color="auto"/>
        <w:bottom w:val="none" w:sz="0" w:space="0" w:color="auto"/>
        <w:right w:val="none" w:sz="0" w:space="0" w:color="auto"/>
      </w:divBdr>
    </w:div>
    <w:div w:id="21408758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huggingface.co/MoritzLaurer/DeBERTa-v3-base-mnli-fever-docnli-ling-2c" TargetMode="External"/><Relationship Id="rId1" Type="http://schemas.openxmlformats.org/officeDocument/2006/relationships/hyperlink" Target="https://huggingface.co/microsoft/deberta-v3-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5BMn2mnIqS/YxBetWVO9U4ZmkUw==">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36659D-763D-8546-AE10-9E5F484E0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49</Pages>
  <Words>18539</Words>
  <Characters>105673</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ew Margolin</dc:creator>
  <cp:lastModifiedBy>Moritz Laurer</cp:lastModifiedBy>
  <cp:revision>75</cp:revision>
  <dcterms:created xsi:type="dcterms:W3CDTF">2022-07-11T08:16:00Z</dcterms:created>
  <dcterms:modified xsi:type="dcterms:W3CDTF">2022-07-15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H9pHOFzq"/&gt;&lt;style id="http://www.zotero.org/styles/chicago-author-date-16th-edition" locale="en-GB"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